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23EA4" w14:textId="77777777" w:rsidR="00B07149" w:rsidRDefault="00B07149" w:rsidP="00B07149">
      <w:pPr>
        <w:jc w:val="center"/>
      </w:pPr>
      <w:r>
        <w:rPr>
          <w:noProof/>
        </w:rPr>
        <w:drawing>
          <wp:inline distT="0" distB="0" distL="0" distR="0" wp14:anchorId="38D704FF" wp14:editId="78121213">
            <wp:extent cx="5920057" cy="1059180"/>
            <wp:effectExtent l="0" t="0" r="5080" b="762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P_logo_2.png"/>
                    <pic:cNvPicPr/>
                  </pic:nvPicPr>
                  <pic:blipFill>
                    <a:blip r:embed="rId12">
                      <a:extLst>
                        <a:ext uri="{28A0092B-C50C-407E-A947-70E740481C1C}">
                          <a14:useLocalDpi xmlns:a14="http://schemas.microsoft.com/office/drawing/2010/main" val="0"/>
                        </a:ext>
                      </a:extLst>
                    </a:blip>
                    <a:stretch>
                      <a:fillRect/>
                    </a:stretch>
                  </pic:blipFill>
                  <pic:spPr>
                    <a:xfrm>
                      <a:off x="0" y="0"/>
                      <a:ext cx="5921158" cy="1059377"/>
                    </a:xfrm>
                    <a:prstGeom prst="rect">
                      <a:avLst/>
                    </a:prstGeom>
                  </pic:spPr>
                </pic:pic>
              </a:graphicData>
            </a:graphic>
          </wp:inline>
        </w:drawing>
      </w:r>
    </w:p>
    <w:p w14:paraId="110A0268" w14:textId="77777777" w:rsidR="007F3991" w:rsidRPr="00E25D23" w:rsidRDefault="007F3991" w:rsidP="006B385E">
      <w:pPr>
        <w:spacing w:before="4000" w:after="480"/>
        <w:jc w:val="center"/>
        <w:rPr>
          <w:rFonts w:ascii="Open Sans" w:hAnsi="Open Sans" w:cs="Open Sans"/>
          <w:b/>
          <w:sz w:val="56"/>
          <w:szCs w:val="56"/>
        </w:rPr>
      </w:pPr>
      <w:r w:rsidRPr="00E25D23">
        <w:rPr>
          <w:rFonts w:ascii="Open Sans" w:hAnsi="Open Sans" w:cs="Open Sans"/>
          <w:b/>
          <w:sz w:val="56"/>
          <w:szCs w:val="56"/>
        </w:rPr>
        <w:t>Annual Technical Report</w:t>
      </w:r>
    </w:p>
    <w:p w14:paraId="74DFC32E" w14:textId="780FCD79" w:rsidR="008D1D55" w:rsidRPr="00E25D23" w:rsidRDefault="00AB6254" w:rsidP="008D1D55">
      <w:pPr>
        <w:spacing w:after="2400"/>
        <w:jc w:val="center"/>
        <w:rPr>
          <w:rFonts w:ascii="Open Sans" w:hAnsi="Open Sans" w:cs="Open Sans"/>
          <w:b/>
          <w:sz w:val="56"/>
          <w:szCs w:val="56"/>
        </w:rPr>
      </w:pPr>
      <w:r w:rsidRPr="00E25D23">
        <w:rPr>
          <w:rFonts w:ascii="Open Sans" w:hAnsi="Open Sans" w:cs="Open Sans"/>
          <w:b/>
          <w:sz w:val="56"/>
          <w:szCs w:val="56"/>
        </w:rPr>
        <w:t>201</w:t>
      </w:r>
      <w:r>
        <w:rPr>
          <w:rFonts w:ascii="Open Sans" w:hAnsi="Open Sans" w:cs="Open Sans"/>
          <w:b/>
          <w:sz w:val="56"/>
          <w:szCs w:val="56"/>
        </w:rPr>
        <w:t>9</w:t>
      </w:r>
      <w:r w:rsidR="00FE4FA6" w:rsidRPr="00E25D23">
        <w:rPr>
          <w:rFonts w:ascii="Open Sans" w:hAnsi="Open Sans" w:cs="Open Sans"/>
          <w:b/>
          <w:sz w:val="56"/>
          <w:szCs w:val="56"/>
        </w:rPr>
        <w:t>–</w:t>
      </w:r>
      <w:r w:rsidRPr="00E25D23">
        <w:rPr>
          <w:rFonts w:ascii="Open Sans" w:hAnsi="Open Sans" w:cs="Open Sans"/>
          <w:b/>
          <w:sz w:val="56"/>
          <w:szCs w:val="56"/>
        </w:rPr>
        <w:t>20</w:t>
      </w:r>
      <w:r>
        <w:rPr>
          <w:rFonts w:ascii="Open Sans" w:hAnsi="Open Sans" w:cs="Open Sans"/>
          <w:b/>
          <w:sz w:val="56"/>
          <w:szCs w:val="56"/>
        </w:rPr>
        <w:t>20</w:t>
      </w:r>
      <w:r w:rsidRPr="00E25D23">
        <w:rPr>
          <w:rFonts w:ascii="Open Sans" w:hAnsi="Open Sans" w:cs="Open Sans"/>
          <w:b/>
          <w:sz w:val="56"/>
          <w:szCs w:val="56"/>
        </w:rPr>
        <w:t xml:space="preserve"> </w:t>
      </w:r>
      <w:r w:rsidR="007F3991" w:rsidRPr="00E25D23">
        <w:rPr>
          <w:rFonts w:ascii="Open Sans" w:hAnsi="Open Sans" w:cs="Open Sans"/>
          <w:b/>
          <w:sz w:val="56"/>
          <w:szCs w:val="56"/>
        </w:rPr>
        <w:t>Program Year</w:t>
      </w:r>
    </w:p>
    <w:p w14:paraId="6A326504" w14:textId="77777777" w:rsidR="006B385E" w:rsidRDefault="00EA103F" w:rsidP="00EA103F">
      <w:pPr>
        <w:spacing w:after="0"/>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94B568D" wp14:editId="0BFEECDA">
            <wp:extent cx="2613660" cy="1271087"/>
            <wp:effectExtent l="0" t="0" r="0" b="571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ese.g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4441" cy="1271467"/>
                    </a:xfrm>
                    <a:prstGeom prst="rect">
                      <a:avLst/>
                    </a:prstGeom>
                  </pic:spPr>
                </pic:pic>
              </a:graphicData>
            </a:graphic>
          </wp:inline>
        </w:drawing>
      </w:r>
    </w:p>
    <w:p w14:paraId="62EC57DA" w14:textId="1706A970" w:rsidR="006F77B6" w:rsidRDefault="006F77B6" w:rsidP="00D7585E">
      <w:pPr>
        <w:pStyle w:val="TOCHeading"/>
        <w:tabs>
          <w:tab w:val="left" w:pos="6426"/>
        </w:tabs>
      </w:pPr>
      <w:r>
        <w:lastRenderedPageBreak/>
        <w:t>Contents</w:t>
      </w:r>
      <w:r w:rsidR="00D7585E">
        <w:tab/>
      </w:r>
    </w:p>
    <w:sdt>
      <w:sdtPr>
        <w:rPr>
          <w:rFonts w:asciiTheme="minorHAnsi" w:hAnsiTheme="minorHAnsi" w:cstheme="minorBidi"/>
          <w:color w:val="auto"/>
          <w:sz w:val="22"/>
          <w:szCs w:val="22"/>
        </w:rPr>
        <w:id w:val="-76055130"/>
        <w:docPartObj>
          <w:docPartGallery w:val="Table of Contents"/>
          <w:docPartUnique/>
        </w:docPartObj>
      </w:sdtPr>
      <w:sdtEndPr>
        <w:rPr>
          <w:b/>
          <w:bCs/>
          <w:noProof/>
        </w:rPr>
      </w:sdtEndPr>
      <w:sdtContent>
        <w:p w14:paraId="35B086BA" w14:textId="1942C4D2" w:rsidR="00351852" w:rsidRDefault="00CF7651">
          <w:pPr>
            <w:pStyle w:val="TOC1"/>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57645674" w:history="1">
            <w:r w:rsidR="00351852" w:rsidRPr="00DF14A8">
              <w:rPr>
                <w:rStyle w:val="Hyperlink"/>
                <w:noProof/>
              </w:rPr>
              <w:t>Introduction</w:t>
            </w:r>
            <w:r w:rsidR="00351852">
              <w:rPr>
                <w:noProof/>
                <w:webHidden/>
              </w:rPr>
              <w:tab/>
            </w:r>
            <w:r w:rsidR="00351852">
              <w:rPr>
                <w:noProof/>
                <w:webHidden/>
              </w:rPr>
              <w:fldChar w:fldCharType="begin"/>
            </w:r>
            <w:r w:rsidR="00351852">
              <w:rPr>
                <w:noProof/>
                <w:webHidden/>
              </w:rPr>
              <w:instrText xml:space="preserve"> PAGEREF _Toc57645674 \h </w:instrText>
            </w:r>
            <w:r w:rsidR="00351852">
              <w:rPr>
                <w:noProof/>
                <w:webHidden/>
              </w:rPr>
            </w:r>
            <w:r w:rsidR="00351852">
              <w:rPr>
                <w:noProof/>
                <w:webHidden/>
              </w:rPr>
              <w:fldChar w:fldCharType="separate"/>
            </w:r>
            <w:r w:rsidR="009C4B17">
              <w:rPr>
                <w:noProof/>
                <w:webHidden/>
              </w:rPr>
              <w:t>1</w:t>
            </w:r>
            <w:r w:rsidR="00351852">
              <w:rPr>
                <w:noProof/>
                <w:webHidden/>
              </w:rPr>
              <w:fldChar w:fldCharType="end"/>
            </w:r>
          </w:hyperlink>
        </w:p>
        <w:p w14:paraId="502D5BB8" w14:textId="680D6D77" w:rsidR="00351852" w:rsidRDefault="004B1C0F">
          <w:pPr>
            <w:pStyle w:val="TOC2"/>
            <w:tabs>
              <w:tab w:val="right" w:leader="dot" w:pos="9350"/>
            </w:tabs>
            <w:rPr>
              <w:rFonts w:eastAsiaTheme="minorEastAsia"/>
              <w:b w:val="0"/>
              <w:noProof/>
            </w:rPr>
          </w:pPr>
          <w:hyperlink w:anchor="_Toc57645675" w:history="1">
            <w:r w:rsidR="00351852" w:rsidRPr="00DF14A8">
              <w:rPr>
                <w:rStyle w:val="Hyperlink"/>
                <w:noProof/>
              </w:rPr>
              <w:t>PAL Assessment Summary</w:t>
            </w:r>
            <w:r w:rsidR="00351852">
              <w:rPr>
                <w:noProof/>
                <w:webHidden/>
              </w:rPr>
              <w:tab/>
            </w:r>
            <w:r w:rsidR="00351852">
              <w:rPr>
                <w:noProof/>
                <w:webHidden/>
              </w:rPr>
              <w:fldChar w:fldCharType="begin"/>
            </w:r>
            <w:r w:rsidR="00351852">
              <w:rPr>
                <w:noProof/>
                <w:webHidden/>
              </w:rPr>
              <w:instrText xml:space="preserve"> PAGEREF _Toc57645675 \h </w:instrText>
            </w:r>
            <w:r w:rsidR="00351852">
              <w:rPr>
                <w:noProof/>
                <w:webHidden/>
              </w:rPr>
            </w:r>
            <w:r w:rsidR="00351852">
              <w:rPr>
                <w:noProof/>
                <w:webHidden/>
              </w:rPr>
              <w:fldChar w:fldCharType="separate"/>
            </w:r>
            <w:r w:rsidR="009C4B17">
              <w:rPr>
                <w:noProof/>
                <w:webHidden/>
              </w:rPr>
              <w:t>1</w:t>
            </w:r>
            <w:r w:rsidR="00351852">
              <w:rPr>
                <w:noProof/>
                <w:webHidden/>
              </w:rPr>
              <w:fldChar w:fldCharType="end"/>
            </w:r>
          </w:hyperlink>
        </w:p>
        <w:p w14:paraId="77248CFD" w14:textId="72AE46A6" w:rsidR="00351852" w:rsidRDefault="004B1C0F">
          <w:pPr>
            <w:pStyle w:val="TOC2"/>
            <w:tabs>
              <w:tab w:val="right" w:leader="dot" w:pos="9350"/>
            </w:tabs>
            <w:rPr>
              <w:rFonts w:eastAsiaTheme="minorEastAsia"/>
              <w:b w:val="0"/>
              <w:noProof/>
            </w:rPr>
          </w:pPr>
          <w:hyperlink w:anchor="_Toc57645676" w:history="1">
            <w:r w:rsidR="00351852" w:rsidRPr="00DF14A8">
              <w:rPr>
                <w:rStyle w:val="Hyperlink"/>
                <w:noProof/>
              </w:rPr>
              <w:t>Pathways to Principal Licensure</w:t>
            </w:r>
            <w:r w:rsidR="00351852">
              <w:rPr>
                <w:noProof/>
                <w:webHidden/>
              </w:rPr>
              <w:tab/>
            </w:r>
            <w:r w:rsidR="00351852">
              <w:rPr>
                <w:noProof/>
                <w:webHidden/>
              </w:rPr>
              <w:fldChar w:fldCharType="begin"/>
            </w:r>
            <w:r w:rsidR="00351852">
              <w:rPr>
                <w:noProof/>
                <w:webHidden/>
              </w:rPr>
              <w:instrText xml:space="preserve"> PAGEREF _Toc57645676 \h </w:instrText>
            </w:r>
            <w:r w:rsidR="00351852">
              <w:rPr>
                <w:noProof/>
                <w:webHidden/>
              </w:rPr>
            </w:r>
            <w:r w:rsidR="00351852">
              <w:rPr>
                <w:noProof/>
                <w:webHidden/>
              </w:rPr>
              <w:fldChar w:fldCharType="separate"/>
            </w:r>
            <w:r w:rsidR="009C4B17">
              <w:rPr>
                <w:noProof/>
                <w:webHidden/>
              </w:rPr>
              <w:t>2</w:t>
            </w:r>
            <w:r w:rsidR="00351852">
              <w:rPr>
                <w:noProof/>
                <w:webHidden/>
              </w:rPr>
              <w:fldChar w:fldCharType="end"/>
            </w:r>
          </w:hyperlink>
        </w:p>
        <w:p w14:paraId="5041BC5F" w14:textId="02052CAD" w:rsidR="00351852" w:rsidRDefault="004B1C0F">
          <w:pPr>
            <w:pStyle w:val="TOC1"/>
            <w:rPr>
              <w:rFonts w:asciiTheme="minorHAnsi" w:eastAsiaTheme="minorEastAsia" w:hAnsiTheme="minorHAnsi" w:cstheme="minorBidi"/>
              <w:noProof/>
              <w:color w:val="auto"/>
              <w:sz w:val="22"/>
              <w:szCs w:val="22"/>
            </w:rPr>
          </w:pPr>
          <w:hyperlink w:anchor="_Toc57645677" w:history="1">
            <w:r w:rsidR="00351852" w:rsidRPr="00DF14A8">
              <w:rPr>
                <w:rStyle w:val="Hyperlink"/>
                <w:noProof/>
              </w:rPr>
              <w:t>PAL Assessment Development Summary</w:t>
            </w:r>
            <w:r w:rsidR="00351852">
              <w:rPr>
                <w:noProof/>
                <w:webHidden/>
              </w:rPr>
              <w:tab/>
            </w:r>
            <w:r w:rsidR="00351852">
              <w:rPr>
                <w:noProof/>
                <w:webHidden/>
              </w:rPr>
              <w:fldChar w:fldCharType="begin"/>
            </w:r>
            <w:r w:rsidR="00351852">
              <w:rPr>
                <w:noProof/>
                <w:webHidden/>
              </w:rPr>
              <w:instrText xml:space="preserve"> PAGEREF _Toc57645677 \h </w:instrText>
            </w:r>
            <w:r w:rsidR="00351852">
              <w:rPr>
                <w:noProof/>
                <w:webHidden/>
              </w:rPr>
            </w:r>
            <w:r w:rsidR="00351852">
              <w:rPr>
                <w:noProof/>
                <w:webHidden/>
              </w:rPr>
              <w:fldChar w:fldCharType="separate"/>
            </w:r>
            <w:r w:rsidR="009C4B17">
              <w:rPr>
                <w:noProof/>
                <w:webHidden/>
              </w:rPr>
              <w:t>3</w:t>
            </w:r>
            <w:r w:rsidR="00351852">
              <w:rPr>
                <w:noProof/>
                <w:webHidden/>
              </w:rPr>
              <w:fldChar w:fldCharType="end"/>
            </w:r>
          </w:hyperlink>
        </w:p>
        <w:p w14:paraId="04E46919" w14:textId="6D9E22A5" w:rsidR="00351852" w:rsidRDefault="004B1C0F">
          <w:pPr>
            <w:pStyle w:val="TOC2"/>
            <w:tabs>
              <w:tab w:val="right" w:leader="dot" w:pos="9350"/>
            </w:tabs>
            <w:rPr>
              <w:rFonts w:eastAsiaTheme="minorEastAsia"/>
              <w:b w:val="0"/>
              <w:noProof/>
            </w:rPr>
          </w:pPr>
          <w:hyperlink w:anchor="_Toc57645678" w:history="1">
            <w:r w:rsidR="00351852" w:rsidRPr="00DF14A8">
              <w:rPr>
                <w:rStyle w:val="Hyperlink"/>
                <w:noProof/>
              </w:rPr>
              <w:t>PAL Assessment Design</w:t>
            </w:r>
            <w:r w:rsidR="00351852">
              <w:rPr>
                <w:noProof/>
                <w:webHidden/>
              </w:rPr>
              <w:tab/>
            </w:r>
            <w:r w:rsidR="00351852">
              <w:rPr>
                <w:noProof/>
                <w:webHidden/>
              </w:rPr>
              <w:fldChar w:fldCharType="begin"/>
            </w:r>
            <w:r w:rsidR="00351852">
              <w:rPr>
                <w:noProof/>
                <w:webHidden/>
              </w:rPr>
              <w:instrText xml:space="preserve"> PAGEREF _Toc57645678 \h </w:instrText>
            </w:r>
            <w:r w:rsidR="00351852">
              <w:rPr>
                <w:noProof/>
                <w:webHidden/>
              </w:rPr>
            </w:r>
            <w:r w:rsidR="00351852">
              <w:rPr>
                <w:noProof/>
                <w:webHidden/>
              </w:rPr>
              <w:fldChar w:fldCharType="separate"/>
            </w:r>
            <w:r w:rsidR="009C4B17">
              <w:rPr>
                <w:noProof/>
                <w:webHidden/>
              </w:rPr>
              <w:t>3</w:t>
            </w:r>
            <w:r w:rsidR="00351852">
              <w:rPr>
                <w:noProof/>
                <w:webHidden/>
              </w:rPr>
              <w:fldChar w:fldCharType="end"/>
            </w:r>
          </w:hyperlink>
        </w:p>
        <w:p w14:paraId="49A09CBA" w14:textId="3EF928F3" w:rsidR="00351852" w:rsidRDefault="004B1C0F">
          <w:pPr>
            <w:pStyle w:val="TOC3"/>
            <w:tabs>
              <w:tab w:val="right" w:leader="dot" w:pos="9350"/>
            </w:tabs>
            <w:rPr>
              <w:rFonts w:eastAsiaTheme="minorEastAsia"/>
              <w:noProof/>
            </w:rPr>
          </w:pPr>
          <w:hyperlink w:anchor="_Toc57645679" w:history="1">
            <w:r w:rsidR="00351852" w:rsidRPr="00DF14A8">
              <w:rPr>
                <w:rStyle w:val="Hyperlink"/>
                <w:noProof/>
              </w:rPr>
              <w:t>Task 1: Leadership through a Vision for High Student Achievement</w:t>
            </w:r>
            <w:r w:rsidR="00351852">
              <w:rPr>
                <w:noProof/>
                <w:webHidden/>
              </w:rPr>
              <w:tab/>
            </w:r>
            <w:r w:rsidR="00351852">
              <w:rPr>
                <w:noProof/>
                <w:webHidden/>
              </w:rPr>
              <w:fldChar w:fldCharType="begin"/>
            </w:r>
            <w:r w:rsidR="00351852">
              <w:rPr>
                <w:noProof/>
                <w:webHidden/>
              </w:rPr>
              <w:instrText xml:space="preserve"> PAGEREF _Toc57645679 \h </w:instrText>
            </w:r>
            <w:r w:rsidR="00351852">
              <w:rPr>
                <w:noProof/>
                <w:webHidden/>
              </w:rPr>
            </w:r>
            <w:r w:rsidR="00351852">
              <w:rPr>
                <w:noProof/>
                <w:webHidden/>
              </w:rPr>
              <w:fldChar w:fldCharType="separate"/>
            </w:r>
            <w:r w:rsidR="009C4B17">
              <w:rPr>
                <w:noProof/>
                <w:webHidden/>
              </w:rPr>
              <w:t>3</w:t>
            </w:r>
            <w:r w:rsidR="00351852">
              <w:rPr>
                <w:noProof/>
                <w:webHidden/>
              </w:rPr>
              <w:fldChar w:fldCharType="end"/>
            </w:r>
          </w:hyperlink>
        </w:p>
        <w:p w14:paraId="31A971B3" w14:textId="0601260D" w:rsidR="00351852" w:rsidRDefault="004B1C0F">
          <w:pPr>
            <w:pStyle w:val="TOC3"/>
            <w:tabs>
              <w:tab w:val="right" w:leader="dot" w:pos="9350"/>
            </w:tabs>
            <w:rPr>
              <w:rFonts w:eastAsiaTheme="minorEastAsia"/>
              <w:noProof/>
            </w:rPr>
          </w:pPr>
          <w:hyperlink w:anchor="_Toc57645680" w:history="1">
            <w:r w:rsidR="00351852" w:rsidRPr="00DF14A8">
              <w:rPr>
                <w:rStyle w:val="Hyperlink"/>
                <w:noProof/>
              </w:rPr>
              <w:t>Task 2: Instructional Leadership for a Professional Learning Culture</w:t>
            </w:r>
            <w:r w:rsidR="00351852">
              <w:rPr>
                <w:noProof/>
                <w:webHidden/>
              </w:rPr>
              <w:tab/>
            </w:r>
            <w:r w:rsidR="00351852">
              <w:rPr>
                <w:noProof/>
                <w:webHidden/>
              </w:rPr>
              <w:fldChar w:fldCharType="begin"/>
            </w:r>
            <w:r w:rsidR="00351852">
              <w:rPr>
                <w:noProof/>
                <w:webHidden/>
              </w:rPr>
              <w:instrText xml:space="preserve"> PAGEREF _Toc57645680 \h </w:instrText>
            </w:r>
            <w:r w:rsidR="00351852">
              <w:rPr>
                <w:noProof/>
                <w:webHidden/>
              </w:rPr>
            </w:r>
            <w:r w:rsidR="00351852">
              <w:rPr>
                <w:noProof/>
                <w:webHidden/>
              </w:rPr>
              <w:fldChar w:fldCharType="separate"/>
            </w:r>
            <w:r w:rsidR="009C4B17">
              <w:rPr>
                <w:noProof/>
                <w:webHidden/>
              </w:rPr>
              <w:t>3</w:t>
            </w:r>
            <w:r w:rsidR="00351852">
              <w:rPr>
                <w:noProof/>
                <w:webHidden/>
              </w:rPr>
              <w:fldChar w:fldCharType="end"/>
            </w:r>
          </w:hyperlink>
        </w:p>
        <w:p w14:paraId="4C7BA99B" w14:textId="06DFD01E" w:rsidR="00351852" w:rsidRDefault="004B1C0F">
          <w:pPr>
            <w:pStyle w:val="TOC3"/>
            <w:tabs>
              <w:tab w:val="right" w:leader="dot" w:pos="9350"/>
            </w:tabs>
            <w:rPr>
              <w:rFonts w:eastAsiaTheme="minorEastAsia"/>
              <w:noProof/>
            </w:rPr>
          </w:pPr>
          <w:hyperlink w:anchor="_Toc57645681" w:history="1">
            <w:r w:rsidR="00351852" w:rsidRPr="00DF14A8">
              <w:rPr>
                <w:rStyle w:val="Hyperlink"/>
                <w:noProof/>
              </w:rPr>
              <w:t>Task 3: Leadership in Observing, Assessing, and Supporting Individual Teacher Effectiveness</w:t>
            </w:r>
            <w:r w:rsidR="00351852">
              <w:rPr>
                <w:noProof/>
                <w:webHidden/>
              </w:rPr>
              <w:tab/>
            </w:r>
            <w:r w:rsidR="00351852">
              <w:rPr>
                <w:noProof/>
                <w:webHidden/>
              </w:rPr>
              <w:fldChar w:fldCharType="begin"/>
            </w:r>
            <w:r w:rsidR="00351852">
              <w:rPr>
                <w:noProof/>
                <w:webHidden/>
              </w:rPr>
              <w:instrText xml:space="preserve"> PAGEREF _Toc57645681 \h </w:instrText>
            </w:r>
            <w:r w:rsidR="00351852">
              <w:rPr>
                <w:noProof/>
                <w:webHidden/>
              </w:rPr>
            </w:r>
            <w:r w:rsidR="00351852">
              <w:rPr>
                <w:noProof/>
                <w:webHidden/>
              </w:rPr>
              <w:fldChar w:fldCharType="separate"/>
            </w:r>
            <w:r w:rsidR="009C4B17">
              <w:rPr>
                <w:noProof/>
                <w:webHidden/>
              </w:rPr>
              <w:t>3</w:t>
            </w:r>
            <w:r w:rsidR="00351852">
              <w:rPr>
                <w:noProof/>
                <w:webHidden/>
              </w:rPr>
              <w:fldChar w:fldCharType="end"/>
            </w:r>
          </w:hyperlink>
        </w:p>
        <w:p w14:paraId="3F268762" w14:textId="4DD1C869" w:rsidR="00351852" w:rsidRDefault="004B1C0F">
          <w:pPr>
            <w:pStyle w:val="TOC3"/>
            <w:tabs>
              <w:tab w:val="right" w:leader="dot" w:pos="9350"/>
            </w:tabs>
            <w:rPr>
              <w:rFonts w:eastAsiaTheme="minorEastAsia"/>
              <w:noProof/>
            </w:rPr>
          </w:pPr>
          <w:hyperlink w:anchor="_Toc57645682" w:history="1">
            <w:r w:rsidR="00351852" w:rsidRPr="00DF14A8">
              <w:rPr>
                <w:rStyle w:val="Hyperlink"/>
                <w:noProof/>
              </w:rPr>
              <w:t>Task 4: Leadership for Family Engagement and Community Involvement</w:t>
            </w:r>
            <w:r w:rsidR="00351852">
              <w:rPr>
                <w:noProof/>
                <w:webHidden/>
              </w:rPr>
              <w:tab/>
            </w:r>
            <w:r w:rsidR="00351852">
              <w:rPr>
                <w:noProof/>
                <w:webHidden/>
              </w:rPr>
              <w:fldChar w:fldCharType="begin"/>
            </w:r>
            <w:r w:rsidR="00351852">
              <w:rPr>
                <w:noProof/>
                <w:webHidden/>
              </w:rPr>
              <w:instrText xml:space="preserve"> PAGEREF _Toc57645682 \h </w:instrText>
            </w:r>
            <w:r w:rsidR="00351852">
              <w:rPr>
                <w:noProof/>
                <w:webHidden/>
              </w:rPr>
            </w:r>
            <w:r w:rsidR="00351852">
              <w:rPr>
                <w:noProof/>
                <w:webHidden/>
              </w:rPr>
              <w:fldChar w:fldCharType="separate"/>
            </w:r>
            <w:r w:rsidR="009C4B17">
              <w:rPr>
                <w:noProof/>
                <w:webHidden/>
              </w:rPr>
              <w:t>4</w:t>
            </w:r>
            <w:r w:rsidR="00351852">
              <w:rPr>
                <w:noProof/>
                <w:webHidden/>
              </w:rPr>
              <w:fldChar w:fldCharType="end"/>
            </w:r>
          </w:hyperlink>
        </w:p>
        <w:p w14:paraId="44249FE8" w14:textId="67C85EEB" w:rsidR="00351852" w:rsidRDefault="004B1C0F">
          <w:pPr>
            <w:pStyle w:val="TOC2"/>
            <w:tabs>
              <w:tab w:val="right" w:leader="dot" w:pos="9350"/>
            </w:tabs>
            <w:rPr>
              <w:rFonts w:eastAsiaTheme="minorEastAsia"/>
              <w:b w:val="0"/>
              <w:noProof/>
            </w:rPr>
          </w:pPr>
          <w:hyperlink w:anchor="_Toc57645683" w:history="1">
            <w:r w:rsidR="00351852" w:rsidRPr="00DF14A8">
              <w:rPr>
                <w:rStyle w:val="Hyperlink"/>
                <w:noProof/>
              </w:rPr>
              <w:t>PAL Content Validity, Bias and Sensitivity, Pilot Study, and Field Trial</w:t>
            </w:r>
            <w:r w:rsidR="00351852">
              <w:rPr>
                <w:noProof/>
                <w:webHidden/>
              </w:rPr>
              <w:tab/>
            </w:r>
            <w:r w:rsidR="00351852">
              <w:rPr>
                <w:noProof/>
                <w:webHidden/>
              </w:rPr>
              <w:fldChar w:fldCharType="begin"/>
            </w:r>
            <w:r w:rsidR="00351852">
              <w:rPr>
                <w:noProof/>
                <w:webHidden/>
              </w:rPr>
              <w:instrText xml:space="preserve"> PAGEREF _Toc57645683 \h </w:instrText>
            </w:r>
            <w:r w:rsidR="00351852">
              <w:rPr>
                <w:noProof/>
                <w:webHidden/>
              </w:rPr>
            </w:r>
            <w:r w:rsidR="00351852">
              <w:rPr>
                <w:noProof/>
                <w:webHidden/>
              </w:rPr>
              <w:fldChar w:fldCharType="separate"/>
            </w:r>
            <w:r w:rsidR="009C4B17">
              <w:rPr>
                <w:noProof/>
                <w:webHidden/>
              </w:rPr>
              <w:t>4</w:t>
            </w:r>
            <w:r w:rsidR="00351852">
              <w:rPr>
                <w:noProof/>
                <w:webHidden/>
              </w:rPr>
              <w:fldChar w:fldCharType="end"/>
            </w:r>
          </w:hyperlink>
        </w:p>
        <w:p w14:paraId="4C1750EF" w14:textId="2F7D2298" w:rsidR="00351852" w:rsidRDefault="004B1C0F">
          <w:pPr>
            <w:pStyle w:val="TOC1"/>
            <w:rPr>
              <w:rFonts w:asciiTheme="minorHAnsi" w:eastAsiaTheme="minorEastAsia" w:hAnsiTheme="minorHAnsi" w:cstheme="minorBidi"/>
              <w:noProof/>
              <w:color w:val="auto"/>
              <w:sz w:val="22"/>
              <w:szCs w:val="22"/>
            </w:rPr>
          </w:pPr>
          <w:hyperlink w:anchor="_Toc57645684" w:history="1">
            <w:r w:rsidR="00351852" w:rsidRPr="00DF14A8">
              <w:rPr>
                <w:rStyle w:val="Hyperlink"/>
                <w:noProof/>
              </w:rPr>
              <w:t>The PAL Scoring System</w:t>
            </w:r>
            <w:r w:rsidR="00351852">
              <w:rPr>
                <w:noProof/>
                <w:webHidden/>
              </w:rPr>
              <w:tab/>
            </w:r>
            <w:r w:rsidR="00351852">
              <w:rPr>
                <w:noProof/>
                <w:webHidden/>
              </w:rPr>
              <w:fldChar w:fldCharType="begin"/>
            </w:r>
            <w:r w:rsidR="00351852">
              <w:rPr>
                <w:noProof/>
                <w:webHidden/>
              </w:rPr>
              <w:instrText xml:space="preserve"> PAGEREF _Toc57645684 \h </w:instrText>
            </w:r>
            <w:r w:rsidR="00351852">
              <w:rPr>
                <w:noProof/>
                <w:webHidden/>
              </w:rPr>
            </w:r>
            <w:r w:rsidR="00351852">
              <w:rPr>
                <w:noProof/>
                <w:webHidden/>
              </w:rPr>
              <w:fldChar w:fldCharType="separate"/>
            </w:r>
            <w:r w:rsidR="009C4B17">
              <w:rPr>
                <w:noProof/>
                <w:webHidden/>
              </w:rPr>
              <w:t>6</w:t>
            </w:r>
            <w:r w:rsidR="00351852">
              <w:rPr>
                <w:noProof/>
                <w:webHidden/>
              </w:rPr>
              <w:fldChar w:fldCharType="end"/>
            </w:r>
          </w:hyperlink>
        </w:p>
        <w:p w14:paraId="3588CFDE" w14:textId="46E7A6A9" w:rsidR="00351852" w:rsidRDefault="004B1C0F">
          <w:pPr>
            <w:pStyle w:val="TOC2"/>
            <w:tabs>
              <w:tab w:val="right" w:leader="dot" w:pos="9350"/>
            </w:tabs>
            <w:rPr>
              <w:rFonts w:eastAsiaTheme="minorEastAsia"/>
              <w:b w:val="0"/>
              <w:noProof/>
            </w:rPr>
          </w:pPr>
          <w:hyperlink w:anchor="_Toc57645685" w:history="1">
            <w:r w:rsidR="00351852" w:rsidRPr="00DF14A8">
              <w:rPr>
                <w:rStyle w:val="Hyperlink"/>
                <w:noProof/>
              </w:rPr>
              <w:t>Indicator Scores</w:t>
            </w:r>
            <w:r w:rsidR="00351852">
              <w:rPr>
                <w:noProof/>
                <w:webHidden/>
              </w:rPr>
              <w:tab/>
            </w:r>
            <w:r w:rsidR="00351852">
              <w:rPr>
                <w:noProof/>
                <w:webHidden/>
              </w:rPr>
              <w:fldChar w:fldCharType="begin"/>
            </w:r>
            <w:r w:rsidR="00351852">
              <w:rPr>
                <w:noProof/>
                <w:webHidden/>
              </w:rPr>
              <w:instrText xml:space="preserve"> PAGEREF _Toc57645685 \h </w:instrText>
            </w:r>
            <w:r w:rsidR="00351852">
              <w:rPr>
                <w:noProof/>
                <w:webHidden/>
              </w:rPr>
            </w:r>
            <w:r w:rsidR="00351852">
              <w:rPr>
                <w:noProof/>
                <w:webHidden/>
              </w:rPr>
              <w:fldChar w:fldCharType="separate"/>
            </w:r>
            <w:r w:rsidR="009C4B17">
              <w:rPr>
                <w:noProof/>
                <w:webHidden/>
              </w:rPr>
              <w:t>6</w:t>
            </w:r>
            <w:r w:rsidR="00351852">
              <w:rPr>
                <w:noProof/>
                <w:webHidden/>
              </w:rPr>
              <w:fldChar w:fldCharType="end"/>
            </w:r>
          </w:hyperlink>
        </w:p>
        <w:p w14:paraId="5C9B58D4" w14:textId="2E117E78" w:rsidR="00351852" w:rsidRDefault="004B1C0F">
          <w:pPr>
            <w:pStyle w:val="TOC2"/>
            <w:tabs>
              <w:tab w:val="right" w:leader="dot" w:pos="9350"/>
            </w:tabs>
            <w:rPr>
              <w:rFonts w:eastAsiaTheme="minorEastAsia"/>
              <w:b w:val="0"/>
              <w:noProof/>
            </w:rPr>
          </w:pPr>
          <w:hyperlink w:anchor="_Toc57645686" w:history="1">
            <w:r w:rsidR="00351852" w:rsidRPr="00DF14A8">
              <w:rPr>
                <w:rStyle w:val="Hyperlink"/>
                <w:noProof/>
              </w:rPr>
              <w:t>Rubric Scores and Descriptors</w:t>
            </w:r>
            <w:r w:rsidR="00351852">
              <w:rPr>
                <w:noProof/>
                <w:webHidden/>
              </w:rPr>
              <w:tab/>
            </w:r>
            <w:r w:rsidR="00351852">
              <w:rPr>
                <w:noProof/>
                <w:webHidden/>
              </w:rPr>
              <w:fldChar w:fldCharType="begin"/>
            </w:r>
            <w:r w:rsidR="00351852">
              <w:rPr>
                <w:noProof/>
                <w:webHidden/>
              </w:rPr>
              <w:instrText xml:space="preserve"> PAGEREF _Toc57645686 \h </w:instrText>
            </w:r>
            <w:r w:rsidR="00351852">
              <w:rPr>
                <w:noProof/>
                <w:webHidden/>
              </w:rPr>
            </w:r>
            <w:r w:rsidR="00351852">
              <w:rPr>
                <w:noProof/>
                <w:webHidden/>
              </w:rPr>
              <w:fldChar w:fldCharType="separate"/>
            </w:r>
            <w:r w:rsidR="009C4B17">
              <w:rPr>
                <w:noProof/>
                <w:webHidden/>
              </w:rPr>
              <w:t>6</w:t>
            </w:r>
            <w:r w:rsidR="00351852">
              <w:rPr>
                <w:noProof/>
                <w:webHidden/>
              </w:rPr>
              <w:fldChar w:fldCharType="end"/>
            </w:r>
          </w:hyperlink>
        </w:p>
        <w:p w14:paraId="4EABAD68" w14:textId="209F83C6" w:rsidR="00351852" w:rsidRDefault="004B1C0F">
          <w:pPr>
            <w:pStyle w:val="TOC2"/>
            <w:tabs>
              <w:tab w:val="right" w:leader="dot" w:pos="9350"/>
            </w:tabs>
            <w:rPr>
              <w:rFonts w:eastAsiaTheme="minorEastAsia"/>
              <w:b w:val="0"/>
              <w:noProof/>
            </w:rPr>
          </w:pPr>
          <w:hyperlink w:anchor="_Toc57645687" w:history="1">
            <w:r w:rsidR="00351852" w:rsidRPr="00DF14A8">
              <w:rPr>
                <w:rStyle w:val="Hyperlink"/>
                <w:noProof/>
              </w:rPr>
              <w:t>Overall Task Scores and Status</w:t>
            </w:r>
            <w:r w:rsidR="00351852">
              <w:rPr>
                <w:noProof/>
                <w:webHidden/>
              </w:rPr>
              <w:tab/>
            </w:r>
            <w:r w:rsidR="00351852">
              <w:rPr>
                <w:noProof/>
                <w:webHidden/>
              </w:rPr>
              <w:fldChar w:fldCharType="begin"/>
            </w:r>
            <w:r w:rsidR="00351852">
              <w:rPr>
                <w:noProof/>
                <w:webHidden/>
              </w:rPr>
              <w:instrText xml:space="preserve"> PAGEREF _Toc57645687 \h </w:instrText>
            </w:r>
            <w:r w:rsidR="00351852">
              <w:rPr>
                <w:noProof/>
                <w:webHidden/>
              </w:rPr>
            </w:r>
            <w:r w:rsidR="00351852">
              <w:rPr>
                <w:noProof/>
                <w:webHidden/>
              </w:rPr>
              <w:fldChar w:fldCharType="separate"/>
            </w:r>
            <w:r w:rsidR="009C4B17">
              <w:rPr>
                <w:noProof/>
                <w:webHidden/>
              </w:rPr>
              <w:t>6</w:t>
            </w:r>
            <w:r w:rsidR="00351852">
              <w:rPr>
                <w:noProof/>
                <w:webHidden/>
              </w:rPr>
              <w:fldChar w:fldCharType="end"/>
            </w:r>
          </w:hyperlink>
        </w:p>
        <w:p w14:paraId="2B285A4E" w14:textId="65331B8D" w:rsidR="00351852" w:rsidRDefault="004B1C0F">
          <w:pPr>
            <w:pStyle w:val="TOC2"/>
            <w:tabs>
              <w:tab w:val="right" w:leader="dot" w:pos="9350"/>
            </w:tabs>
            <w:rPr>
              <w:rFonts w:eastAsiaTheme="minorEastAsia"/>
              <w:b w:val="0"/>
              <w:noProof/>
            </w:rPr>
          </w:pPr>
          <w:hyperlink w:anchor="_Toc57645688" w:history="1">
            <w:r w:rsidR="00351852" w:rsidRPr="00DF14A8">
              <w:rPr>
                <w:rStyle w:val="Hyperlink"/>
                <w:noProof/>
              </w:rPr>
              <w:t>PAL Summary Score</w:t>
            </w:r>
            <w:r w:rsidR="00351852">
              <w:rPr>
                <w:noProof/>
                <w:webHidden/>
              </w:rPr>
              <w:tab/>
            </w:r>
            <w:r w:rsidR="00351852">
              <w:rPr>
                <w:noProof/>
                <w:webHidden/>
              </w:rPr>
              <w:fldChar w:fldCharType="begin"/>
            </w:r>
            <w:r w:rsidR="00351852">
              <w:rPr>
                <w:noProof/>
                <w:webHidden/>
              </w:rPr>
              <w:instrText xml:space="preserve"> PAGEREF _Toc57645688 \h </w:instrText>
            </w:r>
            <w:r w:rsidR="00351852">
              <w:rPr>
                <w:noProof/>
                <w:webHidden/>
              </w:rPr>
            </w:r>
            <w:r w:rsidR="00351852">
              <w:rPr>
                <w:noProof/>
                <w:webHidden/>
              </w:rPr>
              <w:fldChar w:fldCharType="separate"/>
            </w:r>
            <w:r w:rsidR="009C4B17">
              <w:rPr>
                <w:noProof/>
                <w:webHidden/>
              </w:rPr>
              <w:t>6</w:t>
            </w:r>
            <w:r w:rsidR="00351852">
              <w:rPr>
                <w:noProof/>
                <w:webHidden/>
              </w:rPr>
              <w:fldChar w:fldCharType="end"/>
            </w:r>
          </w:hyperlink>
        </w:p>
        <w:p w14:paraId="461D2EEA" w14:textId="57C6CD54" w:rsidR="00351852" w:rsidRDefault="004B1C0F">
          <w:pPr>
            <w:pStyle w:val="TOC2"/>
            <w:tabs>
              <w:tab w:val="right" w:leader="dot" w:pos="9350"/>
            </w:tabs>
            <w:rPr>
              <w:rFonts w:eastAsiaTheme="minorEastAsia"/>
              <w:b w:val="0"/>
              <w:noProof/>
            </w:rPr>
          </w:pPr>
          <w:hyperlink w:anchor="_Toc57645689" w:history="1">
            <w:r w:rsidR="00351852" w:rsidRPr="00DF14A8">
              <w:rPr>
                <w:rStyle w:val="Hyperlink"/>
                <w:noProof/>
              </w:rPr>
              <w:t>Condition Codes and Incomplete Tasks</w:t>
            </w:r>
            <w:r w:rsidR="00351852">
              <w:rPr>
                <w:noProof/>
                <w:webHidden/>
              </w:rPr>
              <w:tab/>
            </w:r>
            <w:r w:rsidR="00351852">
              <w:rPr>
                <w:noProof/>
                <w:webHidden/>
              </w:rPr>
              <w:fldChar w:fldCharType="begin"/>
            </w:r>
            <w:r w:rsidR="00351852">
              <w:rPr>
                <w:noProof/>
                <w:webHidden/>
              </w:rPr>
              <w:instrText xml:space="preserve"> PAGEREF _Toc57645689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689D92E8" w14:textId="5CC720F9" w:rsidR="00351852" w:rsidRDefault="004B1C0F">
          <w:pPr>
            <w:pStyle w:val="TOC2"/>
            <w:tabs>
              <w:tab w:val="right" w:leader="dot" w:pos="9350"/>
            </w:tabs>
            <w:rPr>
              <w:rFonts w:eastAsiaTheme="minorEastAsia"/>
              <w:b w:val="0"/>
              <w:noProof/>
            </w:rPr>
          </w:pPr>
          <w:hyperlink w:anchor="_Toc57645690" w:history="1">
            <w:r w:rsidR="00351852" w:rsidRPr="00DF14A8">
              <w:rPr>
                <w:rStyle w:val="Hyperlink"/>
                <w:noProof/>
              </w:rPr>
              <w:t>Scoring Model</w:t>
            </w:r>
            <w:r w:rsidR="00351852">
              <w:rPr>
                <w:noProof/>
                <w:webHidden/>
              </w:rPr>
              <w:tab/>
            </w:r>
            <w:r w:rsidR="00351852">
              <w:rPr>
                <w:noProof/>
                <w:webHidden/>
              </w:rPr>
              <w:fldChar w:fldCharType="begin"/>
            </w:r>
            <w:r w:rsidR="00351852">
              <w:rPr>
                <w:noProof/>
                <w:webHidden/>
              </w:rPr>
              <w:instrText xml:space="preserve"> PAGEREF _Toc57645690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0019CE90" w14:textId="298B627D" w:rsidR="00351852" w:rsidRDefault="004B1C0F" w:rsidP="00F17B34">
          <w:pPr>
            <w:pStyle w:val="TOC3"/>
            <w:tabs>
              <w:tab w:val="left" w:pos="880"/>
              <w:tab w:val="right" w:leader="dot" w:pos="9350"/>
            </w:tabs>
            <w:rPr>
              <w:rFonts w:eastAsiaTheme="minorEastAsia"/>
              <w:noProof/>
            </w:rPr>
          </w:pPr>
          <w:hyperlink w:anchor="_Toc57645691" w:history="1">
            <w:r w:rsidR="00351852" w:rsidRPr="00DF14A8">
              <w:rPr>
                <w:rStyle w:val="Hyperlink"/>
                <w:noProof/>
              </w:rPr>
              <w:t>Resolution</w:t>
            </w:r>
            <w:r w:rsidR="00351852">
              <w:rPr>
                <w:noProof/>
                <w:webHidden/>
              </w:rPr>
              <w:tab/>
            </w:r>
            <w:r w:rsidR="00351852">
              <w:rPr>
                <w:noProof/>
                <w:webHidden/>
              </w:rPr>
              <w:fldChar w:fldCharType="begin"/>
            </w:r>
            <w:r w:rsidR="00351852">
              <w:rPr>
                <w:noProof/>
                <w:webHidden/>
              </w:rPr>
              <w:instrText xml:space="preserve"> PAGEREF _Toc57645691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79161C96" w14:textId="46F678C3" w:rsidR="00351852" w:rsidRDefault="004B1C0F" w:rsidP="00F17B34">
          <w:pPr>
            <w:pStyle w:val="TOC3"/>
            <w:tabs>
              <w:tab w:val="left" w:pos="880"/>
              <w:tab w:val="right" w:leader="dot" w:pos="9350"/>
            </w:tabs>
            <w:rPr>
              <w:rFonts w:eastAsiaTheme="minorEastAsia"/>
              <w:noProof/>
            </w:rPr>
          </w:pPr>
          <w:hyperlink w:anchor="_Toc57645692" w:history="1">
            <w:r w:rsidR="00351852" w:rsidRPr="00DF14A8">
              <w:rPr>
                <w:rStyle w:val="Hyperlink"/>
                <w:noProof/>
              </w:rPr>
              <w:t>Adjudication</w:t>
            </w:r>
            <w:r w:rsidR="00351852">
              <w:rPr>
                <w:noProof/>
                <w:webHidden/>
              </w:rPr>
              <w:tab/>
            </w:r>
            <w:r w:rsidR="00351852">
              <w:rPr>
                <w:noProof/>
                <w:webHidden/>
              </w:rPr>
              <w:fldChar w:fldCharType="begin"/>
            </w:r>
            <w:r w:rsidR="00351852">
              <w:rPr>
                <w:noProof/>
                <w:webHidden/>
              </w:rPr>
              <w:instrText xml:space="preserve"> PAGEREF _Toc57645692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6053A220" w14:textId="6DE44AA1" w:rsidR="00351852" w:rsidRDefault="004B1C0F">
          <w:pPr>
            <w:pStyle w:val="TOC2"/>
            <w:tabs>
              <w:tab w:val="right" w:leader="dot" w:pos="9350"/>
            </w:tabs>
            <w:rPr>
              <w:rFonts w:eastAsiaTheme="minorEastAsia"/>
              <w:b w:val="0"/>
              <w:noProof/>
            </w:rPr>
          </w:pPr>
          <w:hyperlink w:anchor="_Toc57645693" w:history="1">
            <w:r w:rsidR="00351852" w:rsidRPr="00DF14A8">
              <w:rPr>
                <w:rStyle w:val="Hyperlink"/>
                <w:noProof/>
              </w:rPr>
              <w:t>Scorer Recruitment and Training</w:t>
            </w:r>
            <w:r w:rsidR="00351852">
              <w:rPr>
                <w:noProof/>
                <w:webHidden/>
              </w:rPr>
              <w:tab/>
            </w:r>
            <w:r w:rsidR="00351852">
              <w:rPr>
                <w:noProof/>
                <w:webHidden/>
              </w:rPr>
              <w:fldChar w:fldCharType="begin"/>
            </w:r>
            <w:r w:rsidR="00351852">
              <w:rPr>
                <w:noProof/>
                <w:webHidden/>
              </w:rPr>
              <w:instrText xml:space="preserve"> PAGEREF _Toc57645693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037F8204" w14:textId="03DF4B11" w:rsidR="00351852" w:rsidRDefault="004B1C0F">
          <w:pPr>
            <w:pStyle w:val="TOC3"/>
            <w:tabs>
              <w:tab w:val="right" w:leader="dot" w:pos="9350"/>
            </w:tabs>
            <w:rPr>
              <w:rFonts w:eastAsiaTheme="minorEastAsia"/>
              <w:noProof/>
            </w:rPr>
          </w:pPr>
          <w:hyperlink w:anchor="_Toc57645694" w:history="1">
            <w:r w:rsidR="00351852" w:rsidRPr="00DF14A8">
              <w:rPr>
                <w:rStyle w:val="Hyperlink"/>
                <w:noProof/>
              </w:rPr>
              <w:t>Scorer Training—Experienced Scorers.</w:t>
            </w:r>
            <w:r w:rsidR="00351852">
              <w:rPr>
                <w:noProof/>
                <w:webHidden/>
              </w:rPr>
              <w:tab/>
            </w:r>
            <w:r w:rsidR="00351852">
              <w:rPr>
                <w:noProof/>
                <w:webHidden/>
              </w:rPr>
              <w:fldChar w:fldCharType="begin"/>
            </w:r>
            <w:r w:rsidR="00351852">
              <w:rPr>
                <w:noProof/>
                <w:webHidden/>
              </w:rPr>
              <w:instrText xml:space="preserve"> PAGEREF _Toc57645694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4DAB8581" w14:textId="0ED9E5E7" w:rsidR="00351852" w:rsidRDefault="004B1C0F">
          <w:pPr>
            <w:pStyle w:val="TOC3"/>
            <w:tabs>
              <w:tab w:val="right" w:leader="dot" w:pos="9350"/>
            </w:tabs>
            <w:rPr>
              <w:rFonts w:eastAsiaTheme="minorEastAsia"/>
              <w:noProof/>
            </w:rPr>
          </w:pPr>
          <w:hyperlink w:anchor="_Toc57645695" w:history="1">
            <w:r w:rsidR="00351852" w:rsidRPr="00DF14A8">
              <w:rPr>
                <w:rStyle w:val="Hyperlink"/>
                <w:noProof/>
              </w:rPr>
              <w:t>Scorer Training—New Scorers.</w:t>
            </w:r>
            <w:r w:rsidR="00351852">
              <w:rPr>
                <w:noProof/>
                <w:webHidden/>
              </w:rPr>
              <w:tab/>
            </w:r>
            <w:r w:rsidR="00351852">
              <w:rPr>
                <w:noProof/>
                <w:webHidden/>
              </w:rPr>
              <w:fldChar w:fldCharType="begin"/>
            </w:r>
            <w:r w:rsidR="00351852">
              <w:rPr>
                <w:noProof/>
                <w:webHidden/>
              </w:rPr>
              <w:instrText xml:space="preserve"> PAGEREF _Toc57645695 \h </w:instrText>
            </w:r>
            <w:r w:rsidR="00351852">
              <w:rPr>
                <w:noProof/>
                <w:webHidden/>
              </w:rPr>
            </w:r>
            <w:r w:rsidR="00351852">
              <w:rPr>
                <w:noProof/>
                <w:webHidden/>
              </w:rPr>
              <w:fldChar w:fldCharType="separate"/>
            </w:r>
            <w:r w:rsidR="009C4B17">
              <w:rPr>
                <w:noProof/>
                <w:webHidden/>
              </w:rPr>
              <w:t>7</w:t>
            </w:r>
            <w:r w:rsidR="00351852">
              <w:rPr>
                <w:noProof/>
                <w:webHidden/>
              </w:rPr>
              <w:fldChar w:fldCharType="end"/>
            </w:r>
          </w:hyperlink>
        </w:p>
        <w:p w14:paraId="482D8C97" w14:textId="61A9632F" w:rsidR="00351852" w:rsidRDefault="004B1C0F">
          <w:pPr>
            <w:pStyle w:val="TOC2"/>
            <w:tabs>
              <w:tab w:val="right" w:leader="dot" w:pos="9350"/>
            </w:tabs>
            <w:rPr>
              <w:rFonts w:eastAsiaTheme="minorEastAsia"/>
              <w:b w:val="0"/>
              <w:noProof/>
            </w:rPr>
          </w:pPr>
          <w:hyperlink w:anchor="_Toc57645696" w:history="1">
            <w:r w:rsidR="00351852" w:rsidRPr="00DF14A8">
              <w:rPr>
                <w:rStyle w:val="Hyperlink"/>
                <w:noProof/>
              </w:rPr>
              <w:t>The Scoring Process</w:t>
            </w:r>
            <w:r w:rsidR="00351852">
              <w:rPr>
                <w:noProof/>
                <w:webHidden/>
              </w:rPr>
              <w:tab/>
            </w:r>
            <w:r w:rsidR="00351852">
              <w:rPr>
                <w:noProof/>
                <w:webHidden/>
              </w:rPr>
              <w:fldChar w:fldCharType="begin"/>
            </w:r>
            <w:r w:rsidR="00351852">
              <w:rPr>
                <w:noProof/>
                <w:webHidden/>
              </w:rPr>
              <w:instrText xml:space="preserve"> PAGEREF _Toc57645696 \h </w:instrText>
            </w:r>
            <w:r w:rsidR="00351852">
              <w:rPr>
                <w:noProof/>
                <w:webHidden/>
              </w:rPr>
            </w:r>
            <w:r w:rsidR="00351852">
              <w:rPr>
                <w:noProof/>
                <w:webHidden/>
              </w:rPr>
              <w:fldChar w:fldCharType="separate"/>
            </w:r>
            <w:r w:rsidR="009C4B17">
              <w:rPr>
                <w:noProof/>
                <w:webHidden/>
              </w:rPr>
              <w:t>8</w:t>
            </w:r>
            <w:r w:rsidR="00351852">
              <w:rPr>
                <w:noProof/>
                <w:webHidden/>
              </w:rPr>
              <w:fldChar w:fldCharType="end"/>
            </w:r>
          </w:hyperlink>
        </w:p>
        <w:p w14:paraId="167757D2" w14:textId="7FF83EEC" w:rsidR="00351852" w:rsidRDefault="004B1C0F">
          <w:pPr>
            <w:pStyle w:val="TOC3"/>
            <w:tabs>
              <w:tab w:val="right" w:leader="dot" w:pos="9350"/>
            </w:tabs>
            <w:rPr>
              <w:rFonts w:eastAsiaTheme="minorEastAsia"/>
              <w:noProof/>
            </w:rPr>
          </w:pPr>
          <w:hyperlink w:anchor="_Toc57645697" w:history="1">
            <w:r w:rsidR="00351852" w:rsidRPr="00DF14A8">
              <w:rPr>
                <w:rStyle w:val="Hyperlink"/>
                <w:noProof/>
              </w:rPr>
              <w:t>Online Distributed Scoring.</w:t>
            </w:r>
            <w:r w:rsidR="00351852">
              <w:rPr>
                <w:noProof/>
                <w:webHidden/>
              </w:rPr>
              <w:tab/>
            </w:r>
            <w:r w:rsidR="00351852">
              <w:rPr>
                <w:noProof/>
                <w:webHidden/>
              </w:rPr>
              <w:fldChar w:fldCharType="begin"/>
            </w:r>
            <w:r w:rsidR="00351852">
              <w:rPr>
                <w:noProof/>
                <w:webHidden/>
              </w:rPr>
              <w:instrText xml:space="preserve"> PAGEREF _Toc57645697 \h </w:instrText>
            </w:r>
            <w:r w:rsidR="00351852">
              <w:rPr>
                <w:noProof/>
                <w:webHidden/>
              </w:rPr>
            </w:r>
            <w:r w:rsidR="00351852">
              <w:rPr>
                <w:noProof/>
                <w:webHidden/>
              </w:rPr>
              <w:fldChar w:fldCharType="separate"/>
            </w:r>
            <w:r w:rsidR="009C4B17">
              <w:rPr>
                <w:noProof/>
                <w:webHidden/>
              </w:rPr>
              <w:t>8</w:t>
            </w:r>
            <w:r w:rsidR="00351852">
              <w:rPr>
                <w:noProof/>
                <w:webHidden/>
              </w:rPr>
              <w:fldChar w:fldCharType="end"/>
            </w:r>
          </w:hyperlink>
        </w:p>
        <w:p w14:paraId="7B70DA65" w14:textId="2D9DC4B9" w:rsidR="00351852" w:rsidRDefault="004B1C0F">
          <w:pPr>
            <w:pStyle w:val="TOC3"/>
            <w:tabs>
              <w:tab w:val="right" w:leader="dot" w:pos="9350"/>
            </w:tabs>
            <w:rPr>
              <w:rFonts w:eastAsiaTheme="minorEastAsia"/>
              <w:noProof/>
            </w:rPr>
          </w:pPr>
          <w:hyperlink w:anchor="_Toc57645698" w:history="1">
            <w:r w:rsidR="00351852" w:rsidRPr="00DF14A8">
              <w:rPr>
                <w:rStyle w:val="Hyperlink"/>
                <w:noProof/>
              </w:rPr>
              <w:t>Scorer Monitoring.</w:t>
            </w:r>
            <w:r w:rsidR="00351852">
              <w:rPr>
                <w:noProof/>
                <w:webHidden/>
              </w:rPr>
              <w:tab/>
            </w:r>
            <w:r w:rsidR="00351852">
              <w:rPr>
                <w:noProof/>
                <w:webHidden/>
              </w:rPr>
              <w:fldChar w:fldCharType="begin"/>
            </w:r>
            <w:r w:rsidR="00351852">
              <w:rPr>
                <w:noProof/>
                <w:webHidden/>
              </w:rPr>
              <w:instrText xml:space="preserve"> PAGEREF _Toc57645698 \h </w:instrText>
            </w:r>
            <w:r w:rsidR="00351852">
              <w:rPr>
                <w:noProof/>
                <w:webHidden/>
              </w:rPr>
            </w:r>
            <w:r w:rsidR="00351852">
              <w:rPr>
                <w:noProof/>
                <w:webHidden/>
              </w:rPr>
              <w:fldChar w:fldCharType="separate"/>
            </w:r>
            <w:r w:rsidR="009C4B17">
              <w:rPr>
                <w:noProof/>
                <w:webHidden/>
              </w:rPr>
              <w:t>8</w:t>
            </w:r>
            <w:r w:rsidR="00351852">
              <w:rPr>
                <w:noProof/>
                <w:webHidden/>
              </w:rPr>
              <w:fldChar w:fldCharType="end"/>
            </w:r>
          </w:hyperlink>
        </w:p>
        <w:p w14:paraId="33773CFE" w14:textId="0364FDBA" w:rsidR="00351852" w:rsidRDefault="004B1C0F">
          <w:pPr>
            <w:pStyle w:val="TOC1"/>
            <w:rPr>
              <w:rFonts w:asciiTheme="minorHAnsi" w:eastAsiaTheme="minorEastAsia" w:hAnsiTheme="minorHAnsi" w:cstheme="minorBidi"/>
              <w:noProof/>
              <w:color w:val="auto"/>
              <w:sz w:val="22"/>
              <w:szCs w:val="22"/>
            </w:rPr>
          </w:pPr>
          <w:hyperlink w:anchor="_Toc57645699" w:history="1">
            <w:r w:rsidR="00351852" w:rsidRPr="00DF14A8">
              <w:rPr>
                <w:rStyle w:val="Hyperlink"/>
                <w:noProof/>
              </w:rPr>
              <w:t>Operational Administration Year 2019–2020</w:t>
            </w:r>
            <w:r w:rsidR="00351852">
              <w:rPr>
                <w:noProof/>
                <w:webHidden/>
              </w:rPr>
              <w:tab/>
            </w:r>
            <w:r w:rsidR="00351852">
              <w:rPr>
                <w:noProof/>
                <w:webHidden/>
              </w:rPr>
              <w:fldChar w:fldCharType="begin"/>
            </w:r>
            <w:r w:rsidR="00351852">
              <w:rPr>
                <w:noProof/>
                <w:webHidden/>
              </w:rPr>
              <w:instrText xml:space="preserve"> PAGEREF _Toc57645699 \h </w:instrText>
            </w:r>
            <w:r w:rsidR="00351852">
              <w:rPr>
                <w:noProof/>
                <w:webHidden/>
              </w:rPr>
            </w:r>
            <w:r w:rsidR="00351852">
              <w:rPr>
                <w:noProof/>
                <w:webHidden/>
              </w:rPr>
              <w:fldChar w:fldCharType="separate"/>
            </w:r>
            <w:r w:rsidR="009C4B17">
              <w:rPr>
                <w:noProof/>
                <w:webHidden/>
              </w:rPr>
              <w:t>9</w:t>
            </w:r>
            <w:r w:rsidR="00351852">
              <w:rPr>
                <w:noProof/>
                <w:webHidden/>
              </w:rPr>
              <w:fldChar w:fldCharType="end"/>
            </w:r>
          </w:hyperlink>
        </w:p>
        <w:p w14:paraId="006BB01F" w14:textId="7BB45E63" w:rsidR="00351852" w:rsidRDefault="004B1C0F">
          <w:pPr>
            <w:pStyle w:val="TOC2"/>
            <w:tabs>
              <w:tab w:val="right" w:leader="dot" w:pos="9350"/>
            </w:tabs>
            <w:rPr>
              <w:rFonts w:eastAsiaTheme="minorEastAsia"/>
              <w:b w:val="0"/>
              <w:noProof/>
            </w:rPr>
          </w:pPr>
          <w:hyperlink w:anchor="_Toc57645700" w:history="1">
            <w:r w:rsidR="00351852" w:rsidRPr="00DF14A8">
              <w:rPr>
                <w:rStyle w:val="Hyperlink"/>
                <w:noProof/>
              </w:rPr>
              <w:t>Candidate Performance Summary</w:t>
            </w:r>
            <w:r w:rsidR="00351852">
              <w:rPr>
                <w:noProof/>
                <w:webHidden/>
              </w:rPr>
              <w:tab/>
            </w:r>
            <w:r w:rsidR="00351852">
              <w:rPr>
                <w:noProof/>
                <w:webHidden/>
              </w:rPr>
              <w:fldChar w:fldCharType="begin"/>
            </w:r>
            <w:r w:rsidR="00351852">
              <w:rPr>
                <w:noProof/>
                <w:webHidden/>
              </w:rPr>
              <w:instrText xml:space="preserve"> PAGEREF _Toc57645700 \h </w:instrText>
            </w:r>
            <w:r w:rsidR="00351852">
              <w:rPr>
                <w:noProof/>
                <w:webHidden/>
              </w:rPr>
            </w:r>
            <w:r w:rsidR="00351852">
              <w:rPr>
                <w:noProof/>
                <w:webHidden/>
              </w:rPr>
              <w:fldChar w:fldCharType="separate"/>
            </w:r>
            <w:r w:rsidR="009C4B17">
              <w:rPr>
                <w:noProof/>
                <w:webHidden/>
              </w:rPr>
              <w:t>9</w:t>
            </w:r>
            <w:r w:rsidR="00351852">
              <w:rPr>
                <w:noProof/>
                <w:webHidden/>
              </w:rPr>
              <w:fldChar w:fldCharType="end"/>
            </w:r>
          </w:hyperlink>
        </w:p>
        <w:p w14:paraId="3E50528E" w14:textId="03CF3A2A" w:rsidR="00351852" w:rsidRDefault="004B1C0F">
          <w:pPr>
            <w:pStyle w:val="TOC2"/>
            <w:tabs>
              <w:tab w:val="right" w:leader="dot" w:pos="9350"/>
            </w:tabs>
            <w:rPr>
              <w:rFonts w:eastAsiaTheme="minorEastAsia"/>
              <w:b w:val="0"/>
              <w:noProof/>
            </w:rPr>
          </w:pPr>
          <w:hyperlink w:anchor="_Toc57645701" w:history="1">
            <w:r w:rsidR="00351852" w:rsidRPr="00DF14A8">
              <w:rPr>
                <w:rStyle w:val="Hyperlink"/>
                <w:noProof/>
              </w:rPr>
              <w:t>Scoring Agreement</w:t>
            </w:r>
            <w:r w:rsidR="00351852">
              <w:rPr>
                <w:noProof/>
                <w:webHidden/>
              </w:rPr>
              <w:tab/>
            </w:r>
            <w:r w:rsidR="00351852">
              <w:rPr>
                <w:noProof/>
                <w:webHidden/>
              </w:rPr>
              <w:fldChar w:fldCharType="begin"/>
            </w:r>
            <w:r w:rsidR="00351852">
              <w:rPr>
                <w:noProof/>
                <w:webHidden/>
              </w:rPr>
              <w:instrText xml:space="preserve"> PAGEREF _Toc57645701 \h </w:instrText>
            </w:r>
            <w:r w:rsidR="00351852">
              <w:rPr>
                <w:noProof/>
                <w:webHidden/>
              </w:rPr>
            </w:r>
            <w:r w:rsidR="00351852">
              <w:rPr>
                <w:noProof/>
                <w:webHidden/>
              </w:rPr>
              <w:fldChar w:fldCharType="separate"/>
            </w:r>
            <w:r w:rsidR="009C4B17">
              <w:rPr>
                <w:noProof/>
                <w:webHidden/>
              </w:rPr>
              <w:t>27</w:t>
            </w:r>
            <w:r w:rsidR="00351852">
              <w:rPr>
                <w:noProof/>
                <w:webHidden/>
              </w:rPr>
              <w:fldChar w:fldCharType="end"/>
            </w:r>
          </w:hyperlink>
        </w:p>
        <w:p w14:paraId="2A7BDB65" w14:textId="01B78B97" w:rsidR="00351852" w:rsidRDefault="004B1C0F">
          <w:pPr>
            <w:pStyle w:val="TOC1"/>
            <w:rPr>
              <w:rFonts w:asciiTheme="minorHAnsi" w:eastAsiaTheme="minorEastAsia" w:hAnsiTheme="minorHAnsi" w:cstheme="minorBidi"/>
              <w:noProof/>
              <w:color w:val="auto"/>
              <w:sz w:val="22"/>
              <w:szCs w:val="22"/>
            </w:rPr>
          </w:pPr>
          <w:hyperlink w:anchor="_Toc57645702" w:history="1">
            <w:r w:rsidR="00351852" w:rsidRPr="00DF14A8">
              <w:rPr>
                <w:rStyle w:val="Hyperlink"/>
                <w:noProof/>
              </w:rPr>
              <w:t>References</w:t>
            </w:r>
            <w:r w:rsidR="00351852">
              <w:rPr>
                <w:noProof/>
                <w:webHidden/>
              </w:rPr>
              <w:tab/>
            </w:r>
            <w:r w:rsidR="00351852">
              <w:rPr>
                <w:noProof/>
                <w:webHidden/>
              </w:rPr>
              <w:fldChar w:fldCharType="begin"/>
            </w:r>
            <w:r w:rsidR="00351852">
              <w:rPr>
                <w:noProof/>
                <w:webHidden/>
              </w:rPr>
              <w:instrText xml:space="preserve"> PAGEREF _Toc57645702 \h </w:instrText>
            </w:r>
            <w:r w:rsidR="00351852">
              <w:rPr>
                <w:noProof/>
                <w:webHidden/>
              </w:rPr>
            </w:r>
            <w:r w:rsidR="00351852">
              <w:rPr>
                <w:noProof/>
                <w:webHidden/>
              </w:rPr>
              <w:fldChar w:fldCharType="separate"/>
            </w:r>
            <w:r w:rsidR="009C4B17">
              <w:rPr>
                <w:noProof/>
                <w:webHidden/>
              </w:rPr>
              <w:t>30</w:t>
            </w:r>
            <w:r w:rsidR="00351852">
              <w:rPr>
                <w:noProof/>
                <w:webHidden/>
              </w:rPr>
              <w:fldChar w:fldCharType="end"/>
            </w:r>
          </w:hyperlink>
        </w:p>
        <w:p w14:paraId="6C9C6D68" w14:textId="42C3B0D7" w:rsidR="00351852" w:rsidRDefault="004B1C0F">
          <w:pPr>
            <w:pStyle w:val="TOC1"/>
            <w:rPr>
              <w:rFonts w:asciiTheme="minorHAnsi" w:eastAsiaTheme="minorEastAsia" w:hAnsiTheme="minorHAnsi" w:cstheme="minorBidi"/>
              <w:noProof/>
              <w:color w:val="auto"/>
              <w:sz w:val="22"/>
              <w:szCs w:val="22"/>
            </w:rPr>
          </w:pPr>
          <w:hyperlink w:anchor="_Toc57645703" w:history="1">
            <w:r w:rsidR="00351852" w:rsidRPr="00DF14A8">
              <w:rPr>
                <w:rStyle w:val="Hyperlink"/>
                <w:noProof/>
              </w:rPr>
              <w:t>Appendix A</w:t>
            </w:r>
            <w:r w:rsidR="00351852">
              <w:rPr>
                <w:noProof/>
                <w:webHidden/>
              </w:rPr>
              <w:tab/>
            </w:r>
            <w:r w:rsidR="00351852">
              <w:rPr>
                <w:noProof/>
                <w:webHidden/>
              </w:rPr>
              <w:fldChar w:fldCharType="begin"/>
            </w:r>
            <w:r w:rsidR="00351852">
              <w:rPr>
                <w:noProof/>
                <w:webHidden/>
              </w:rPr>
              <w:instrText xml:space="preserve"> PAGEREF _Toc57645703 \h </w:instrText>
            </w:r>
            <w:r w:rsidR="00351852">
              <w:rPr>
                <w:noProof/>
                <w:webHidden/>
              </w:rPr>
            </w:r>
            <w:r w:rsidR="00351852">
              <w:rPr>
                <w:noProof/>
                <w:webHidden/>
              </w:rPr>
              <w:fldChar w:fldCharType="separate"/>
            </w:r>
            <w:r w:rsidR="009C4B17">
              <w:rPr>
                <w:noProof/>
                <w:webHidden/>
              </w:rPr>
              <w:t>31</w:t>
            </w:r>
            <w:r w:rsidR="00351852">
              <w:rPr>
                <w:noProof/>
                <w:webHidden/>
              </w:rPr>
              <w:fldChar w:fldCharType="end"/>
            </w:r>
          </w:hyperlink>
        </w:p>
        <w:p w14:paraId="1827B1EB" w14:textId="612121C6" w:rsidR="008D1D55" w:rsidRDefault="004B1C0F" w:rsidP="00F17B34">
          <w:pPr>
            <w:pStyle w:val="TOC3"/>
            <w:tabs>
              <w:tab w:val="right" w:leader="dot" w:pos="9350"/>
            </w:tabs>
            <w:ind w:left="180"/>
            <w:rPr>
              <w:b/>
              <w:bCs/>
              <w:noProof/>
            </w:rPr>
          </w:pPr>
          <w:hyperlink w:anchor="_Toc57645704" w:history="1">
            <w:r w:rsidR="00351852" w:rsidRPr="00F17B34">
              <w:rPr>
                <w:rStyle w:val="Hyperlink"/>
                <w:b/>
                <w:bCs/>
                <w:noProof/>
              </w:rPr>
              <w:t>Score Distributions (Percent Agreement) between Scorer 1 and Scorer 2, by Indicator</w:t>
            </w:r>
            <w:r w:rsidR="00351852" w:rsidRPr="00F17B34">
              <w:rPr>
                <w:b/>
                <w:bCs/>
                <w:noProof/>
                <w:webHidden/>
              </w:rPr>
              <w:tab/>
            </w:r>
            <w:r w:rsidR="00351852" w:rsidRPr="00F17B34">
              <w:rPr>
                <w:b/>
                <w:bCs/>
                <w:noProof/>
                <w:webHidden/>
              </w:rPr>
              <w:fldChar w:fldCharType="begin"/>
            </w:r>
            <w:r w:rsidR="00351852" w:rsidRPr="00F17B34">
              <w:rPr>
                <w:b/>
                <w:bCs/>
                <w:noProof/>
                <w:webHidden/>
              </w:rPr>
              <w:instrText xml:space="preserve"> PAGEREF _Toc57645704 \h </w:instrText>
            </w:r>
            <w:r w:rsidR="00351852" w:rsidRPr="00F17B34">
              <w:rPr>
                <w:b/>
                <w:bCs/>
                <w:noProof/>
                <w:webHidden/>
              </w:rPr>
            </w:r>
            <w:r w:rsidR="00351852" w:rsidRPr="00F17B34">
              <w:rPr>
                <w:b/>
                <w:bCs/>
                <w:noProof/>
                <w:webHidden/>
              </w:rPr>
              <w:fldChar w:fldCharType="separate"/>
            </w:r>
            <w:r w:rsidR="009C4B17">
              <w:rPr>
                <w:b/>
                <w:bCs/>
                <w:noProof/>
                <w:webHidden/>
              </w:rPr>
              <w:t>31</w:t>
            </w:r>
            <w:r w:rsidR="00351852" w:rsidRPr="00F17B34">
              <w:rPr>
                <w:b/>
                <w:bCs/>
                <w:noProof/>
                <w:webHidden/>
              </w:rPr>
              <w:fldChar w:fldCharType="end"/>
            </w:r>
          </w:hyperlink>
          <w:r w:rsidR="00CF7651">
            <w:fldChar w:fldCharType="end"/>
          </w:r>
        </w:p>
      </w:sdtContent>
    </w:sdt>
    <w:bookmarkStart w:id="0" w:name="_Toc464819311" w:displacedByCustomXml="prev"/>
    <w:p w14:paraId="2B4A81A9" w14:textId="22C7E871" w:rsidR="000C4577" w:rsidRPr="00223B49" w:rsidRDefault="000C4577" w:rsidP="00A856AC">
      <w:pPr>
        <w:sectPr w:rsidR="000C4577" w:rsidRPr="00223B49" w:rsidSect="00B07149">
          <w:headerReference w:type="default" r:id="rId14"/>
          <w:footerReference w:type="default" r:id="rId15"/>
          <w:footerReference w:type="first" r:id="rId16"/>
          <w:pgSz w:w="12240" w:h="15840"/>
          <w:pgMar w:top="1440" w:right="1440" w:bottom="1440" w:left="1440" w:header="720" w:footer="720" w:gutter="0"/>
          <w:pgNumType w:start="0"/>
          <w:cols w:space="720"/>
          <w:titlePg/>
          <w:docGrid w:linePitch="360"/>
        </w:sectPr>
      </w:pPr>
      <w:bookmarkStart w:id="1" w:name="_Toc470083019"/>
    </w:p>
    <w:p w14:paraId="6D2B05DD" w14:textId="77777777" w:rsidR="00B61930" w:rsidRPr="00712E9A" w:rsidRDefault="00B61930" w:rsidP="00712E9A">
      <w:pPr>
        <w:pStyle w:val="Heading1"/>
      </w:pPr>
      <w:bookmarkStart w:id="2" w:name="_Toc57645674"/>
      <w:r w:rsidRPr="00712E9A">
        <w:lastRenderedPageBreak/>
        <w:t>Introduction</w:t>
      </w:r>
      <w:bookmarkEnd w:id="0"/>
      <w:bookmarkEnd w:id="1"/>
      <w:bookmarkEnd w:id="2"/>
    </w:p>
    <w:p w14:paraId="268CD56A" w14:textId="499739EE" w:rsidR="009E6956" w:rsidRPr="007A2918" w:rsidRDefault="00727FEF" w:rsidP="007A2918">
      <w:r w:rsidRPr="007A2918">
        <w:t xml:space="preserve">This report presents the results for the </w:t>
      </w:r>
      <w:r w:rsidR="00986303">
        <w:t>fifth</w:t>
      </w:r>
      <w:r w:rsidR="00986303" w:rsidRPr="007A2918">
        <w:t xml:space="preserve"> </w:t>
      </w:r>
      <w:r w:rsidR="008E6619">
        <w:t>p</w:t>
      </w:r>
      <w:r w:rsidRPr="007A2918">
        <w:t xml:space="preserve">rogram </w:t>
      </w:r>
      <w:r w:rsidR="008E6619">
        <w:t>y</w:t>
      </w:r>
      <w:r w:rsidRPr="007A2918">
        <w:t xml:space="preserve">ear </w:t>
      </w:r>
      <w:r w:rsidR="007F3991" w:rsidRPr="007A2918">
        <w:t>(</w:t>
      </w:r>
      <w:r w:rsidR="00986303">
        <w:t>2019</w:t>
      </w:r>
      <w:r w:rsidR="009D716D">
        <w:t>–</w:t>
      </w:r>
      <w:r w:rsidR="00986303">
        <w:t>2020</w:t>
      </w:r>
      <w:r w:rsidR="007F3991" w:rsidRPr="007A2918">
        <w:t>)</w:t>
      </w:r>
      <w:r w:rsidRPr="007A2918">
        <w:t xml:space="preserve"> of the Massachusetts Performance Assessment for Leaders (PAL)</w:t>
      </w:r>
      <w:r w:rsidR="009E6956" w:rsidRPr="007A2918">
        <w:t>.</w:t>
      </w:r>
      <w:r w:rsidR="00CE1CCA">
        <w:t xml:space="preserve"> </w:t>
      </w:r>
    </w:p>
    <w:p w14:paraId="03E40D2B" w14:textId="77777777" w:rsidR="007F3991" w:rsidRPr="00712E9A" w:rsidRDefault="007F3991" w:rsidP="00712E9A">
      <w:pPr>
        <w:pStyle w:val="Heading2"/>
      </w:pPr>
      <w:bookmarkStart w:id="3" w:name="_Toc57645675"/>
      <w:r w:rsidRPr="00712E9A">
        <w:t>PAL Assessment Summary</w:t>
      </w:r>
      <w:bookmarkEnd w:id="3"/>
    </w:p>
    <w:p w14:paraId="5ED9CCF0" w14:textId="77777777" w:rsidR="007F3991" w:rsidRPr="007F3991" w:rsidRDefault="007F3991" w:rsidP="007F3991">
      <w:r w:rsidRPr="007F3991">
        <w:t xml:space="preserve">The PAL provides a measure of leadership candidates’ readiness for initial school leader positions, informing licensure decisions while also supporting candidate learning and preparation program improvement. </w:t>
      </w:r>
      <w:r w:rsidR="007B5E13">
        <w:t>The assessment consists of four</w:t>
      </w:r>
      <w:r w:rsidRPr="007F3991">
        <w:t xml:space="preserve"> field-based performance tasks that allow candidates to demonstrate their leadership knowledge and skills in planning for an area of school improvement, facilitating a professional learning group, observing and giving feedback to a teacher, and engaging families and the community in improving student learning. Candidates produce written memos, reports, and video products as evidence of their accomplishment of each task. </w:t>
      </w:r>
    </w:p>
    <w:p w14:paraId="6497F45E" w14:textId="77777777" w:rsidR="007F3991" w:rsidRDefault="007F3991" w:rsidP="007F3991">
      <w:r w:rsidRPr="007F3991">
        <w:t>PAL, which is aligned with state and national leadership standards and indicators, was developed with input from K</w:t>
      </w:r>
      <w:r w:rsidR="00BD6343">
        <w:t>–</w:t>
      </w:r>
      <w:r w:rsidRPr="007F3991">
        <w:t xml:space="preserve">12 school and district leaders and higher education faculty. More information on the development </w:t>
      </w:r>
      <w:r w:rsidR="003F16B4">
        <w:t xml:space="preserve">and policy around implementation </w:t>
      </w:r>
      <w:r w:rsidRPr="007F3991">
        <w:t>of the PAL can be found here</w:t>
      </w:r>
      <w:r w:rsidR="003F16B4">
        <w:t xml:space="preserve">: </w:t>
      </w:r>
      <w:hyperlink r:id="rId17" w:history="1">
        <w:r w:rsidR="003F16B4" w:rsidRPr="00BB27AB">
          <w:rPr>
            <w:rStyle w:val="Hyperlink"/>
          </w:rPr>
          <w:t>http://www.doe.mass.edu/pal/</w:t>
        </w:r>
      </w:hyperlink>
      <w:r w:rsidR="003F16B4">
        <w:t>.</w:t>
      </w:r>
    </w:p>
    <w:p w14:paraId="3486AA8B" w14:textId="77777777" w:rsidR="007F3991" w:rsidRPr="007F3991" w:rsidRDefault="007F3991" w:rsidP="007F3991">
      <w:r w:rsidRPr="007F3991">
        <w:t>PAL is designed as a summative assessment of a candidate’s key leadership knowledge and skills. PAL consists of four performance assessment tasks of leadership knowledge and skills. The tasks ask licensure candidates to set direction by developing a plan for an area of school improvement, creating a professional learning culture among school staff, supporting individual teacher development through observation and feedback, and engaging families and community in improving student learning. Specifically, the four tasks comprise the following:</w:t>
      </w:r>
    </w:p>
    <w:p w14:paraId="2D495BA8" w14:textId="747CE92B" w:rsidR="007F3991" w:rsidRPr="007F3991" w:rsidRDefault="007F3991" w:rsidP="008F5389">
      <w:pPr>
        <w:pStyle w:val="ListParagraph"/>
      </w:pPr>
      <w:r w:rsidRPr="007F3991">
        <w:t>Task 1: Leadership through a vision for high student achievement</w:t>
      </w:r>
    </w:p>
    <w:p w14:paraId="724E089B" w14:textId="770A1792" w:rsidR="007F3991" w:rsidRPr="008F5389" w:rsidRDefault="007F3991" w:rsidP="008F5389">
      <w:pPr>
        <w:pStyle w:val="ListParagraph"/>
      </w:pPr>
      <w:r w:rsidRPr="007F3991">
        <w:t>Task 2: Inst</w:t>
      </w:r>
      <w:r w:rsidRPr="008F5389">
        <w:t>ructional leadership for a professional learning culture</w:t>
      </w:r>
    </w:p>
    <w:p w14:paraId="36AD1493" w14:textId="59372D1B" w:rsidR="007F3991" w:rsidRPr="008F5389" w:rsidRDefault="007F3991" w:rsidP="008F5389">
      <w:pPr>
        <w:pStyle w:val="ListParagraph"/>
      </w:pPr>
      <w:r w:rsidRPr="008F5389">
        <w:t>Task 3: Leadership in observing, assessing, and supporting individual teacher effectiveness</w:t>
      </w:r>
    </w:p>
    <w:p w14:paraId="28FB2565" w14:textId="34CA4265" w:rsidR="007F3991" w:rsidRPr="007F3991" w:rsidRDefault="007F3991" w:rsidP="008F5389">
      <w:pPr>
        <w:pStyle w:val="ListParagraph"/>
      </w:pPr>
      <w:r w:rsidRPr="008F5389">
        <w:t>Task 4: Lead</w:t>
      </w:r>
      <w:r w:rsidRPr="007F3991">
        <w:t>ership for family engagement and community involvement</w:t>
      </w:r>
    </w:p>
    <w:p w14:paraId="45D64CF0" w14:textId="6D5FA941" w:rsidR="007F3991" w:rsidRDefault="007F3991" w:rsidP="007F3991">
      <w:r w:rsidRPr="007F3991">
        <w:t>Effective July 1, 2016,</w:t>
      </w:r>
      <w:r w:rsidR="007B5E13">
        <w:t xml:space="preserve"> the Massachusetts Department of Elementary and Secondary Education </w:t>
      </w:r>
      <w:r w:rsidRPr="007F3991">
        <w:t>awarded the contract for PAL administration to the Evaluation Systems group of Pearson. Pearson implemented task-based registration, scoring, and reporting. Candidates register for each task individually</w:t>
      </w:r>
      <w:r w:rsidR="00695433">
        <w:t xml:space="preserve">, for </w:t>
      </w:r>
      <w:r w:rsidRPr="007F3991">
        <w:t xml:space="preserve">new </w:t>
      </w:r>
      <w:r w:rsidR="00695433">
        <w:t>or any</w:t>
      </w:r>
      <w:r w:rsidRPr="007F3991">
        <w:t xml:space="preserve"> retake submissions. </w:t>
      </w:r>
      <w:r w:rsidR="00695433">
        <w:t>The candidate and program website is located here:</w:t>
      </w:r>
      <w:r w:rsidR="00CE1CCA">
        <w:t xml:space="preserve"> </w:t>
      </w:r>
      <w:hyperlink r:id="rId18" w:history="1">
        <w:r w:rsidR="000D7DF2" w:rsidRPr="000D7DF2">
          <w:rPr>
            <w:rStyle w:val="Hyperlink"/>
          </w:rPr>
          <w:t>www.ma-pal.nesinc.com</w:t>
        </w:r>
      </w:hyperlink>
      <w:r w:rsidR="009D716D" w:rsidRPr="003E2820">
        <w:t>.</w:t>
      </w:r>
    </w:p>
    <w:p w14:paraId="49526456" w14:textId="77777777" w:rsidR="00E25D23" w:rsidRDefault="00E25D23">
      <w:r>
        <w:br w:type="page"/>
      </w:r>
    </w:p>
    <w:p w14:paraId="486E213A" w14:textId="77777777" w:rsidR="00F672AA" w:rsidRPr="008319F8" w:rsidRDefault="00F672AA" w:rsidP="00712E9A">
      <w:pPr>
        <w:pStyle w:val="Heading2"/>
      </w:pPr>
      <w:bookmarkStart w:id="4" w:name="_Toc57645676"/>
      <w:r w:rsidRPr="008319F8">
        <w:lastRenderedPageBreak/>
        <w:t>Pathways to Principal Licensure</w:t>
      </w:r>
      <w:bookmarkEnd w:id="4"/>
    </w:p>
    <w:p w14:paraId="43FD9C4A" w14:textId="071631DC" w:rsidR="00F672AA" w:rsidRPr="007A2918" w:rsidRDefault="00F672AA" w:rsidP="007A2918">
      <w:r w:rsidRPr="007A2918">
        <w:t>There are three pathways to principal licensure in Massachusetts</w:t>
      </w:r>
      <w:r w:rsidR="00241CEB" w:rsidRPr="007A2918">
        <w:t xml:space="preserve">: </w:t>
      </w:r>
      <w:r w:rsidR="00241CEB">
        <w:t xml:space="preserve">1) </w:t>
      </w:r>
      <w:r w:rsidR="00241CEB" w:rsidRPr="007A2918">
        <w:t xml:space="preserve">completion of a state-approved preparation program, </w:t>
      </w:r>
      <w:r w:rsidR="00241CEB">
        <w:t xml:space="preserve">2) </w:t>
      </w:r>
      <w:r w:rsidR="00241CEB" w:rsidRPr="007A2918">
        <w:t xml:space="preserve">an administrative apprenticeship/internship pathway, and </w:t>
      </w:r>
      <w:r w:rsidR="00241CEB">
        <w:t xml:space="preserve">3) </w:t>
      </w:r>
      <w:r w:rsidR="00241CEB" w:rsidRPr="007A2918">
        <w:t>a panel review process.</w:t>
      </w:r>
      <w:r w:rsidR="00FD6EE3">
        <w:t xml:space="preserve"> </w:t>
      </w:r>
      <w:r w:rsidR="00241CEB">
        <w:t xml:space="preserve">All </w:t>
      </w:r>
      <w:r w:rsidR="00FD6EE3">
        <w:t>three require a candidate to pass the PAL assessment.</w:t>
      </w:r>
      <w:r w:rsidR="00CE1CCA">
        <w:t xml:space="preserve"> </w:t>
      </w:r>
    </w:p>
    <w:p w14:paraId="7361A423" w14:textId="7F891705" w:rsidR="00F672AA" w:rsidRPr="007A2918" w:rsidRDefault="00F672AA" w:rsidP="007A2918">
      <w:bookmarkStart w:id="5" w:name="_Toc328206521"/>
      <w:bookmarkStart w:id="6" w:name="_Toc328210421"/>
      <w:r w:rsidRPr="007A2918">
        <w:rPr>
          <w:b/>
        </w:rPr>
        <w:t>State-Approved Preparation Programs</w:t>
      </w:r>
      <w:bookmarkEnd w:id="5"/>
      <w:bookmarkEnd w:id="6"/>
      <w:r w:rsidRPr="00ED7C32">
        <w:rPr>
          <w:b/>
        </w:rPr>
        <w:t>.</w:t>
      </w:r>
      <w:r w:rsidR="00CE1CCA">
        <w:t xml:space="preserve"> </w:t>
      </w:r>
      <w:r w:rsidR="008F3F57">
        <w:t>Such programs may be offered by public and private higher education institutions, districts, collaboratives</w:t>
      </w:r>
      <w:r w:rsidR="00CE1CCA">
        <w:t>,</w:t>
      </w:r>
      <w:r w:rsidR="008F3F57">
        <w:t xml:space="preserve"> and non-profit organizations. Regardless of the type of organization, all Massachusetts providers are required to meet the same rigorous expectations for approval and undergo the same processes associated with reviews:</w:t>
      </w:r>
      <w:r w:rsidR="00CE1CCA">
        <w:t xml:space="preserve"> </w:t>
      </w:r>
      <w:hyperlink r:id="rId19" w:history="1">
        <w:r w:rsidR="00E37CB0">
          <w:rPr>
            <w:rStyle w:val="Hyperlink"/>
          </w:rPr>
          <w:t>https://www.doe.mass.edu/edprep/review</w:t>
        </w:r>
      </w:hyperlink>
      <w:r w:rsidRPr="007A2918">
        <w:t xml:space="preserve">. </w:t>
      </w:r>
    </w:p>
    <w:p w14:paraId="03E2CA14" w14:textId="02E7EB56" w:rsidR="00F672AA" w:rsidRPr="007A2918" w:rsidRDefault="00F672AA" w:rsidP="00891844">
      <w:bookmarkStart w:id="7" w:name="_Toc317405467"/>
      <w:bookmarkStart w:id="8" w:name="_Toc317406426"/>
      <w:bookmarkStart w:id="9" w:name="_Toc444602221"/>
      <w:bookmarkStart w:id="10" w:name="_Toc328206522"/>
      <w:bookmarkStart w:id="11" w:name="_Toc328210422"/>
      <w:r w:rsidRPr="007A2918">
        <w:rPr>
          <w:b/>
        </w:rPr>
        <w:t>Administrative Apprenticeship/Internship</w:t>
      </w:r>
      <w:bookmarkEnd w:id="7"/>
      <w:bookmarkEnd w:id="8"/>
      <w:bookmarkEnd w:id="9"/>
      <w:bookmarkEnd w:id="10"/>
      <w:bookmarkEnd w:id="11"/>
      <w:r w:rsidR="007A2918" w:rsidRPr="00ED7C32">
        <w:rPr>
          <w:b/>
        </w:rPr>
        <w:t>.</w:t>
      </w:r>
      <w:r w:rsidR="007A2918">
        <w:t xml:space="preserve"> </w:t>
      </w:r>
      <w:r w:rsidRPr="007A2918">
        <w:t>This pathway, launched in 2001, was designed to enable districts to support aspiring education leaders by providing seminars and other leadership development learning experiences. Since 2012</w:t>
      </w:r>
      <w:r w:rsidR="007B5E13">
        <w:t>,</w:t>
      </w:r>
      <w:r w:rsidRPr="007A2918">
        <w:t xml:space="preserve"> candidates in this pathway have been required to comple</w:t>
      </w:r>
      <w:r w:rsidR="00F32E9F">
        <w:t xml:space="preserve">te </w:t>
      </w:r>
      <w:r w:rsidRPr="007A2918">
        <w:t>internship experience and demonstrate proficiency in the Professional Standards for Administrative Leadership (</w:t>
      </w:r>
      <w:hyperlink r:id="rId20" w:history="1">
        <w:r w:rsidR="0010288E" w:rsidRPr="001A5399">
          <w:rPr>
            <w:rStyle w:val="Hyperlink"/>
          </w:rPr>
          <w:t>http://www.doe.mass.edu/licensure/academic-prek12/admin/apprenticeship-internship.html</w:t>
        </w:r>
      </w:hyperlink>
      <w:r w:rsidR="00633B17">
        <w:t>).</w:t>
      </w:r>
    </w:p>
    <w:p w14:paraId="2E6F2261" w14:textId="77777777" w:rsidR="00F672AA" w:rsidRDefault="00F672AA" w:rsidP="007A2918">
      <w:bookmarkStart w:id="12" w:name="_Toc317405468"/>
      <w:bookmarkStart w:id="13" w:name="_Toc317406427"/>
      <w:bookmarkStart w:id="14" w:name="_Toc444602222"/>
      <w:bookmarkStart w:id="15" w:name="_Toc328206523"/>
      <w:bookmarkStart w:id="16" w:name="_Toc328210423"/>
      <w:r w:rsidRPr="007B06A6">
        <w:rPr>
          <w:b/>
        </w:rPr>
        <w:t>Panel Review</w:t>
      </w:r>
      <w:bookmarkEnd w:id="12"/>
      <w:bookmarkEnd w:id="13"/>
      <w:bookmarkEnd w:id="14"/>
      <w:bookmarkEnd w:id="15"/>
      <w:bookmarkEnd w:id="16"/>
      <w:r w:rsidR="007B06A6" w:rsidRPr="007B06A6">
        <w:rPr>
          <w:b/>
        </w:rPr>
        <w:t>.</w:t>
      </w:r>
      <w:r w:rsidR="00CE1CCA">
        <w:t xml:space="preserve"> </w:t>
      </w:r>
      <w:r w:rsidRPr="001160AD">
        <w:t xml:space="preserve">The panel review option is available to applicants who have completed an accredited leadership or management program and have had </w:t>
      </w:r>
      <w:r w:rsidR="00715AC9">
        <w:t>the required number of</w:t>
      </w:r>
      <w:r w:rsidRPr="001160AD">
        <w:t xml:space="preserve"> years of administrative, leadership, or management experience. Candidates seeking licensure through this option must compile information on their professional education and professional experience and be interviewed by a panel of experienced administrators and educators. </w:t>
      </w:r>
    </w:p>
    <w:p w14:paraId="7886B728" w14:textId="77777777" w:rsidR="00A32C7F" w:rsidRDefault="007B06A6" w:rsidP="00DB2064">
      <w:pPr>
        <w:pStyle w:val="Heading1"/>
      </w:pPr>
      <w:bookmarkStart w:id="17" w:name="_Toc57645677"/>
      <w:r>
        <w:lastRenderedPageBreak/>
        <w:t>PAL Assessment Development Summary</w:t>
      </w:r>
      <w:bookmarkEnd w:id="17"/>
    </w:p>
    <w:p w14:paraId="632D6427" w14:textId="77777777" w:rsidR="00A32C7F" w:rsidRPr="00EA237A" w:rsidRDefault="00EA237A" w:rsidP="00EA237A">
      <w:r w:rsidRPr="00EA237A">
        <w:t>The</w:t>
      </w:r>
      <w:r w:rsidR="00A32C7F" w:rsidRPr="00EA237A">
        <w:t xml:space="preserve"> Department of Elementary and Secondary Education began development of PAL in 2012 </w:t>
      </w:r>
      <w:r w:rsidRPr="00EA237A">
        <w:t>in partnersh</w:t>
      </w:r>
      <w:r w:rsidR="007B5E13">
        <w:t xml:space="preserve">ip with key stakeholder groups </w:t>
      </w:r>
      <w:r w:rsidR="00A32C7F" w:rsidRPr="00EA237A">
        <w:t xml:space="preserve">after regulations passed in 2011 requiring </w:t>
      </w:r>
      <w:r w:rsidR="007B5E13">
        <w:t xml:space="preserve">that </w:t>
      </w:r>
      <w:r w:rsidR="00A32C7F" w:rsidRPr="00EA237A">
        <w:t xml:space="preserve">candidates must demonstrate that they are meeting the </w:t>
      </w:r>
      <w:hyperlink r:id="rId21" w:history="1">
        <w:r w:rsidR="00A32C7F" w:rsidRPr="00EA237A">
          <w:rPr>
            <w:rStyle w:val="Hyperlink"/>
          </w:rPr>
          <w:t>Professional Standards for Administrative Leadership</w:t>
        </w:r>
      </w:hyperlink>
      <w:r w:rsidR="00A32C7F" w:rsidRPr="00EA237A">
        <w:t xml:space="preserve"> by completing a performance assessment for initial license (603.CMR 7.10). </w:t>
      </w:r>
      <w:r w:rsidRPr="00EA237A">
        <w:t xml:space="preserve">Between 2012 and 2015, </w:t>
      </w:r>
      <w:r w:rsidR="00632615">
        <w:t>t</w:t>
      </w:r>
      <w:r w:rsidRPr="00EA237A">
        <w:t>he Department worked with their selected development vendor (Bank Street</w:t>
      </w:r>
      <w:r w:rsidR="00E97F78">
        <w:t xml:space="preserve"> College of Education</w:t>
      </w:r>
      <w:r w:rsidRPr="00EA237A">
        <w:t>) to create, pilot</w:t>
      </w:r>
      <w:r w:rsidR="00632615">
        <w:t>,</w:t>
      </w:r>
      <w:r w:rsidRPr="00EA237A">
        <w:t xml:space="preserve"> and field test</w:t>
      </w:r>
      <w:r w:rsidR="00A32C7F" w:rsidRPr="00EA237A">
        <w:t xml:space="preserve"> </w:t>
      </w:r>
      <w:r w:rsidRPr="00EA237A">
        <w:t>the PAL tasks.</w:t>
      </w:r>
      <w:r w:rsidR="00CE1CCA">
        <w:t xml:space="preserve"> </w:t>
      </w:r>
      <w:r w:rsidRPr="00EA237A">
        <w:t>Effective September 1, 2014, the Commonwealth of Massachusetts required all applicants for principal licensure to complete four PAL assessment tasks. Applicants include</w:t>
      </w:r>
      <w:r w:rsidR="00632615">
        <w:t>d</w:t>
      </w:r>
      <w:r w:rsidRPr="00EA237A">
        <w:t xml:space="preserve"> individuals enrolled in leadership preparation programs and those pursuing licensure through the administrative apprenticeship/internship or panel review routes.</w:t>
      </w:r>
      <w:r w:rsidR="00CE1CCA">
        <w:t xml:space="preserve"> </w:t>
      </w:r>
      <w:r w:rsidRPr="00EA237A">
        <w:t>Fall 2015 was the first operational year of the PAL</w:t>
      </w:r>
      <w:r w:rsidR="00A32C7F" w:rsidRPr="00EA237A">
        <w:t>.</w:t>
      </w:r>
    </w:p>
    <w:p w14:paraId="5F68184A" w14:textId="77777777" w:rsidR="000D5DD8" w:rsidRPr="00712E9A" w:rsidRDefault="000D5DD8" w:rsidP="00712E9A">
      <w:pPr>
        <w:pStyle w:val="Heading2"/>
        <w:rPr>
          <w:rStyle w:val="Heading2Char"/>
          <w:b/>
        </w:rPr>
      </w:pPr>
      <w:bookmarkStart w:id="18" w:name="_Toc57645678"/>
      <w:r w:rsidRPr="00712E9A">
        <w:rPr>
          <w:rStyle w:val="Heading2Char"/>
          <w:b/>
        </w:rPr>
        <w:t>PAL Assessment Design</w:t>
      </w:r>
      <w:bookmarkEnd w:id="18"/>
    </w:p>
    <w:p w14:paraId="3778ACD8" w14:textId="77777777" w:rsidR="004127EB" w:rsidRPr="004127EB" w:rsidRDefault="004127EB" w:rsidP="004127EB">
      <w:r w:rsidRPr="004127EB">
        <w:t xml:space="preserve">As summarized </w:t>
      </w:r>
      <w:hyperlink r:id="rId22" w:history="1">
        <w:r w:rsidRPr="004127EB">
          <w:rPr>
            <w:rStyle w:val="Hyperlink"/>
          </w:rPr>
          <w:t>here</w:t>
        </w:r>
      </w:hyperlink>
      <w:r w:rsidRPr="004127EB">
        <w:t xml:space="preserve">, </w:t>
      </w:r>
      <w:r w:rsidR="009E3941">
        <w:t>the tasks of the PAL Assessment are as follows:</w:t>
      </w:r>
    </w:p>
    <w:p w14:paraId="2B8BABC4" w14:textId="77777777" w:rsidR="004127EB" w:rsidRPr="004127EB" w:rsidRDefault="009E3941" w:rsidP="000D5DD8">
      <w:pPr>
        <w:pStyle w:val="Heading3"/>
      </w:pPr>
      <w:bookmarkStart w:id="19" w:name="_Toc57645679"/>
      <w:r>
        <w:t>Task 1</w:t>
      </w:r>
      <w:r w:rsidR="00553E5D">
        <w:t>:</w:t>
      </w:r>
      <w:r>
        <w:t xml:space="preserve"> </w:t>
      </w:r>
      <w:r w:rsidR="004127EB" w:rsidRPr="004127EB">
        <w:t>Leadership through a Vision for High Student Achievement</w:t>
      </w:r>
      <w:bookmarkEnd w:id="19"/>
    </w:p>
    <w:p w14:paraId="28495B1E" w14:textId="64A44A25" w:rsidR="004127EB" w:rsidRPr="009E3941" w:rsidRDefault="004127EB" w:rsidP="009E3941">
      <w:pPr>
        <w:ind w:left="720"/>
      </w:pPr>
      <w:r w:rsidRPr="004127EB">
        <w:t>Focusing on the two pillars of highly effective schools</w:t>
      </w:r>
      <w:r w:rsidR="00241CEB">
        <w:t>—</w:t>
      </w:r>
      <w:r w:rsidRPr="004127EB">
        <w:t>the instructional program (curriculum, instruction</w:t>
      </w:r>
      <w:r w:rsidR="0029620D">
        <w:t>,</w:t>
      </w:r>
      <w:r w:rsidRPr="004127EB">
        <w:t xml:space="preserve"> and assessment) and school culture</w:t>
      </w:r>
      <w:r w:rsidR="00241CEB">
        <w:t>—</w:t>
      </w:r>
      <w:r w:rsidRPr="004127EB">
        <w:t>a candidate will develop a school vision and improvement plan for one school-based priority area. The candidate will collect and analyze quantitative and qualitative data on student performance, student and</w:t>
      </w:r>
      <w:r>
        <w:t xml:space="preserve"> teacher relationships</w:t>
      </w:r>
      <w:r w:rsidR="00241CEB">
        <w:t>,</w:t>
      </w:r>
      <w:r>
        <w:t xml:space="preserve"> and school culture</w:t>
      </w:r>
      <w:r w:rsidR="00241CEB">
        <w:t xml:space="preserve">; </w:t>
      </w:r>
      <w:r>
        <w:t>select a priority area for focus</w:t>
      </w:r>
      <w:r w:rsidR="00241CEB">
        <w:t xml:space="preserve">; </w:t>
      </w:r>
      <w:r>
        <w:t>document existing school programs, services</w:t>
      </w:r>
      <w:r w:rsidR="0029620D">
        <w:t>,</w:t>
      </w:r>
      <w:r>
        <w:t xml:space="preserve"> and practices</w:t>
      </w:r>
      <w:r w:rsidR="00241CEB">
        <w:t xml:space="preserve">; </w:t>
      </w:r>
      <w:r>
        <w:t>and develop a set of goals, objectives</w:t>
      </w:r>
      <w:r w:rsidR="0029620D">
        <w:t>,</w:t>
      </w:r>
      <w:r>
        <w:t xml:space="preserve"> and action strategies with input from school </w:t>
      </w:r>
      <w:r w:rsidRPr="009E3941">
        <w:t>leaders and key stakeholder groups.</w:t>
      </w:r>
    </w:p>
    <w:p w14:paraId="21394A5E" w14:textId="77777777" w:rsidR="004127EB" w:rsidRPr="009E3941" w:rsidRDefault="009E3941" w:rsidP="000D5DD8">
      <w:pPr>
        <w:pStyle w:val="Heading3"/>
      </w:pPr>
      <w:bookmarkStart w:id="20" w:name="_Toc57645680"/>
      <w:r>
        <w:t xml:space="preserve">Task 2: </w:t>
      </w:r>
      <w:r w:rsidR="004127EB" w:rsidRPr="009E3941">
        <w:t>Instructional Leadership for a Professional Learning Culture</w:t>
      </w:r>
      <w:bookmarkEnd w:id="20"/>
    </w:p>
    <w:p w14:paraId="2DE6C207" w14:textId="65BEC151" w:rsidR="004127EB" w:rsidRPr="009E3941" w:rsidRDefault="004127EB" w:rsidP="009E3941">
      <w:pPr>
        <w:ind w:left="720"/>
      </w:pPr>
      <w:r w:rsidRPr="009E3941">
        <w:t>A candidate will demonstrate their capacity to foster a professional learning culture to improve student learning, by working with a small group of teachers using structured learning activities to improve the teachers</w:t>
      </w:r>
      <w:r w:rsidR="00241CEB">
        <w:t>’</w:t>
      </w:r>
      <w:r w:rsidRPr="009E3941">
        <w:t xml:space="preserve"> knowledge and skills. The candidate will support teachers in improving an existing curriculum, instruction, or assessment strategy, while documenting the process, teachers</w:t>
      </w:r>
      <w:r w:rsidR="00241CEB">
        <w:t>’</w:t>
      </w:r>
      <w:r w:rsidRPr="009E3941">
        <w:t xml:space="preserve"> teamwork</w:t>
      </w:r>
      <w:r w:rsidR="00B87595">
        <w:t>,</w:t>
      </w:r>
      <w:r w:rsidRPr="009E3941">
        <w:t xml:space="preserve"> and improved practices.</w:t>
      </w:r>
    </w:p>
    <w:p w14:paraId="08AE6422" w14:textId="77777777" w:rsidR="004127EB" w:rsidRPr="009E3941" w:rsidRDefault="009E3941" w:rsidP="000D5DD8">
      <w:pPr>
        <w:pStyle w:val="Heading3"/>
      </w:pPr>
      <w:bookmarkStart w:id="21" w:name="_Toc57645681"/>
      <w:r>
        <w:t xml:space="preserve">Task 3: </w:t>
      </w:r>
      <w:r w:rsidR="004127EB" w:rsidRPr="009E3941">
        <w:t>Leadership in Observing, Assessing, and Supporting Individual Teacher Effectiveness</w:t>
      </w:r>
      <w:bookmarkEnd w:id="21"/>
    </w:p>
    <w:p w14:paraId="25441ACF" w14:textId="24A0CFF9" w:rsidR="004127EB" w:rsidRPr="009E3941" w:rsidRDefault="004127EB" w:rsidP="009E3941">
      <w:pPr>
        <w:ind w:left="720"/>
      </w:pPr>
      <w:r w:rsidRPr="009E3941">
        <w:t xml:space="preserve">A candidate </w:t>
      </w:r>
      <w:r w:rsidR="00B87595">
        <w:t>will</w:t>
      </w:r>
      <w:r w:rsidRPr="009E3941">
        <w:t xml:space="preserve"> demonstrate instructional leadership skills to plan for a teacher observation, observe, analyze </w:t>
      </w:r>
      <w:r w:rsidR="00B87595">
        <w:t xml:space="preserve">the </w:t>
      </w:r>
      <w:r w:rsidRPr="009E3941">
        <w:t>observation and student data, provide feedback</w:t>
      </w:r>
      <w:r w:rsidR="00B87595">
        <w:t>,</w:t>
      </w:r>
      <w:r w:rsidRPr="009E3941">
        <w:t xml:space="preserve"> and plan support for an individual teacher. </w:t>
      </w:r>
      <w:r w:rsidR="00E81B18">
        <w:t>The</w:t>
      </w:r>
      <w:r w:rsidR="00E81B18" w:rsidRPr="009E3941">
        <w:t xml:space="preserve"> </w:t>
      </w:r>
      <w:r w:rsidRPr="009E3941">
        <w:t>candidate will document his or her work in the observation cycle and the quality and use of the feedback</w:t>
      </w:r>
      <w:r w:rsidR="00B87595">
        <w:t xml:space="preserve"> provided to teachers</w:t>
      </w:r>
      <w:r w:rsidRPr="009E3941">
        <w:t>.</w:t>
      </w:r>
    </w:p>
    <w:p w14:paraId="3171BE1A" w14:textId="77777777" w:rsidR="00A856AC" w:rsidRDefault="00A856AC">
      <w:pPr>
        <w:rPr>
          <w:rFonts w:ascii="Calibri" w:eastAsiaTheme="majorEastAsia" w:hAnsi="Calibri" w:cstheme="majorBidi"/>
          <w:b/>
          <w:sz w:val="24"/>
          <w:szCs w:val="24"/>
        </w:rPr>
      </w:pPr>
      <w:r>
        <w:br w:type="page"/>
      </w:r>
    </w:p>
    <w:p w14:paraId="40C5425A" w14:textId="29FB86DE" w:rsidR="004127EB" w:rsidRPr="009E3941" w:rsidRDefault="009E3941" w:rsidP="000D5DD8">
      <w:pPr>
        <w:pStyle w:val="Heading3"/>
      </w:pPr>
      <w:bookmarkStart w:id="22" w:name="_Toc57645682"/>
      <w:r>
        <w:lastRenderedPageBreak/>
        <w:t xml:space="preserve">Task 4: </w:t>
      </w:r>
      <w:r w:rsidR="004127EB" w:rsidRPr="009E3941">
        <w:t>Leadership for Family Engagement and Community Involvement</w:t>
      </w:r>
      <w:bookmarkEnd w:id="22"/>
    </w:p>
    <w:p w14:paraId="6A8F57A6" w14:textId="410432EF" w:rsidR="004127EB" w:rsidRPr="009E3941" w:rsidRDefault="004127EB" w:rsidP="009E3941">
      <w:pPr>
        <w:ind w:left="720"/>
      </w:pPr>
      <w:r w:rsidRPr="009E3941">
        <w:t>A candidate will develop a proposal and implement one component to improve family engagement and community involvement in a school</w:t>
      </w:r>
      <w:r w:rsidR="00241CEB">
        <w:t>’</w:t>
      </w:r>
      <w:r w:rsidRPr="009E3941">
        <w:t>s priority area that is related to student achievement or student health, recreation</w:t>
      </w:r>
      <w:r w:rsidR="004E526E">
        <w:t>,</w:t>
      </w:r>
      <w:r w:rsidRPr="009E3941">
        <w:t xml:space="preserve"> or social needs that impact their learning. </w:t>
      </w:r>
      <w:r w:rsidR="00E81B18">
        <w:t>The</w:t>
      </w:r>
      <w:r w:rsidR="00E81B18" w:rsidRPr="009E3941">
        <w:t xml:space="preserve"> </w:t>
      </w:r>
      <w:r w:rsidRPr="009E3941">
        <w:t>candidate will work collaboratively with a work group representing school leadership, staff, families and community members, and students to select a priority area based on evidence o</w:t>
      </w:r>
      <w:r w:rsidR="004E526E">
        <w:t>f</w:t>
      </w:r>
      <w:r w:rsidRPr="009E3941">
        <w:t xml:space="preserve"> student needs</w:t>
      </w:r>
      <w:r w:rsidR="00E81B18">
        <w:t>;</w:t>
      </w:r>
      <w:r w:rsidRPr="009E3941">
        <w:t xml:space="preserve"> gather information related to family engagement and community involvement needs</w:t>
      </w:r>
      <w:r w:rsidR="00E81B18">
        <w:t>;</w:t>
      </w:r>
      <w:r w:rsidRPr="009E3941">
        <w:t xml:space="preserve"> develop a proposal</w:t>
      </w:r>
      <w:r w:rsidR="00E81B18">
        <w:t>;</w:t>
      </w:r>
      <w:r w:rsidRPr="009E3941">
        <w:t xml:space="preserve"> and implement one component with work group support.</w:t>
      </w:r>
    </w:p>
    <w:p w14:paraId="18227D28" w14:textId="418AD0E4" w:rsidR="000D5DD8" w:rsidRPr="00712E9A" w:rsidRDefault="008D0EE1" w:rsidP="00712E9A">
      <w:pPr>
        <w:pStyle w:val="Heading2"/>
        <w:rPr>
          <w:rStyle w:val="Heading2Char"/>
          <w:b/>
        </w:rPr>
      </w:pPr>
      <w:bookmarkStart w:id="23" w:name="_Toc57645683"/>
      <w:r w:rsidRPr="00712E9A">
        <w:rPr>
          <w:rStyle w:val="Heading2Char"/>
          <w:b/>
        </w:rPr>
        <w:t>PAL Content Validity, Bias and Sensitivity, Pilot Study</w:t>
      </w:r>
      <w:r w:rsidR="00241CEB">
        <w:rPr>
          <w:rStyle w:val="Heading2Char"/>
          <w:b/>
        </w:rPr>
        <w:t>,</w:t>
      </w:r>
      <w:r w:rsidRPr="00712E9A">
        <w:rPr>
          <w:rStyle w:val="Heading2Char"/>
          <w:b/>
        </w:rPr>
        <w:t xml:space="preserve"> and Field Trial</w:t>
      </w:r>
      <w:bookmarkEnd w:id="23"/>
    </w:p>
    <w:p w14:paraId="7E28390D" w14:textId="77777777" w:rsidR="00781BBA" w:rsidRDefault="009E3941" w:rsidP="009E3941">
      <w:r w:rsidRPr="009E3941">
        <w:t xml:space="preserve">The </w:t>
      </w:r>
      <w:hyperlink r:id="rId23" w:history="1">
        <w:r w:rsidRPr="009E3941">
          <w:rPr>
            <w:rStyle w:val="Hyperlink"/>
          </w:rPr>
          <w:t>PAL Field Trial Technical Report</w:t>
        </w:r>
      </w:hyperlink>
      <w:r w:rsidRPr="009E3941">
        <w:t xml:space="preserve"> documents the development process leading up to the first operational </w:t>
      </w:r>
      <w:r w:rsidR="005D6B61">
        <w:t xml:space="preserve">program </w:t>
      </w:r>
      <w:r w:rsidRPr="009E3941">
        <w:t>year.</w:t>
      </w:r>
      <w:r w:rsidR="00CE1CCA">
        <w:t xml:space="preserve"> </w:t>
      </w:r>
      <w:r w:rsidRPr="009E3941">
        <w:t xml:space="preserve">As outlined in the report, </w:t>
      </w:r>
      <w:r>
        <w:t>t</w:t>
      </w:r>
      <w:r w:rsidRPr="009E3941">
        <w:t>he PAL assessment system was developed and refined through a standards-based design process to ensure content validity and alignment to the state standards and expectations for beginning school leaders.</w:t>
      </w:r>
      <w:r w:rsidR="00CE1CCA">
        <w:t xml:space="preserve"> </w:t>
      </w:r>
    </w:p>
    <w:p w14:paraId="68219989" w14:textId="2670C483" w:rsidR="00781BBA" w:rsidRDefault="009E3941" w:rsidP="009E3941">
      <w:r>
        <w:t>Representative</w:t>
      </w:r>
      <w:r w:rsidR="007D3EB0">
        <w:t>s</w:t>
      </w:r>
      <w:r w:rsidRPr="009E3941">
        <w:t xml:space="preserve"> from a number of Massachusetts preparation programs and pathways</w:t>
      </w:r>
      <w:r>
        <w:t>,</w:t>
      </w:r>
      <w:r w:rsidRPr="009E3941">
        <w:t xml:space="preserve"> a</w:t>
      </w:r>
      <w:r w:rsidR="00CF6DA1">
        <w:t>s well as</w:t>
      </w:r>
      <w:r w:rsidRPr="009E3941">
        <w:t xml:space="preserve"> K</w:t>
      </w:r>
      <w:r w:rsidR="00BD6343">
        <w:t>–</w:t>
      </w:r>
      <w:r w:rsidRPr="009E3941">
        <w:t>12 education leaders</w:t>
      </w:r>
      <w:r w:rsidR="00CF6DA1">
        <w:t>,</w:t>
      </w:r>
      <w:r w:rsidRPr="009E3941">
        <w:t xml:space="preserve"> </w:t>
      </w:r>
      <w:r>
        <w:t xml:space="preserve">worked together to draft the </w:t>
      </w:r>
      <w:r w:rsidR="00DB6EEF">
        <w:t>PAL Field Trial Technical Report</w:t>
      </w:r>
      <w:r w:rsidRPr="009E3941">
        <w:t>. These content area experts serve</w:t>
      </w:r>
      <w:r>
        <w:t>d</w:t>
      </w:r>
      <w:r w:rsidR="005D6B61">
        <w:t xml:space="preserve"> on either</w:t>
      </w:r>
      <w:r w:rsidRPr="009E3941">
        <w:t xml:space="preserve"> </w:t>
      </w:r>
      <w:r w:rsidR="00F36C94">
        <w:t xml:space="preserve">a </w:t>
      </w:r>
      <w:r w:rsidRPr="009E3941">
        <w:t>design committee</w:t>
      </w:r>
      <w:r w:rsidR="005D6B61">
        <w:t xml:space="preserve"> or </w:t>
      </w:r>
      <w:r w:rsidR="00F36C94">
        <w:t xml:space="preserve">a </w:t>
      </w:r>
      <w:r w:rsidRPr="009E3941">
        <w:t xml:space="preserve">content validity committee. Members of each committee reviewed the four draft tasks and the assessment system before they were piloted to determine their importance and relevance in relation to </w:t>
      </w:r>
      <w:r w:rsidR="0019303A">
        <w:t xml:space="preserve">1) </w:t>
      </w:r>
      <w:r w:rsidRPr="009E3941">
        <w:t xml:space="preserve">state and national leadership standards, </w:t>
      </w:r>
      <w:r w:rsidR="0019303A">
        <w:t xml:space="preserve">2) </w:t>
      </w:r>
      <w:r w:rsidRPr="009E3941">
        <w:t xml:space="preserve">the research literature on effective school leadership, and </w:t>
      </w:r>
      <w:r w:rsidR="0019303A">
        <w:t xml:space="preserve">3) </w:t>
      </w:r>
      <w:r w:rsidRPr="009E3941">
        <w:t xml:space="preserve">the committee members’ knowledge of the job of new leaders. </w:t>
      </w:r>
      <w:r w:rsidR="005D6B61" w:rsidRPr="00C4679D">
        <w:t xml:space="preserve">Determining the content validity </w:t>
      </w:r>
      <w:r w:rsidR="005D6B61">
        <w:t>required</w:t>
      </w:r>
      <w:r w:rsidR="005D6B61" w:rsidRPr="00C4679D">
        <w:t xml:space="preserve"> addressing the question</w:t>
      </w:r>
      <w:r w:rsidR="005D6B61">
        <w:t>:</w:t>
      </w:r>
      <w:r w:rsidR="005D6B61" w:rsidRPr="00C4679D">
        <w:t xml:space="preserve"> </w:t>
      </w:r>
      <w:r w:rsidR="005D6B61">
        <w:t>“</w:t>
      </w:r>
      <w:r w:rsidR="005D6B61" w:rsidRPr="00C4679D">
        <w:t>How well does the content of PAL represent core domains of school leadership knowledge and skills?</w:t>
      </w:r>
      <w:r w:rsidR="005D6B61">
        <w:t>”</w:t>
      </w:r>
      <w:r w:rsidR="005D6B61" w:rsidRPr="00C4679D">
        <w:t xml:space="preserve"> </w:t>
      </w:r>
      <w:r w:rsidR="005D6B61" w:rsidRPr="009E3941">
        <w:t>The two committees conducted follow-up reviews after the Pilot Study</w:t>
      </w:r>
      <w:r w:rsidR="00CF6DA1">
        <w:t xml:space="preserve">, </w:t>
      </w:r>
      <w:r w:rsidR="00DB6EEF">
        <w:t>made revisions to the PAL assessment before</w:t>
      </w:r>
      <w:r w:rsidR="005D6B61" w:rsidRPr="009E3941">
        <w:t xml:space="preserve"> the Field Trial was launched in September 2014, </w:t>
      </w:r>
      <w:r w:rsidR="00CF6DA1">
        <w:t xml:space="preserve">revised </w:t>
      </w:r>
      <w:r w:rsidR="005D6B61" w:rsidRPr="009E3941">
        <w:t xml:space="preserve">again after the Field Trial, </w:t>
      </w:r>
      <w:r w:rsidR="00CF6DA1">
        <w:t xml:space="preserve">and revised </w:t>
      </w:r>
      <w:r w:rsidR="005D6B61" w:rsidRPr="009E3941">
        <w:t xml:space="preserve">before the </w:t>
      </w:r>
      <w:r w:rsidR="00584A39">
        <w:t>p</w:t>
      </w:r>
      <w:r w:rsidR="005D6B61" w:rsidRPr="009E3941">
        <w:t xml:space="preserve">rogram </w:t>
      </w:r>
      <w:r w:rsidR="00584A39">
        <w:t>y</w:t>
      </w:r>
      <w:r w:rsidR="005D6B61" w:rsidRPr="009E3941">
        <w:t>ear 2015</w:t>
      </w:r>
      <w:r w:rsidR="00BD6343">
        <w:t>–</w:t>
      </w:r>
      <w:r w:rsidR="005D6B61" w:rsidRPr="009E3941">
        <w:t>16 was launched.</w:t>
      </w:r>
      <w:r w:rsidR="00CE1CCA">
        <w:t xml:space="preserve"> </w:t>
      </w:r>
    </w:p>
    <w:p w14:paraId="6C0C19AC" w14:textId="77777777" w:rsidR="005D6B61" w:rsidRDefault="00781BBA" w:rsidP="009E3941">
      <w:r>
        <w:t xml:space="preserve">Additionally, a Bias Review Committee </w:t>
      </w:r>
      <w:r w:rsidR="00F36C94">
        <w:t>(</w:t>
      </w:r>
      <w:r>
        <w:t xml:space="preserve">composed of </w:t>
      </w:r>
      <w:r w:rsidRPr="00C4679D">
        <w:t>nine experienced educational leaders and program faculty with expertise in detecting varied forms of bias</w:t>
      </w:r>
      <w:r w:rsidR="00F36C94">
        <w:t>)</w:t>
      </w:r>
      <w:r>
        <w:t xml:space="preserve"> was formed and provided input on the tasks, which were </w:t>
      </w:r>
      <w:r w:rsidR="00F36C94">
        <w:t xml:space="preserve">then </w:t>
      </w:r>
      <w:r>
        <w:t>revised to reduce potential bias and increase sensitivity.</w:t>
      </w:r>
    </w:p>
    <w:p w14:paraId="2741D3D2" w14:textId="4F2F9C2C" w:rsidR="009E3941" w:rsidRDefault="004B5D11" w:rsidP="009E3941">
      <w:r>
        <w:t>Conclusions drawn from</w:t>
      </w:r>
      <w:r w:rsidR="005D6B61">
        <w:t xml:space="preserve"> </w:t>
      </w:r>
      <w:r>
        <w:t xml:space="preserve">1) </w:t>
      </w:r>
      <w:r w:rsidR="005D6B61">
        <w:t xml:space="preserve">the three content validation steps of Standards Alignment, Design Committee Validation, and Content Committee Validation, and </w:t>
      </w:r>
      <w:r>
        <w:t xml:space="preserve">2) </w:t>
      </w:r>
      <w:r w:rsidR="005D6B61">
        <w:t>the two face validity activities of Pilot Study and Field Trial Study Candidate and Faculty Face Validation were as follows:</w:t>
      </w:r>
    </w:p>
    <w:p w14:paraId="2367EE57" w14:textId="708721DE" w:rsidR="005D6B61" w:rsidRPr="005D6B61" w:rsidRDefault="005D6B61" w:rsidP="005D6B61">
      <w:r w:rsidRPr="005D6B61">
        <w:t xml:space="preserve">“The PAL tasks have very good content validity, based on the strong agreement from the PAL design and content validity committees, and reinforced by the face validation from Pilot Study and Field Trial surveys of program faculty and candidates. Both committees strongly agreed that the four PAL tasks are aligned to the Massachusetts Standards for Administrative Leadership, provide authentic job-related experiences, and are relevant to the work that successful school leaders must be able to do. The strong agreement among the content validity committee members for all indicators and tasks exceeds professional standards for content validity </w:t>
      </w:r>
      <w:r w:rsidR="00AF60BE" w:rsidRPr="005D6B61">
        <w:fldChar w:fldCharType="begin"/>
      </w:r>
      <w:r w:rsidRPr="005D6B61">
        <w:instrText xml:space="preserve"> ADDIN EN.CITE &lt;EndNote&gt;&lt;Cite&gt;&lt;Author&gt;Wilson&lt;/Author&gt;&lt;Year&gt;2012&lt;/Year&gt;&lt;RecNum&gt;2271&lt;/RecNum&gt;&lt;DisplayText&gt;(Wilson et al., 2012)&lt;/DisplayText&gt;&lt;record&gt;&lt;rec-number&gt;2271&lt;/rec-number&gt;&lt;foreign-keys&gt;&lt;key app="EN" db-id="watvvtz9y0a9x8eersr5e5s3xfdvx9w05dvz" timestamp="1463427918"&gt;2271&lt;/key&gt;&lt;/foreign-keys&gt;&lt;ref-type name="Journal Article"&gt;17&lt;/ref-type&gt;&lt;contributors&gt;&lt;authors&gt;&lt;author&gt;Wilson, F. R.&lt;/author&gt;&lt;author&gt;Pan, W.&lt;/author&gt;&lt;author&gt;Schumsky, D. A.&lt;/author&gt;&lt;/authors&gt;&lt;/contributors&gt;&lt;titles&gt;&lt;title&gt;Recalculation of the Critical Values for Lawshe&amp;apos;s Content Validity Ratio&lt;/title&gt;&lt;secondary-title&gt;Measurement and evaluation in counseling and development&lt;/secondary-title&gt;&lt;/titles&gt;&lt;periodical&gt;&lt;full-title&gt;Measurement and evaluation in counseling and development&lt;/full-title&gt;&lt;/periodical&gt;&lt;pages&gt;197-210&lt;/pages&gt;&lt;volume&gt;45&lt;/volume&gt;&lt;number&gt;3&lt;/number&gt;&lt;dates&gt;&lt;year&gt;2012&lt;/year&gt;&lt;/dates&gt;&lt;urls&gt;&lt;/urls&gt;&lt;/record&gt;&lt;/Cite&gt;&lt;/EndNote&gt;</w:instrText>
      </w:r>
      <w:r w:rsidR="00AF60BE" w:rsidRPr="005D6B61">
        <w:fldChar w:fldCharType="separate"/>
      </w:r>
      <w:r w:rsidRPr="005D6B61">
        <w:t>(Wilson et al., 2012)</w:t>
      </w:r>
      <w:r w:rsidR="00AF60BE" w:rsidRPr="005D6B61">
        <w:fldChar w:fldCharType="end"/>
      </w:r>
      <w:r w:rsidRPr="005D6B61">
        <w:t xml:space="preserve">. These results were further confirmed by strongly positive agreement ratings for face validity in the Pilot Study and Field Trial surveys of </w:t>
      </w:r>
      <w:r w:rsidRPr="005D6B61">
        <w:lastRenderedPageBreak/>
        <w:t>preparation program faculty</w:t>
      </w:r>
      <w:r w:rsidR="00126D02">
        <w:t>,</w:t>
      </w:r>
      <w:r w:rsidRPr="005D6B61">
        <w:t xml:space="preserve"> and the positive agreement among most Pilot Study and the majority of the Field Trial candidates</w:t>
      </w:r>
      <w:r>
        <w:t xml:space="preserve">” </w:t>
      </w:r>
      <w:r w:rsidR="00B96CA4">
        <w:t>(Orr et al., 2016).</w:t>
      </w:r>
    </w:p>
    <w:p w14:paraId="491CC40C" w14:textId="77777777" w:rsidR="00081C72" w:rsidRPr="00081C72" w:rsidRDefault="00081C72" w:rsidP="00C5799F">
      <w:pPr>
        <w:pStyle w:val="Heading1"/>
      </w:pPr>
      <w:bookmarkStart w:id="24" w:name="_Toc57645684"/>
      <w:r w:rsidRPr="00081C72">
        <w:lastRenderedPageBreak/>
        <w:t>The PAL Scoring System</w:t>
      </w:r>
      <w:bookmarkEnd w:id="24"/>
    </w:p>
    <w:p w14:paraId="6F99D480" w14:textId="55CDE6D0" w:rsidR="000D5DD8" w:rsidRDefault="004234B2" w:rsidP="000D5DD8">
      <w:r>
        <w:t xml:space="preserve">The PAL assessment includes indicators grouped under rubrics that are combined to create an overall score for each task. </w:t>
      </w:r>
      <w:r w:rsidR="00DA1CDD">
        <w:t>Beginning w</w:t>
      </w:r>
      <w:r w:rsidR="000D5DD8">
        <w:t>ith the 2016</w:t>
      </w:r>
      <w:r w:rsidR="00BD6343">
        <w:t>–</w:t>
      </w:r>
      <w:r w:rsidR="000D5DD8">
        <w:t xml:space="preserve">2017 operational program year, all task </w:t>
      </w:r>
      <w:r w:rsidR="00DA1CDD">
        <w:t>submissions were double scored.</w:t>
      </w:r>
      <w:r w:rsidR="00CE1CCA">
        <w:t xml:space="preserve"> </w:t>
      </w:r>
      <w:r w:rsidR="00175E0D">
        <w:t>As such, rules were established around double scoring, resolution</w:t>
      </w:r>
      <w:r w:rsidR="00F81967">
        <w:t>,</w:t>
      </w:r>
      <w:r w:rsidR="00175E0D">
        <w:t xml:space="preserve"> and reporting as outlined in this section of the report.</w:t>
      </w:r>
      <w:r w:rsidR="009A4C58">
        <w:t xml:space="preserve"> These rules</w:t>
      </w:r>
      <w:r w:rsidR="00811862">
        <w:t xml:space="preserve"> were </w:t>
      </w:r>
      <w:r w:rsidR="009325C2">
        <w:t xml:space="preserve">then </w:t>
      </w:r>
      <w:r w:rsidR="00811862">
        <w:t>applied</w:t>
      </w:r>
      <w:r w:rsidR="009325C2">
        <w:t xml:space="preserve"> in subsequent</w:t>
      </w:r>
      <w:r w:rsidR="00811862">
        <w:t xml:space="preserve"> </w:t>
      </w:r>
      <w:r w:rsidR="009325C2">
        <w:t>operational program years</w:t>
      </w:r>
      <w:r w:rsidR="009A4C58">
        <w:t>.</w:t>
      </w:r>
    </w:p>
    <w:p w14:paraId="7B7A3206" w14:textId="77777777" w:rsidR="00081C72" w:rsidRDefault="00081C72" w:rsidP="00C5799F">
      <w:pPr>
        <w:pStyle w:val="Heading2"/>
      </w:pPr>
      <w:bookmarkStart w:id="25" w:name="_Toc57645685"/>
      <w:r w:rsidRPr="00081C72">
        <w:t>Indicator Scores</w:t>
      </w:r>
      <w:bookmarkEnd w:id="25"/>
    </w:p>
    <w:p w14:paraId="19DE1661" w14:textId="16F474F7" w:rsidR="000D5DD8" w:rsidRDefault="000D5DD8" w:rsidP="006B1281">
      <w:r w:rsidRPr="000D5DD8">
        <w:t xml:space="preserve">Each PAL submission is reviewed by two independent scorers. The Indicator </w:t>
      </w:r>
      <w:r w:rsidR="00DB6EEF">
        <w:t>S</w:t>
      </w:r>
      <w:r w:rsidRPr="000D5DD8">
        <w:t xml:space="preserve">cores are the average of </w:t>
      </w:r>
      <w:r w:rsidR="00562E6F">
        <w:t xml:space="preserve">the </w:t>
      </w:r>
      <w:r w:rsidRPr="000D5DD8">
        <w:t xml:space="preserve">scores provided by </w:t>
      </w:r>
      <w:r w:rsidR="00562E6F">
        <w:t xml:space="preserve">the </w:t>
      </w:r>
      <w:r w:rsidRPr="000D5DD8">
        <w:t xml:space="preserve">two scorers, including any applicable resolution. </w:t>
      </w:r>
      <w:r w:rsidR="00C729E6">
        <w:t xml:space="preserve">“Resolution” is the term for a description of scoring at the indicator level. “Adjudication” refers to resolving total task scores that fall on either side of the cut score. </w:t>
      </w:r>
      <w:r w:rsidRPr="000D5DD8">
        <w:t xml:space="preserve">Scored indicators receive a numeric score between 1 and 4. </w:t>
      </w:r>
    </w:p>
    <w:p w14:paraId="780D4700" w14:textId="77777777" w:rsidR="000D5DD8" w:rsidRDefault="000D5DD8" w:rsidP="000D5DD8">
      <w:pPr>
        <w:pStyle w:val="Heading2"/>
      </w:pPr>
      <w:bookmarkStart w:id="26" w:name="_Toc57645686"/>
      <w:r w:rsidRPr="00081C72">
        <w:t xml:space="preserve">Rubric </w:t>
      </w:r>
      <w:r w:rsidR="00DA1CDD">
        <w:t>Scores and Descriptors</w:t>
      </w:r>
      <w:bookmarkEnd w:id="26"/>
    </w:p>
    <w:p w14:paraId="3069BAF2" w14:textId="77777777" w:rsidR="000D5DD8" w:rsidRDefault="000D5DD8" w:rsidP="006B1281">
      <w:r w:rsidRPr="000D5DD8">
        <w:t xml:space="preserve">Each Rubric Score is the average of its collection of indicator scores. Note that the average value reported is truncated and not rounded. Scored </w:t>
      </w:r>
      <w:r w:rsidR="00DB6EEF">
        <w:t>r</w:t>
      </w:r>
      <w:r w:rsidRPr="000D5DD8">
        <w:t>ubrics receive a numeric score between 1 and 4, with a descriptor indicating the level</w:t>
      </w:r>
      <w:r>
        <w:t xml:space="preserve"> of attainment for that rubric, as follows:</w:t>
      </w:r>
    </w:p>
    <w:tbl>
      <w:tblPr>
        <w:tblStyle w:val="TableGrid"/>
        <w:tblW w:w="0" w:type="auto"/>
        <w:tblInd w:w="2335" w:type="dxa"/>
        <w:tblLook w:val="04A0" w:firstRow="1" w:lastRow="0" w:firstColumn="1" w:lastColumn="0" w:noHBand="0" w:noVBand="1"/>
      </w:tblPr>
      <w:tblGrid>
        <w:gridCol w:w="2340"/>
        <w:gridCol w:w="2430"/>
      </w:tblGrid>
      <w:tr w:rsidR="000D5DD8" w:rsidRPr="000D5DD8" w14:paraId="6BB7AB65" w14:textId="77777777" w:rsidTr="002D0BE0">
        <w:tc>
          <w:tcPr>
            <w:tcW w:w="2340" w:type="dxa"/>
            <w:shd w:val="clear" w:color="auto" w:fill="E7E6E6" w:themeFill="background2"/>
          </w:tcPr>
          <w:p w14:paraId="633597C6" w14:textId="77777777" w:rsidR="000D5DD8" w:rsidRPr="000D5DD8" w:rsidRDefault="000D5DD8" w:rsidP="002D0BE0">
            <w:pPr>
              <w:spacing w:before="60" w:after="60"/>
              <w:jc w:val="center"/>
              <w:rPr>
                <w:b/>
              </w:rPr>
            </w:pPr>
            <w:r w:rsidRPr="000D5DD8">
              <w:rPr>
                <w:b/>
              </w:rPr>
              <w:t>Rubric Score Range</w:t>
            </w:r>
          </w:p>
        </w:tc>
        <w:tc>
          <w:tcPr>
            <w:tcW w:w="2430" w:type="dxa"/>
            <w:shd w:val="clear" w:color="auto" w:fill="E7E6E6" w:themeFill="background2"/>
          </w:tcPr>
          <w:p w14:paraId="1A0C7A2C" w14:textId="77777777" w:rsidR="000D5DD8" w:rsidRPr="000D5DD8" w:rsidRDefault="000D5DD8" w:rsidP="002D0BE0">
            <w:pPr>
              <w:spacing w:before="60" w:after="60"/>
              <w:jc w:val="center"/>
              <w:rPr>
                <w:b/>
              </w:rPr>
            </w:pPr>
            <w:r w:rsidRPr="000D5DD8">
              <w:rPr>
                <w:b/>
              </w:rPr>
              <w:t>Descriptor</w:t>
            </w:r>
          </w:p>
        </w:tc>
      </w:tr>
      <w:tr w:rsidR="000D5DD8" w14:paraId="197BC4A0" w14:textId="77777777" w:rsidTr="004A1A33">
        <w:tc>
          <w:tcPr>
            <w:tcW w:w="2340" w:type="dxa"/>
          </w:tcPr>
          <w:p w14:paraId="0037317D" w14:textId="77777777" w:rsidR="000D5DD8" w:rsidRDefault="000D5DD8" w:rsidP="002D0BE0">
            <w:pPr>
              <w:spacing w:before="60" w:after="60"/>
              <w:jc w:val="center"/>
            </w:pPr>
            <w:r w:rsidRPr="000D5DD8">
              <w:t>1.00 to 2.09</w:t>
            </w:r>
          </w:p>
        </w:tc>
        <w:tc>
          <w:tcPr>
            <w:tcW w:w="2430" w:type="dxa"/>
          </w:tcPr>
          <w:p w14:paraId="60723C2F" w14:textId="77777777" w:rsidR="000D5DD8" w:rsidRDefault="000D5DD8" w:rsidP="002D0BE0">
            <w:pPr>
              <w:spacing w:before="60" w:after="60"/>
              <w:jc w:val="center"/>
            </w:pPr>
            <w:r w:rsidRPr="000D5DD8">
              <w:t>Beginning</w:t>
            </w:r>
          </w:p>
        </w:tc>
      </w:tr>
      <w:tr w:rsidR="000D5DD8" w14:paraId="58E25081" w14:textId="77777777" w:rsidTr="004A1A33">
        <w:tc>
          <w:tcPr>
            <w:tcW w:w="2340" w:type="dxa"/>
          </w:tcPr>
          <w:p w14:paraId="3C32DF0E" w14:textId="77777777" w:rsidR="000D5DD8" w:rsidRDefault="000D5DD8" w:rsidP="002D0BE0">
            <w:pPr>
              <w:spacing w:before="60" w:after="60"/>
              <w:jc w:val="center"/>
            </w:pPr>
            <w:r w:rsidRPr="000D5DD8">
              <w:t>2.10 to 2.74</w:t>
            </w:r>
          </w:p>
        </w:tc>
        <w:tc>
          <w:tcPr>
            <w:tcW w:w="2430" w:type="dxa"/>
          </w:tcPr>
          <w:p w14:paraId="06A3E705" w14:textId="77777777" w:rsidR="000D5DD8" w:rsidRDefault="000D5DD8" w:rsidP="002D0BE0">
            <w:pPr>
              <w:spacing w:before="60" w:after="60"/>
              <w:jc w:val="center"/>
            </w:pPr>
            <w:r w:rsidRPr="000D5DD8">
              <w:t>Developing</w:t>
            </w:r>
          </w:p>
        </w:tc>
      </w:tr>
      <w:tr w:rsidR="000D5DD8" w14:paraId="493B05D5" w14:textId="77777777" w:rsidTr="004A1A33">
        <w:tc>
          <w:tcPr>
            <w:tcW w:w="2340" w:type="dxa"/>
          </w:tcPr>
          <w:p w14:paraId="7D374CB6" w14:textId="77777777" w:rsidR="000D5DD8" w:rsidRDefault="000D5DD8" w:rsidP="002D0BE0">
            <w:pPr>
              <w:spacing w:before="60" w:after="60"/>
              <w:jc w:val="center"/>
            </w:pPr>
            <w:r w:rsidRPr="000D5DD8">
              <w:t>2.75 to 3.49</w:t>
            </w:r>
          </w:p>
        </w:tc>
        <w:tc>
          <w:tcPr>
            <w:tcW w:w="2430" w:type="dxa"/>
          </w:tcPr>
          <w:p w14:paraId="4D86D8E1" w14:textId="77777777" w:rsidR="000D5DD8" w:rsidRDefault="000D5DD8" w:rsidP="002D0BE0">
            <w:pPr>
              <w:spacing w:before="60" w:after="60"/>
              <w:jc w:val="center"/>
            </w:pPr>
            <w:r w:rsidRPr="000D5DD8">
              <w:t>Meeting</w:t>
            </w:r>
          </w:p>
        </w:tc>
      </w:tr>
      <w:tr w:rsidR="000D5DD8" w14:paraId="13E4616E" w14:textId="77777777" w:rsidTr="004A1A33">
        <w:tc>
          <w:tcPr>
            <w:tcW w:w="2340" w:type="dxa"/>
          </w:tcPr>
          <w:p w14:paraId="785B8AE7" w14:textId="77777777" w:rsidR="000D5DD8" w:rsidRPr="000D5DD8" w:rsidRDefault="000D5DD8" w:rsidP="002D0BE0">
            <w:pPr>
              <w:spacing w:before="60" w:after="60"/>
              <w:jc w:val="center"/>
            </w:pPr>
            <w:r w:rsidRPr="000D5DD8">
              <w:t>3.50 to 4.00</w:t>
            </w:r>
          </w:p>
        </w:tc>
        <w:tc>
          <w:tcPr>
            <w:tcW w:w="2430" w:type="dxa"/>
          </w:tcPr>
          <w:p w14:paraId="6AECA78B" w14:textId="77777777" w:rsidR="000D5DD8" w:rsidRDefault="000D5DD8" w:rsidP="002D0BE0">
            <w:pPr>
              <w:spacing w:before="60" w:after="60"/>
              <w:jc w:val="center"/>
            </w:pPr>
            <w:r w:rsidRPr="000D5DD8">
              <w:t>Exceeding</w:t>
            </w:r>
          </w:p>
        </w:tc>
      </w:tr>
    </w:tbl>
    <w:p w14:paraId="3B7A7C06" w14:textId="77777777" w:rsidR="00DA1CDD" w:rsidRDefault="00961DD5" w:rsidP="00DA1CDD">
      <w:pPr>
        <w:pStyle w:val="Heading2"/>
      </w:pPr>
      <w:bookmarkStart w:id="27" w:name="_Toc57645687"/>
      <w:r>
        <w:t xml:space="preserve">Overall </w:t>
      </w:r>
      <w:r w:rsidR="00DA1CDD">
        <w:t>Task Scores and Status</w:t>
      </w:r>
      <w:bookmarkEnd w:id="27"/>
    </w:p>
    <w:p w14:paraId="64F4BB75" w14:textId="77777777" w:rsidR="00DA1CDD" w:rsidRDefault="00DA1CDD" w:rsidP="00961DD5">
      <w:r>
        <w:t xml:space="preserve">The Overall Task Score is the truncated (unrounded) average of all the Rubric Scores within that </w:t>
      </w:r>
      <w:r w:rsidR="00A318CB">
        <w:t>t</w:t>
      </w:r>
      <w:r>
        <w:t xml:space="preserve">ask. Scored </w:t>
      </w:r>
      <w:r w:rsidR="00A318CB">
        <w:t>t</w:t>
      </w:r>
      <w:r>
        <w:t xml:space="preserve">asks receive a numeric score between 1 and 4. All </w:t>
      </w:r>
      <w:r w:rsidR="00A318CB">
        <w:t>t</w:t>
      </w:r>
      <w:r>
        <w:t xml:space="preserve">asks must meet or exceed a threshold score of 2.1. In addition to a numeric score, the Task Score Summary </w:t>
      </w:r>
      <w:r w:rsidR="00DB6EEF">
        <w:t>R</w:t>
      </w:r>
      <w:r>
        <w:t xml:space="preserve">eport </w:t>
      </w:r>
      <w:r w:rsidR="00E82DF3">
        <w:t xml:space="preserve">indicates </w:t>
      </w:r>
      <w:r>
        <w:t xml:space="preserve">whether or not the Overall Task </w:t>
      </w:r>
      <w:r w:rsidR="00AF19F3">
        <w:t>S</w:t>
      </w:r>
      <w:r>
        <w:t>core met or exceeded the minimum threshold score of 2.1</w:t>
      </w:r>
      <w:r w:rsidR="00961DD5">
        <w:t>.</w:t>
      </w:r>
      <w:r>
        <w:t xml:space="preserve"> </w:t>
      </w:r>
    </w:p>
    <w:p w14:paraId="1BC86A12" w14:textId="77777777" w:rsidR="00961DD5" w:rsidRPr="00712E9A" w:rsidRDefault="00961DD5" w:rsidP="00712E9A">
      <w:pPr>
        <w:pStyle w:val="Heading2"/>
      </w:pPr>
      <w:bookmarkStart w:id="28" w:name="_Toc57645688"/>
      <w:r w:rsidRPr="00712E9A">
        <w:rPr>
          <w:rStyle w:val="Heading2Char"/>
          <w:b/>
        </w:rPr>
        <w:t>PAL Summary Score</w:t>
      </w:r>
      <w:bookmarkEnd w:id="28"/>
    </w:p>
    <w:p w14:paraId="729A03F6" w14:textId="77777777" w:rsidR="00961DD5" w:rsidRDefault="00961DD5" w:rsidP="00DA1CDD">
      <w:r>
        <w:t xml:space="preserve">The PAL Summary Score is the average of the Overall Task Score values (best attempts) of all four submitted and scored tasks. Note that the average value reported is truncated and not rounded. In order to pass the PAL assessment, each </w:t>
      </w:r>
      <w:r w:rsidR="00A318CB">
        <w:t>t</w:t>
      </w:r>
      <w:r>
        <w:t xml:space="preserve">ask must meet the minimum threshold score of 2.1, and the </w:t>
      </w:r>
      <w:r>
        <w:lastRenderedPageBreak/>
        <w:t xml:space="preserve">PAL Summary Score must meet or exceed the PAL passing score of 2.75 (effective </w:t>
      </w:r>
      <w:r w:rsidR="004B7497">
        <w:t>as of</w:t>
      </w:r>
      <w:r w:rsidR="00B84D34">
        <w:t xml:space="preserve"> </w:t>
      </w:r>
      <w:r>
        <w:t>the 2016</w:t>
      </w:r>
      <w:r w:rsidR="00BD6343">
        <w:t>–</w:t>
      </w:r>
      <w:r>
        <w:t xml:space="preserve">2017 program year). </w:t>
      </w:r>
    </w:p>
    <w:p w14:paraId="1996E2E4" w14:textId="77777777" w:rsidR="000D5DD8" w:rsidRDefault="000D5DD8" w:rsidP="000D5DD8">
      <w:pPr>
        <w:pStyle w:val="Heading2"/>
      </w:pPr>
      <w:bookmarkStart w:id="29" w:name="_Toc57645689"/>
      <w:r>
        <w:t>Condition Codes and Incomplete Tasks</w:t>
      </w:r>
      <w:bookmarkEnd w:id="29"/>
    </w:p>
    <w:p w14:paraId="4C8AF54E" w14:textId="7F94907A" w:rsidR="00961DD5" w:rsidRPr="00961DD5" w:rsidRDefault="000D5DD8" w:rsidP="00961DD5">
      <w:r w:rsidRPr="000D5DD8">
        <w:t>Any indicator score assigned a letter (e.g., “</w:t>
      </w:r>
      <w:r w:rsidR="000A4CF8">
        <w:t>B</w:t>
      </w:r>
      <w:r w:rsidRPr="000D5DD8">
        <w:t xml:space="preserve">”) instead of a numeric score is an indication that </w:t>
      </w:r>
      <w:r>
        <w:t>the</w:t>
      </w:r>
      <w:r w:rsidRPr="000D5DD8">
        <w:t xml:space="preserve"> submission or portions of </w:t>
      </w:r>
      <w:r>
        <w:t>the</w:t>
      </w:r>
      <w:r w:rsidRPr="000D5DD8">
        <w:t xml:space="preserve"> submission are deemed </w:t>
      </w:r>
      <w:proofErr w:type="spellStart"/>
      <w:r w:rsidRPr="000D5DD8">
        <w:t>unscorable</w:t>
      </w:r>
      <w:proofErr w:type="spellEnd"/>
      <w:r w:rsidRPr="000D5DD8">
        <w:t xml:space="preserve"> in accordance with the </w:t>
      </w:r>
      <w:hyperlink r:id="rId24" w:history="1">
        <w:r w:rsidRPr="000D5DD8">
          <w:rPr>
            <w:rStyle w:val="Hyperlink"/>
          </w:rPr>
          <w:t>PAL Submission Requirements</w:t>
        </w:r>
      </w:hyperlink>
      <w:r>
        <w:t xml:space="preserve">. </w:t>
      </w:r>
      <w:r w:rsidR="00961DD5" w:rsidRPr="00961DD5">
        <w:t xml:space="preserve">If a condition code </w:t>
      </w:r>
      <w:r w:rsidR="00961DD5">
        <w:t xml:space="preserve">is received </w:t>
      </w:r>
      <w:r w:rsidR="00961DD5" w:rsidRPr="00961DD5">
        <w:t xml:space="preserve">for any indicator, the </w:t>
      </w:r>
      <w:r w:rsidR="00006911">
        <w:t>t</w:t>
      </w:r>
      <w:r w:rsidR="00961DD5" w:rsidRPr="00961DD5">
        <w:t>ask in which that Condition</w:t>
      </w:r>
      <w:r w:rsidR="00B96CA4">
        <w:t xml:space="preserve"> </w:t>
      </w:r>
      <w:r w:rsidR="00961DD5" w:rsidRPr="00961DD5">
        <w:t xml:space="preserve">Code was assigned would </w:t>
      </w:r>
      <w:r w:rsidR="00961DD5" w:rsidRPr="00961DD5">
        <w:rPr>
          <w:b/>
        </w:rPr>
        <w:t>not</w:t>
      </w:r>
      <w:r w:rsidR="00961DD5" w:rsidRPr="00961DD5">
        <w:t xml:space="preserve"> be included in the PAL Summary Score.</w:t>
      </w:r>
      <w:r>
        <w:t xml:space="preserve"> A</w:t>
      </w:r>
      <w:r w:rsidRPr="000D5DD8">
        <w:t xml:space="preserve">ny </w:t>
      </w:r>
      <w:r w:rsidR="00006911">
        <w:t>t</w:t>
      </w:r>
      <w:r w:rsidRPr="000D5DD8">
        <w:t xml:space="preserve">ask </w:t>
      </w:r>
      <w:r w:rsidR="00961DD5">
        <w:t>that contains an indicator with</w:t>
      </w:r>
      <w:r w:rsidRPr="000D5DD8">
        <w:t xml:space="preserve"> a Condition Code will be </w:t>
      </w:r>
      <w:proofErr w:type="spellStart"/>
      <w:r w:rsidRPr="000D5DD8">
        <w:t>unscorable</w:t>
      </w:r>
      <w:proofErr w:type="spellEnd"/>
      <w:r w:rsidRPr="000D5DD8">
        <w:t xml:space="preserve"> and reported overall as “Incomplete.” </w:t>
      </w:r>
      <w:r w:rsidR="001939F6">
        <w:t>Effective as of the 2018</w:t>
      </w:r>
      <w:r w:rsidR="00241CEB">
        <w:t>–</w:t>
      </w:r>
      <w:r w:rsidR="001939F6">
        <w:t>19 program year, Condition Code A (Work is not blinded) is no longer applied.</w:t>
      </w:r>
    </w:p>
    <w:p w14:paraId="09F19F2F" w14:textId="77777777" w:rsidR="00175E0D" w:rsidRDefault="00175E0D" w:rsidP="00175E0D">
      <w:pPr>
        <w:pStyle w:val="Heading2"/>
      </w:pPr>
      <w:bookmarkStart w:id="30" w:name="_Toc57645690"/>
      <w:r>
        <w:t>Scoring Model</w:t>
      </w:r>
      <w:bookmarkEnd w:id="30"/>
    </w:p>
    <w:p w14:paraId="15748C7E" w14:textId="6BD3C3DB" w:rsidR="00175E0D" w:rsidRDefault="00EF4BB0" w:rsidP="00175E0D">
      <w:r>
        <w:t>The f</w:t>
      </w:r>
      <w:r w:rsidR="00175E0D">
        <w:t xml:space="preserve">ollowing </w:t>
      </w:r>
      <w:r w:rsidR="008764DE">
        <w:t xml:space="preserve">bullets </w:t>
      </w:r>
      <w:r w:rsidR="00175E0D">
        <w:t xml:space="preserve">summarize the scoring model applied </w:t>
      </w:r>
      <w:r w:rsidR="00B84D34">
        <w:t>for the 201</w:t>
      </w:r>
      <w:r w:rsidR="007261CD">
        <w:t>7</w:t>
      </w:r>
      <w:r w:rsidR="00811862">
        <w:t>–</w:t>
      </w:r>
      <w:r w:rsidR="00B84D34">
        <w:t>201</w:t>
      </w:r>
      <w:r w:rsidR="007261CD">
        <w:t>8</w:t>
      </w:r>
      <w:r w:rsidR="00B84D34">
        <w:t xml:space="preserve"> </w:t>
      </w:r>
      <w:r w:rsidR="00175E0D">
        <w:t>program year:</w:t>
      </w:r>
    </w:p>
    <w:p w14:paraId="333E7D04" w14:textId="77777777" w:rsidR="00175E0D" w:rsidRDefault="00175E0D" w:rsidP="002D0BE0">
      <w:pPr>
        <w:pStyle w:val="ListParagraph"/>
      </w:pPr>
      <w:r w:rsidRPr="00175E0D">
        <w:t>Scorers evaluate the entire submitted task</w:t>
      </w:r>
      <w:r>
        <w:t xml:space="preserve"> and apply scores by indicator</w:t>
      </w:r>
      <w:r w:rsidRPr="00175E0D">
        <w:t xml:space="preserve">. </w:t>
      </w:r>
    </w:p>
    <w:p w14:paraId="7F4EC19D" w14:textId="017789B1" w:rsidR="00175E0D" w:rsidRDefault="00175E0D" w:rsidP="002D0BE0">
      <w:pPr>
        <w:pStyle w:val="ListParagraph"/>
      </w:pPr>
      <w:r w:rsidRPr="00175E0D">
        <w:t>All task submissions are double scored (</w:t>
      </w:r>
      <w:r w:rsidR="00241CEB">
        <w:t>i.e.</w:t>
      </w:r>
      <w:r w:rsidRPr="00175E0D">
        <w:t>, scored by two scorers independently)</w:t>
      </w:r>
      <w:r w:rsidR="00DE0AE7">
        <w:t>.</w:t>
      </w:r>
    </w:p>
    <w:p w14:paraId="0B66A8F6" w14:textId="61E9F808" w:rsidR="00175E0D" w:rsidRDefault="00175E0D" w:rsidP="002D0BE0">
      <w:pPr>
        <w:pStyle w:val="ListParagraph"/>
      </w:pPr>
      <w:r>
        <w:t>Ra</w:t>
      </w:r>
      <w:r w:rsidRPr="00175E0D">
        <w:t>ter agreement</w:t>
      </w:r>
      <w:r>
        <w:t xml:space="preserve"> is calculated</w:t>
      </w:r>
      <w:r w:rsidRPr="00175E0D">
        <w:t xml:space="preserve"> </w:t>
      </w:r>
      <w:r>
        <w:t xml:space="preserve">by </w:t>
      </w:r>
      <w:r w:rsidR="001939F6">
        <w:t>indicator and</w:t>
      </w:r>
      <w:r>
        <w:t xml:space="preserve"> </w:t>
      </w:r>
      <w:r w:rsidRPr="00175E0D">
        <w:t xml:space="preserve">evaluated </w:t>
      </w:r>
      <w:r>
        <w:t>through</w:t>
      </w:r>
      <w:r w:rsidRPr="00175E0D">
        <w:t xml:space="preserve"> exact and adjacent scores. </w:t>
      </w:r>
    </w:p>
    <w:p w14:paraId="7C6CA1D5" w14:textId="77777777" w:rsidR="00175E0D" w:rsidRDefault="00175E0D" w:rsidP="002D0BE0">
      <w:pPr>
        <w:pStyle w:val="ListParagraph"/>
      </w:pPr>
      <w:r w:rsidRPr="00175E0D">
        <w:t xml:space="preserve">Double-scored task submissions </w:t>
      </w:r>
      <w:r w:rsidR="00DE0AE7">
        <w:t>are</w:t>
      </w:r>
      <w:r w:rsidRPr="00175E0D">
        <w:t xml:space="preserve"> </w:t>
      </w:r>
      <w:r w:rsidR="00D5633F">
        <w:t>evaluated</w:t>
      </w:r>
      <w:r w:rsidR="004A1A33">
        <w:t xml:space="preserve"> by a scoring supervisor </w:t>
      </w:r>
      <w:r w:rsidR="00D5633F">
        <w:t>in the event a resolution or adjudication is required:</w:t>
      </w:r>
      <w:r w:rsidRPr="00175E0D">
        <w:t xml:space="preserve"> </w:t>
      </w:r>
    </w:p>
    <w:p w14:paraId="6E89589E" w14:textId="77777777" w:rsidR="00175E0D" w:rsidRDefault="00175E0D" w:rsidP="002D0BE0">
      <w:pPr>
        <w:pStyle w:val="ListParagraph"/>
        <w:numPr>
          <w:ilvl w:val="1"/>
          <w:numId w:val="14"/>
        </w:numPr>
        <w:ind w:left="1080"/>
      </w:pPr>
      <w:bookmarkStart w:id="31" w:name="_Toc57645691"/>
      <w:r w:rsidRPr="00D5633F">
        <w:rPr>
          <w:rStyle w:val="Heading3Char"/>
        </w:rPr>
        <w:t>Resolution</w:t>
      </w:r>
      <w:bookmarkEnd w:id="31"/>
      <w:r w:rsidRPr="00A318CB">
        <w:rPr>
          <w:b/>
        </w:rPr>
        <w:t>:</w:t>
      </w:r>
      <w:r w:rsidRPr="00175E0D">
        <w:t xml:space="preserve"> If Scorer 1 and Scorer 2 are discrepant (i.e., more than 1 score point apart) on any </w:t>
      </w:r>
      <w:r w:rsidR="00D5633F">
        <w:t>indicator</w:t>
      </w:r>
      <w:r w:rsidRPr="00175E0D">
        <w:t xml:space="preserve">, the </w:t>
      </w:r>
      <w:r w:rsidR="00D5633F">
        <w:t>task</w:t>
      </w:r>
      <w:r w:rsidRPr="00175E0D">
        <w:t xml:space="preserve"> is re</w:t>
      </w:r>
      <w:r w:rsidR="00D5633F">
        <w:t>solved by a scoring supervisor.</w:t>
      </w:r>
    </w:p>
    <w:p w14:paraId="2619A980" w14:textId="77777777" w:rsidR="00175E0D" w:rsidRDefault="00175E0D" w:rsidP="002D0BE0">
      <w:pPr>
        <w:pStyle w:val="ListParagraph"/>
        <w:numPr>
          <w:ilvl w:val="1"/>
          <w:numId w:val="14"/>
        </w:numPr>
        <w:ind w:left="1080"/>
      </w:pPr>
      <w:bookmarkStart w:id="32" w:name="_Toc57645692"/>
      <w:r w:rsidRPr="00D5633F">
        <w:rPr>
          <w:rStyle w:val="Heading3Char"/>
        </w:rPr>
        <w:t>Adjudication</w:t>
      </w:r>
      <w:bookmarkEnd w:id="32"/>
      <w:r w:rsidRPr="00A318CB">
        <w:rPr>
          <w:b/>
        </w:rPr>
        <w:t>:</w:t>
      </w:r>
      <w:r w:rsidRPr="00175E0D">
        <w:t xml:space="preserve"> If Scorer 1 and Scorer 2 are on opposite sides of the </w:t>
      </w:r>
      <w:r w:rsidR="00D5633F">
        <w:t xml:space="preserve">task </w:t>
      </w:r>
      <w:r w:rsidRPr="00175E0D">
        <w:t xml:space="preserve">threshold score (2.1), the </w:t>
      </w:r>
      <w:r w:rsidR="00D5633F">
        <w:t>task</w:t>
      </w:r>
      <w:r w:rsidRPr="00175E0D">
        <w:t xml:space="preserve"> is adjudicated by a scoring supervisor who scores the entire </w:t>
      </w:r>
      <w:r w:rsidR="00D5633F">
        <w:t>task submission.</w:t>
      </w:r>
    </w:p>
    <w:p w14:paraId="41884FF8" w14:textId="77777777" w:rsidR="000D5DD8" w:rsidRDefault="00175E0D" w:rsidP="002D0BE0">
      <w:pPr>
        <w:pStyle w:val="ListParagraph"/>
      </w:pPr>
      <w:r w:rsidRPr="00175E0D">
        <w:t xml:space="preserve">If a portfolio does not need resolution or adjudication, then the average of </w:t>
      </w:r>
      <w:r w:rsidR="00EF4BB0">
        <w:t>S</w:t>
      </w:r>
      <w:r w:rsidRPr="00175E0D">
        <w:t xml:space="preserve">corer 1 and </w:t>
      </w:r>
      <w:r w:rsidR="00EF4BB0">
        <w:t>S</w:t>
      </w:r>
      <w:r w:rsidRPr="00175E0D">
        <w:t xml:space="preserve">corer 2 is reported to the candidate. </w:t>
      </w:r>
    </w:p>
    <w:p w14:paraId="2570A6FA" w14:textId="77777777" w:rsidR="00081C72" w:rsidRDefault="00081C72" w:rsidP="00C5799F">
      <w:pPr>
        <w:pStyle w:val="Heading2"/>
      </w:pPr>
      <w:bookmarkStart w:id="33" w:name="_Toc57645693"/>
      <w:r w:rsidRPr="00081C72">
        <w:t>Scorer Recruitment and Training</w:t>
      </w:r>
      <w:bookmarkEnd w:id="33"/>
    </w:p>
    <w:p w14:paraId="6DC27C0A" w14:textId="65971ED4" w:rsidR="00C5799F" w:rsidRDefault="00C5799F" w:rsidP="00C5799F">
      <w:r>
        <w:t xml:space="preserve">PAL scoring for </w:t>
      </w:r>
      <w:r w:rsidR="00866C14">
        <w:t xml:space="preserve">the </w:t>
      </w:r>
      <w:r w:rsidR="00B275BC">
        <w:t>2019</w:t>
      </w:r>
      <w:r w:rsidR="008C598C">
        <w:t>–</w:t>
      </w:r>
      <w:r w:rsidR="00B275BC">
        <w:t>2020</w:t>
      </w:r>
      <w:r w:rsidR="00866C14">
        <w:t xml:space="preserve"> program year </w:t>
      </w:r>
      <w:r>
        <w:t xml:space="preserve">was conducted by a mix of </w:t>
      </w:r>
      <w:r w:rsidR="001939F6">
        <w:t xml:space="preserve">trained </w:t>
      </w:r>
      <w:r>
        <w:t>experienced scorers and new scorers.</w:t>
      </w:r>
      <w:r w:rsidR="00CE1CCA">
        <w:t xml:space="preserve"> </w:t>
      </w:r>
      <w:r w:rsidR="00D503D2">
        <w:t>Scorer qualifications did not change from the prior program year.</w:t>
      </w:r>
    </w:p>
    <w:p w14:paraId="591D86D0" w14:textId="52182EC8" w:rsidR="00C5799F" w:rsidRDefault="00312FBE" w:rsidP="00C5799F">
      <w:bookmarkStart w:id="34" w:name="_Toc57645694"/>
      <w:r w:rsidRPr="000D5DD8">
        <w:rPr>
          <w:rStyle w:val="Heading3Char"/>
        </w:rPr>
        <w:t>Scorer Training</w:t>
      </w:r>
      <w:r w:rsidR="00CF7810">
        <w:rPr>
          <w:rStyle w:val="Heading3Char"/>
        </w:rPr>
        <w:t>—</w:t>
      </w:r>
      <w:r w:rsidRPr="000D5DD8">
        <w:rPr>
          <w:rStyle w:val="Heading3Char"/>
        </w:rPr>
        <w:t>Experienced Scorers.</w:t>
      </w:r>
      <w:bookmarkEnd w:id="34"/>
      <w:r w:rsidR="00CE1CCA">
        <w:t xml:space="preserve"> </w:t>
      </w:r>
      <w:r w:rsidR="00C5799F">
        <w:t xml:space="preserve">Experienced scorers completed the scoring for the first submission deadline in the </w:t>
      </w:r>
      <w:r w:rsidR="005E6280">
        <w:t>2019</w:t>
      </w:r>
      <w:r w:rsidR="00BD6343">
        <w:t>–</w:t>
      </w:r>
      <w:r w:rsidR="005E6280">
        <w:t>2020</w:t>
      </w:r>
      <w:r w:rsidR="00C5799F">
        <w:t xml:space="preserve"> program year.</w:t>
      </w:r>
      <w:r w:rsidR="00CE1CCA">
        <w:t xml:space="preserve"> </w:t>
      </w:r>
      <w:r w:rsidR="00C5799F">
        <w:t>Training consisted of practice portfolio</w:t>
      </w:r>
      <w:r w:rsidR="003E76A6">
        <w:t xml:space="preserve"> discussions with supervisors</w:t>
      </w:r>
      <w:r w:rsidR="00C5799F">
        <w:t xml:space="preserve">, followed by independent qualification through meeting the passing standard on </w:t>
      </w:r>
      <w:r w:rsidR="003E76A6">
        <w:t>two</w:t>
      </w:r>
      <w:r w:rsidR="00C5799F">
        <w:t xml:space="preserve"> calibration portfolio</w:t>
      </w:r>
      <w:r w:rsidR="003E76A6">
        <w:t>s</w:t>
      </w:r>
      <w:r w:rsidR="00C5799F">
        <w:t>.</w:t>
      </w:r>
      <w:r w:rsidR="00CE1CCA">
        <w:t xml:space="preserve"> </w:t>
      </w:r>
      <w:r w:rsidR="00C5799F">
        <w:t>Each scorer discussed the results of the calibration</w:t>
      </w:r>
      <w:r w:rsidR="003E76A6">
        <w:t>s</w:t>
      </w:r>
      <w:r w:rsidR="00C5799F">
        <w:t xml:space="preserve"> with a supervisor after completing </w:t>
      </w:r>
      <w:r w:rsidR="003E76A6">
        <w:t>them</w:t>
      </w:r>
      <w:r w:rsidR="00C5799F">
        <w:t>, reviewing the rationale for all rubric scores even when the scorer had accurate scores.</w:t>
      </w:r>
      <w:r w:rsidR="00CE1CCA">
        <w:t xml:space="preserve"> </w:t>
      </w:r>
    </w:p>
    <w:p w14:paraId="5CC9CB14" w14:textId="04C78640" w:rsidR="00312FBE" w:rsidRDefault="00312FBE" w:rsidP="00312FBE">
      <w:bookmarkStart w:id="35" w:name="_Toc57645695"/>
      <w:r w:rsidRPr="000D5DD8">
        <w:rPr>
          <w:rStyle w:val="Heading3Char"/>
        </w:rPr>
        <w:t>Scorer Training</w:t>
      </w:r>
      <w:r w:rsidR="006C4CDE">
        <w:rPr>
          <w:rStyle w:val="Heading3Char"/>
        </w:rPr>
        <w:t>—</w:t>
      </w:r>
      <w:r w:rsidRPr="000D5DD8">
        <w:rPr>
          <w:rStyle w:val="Heading3Char"/>
        </w:rPr>
        <w:t>New Scorers.</w:t>
      </w:r>
      <w:bookmarkEnd w:id="35"/>
      <w:r w:rsidR="00CE1CCA">
        <w:rPr>
          <w:b/>
          <w:bCs/>
        </w:rPr>
        <w:t xml:space="preserve"> </w:t>
      </w:r>
      <w:r>
        <w:t>In order to become an official PAL scorer, educators must successfully complete scorer training and meet qualification standards.</w:t>
      </w:r>
      <w:r w:rsidR="00CE1CCA">
        <w:t xml:space="preserve"> </w:t>
      </w:r>
      <w:r>
        <w:t xml:space="preserve">Training for scorers included both on-site </w:t>
      </w:r>
      <w:r>
        <w:lastRenderedPageBreak/>
        <w:t xml:space="preserve">instruction and further individualized online practice and discussion, totaling about 15 hours. Experienced scorers joined new scorers during on-site training sessions conducted by Pearson in </w:t>
      </w:r>
      <w:r w:rsidR="005E6280">
        <w:t>2020</w:t>
      </w:r>
      <w:r>
        <w:t>.</w:t>
      </w:r>
      <w:r w:rsidR="00CE1CCA">
        <w:t xml:space="preserve"> </w:t>
      </w:r>
      <w:r>
        <w:t>The on-site training included an orientation of scorers to the task, rubrics, and scoring system, and provide</w:t>
      </w:r>
      <w:r w:rsidR="00866C14">
        <w:t>d</w:t>
      </w:r>
      <w:r>
        <w:t xml:space="preserve"> numerous opportunities to identify and evaluate evidence for each rubric.</w:t>
      </w:r>
      <w:r w:rsidR="00CE1CCA">
        <w:t xml:space="preserve"> </w:t>
      </w:r>
    </w:p>
    <w:p w14:paraId="44809F39" w14:textId="77777777" w:rsidR="00312FBE" w:rsidRDefault="00312FBE" w:rsidP="00312FBE">
      <w:r>
        <w:t>After guided scoring through an exemplar portfolio, scorers independently scored sample PAL portfolios pre-selected by scoring supervisors, and then reviewed evidence and score justifications with the group. Scorers were then required to complete the independent scoring of an additional practice portfolio and</w:t>
      </w:r>
      <w:r w:rsidR="00737C09">
        <w:t xml:space="preserve"> </w:t>
      </w:r>
      <w:r>
        <w:t xml:space="preserve">review of the scores </w:t>
      </w:r>
      <w:r w:rsidR="00EA2C84">
        <w:t xml:space="preserve">one-on-one </w:t>
      </w:r>
      <w:r>
        <w:t xml:space="preserve">with a supervisor. Scorers then scored a calibration portfolio within passing standards before becoming fully qualified to score. </w:t>
      </w:r>
    </w:p>
    <w:p w14:paraId="15692933" w14:textId="77777777" w:rsidR="008D0EE1" w:rsidRPr="00081C72" w:rsidRDefault="00081C72" w:rsidP="00C5799F">
      <w:pPr>
        <w:pStyle w:val="Heading2"/>
      </w:pPr>
      <w:bookmarkStart w:id="36" w:name="_Toc57645696"/>
      <w:r w:rsidRPr="00081C72">
        <w:t>The Scoring Process</w:t>
      </w:r>
      <w:bookmarkEnd w:id="36"/>
    </w:p>
    <w:p w14:paraId="7E5E34AF" w14:textId="71869CFB" w:rsidR="009A0866" w:rsidRDefault="009A0866" w:rsidP="009A0866">
      <w:bookmarkStart w:id="37" w:name="_Toc57645697"/>
      <w:r w:rsidRPr="009A0866">
        <w:rPr>
          <w:rStyle w:val="Heading3Char"/>
        </w:rPr>
        <w:t>Online Distributed Scoring.</w:t>
      </w:r>
      <w:bookmarkEnd w:id="37"/>
      <w:r w:rsidR="00CE1CCA">
        <w:t xml:space="preserve"> </w:t>
      </w:r>
      <w:r>
        <w:t>Scoring is conducted by qualified scorers using an online distributed scoring system.</w:t>
      </w:r>
      <w:r w:rsidR="00CE1CCA">
        <w:t xml:space="preserve"> </w:t>
      </w:r>
      <w:r>
        <w:t>Scorers are able to access task submissions through the secure online system and are provided with training and support information for the online system.</w:t>
      </w:r>
    </w:p>
    <w:p w14:paraId="7F180F63" w14:textId="77777777" w:rsidR="00BE43DB" w:rsidRDefault="00BE43DB" w:rsidP="00BE43DB">
      <w:bookmarkStart w:id="38" w:name="_Toc57645698"/>
      <w:r w:rsidRPr="009A0866">
        <w:rPr>
          <w:rStyle w:val="Heading3Char"/>
        </w:rPr>
        <w:t>Scorer Monitoring.</w:t>
      </w:r>
      <w:bookmarkEnd w:id="38"/>
      <w:r w:rsidR="00CE1CCA">
        <w:rPr>
          <w:b/>
          <w:bCs/>
        </w:rPr>
        <w:t xml:space="preserve"> </w:t>
      </w:r>
      <w:r>
        <w:t xml:space="preserve">Scorers are monitored through the use of multiple reports that provide information at the task and rubric indicator level on </w:t>
      </w:r>
      <w:r w:rsidR="007901CA">
        <w:t>i</w:t>
      </w:r>
      <w:r w:rsidR="009A0866">
        <w:t>nter-</w:t>
      </w:r>
      <w:r w:rsidR="007901CA">
        <w:t>r</w:t>
      </w:r>
      <w:r w:rsidR="009A0866">
        <w:t>a</w:t>
      </w:r>
      <w:r w:rsidR="00491153">
        <w:t>t</w:t>
      </w:r>
      <w:r w:rsidR="009A0866">
        <w:t>er</w:t>
      </w:r>
      <w:r w:rsidR="00491153">
        <w:t xml:space="preserve"> </w:t>
      </w:r>
      <w:r w:rsidR="007901CA">
        <w:t>r</w:t>
      </w:r>
      <w:r w:rsidR="009A0866">
        <w:t>eliability</w:t>
      </w:r>
      <w:r>
        <w:t xml:space="preserve"> (exact agreement, adjacency, discrepancy rates), rate of scoring (total number and average time taken to score each portfolio), and backreading performance. </w:t>
      </w:r>
    </w:p>
    <w:p w14:paraId="591345DE" w14:textId="77777777" w:rsidR="004A1A33" w:rsidRDefault="00BE43DB">
      <w:r>
        <w:t>Scorers are systematically monitored by their supervisors through a backreading process that ensures they are applying scores accurately and consistently. Backreading is defined as supervisors scoring a previously scored portfolio for the purpose of reviewing the original scoring and providing feedback to the scorer. During backreading, a scoring supervisor applies scores and identifies key evidence to support the scores. After applying scores, supervisors review scores from the original scoring and review backreading scores with feedback to the original scorer as appropriate.</w:t>
      </w:r>
    </w:p>
    <w:p w14:paraId="536C4E0F" w14:textId="34858FC4" w:rsidR="004A1A33" w:rsidRPr="00A318CB" w:rsidRDefault="004A1A33" w:rsidP="004A1A33">
      <w:pPr>
        <w:pStyle w:val="Heading1"/>
      </w:pPr>
      <w:bookmarkStart w:id="39" w:name="_Toc57645699"/>
      <w:r w:rsidRPr="00A318CB">
        <w:lastRenderedPageBreak/>
        <w:t xml:space="preserve">Operational Administration Year </w:t>
      </w:r>
      <w:r w:rsidR="005E6280">
        <w:t>2019</w:t>
      </w:r>
      <w:r w:rsidR="00712E9A" w:rsidRPr="00A318CB">
        <w:t>–</w:t>
      </w:r>
      <w:r w:rsidR="005E6280">
        <w:t>2020</w:t>
      </w:r>
      <w:bookmarkEnd w:id="39"/>
    </w:p>
    <w:p w14:paraId="7CFB6B50" w14:textId="54412D96" w:rsidR="00F126F4" w:rsidRDefault="00241CEB" w:rsidP="00075282">
      <w:r>
        <w:t>The f</w:t>
      </w:r>
      <w:r w:rsidRPr="00A318CB">
        <w:t xml:space="preserve">ollowing </w:t>
      </w:r>
      <w:r w:rsidR="00FF20DE" w:rsidRPr="00A318CB">
        <w:t xml:space="preserve">presents information on performance during the </w:t>
      </w:r>
      <w:r w:rsidR="005E6280">
        <w:t>2019</w:t>
      </w:r>
      <w:r w:rsidR="001D4798">
        <w:t>–</w:t>
      </w:r>
      <w:r w:rsidR="005E6280">
        <w:t>2020</w:t>
      </w:r>
      <w:r w:rsidR="001939F6" w:rsidRPr="00A318CB">
        <w:t xml:space="preserve"> </w:t>
      </w:r>
      <w:r w:rsidR="004A1A33" w:rsidRPr="00A318CB">
        <w:t>program year.</w:t>
      </w:r>
      <w:r w:rsidR="00CE1CCA" w:rsidRPr="00A318CB">
        <w:t xml:space="preserve"> </w:t>
      </w:r>
    </w:p>
    <w:p w14:paraId="5450E268" w14:textId="55C9C74E" w:rsidR="00FF20DE" w:rsidRPr="00A92468" w:rsidRDefault="00EF56CE" w:rsidP="00075282">
      <w:r w:rsidRPr="00A92468">
        <w:rPr>
          <w:b/>
        </w:rPr>
        <w:t xml:space="preserve">Note that data </w:t>
      </w:r>
      <w:r w:rsidR="00B97945">
        <w:rPr>
          <w:b/>
        </w:rPr>
        <w:t>are</w:t>
      </w:r>
      <w:r w:rsidR="00B97945" w:rsidRPr="00A92468">
        <w:rPr>
          <w:b/>
        </w:rPr>
        <w:t xml:space="preserve"> </w:t>
      </w:r>
      <w:r w:rsidRPr="00A92468">
        <w:rPr>
          <w:b/>
        </w:rPr>
        <w:t>suppressed for any groups with fewer than 10 candidates</w:t>
      </w:r>
      <w:r w:rsidR="00453262">
        <w:rPr>
          <w:b/>
        </w:rPr>
        <w:t xml:space="preserve"> (represented as “- -</w:t>
      </w:r>
      <w:r w:rsidR="00453262" w:rsidRPr="00A92468">
        <w:rPr>
          <w:b/>
        </w:rPr>
        <w:t>”</w:t>
      </w:r>
      <w:r w:rsidR="00D47AC3" w:rsidRPr="00A92468">
        <w:rPr>
          <w:b/>
        </w:rPr>
        <w:t>)</w:t>
      </w:r>
      <w:r w:rsidRPr="00A92468">
        <w:rPr>
          <w:b/>
        </w:rPr>
        <w:t xml:space="preserve">. </w:t>
      </w:r>
      <w:r w:rsidR="00737C09" w:rsidRPr="00A92468">
        <w:rPr>
          <w:b/>
        </w:rPr>
        <w:t>Groups with no data are represented with an N of “0</w:t>
      </w:r>
      <w:r w:rsidR="001D4798">
        <w:rPr>
          <w:b/>
        </w:rPr>
        <w:t>.</w:t>
      </w:r>
      <w:r w:rsidR="00737C09" w:rsidRPr="00A92468">
        <w:rPr>
          <w:b/>
        </w:rPr>
        <w:t>”</w:t>
      </w:r>
    </w:p>
    <w:p w14:paraId="3E0AA3D8" w14:textId="77777777" w:rsidR="004A1A33" w:rsidRPr="00A92468" w:rsidRDefault="004A1A33" w:rsidP="004A1A33">
      <w:pPr>
        <w:pStyle w:val="Heading2"/>
        <w:rPr>
          <w:rFonts w:asciiTheme="minorHAnsi" w:hAnsiTheme="minorHAnsi"/>
        </w:rPr>
      </w:pPr>
      <w:bookmarkStart w:id="40" w:name="_Toc57645700"/>
      <w:r w:rsidRPr="00A92468">
        <w:rPr>
          <w:rFonts w:asciiTheme="minorHAnsi" w:hAnsiTheme="minorHAnsi"/>
        </w:rPr>
        <w:t>Candidate Performance Summary</w:t>
      </w:r>
      <w:bookmarkEnd w:id="40"/>
    </w:p>
    <w:p w14:paraId="393C7D2C" w14:textId="38EFEFA0" w:rsidR="009364B9" w:rsidRPr="00A92468" w:rsidRDefault="009364B9" w:rsidP="009364B9">
      <w:r w:rsidRPr="00A92468">
        <w:rPr>
          <w:b/>
        </w:rPr>
        <w:t>Completers and All Takers Totals.</w:t>
      </w:r>
      <w:r w:rsidRPr="00A92468">
        <w:t xml:space="preserve"> Based on the assessment model, there are two sets of candidate numbers for the </w:t>
      </w:r>
      <w:r w:rsidR="005E6280">
        <w:t>2019</w:t>
      </w:r>
      <w:r w:rsidR="001D4798">
        <w:t>–</w:t>
      </w:r>
      <w:r w:rsidR="005E6280">
        <w:t>2020</w:t>
      </w:r>
      <w:r w:rsidR="001939F6" w:rsidRPr="00A92468">
        <w:t xml:space="preserve"> </w:t>
      </w:r>
      <w:r w:rsidRPr="00A92468">
        <w:t xml:space="preserve">report. </w:t>
      </w:r>
    </w:p>
    <w:p w14:paraId="609AC372" w14:textId="5A899DA3" w:rsidR="009364B9" w:rsidRPr="00A856AC" w:rsidRDefault="009364B9" w:rsidP="009364B9">
      <w:r w:rsidRPr="00407482">
        <w:rPr>
          <w:b/>
        </w:rPr>
        <w:t xml:space="preserve">PAL Completers: </w:t>
      </w:r>
      <w:r w:rsidRPr="00A856AC">
        <w:rPr>
          <w:rFonts w:cs="Arial"/>
          <w:color w:val="000000"/>
        </w:rPr>
        <w:t>Candidates who </w:t>
      </w:r>
      <w:r w:rsidRPr="00A856AC">
        <w:rPr>
          <w:rFonts w:cs="Arial"/>
          <w:color w:val="222222"/>
        </w:rPr>
        <w:t xml:space="preserve">have taken all four tasks and </w:t>
      </w:r>
      <w:r w:rsidR="001D4798">
        <w:rPr>
          <w:rFonts w:cs="Arial"/>
          <w:color w:val="222222"/>
        </w:rPr>
        <w:t xml:space="preserve">submitted </w:t>
      </w:r>
      <w:r w:rsidRPr="00A856AC">
        <w:rPr>
          <w:rFonts w:cs="Arial"/>
          <w:color w:val="222222"/>
        </w:rPr>
        <w:t xml:space="preserve">at least one scorable task during this </w:t>
      </w:r>
      <w:r w:rsidR="00584A39">
        <w:rPr>
          <w:rFonts w:cs="Arial"/>
          <w:color w:val="222222"/>
        </w:rPr>
        <w:t>p</w:t>
      </w:r>
      <w:r w:rsidRPr="00A856AC">
        <w:rPr>
          <w:rFonts w:cs="Arial"/>
          <w:color w:val="222222"/>
        </w:rPr>
        <w:t xml:space="preserve">rogram </w:t>
      </w:r>
      <w:r w:rsidR="00584A39">
        <w:rPr>
          <w:rFonts w:cs="Arial"/>
          <w:color w:val="222222"/>
        </w:rPr>
        <w:t>y</w:t>
      </w:r>
      <w:r w:rsidRPr="00A856AC">
        <w:rPr>
          <w:rFonts w:cs="Arial"/>
          <w:color w:val="222222"/>
        </w:rPr>
        <w:t>ear (i.e., between Ju</w:t>
      </w:r>
      <w:r w:rsidR="00C34E1B" w:rsidRPr="00A856AC">
        <w:rPr>
          <w:rFonts w:cs="Arial"/>
          <w:color w:val="222222"/>
        </w:rPr>
        <w:t>ne 15,</w:t>
      </w:r>
      <w:r w:rsidR="001D4798">
        <w:rPr>
          <w:rFonts w:cs="Arial"/>
          <w:color w:val="222222"/>
        </w:rPr>
        <w:t xml:space="preserve"> </w:t>
      </w:r>
      <w:r w:rsidR="00B275BC">
        <w:rPr>
          <w:rFonts w:cs="Arial"/>
          <w:color w:val="222222"/>
        </w:rPr>
        <w:t>2019</w:t>
      </w:r>
      <w:r w:rsidR="00241CEB" w:rsidRPr="00A856AC">
        <w:rPr>
          <w:rFonts w:cs="Arial"/>
          <w:color w:val="222222"/>
        </w:rPr>
        <w:t>,</w:t>
      </w:r>
      <w:r w:rsidRPr="00A856AC">
        <w:rPr>
          <w:rFonts w:cs="Arial"/>
          <w:color w:val="222222"/>
        </w:rPr>
        <w:t xml:space="preserve"> and </w:t>
      </w:r>
      <w:r w:rsidR="007261CD">
        <w:rPr>
          <w:rFonts w:cs="Arial"/>
          <w:color w:val="222222"/>
        </w:rPr>
        <w:t xml:space="preserve">August </w:t>
      </w:r>
      <w:r w:rsidR="00A85A00">
        <w:rPr>
          <w:rFonts w:cs="Arial"/>
          <w:color w:val="222222"/>
        </w:rPr>
        <w:t>31</w:t>
      </w:r>
      <w:r w:rsidR="00C34E1B" w:rsidRPr="00A856AC">
        <w:rPr>
          <w:rFonts w:cs="Arial"/>
          <w:color w:val="222222"/>
        </w:rPr>
        <w:t xml:space="preserve">, </w:t>
      </w:r>
      <w:r w:rsidR="00B275BC">
        <w:rPr>
          <w:rFonts w:cs="Arial"/>
          <w:color w:val="222222"/>
        </w:rPr>
        <w:t>2020</w:t>
      </w:r>
      <w:r w:rsidRPr="00A856AC">
        <w:rPr>
          <w:rFonts w:cs="Arial"/>
          <w:color w:val="222222"/>
        </w:rPr>
        <w:t>).</w:t>
      </w:r>
      <w:r w:rsidRPr="00A856AC">
        <w:rPr>
          <w:rFonts w:cs="Arial"/>
          <w:color w:val="000000"/>
        </w:rPr>
        <w:t> If a candidate submitted at least one scorable task during this period, the data includes the candidate</w:t>
      </w:r>
      <w:r w:rsidR="00241CEB" w:rsidRPr="00A856AC">
        <w:rPr>
          <w:rFonts w:cs="Arial"/>
          <w:color w:val="000000"/>
        </w:rPr>
        <w:t>’</w:t>
      </w:r>
      <w:r w:rsidRPr="00A856AC">
        <w:rPr>
          <w:rFonts w:cs="Arial"/>
          <w:color w:val="000000"/>
        </w:rPr>
        <w:t>s best score on all attempts for tasks submitted between September 30, 2016</w:t>
      </w:r>
      <w:r w:rsidR="00241CEB" w:rsidRPr="00A856AC">
        <w:rPr>
          <w:rFonts w:cs="Arial"/>
          <w:color w:val="000000"/>
        </w:rPr>
        <w:t>,</w:t>
      </w:r>
      <w:r w:rsidRPr="00A856AC">
        <w:rPr>
          <w:rFonts w:cs="Arial"/>
          <w:color w:val="000000"/>
        </w:rPr>
        <w:t xml:space="preserve"> and </w:t>
      </w:r>
      <w:r w:rsidR="00C34E1B" w:rsidRPr="00A856AC">
        <w:rPr>
          <w:rFonts w:cs="Arial"/>
          <w:color w:val="000000"/>
        </w:rPr>
        <w:t>June 2</w:t>
      </w:r>
      <w:r w:rsidR="00A85A00">
        <w:rPr>
          <w:rFonts w:cs="Arial"/>
          <w:color w:val="000000"/>
        </w:rPr>
        <w:t>1</w:t>
      </w:r>
      <w:r w:rsidRPr="00A856AC">
        <w:rPr>
          <w:rFonts w:cs="Arial"/>
          <w:color w:val="000000"/>
        </w:rPr>
        <w:t xml:space="preserve">, </w:t>
      </w:r>
      <w:r w:rsidR="007753A0" w:rsidRPr="00A856AC">
        <w:rPr>
          <w:rFonts w:cs="Arial"/>
          <w:color w:val="000000"/>
        </w:rPr>
        <w:t>2019</w:t>
      </w:r>
      <w:r w:rsidRPr="00A856AC">
        <w:rPr>
          <w:rFonts w:cs="Arial"/>
          <w:color w:val="000000"/>
        </w:rPr>
        <w:t xml:space="preserve">. Reports based on </w:t>
      </w:r>
      <w:r w:rsidR="00584A39">
        <w:rPr>
          <w:rFonts w:cs="Arial"/>
          <w:color w:val="000000"/>
        </w:rPr>
        <w:t>c</w:t>
      </w:r>
      <w:r w:rsidRPr="00A856AC">
        <w:rPr>
          <w:rFonts w:cs="Arial"/>
          <w:color w:val="000000"/>
        </w:rPr>
        <w:t>ompleters</w:t>
      </w:r>
      <w:r w:rsidR="00241CEB" w:rsidRPr="00A856AC">
        <w:rPr>
          <w:rFonts w:cs="Arial"/>
          <w:color w:val="000000"/>
        </w:rPr>
        <w:t>’</w:t>
      </w:r>
      <w:r w:rsidRPr="00A856AC">
        <w:rPr>
          <w:rFonts w:cs="Arial"/>
          <w:color w:val="000000"/>
        </w:rPr>
        <w:t xml:space="preserve"> data, therefore, include best attempts only.</w:t>
      </w:r>
      <w:r w:rsidRPr="00A856AC" w:rsidDel="00335240">
        <w:t xml:space="preserve"> </w:t>
      </w:r>
    </w:p>
    <w:p w14:paraId="2C48CAAD" w14:textId="5E89F993" w:rsidR="009364B9" w:rsidRPr="00407482" w:rsidRDefault="009364B9" w:rsidP="009364B9">
      <w:pPr>
        <w:rPr>
          <w:rFonts w:cs="Arial"/>
          <w:color w:val="000000"/>
        </w:rPr>
      </w:pPr>
      <w:r w:rsidRPr="00A856AC">
        <w:rPr>
          <w:b/>
        </w:rPr>
        <w:t>All Takers:</w:t>
      </w:r>
      <w:r w:rsidRPr="00A856AC">
        <w:t xml:space="preserve"> </w:t>
      </w:r>
      <w:r w:rsidRPr="00A856AC">
        <w:rPr>
          <w:rFonts w:cs="Arial"/>
          <w:color w:val="222222"/>
          <w:shd w:val="clear" w:color="auto" w:fill="FFFFFF"/>
        </w:rPr>
        <w:t xml:space="preserve">Candidates who have submitted at least one scorable task between </w:t>
      </w:r>
      <w:r w:rsidR="00A85A00">
        <w:rPr>
          <w:rFonts w:cs="Arial"/>
          <w:color w:val="222222"/>
          <w:shd w:val="clear" w:color="auto" w:fill="FFFFFF"/>
        </w:rPr>
        <w:t>June 21</w:t>
      </w:r>
      <w:r w:rsidR="001D4798">
        <w:rPr>
          <w:rFonts w:cs="Arial"/>
          <w:color w:val="222222"/>
          <w:shd w:val="clear" w:color="auto" w:fill="FFFFFF"/>
        </w:rPr>
        <w:t>,</w:t>
      </w:r>
      <w:r w:rsidR="00A85A00">
        <w:rPr>
          <w:rFonts w:cs="Arial"/>
          <w:color w:val="222222"/>
          <w:shd w:val="clear" w:color="auto" w:fill="FFFFFF"/>
        </w:rPr>
        <w:t xml:space="preserve"> 2019</w:t>
      </w:r>
      <w:r w:rsidR="001D4798">
        <w:rPr>
          <w:rFonts w:cs="Arial"/>
          <w:color w:val="222222"/>
          <w:shd w:val="clear" w:color="auto" w:fill="FFFFFF"/>
        </w:rPr>
        <w:t>,</w:t>
      </w:r>
      <w:r w:rsidR="00A85A00">
        <w:rPr>
          <w:rFonts w:cs="Arial"/>
          <w:color w:val="222222"/>
          <w:shd w:val="clear" w:color="auto" w:fill="FFFFFF"/>
        </w:rPr>
        <w:t xml:space="preserve"> and </w:t>
      </w:r>
      <w:r w:rsidR="007261CD">
        <w:rPr>
          <w:rFonts w:cs="Arial"/>
          <w:color w:val="222222"/>
          <w:shd w:val="clear" w:color="auto" w:fill="FFFFFF"/>
        </w:rPr>
        <w:t xml:space="preserve">August </w:t>
      </w:r>
      <w:r w:rsidR="00A85A00">
        <w:rPr>
          <w:rFonts w:cs="Arial"/>
          <w:color w:val="222222"/>
          <w:shd w:val="clear" w:color="auto" w:fill="FFFFFF"/>
        </w:rPr>
        <w:t>31</w:t>
      </w:r>
      <w:r w:rsidR="007261CD">
        <w:rPr>
          <w:rFonts w:cs="Arial"/>
          <w:color w:val="222222"/>
          <w:shd w:val="clear" w:color="auto" w:fill="FFFFFF"/>
        </w:rPr>
        <w:t>, 2020</w:t>
      </w:r>
    </w:p>
    <w:p w14:paraId="7F9415A7" w14:textId="77777777" w:rsidR="009364B9" w:rsidRPr="00407482" w:rsidRDefault="009364B9" w:rsidP="009364B9">
      <w:r w:rsidRPr="00407482">
        <w:t>A summary of candidate numbers is as follows:</w:t>
      </w:r>
    </w:p>
    <w:p w14:paraId="6F0F9A75" w14:textId="2D9F133C" w:rsidR="009364B9" w:rsidRPr="00407482" w:rsidRDefault="009364B9" w:rsidP="009364B9">
      <w:pPr>
        <w:pStyle w:val="ListParagraph"/>
        <w:numPr>
          <w:ilvl w:val="0"/>
          <w:numId w:val="7"/>
        </w:numPr>
      </w:pPr>
      <w:r w:rsidRPr="00407482">
        <w:t xml:space="preserve">The N of PAL </w:t>
      </w:r>
      <w:r w:rsidR="00584A39">
        <w:t>c</w:t>
      </w:r>
      <w:r w:rsidRPr="00407482">
        <w:t xml:space="preserve">ompleters is </w:t>
      </w:r>
      <w:r w:rsidR="00FA0A2C">
        <w:t>281</w:t>
      </w:r>
      <w:r w:rsidRPr="00407482">
        <w:t xml:space="preserve">; </w:t>
      </w:r>
      <w:r w:rsidR="00241CEB">
        <w:t>that is</w:t>
      </w:r>
      <w:r w:rsidRPr="00407482">
        <w:t xml:space="preserve">, </w:t>
      </w:r>
      <w:r w:rsidR="00FA0A2C">
        <w:t>281</w:t>
      </w:r>
      <w:r w:rsidR="00FA0A2C" w:rsidRPr="00407482">
        <w:t xml:space="preserve"> </w:t>
      </w:r>
      <w:r w:rsidRPr="00407482">
        <w:t xml:space="preserve">candidates completed their </w:t>
      </w:r>
      <w:r w:rsidRPr="00A856AC">
        <w:rPr>
          <w:b/>
        </w:rPr>
        <w:t>final</w:t>
      </w:r>
      <w:r w:rsidRPr="00407482">
        <w:t xml:space="preserve"> task in the </w:t>
      </w:r>
      <w:r w:rsidR="00FA0A2C">
        <w:t>2019</w:t>
      </w:r>
      <w:r w:rsidRPr="00407482">
        <w:t>–</w:t>
      </w:r>
      <w:r w:rsidR="00FA0A2C">
        <w:t>2020</w:t>
      </w:r>
      <w:r w:rsidR="00FA0A2C" w:rsidRPr="00407482">
        <w:t xml:space="preserve"> </w:t>
      </w:r>
      <w:r w:rsidRPr="00407482">
        <w:t>program year, thereby obtaining scores on all four tasks within the PAL Assessment.</w:t>
      </w:r>
    </w:p>
    <w:p w14:paraId="44A55ED5" w14:textId="55B0ECA7" w:rsidR="009364B9" w:rsidRPr="00407482" w:rsidRDefault="009364B9" w:rsidP="009364B9">
      <w:pPr>
        <w:pStyle w:val="ListParagraph"/>
        <w:numPr>
          <w:ilvl w:val="0"/>
          <w:numId w:val="7"/>
        </w:numPr>
      </w:pPr>
      <w:r w:rsidRPr="00407482">
        <w:t>The N of All Takers (</w:t>
      </w:r>
      <w:r w:rsidR="002B5CFE">
        <w:t>2019</w:t>
      </w:r>
      <w:r w:rsidRPr="00407482">
        <w:t>–</w:t>
      </w:r>
      <w:r w:rsidR="002B5CFE">
        <w:t>2020</w:t>
      </w:r>
      <w:r w:rsidR="00CF6DDF">
        <w:t>)</w:t>
      </w:r>
      <w:r w:rsidR="002B5CFE">
        <w:t xml:space="preserve"> </w:t>
      </w:r>
      <w:r w:rsidRPr="00407482">
        <w:t xml:space="preserve">attempting at least one task is </w:t>
      </w:r>
      <w:r w:rsidR="002B5CFE">
        <w:t>546</w:t>
      </w:r>
      <w:r w:rsidRPr="00407482">
        <w:t>, as follows:</w:t>
      </w:r>
    </w:p>
    <w:p w14:paraId="1733F39D" w14:textId="77777777" w:rsidR="009364B9" w:rsidRPr="00A92468" w:rsidRDefault="009364B9" w:rsidP="009364B9">
      <w:pPr>
        <w:pStyle w:val="TableFigure"/>
      </w:pPr>
      <w:r w:rsidRPr="00A92468">
        <w:t xml:space="preserve">Table 1. Number of Tasks Completed by PAL Candidates </w:t>
      </w: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1620"/>
        <w:gridCol w:w="1522"/>
      </w:tblGrid>
      <w:tr w:rsidR="009364B9" w:rsidRPr="00A92468" w14:paraId="4A7FAA67" w14:textId="77777777" w:rsidTr="007E666D">
        <w:trPr>
          <w:cantSplit/>
          <w:tblHeader/>
          <w:jc w:val="center"/>
        </w:trPr>
        <w:tc>
          <w:tcPr>
            <w:tcW w:w="1620" w:type="dxa"/>
            <w:shd w:val="clear" w:color="auto" w:fill="E7E6E6" w:themeFill="background2"/>
            <w:tcMar>
              <w:left w:w="60" w:type="dxa"/>
              <w:right w:w="60" w:type="dxa"/>
            </w:tcMar>
            <w:vAlign w:val="center"/>
          </w:tcPr>
          <w:p w14:paraId="3F158688" w14:textId="77777777" w:rsidR="009364B9" w:rsidRPr="00A92468" w:rsidRDefault="009364B9" w:rsidP="007E666D">
            <w:pPr>
              <w:keepNext/>
              <w:adjustRightInd w:val="0"/>
              <w:spacing w:before="60" w:after="60" w:line="240" w:lineRule="auto"/>
              <w:jc w:val="center"/>
              <w:rPr>
                <w:b/>
                <w:bCs/>
                <w:color w:val="000000"/>
              </w:rPr>
            </w:pPr>
            <w:r w:rsidRPr="00A92468">
              <w:rPr>
                <w:b/>
                <w:bCs/>
                <w:color w:val="000000"/>
              </w:rPr>
              <w:t>N of Tasks Completed</w:t>
            </w:r>
          </w:p>
        </w:tc>
        <w:tc>
          <w:tcPr>
            <w:tcW w:w="1522" w:type="dxa"/>
            <w:shd w:val="clear" w:color="auto" w:fill="E7E6E6" w:themeFill="background2"/>
            <w:tcMar>
              <w:left w:w="60" w:type="dxa"/>
              <w:right w:w="60" w:type="dxa"/>
            </w:tcMar>
            <w:vAlign w:val="bottom"/>
          </w:tcPr>
          <w:p w14:paraId="37D6E799" w14:textId="77777777" w:rsidR="009364B9" w:rsidRPr="00A92468" w:rsidRDefault="009364B9" w:rsidP="007E666D">
            <w:pPr>
              <w:keepNext/>
              <w:adjustRightInd w:val="0"/>
              <w:spacing w:before="60" w:after="60"/>
              <w:jc w:val="center"/>
              <w:rPr>
                <w:b/>
                <w:bCs/>
                <w:color w:val="000000"/>
              </w:rPr>
            </w:pPr>
            <w:r w:rsidRPr="00A92468">
              <w:rPr>
                <w:b/>
                <w:bCs/>
                <w:color w:val="000000"/>
              </w:rPr>
              <w:t>N of Candidates</w:t>
            </w:r>
          </w:p>
        </w:tc>
      </w:tr>
      <w:tr w:rsidR="009364B9" w:rsidRPr="00A92468" w14:paraId="4C2E9203" w14:textId="77777777" w:rsidTr="007E666D">
        <w:trPr>
          <w:cantSplit/>
          <w:trHeight w:val="327"/>
          <w:jc w:val="center"/>
        </w:trPr>
        <w:tc>
          <w:tcPr>
            <w:tcW w:w="1620" w:type="dxa"/>
            <w:shd w:val="clear" w:color="auto" w:fill="auto"/>
            <w:tcMar>
              <w:left w:w="60" w:type="dxa"/>
              <w:right w:w="60" w:type="dxa"/>
            </w:tcMar>
            <w:vAlign w:val="bottom"/>
          </w:tcPr>
          <w:p w14:paraId="1EB918BF" w14:textId="77777777" w:rsidR="009364B9" w:rsidRPr="00A92468" w:rsidRDefault="009364B9" w:rsidP="007E666D">
            <w:pPr>
              <w:adjustRightInd w:val="0"/>
              <w:spacing w:before="60" w:after="60"/>
              <w:jc w:val="center"/>
              <w:rPr>
                <w:bCs/>
                <w:color w:val="000000"/>
              </w:rPr>
            </w:pPr>
            <w:r w:rsidRPr="00A92468">
              <w:rPr>
                <w:bCs/>
                <w:color w:val="000000"/>
              </w:rPr>
              <w:t>4</w:t>
            </w:r>
          </w:p>
        </w:tc>
        <w:tc>
          <w:tcPr>
            <w:tcW w:w="1522" w:type="dxa"/>
            <w:shd w:val="clear" w:color="auto" w:fill="auto"/>
            <w:tcMar>
              <w:left w:w="60" w:type="dxa"/>
              <w:right w:w="60" w:type="dxa"/>
            </w:tcMar>
            <w:vAlign w:val="center"/>
          </w:tcPr>
          <w:p w14:paraId="3DF71D5F" w14:textId="7F73A366" w:rsidR="009364B9" w:rsidRPr="00A92468" w:rsidRDefault="00890159" w:rsidP="00A856AC">
            <w:pPr>
              <w:tabs>
                <w:tab w:val="decimal" w:pos="832"/>
              </w:tabs>
              <w:adjustRightInd w:val="0"/>
              <w:spacing w:before="60" w:after="60"/>
              <w:rPr>
                <w:sz w:val="24"/>
                <w:szCs w:val="24"/>
              </w:rPr>
            </w:pPr>
            <w:r>
              <w:rPr>
                <w:color w:val="000000"/>
              </w:rPr>
              <w:t>167</w:t>
            </w:r>
          </w:p>
        </w:tc>
      </w:tr>
      <w:tr w:rsidR="005C3E95" w:rsidRPr="00A92468" w14:paraId="03B2E445" w14:textId="77777777" w:rsidTr="007E666D">
        <w:trPr>
          <w:cantSplit/>
          <w:jc w:val="center"/>
        </w:trPr>
        <w:tc>
          <w:tcPr>
            <w:tcW w:w="1620" w:type="dxa"/>
            <w:shd w:val="clear" w:color="auto" w:fill="auto"/>
            <w:tcMar>
              <w:left w:w="60" w:type="dxa"/>
              <w:right w:w="60" w:type="dxa"/>
            </w:tcMar>
            <w:vAlign w:val="bottom"/>
          </w:tcPr>
          <w:p w14:paraId="31A46863" w14:textId="77777777" w:rsidR="005C3E95" w:rsidRPr="00A92468" w:rsidRDefault="005C3E95" w:rsidP="005C3E95">
            <w:pPr>
              <w:adjustRightInd w:val="0"/>
              <w:spacing w:before="60" w:after="60"/>
              <w:jc w:val="center"/>
              <w:rPr>
                <w:bCs/>
                <w:color w:val="000000"/>
              </w:rPr>
            </w:pPr>
            <w:r w:rsidRPr="00A92468">
              <w:rPr>
                <w:bCs/>
                <w:color w:val="000000"/>
              </w:rPr>
              <w:t>3</w:t>
            </w:r>
          </w:p>
        </w:tc>
        <w:tc>
          <w:tcPr>
            <w:tcW w:w="1522" w:type="dxa"/>
            <w:shd w:val="clear" w:color="auto" w:fill="auto"/>
            <w:tcMar>
              <w:left w:w="60" w:type="dxa"/>
              <w:right w:w="60" w:type="dxa"/>
            </w:tcMar>
            <w:vAlign w:val="bottom"/>
          </w:tcPr>
          <w:p w14:paraId="0B457C01" w14:textId="12506D01" w:rsidR="005C3E95" w:rsidRPr="00A92468" w:rsidRDefault="00890159" w:rsidP="005C3E95">
            <w:pPr>
              <w:tabs>
                <w:tab w:val="decimal" w:pos="832"/>
              </w:tabs>
              <w:adjustRightInd w:val="0"/>
              <w:spacing w:before="60" w:after="60"/>
              <w:rPr>
                <w:color w:val="000000"/>
              </w:rPr>
            </w:pPr>
            <w:r>
              <w:rPr>
                <w:color w:val="000000"/>
              </w:rPr>
              <w:t>75</w:t>
            </w:r>
          </w:p>
        </w:tc>
      </w:tr>
      <w:tr w:rsidR="005C3E95" w:rsidRPr="00A92468" w14:paraId="6B2E1C8A" w14:textId="77777777" w:rsidTr="007E666D">
        <w:trPr>
          <w:cantSplit/>
          <w:jc w:val="center"/>
        </w:trPr>
        <w:tc>
          <w:tcPr>
            <w:tcW w:w="1620" w:type="dxa"/>
            <w:shd w:val="clear" w:color="auto" w:fill="auto"/>
            <w:tcMar>
              <w:left w:w="60" w:type="dxa"/>
              <w:right w:w="60" w:type="dxa"/>
            </w:tcMar>
            <w:vAlign w:val="bottom"/>
          </w:tcPr>
          <w:p w14:paraId="00EBDD7F" w14:textId="77777777" w:rsidR="005C3E95" w:rsidRPr="00A92468" w:rsidRDefault="005C3E95" w:rsidP="005C3E95">
            <w:pPr>
              <w:adjustRightInd w:val="0"/>
              <w:spacing w:before="60" w:after="60"/>
              <w:jc w:val="center"/>
              <w:rPr>
                <w:bCs/>
                <w:color w:val="000000"/>
              </w:rPr>
            </w:pPr>
            <w:r w:rsidRPr="00A92468">
              <w:rPr>
                <w:bCs/>
                <w:color w:val="000000"/>
              </w:rPr>
              <w:t>2</w:t>
            </w:r>
          </w:p>
        </w:tc>
        <w:tc>
          <w:tcPr>
            <w:tcW w:w="1522" w:type="dxa"/>
            <w:shd w:val="clear" w:color="auto" w:fill="auto"/>
            <w:tcMar>
              <w:left w:w="60" w:type="dxa"/>
              <w:right w:w="60" w:type="dxa"/>
            </w:tcMar>
            <w:vAlign w:val="bottom"/>
          </w:tcPr>
          <w:p w14:paraId="739D0DFA" w14:textId="32727709" w:rsidR="005C3E95" w:rsidRPr="00A92468" w:rsidRDefault="00890159" w:rsidP="005C3E95">
            <w:pPr>
              <w:tabs>
                <w:tab w:val="decimal" w:pos="832"/>
              </w:tabs>
              <w:adjustRightInd w:val="0"/>
              <w:spacing w:before="60" w:after="60"/>
              <w:rPr>
                <w:color w:val="000000"/>
              </w:rPr>
            </w:pPr>
            <w:r>
              <w:rPr>
                <w:color w:val="000000"/>
              </w:rPr>
              <w:t>128</w:t>
            </w:r>
          </w:p>
        </w:tc>
      </w:tr>
      <w:tr w:rsidR="005C3E95" w:rsidRPr="00A92468" w14:paraId="4BAE63EC" w14:textId="77777777" w:rsidTr="007E666D">
        <w:trPr>
          <w:cantSplit/>
          <w:jc w:val="center"/>
        </w:trPr>
        <w:tc>
          <w:tcPr>
            <w:tcW w:w="1620" w:type="dxa"/>
            <w:shd w:val="clear" w:color="auto" w:fill="auto"/>
            <w:tcMar>
              <w:left w:w="60" w:type="dxa"/>
              <w:right w:w="60" w:type="dxa"/>
            </w:tcMar>
            <w:vAlign w:val="bottom"/>
          </w:tcPr>
          <w:p w14:paraId="6309D517" w14:textId="77777777" w:rsidR="005C3E95" w:rsidRPr="00A92468" w:rsidRDefault="005C3E95" w:rsidP="005C3E95">
            <w:pPr>
              <w:keepNext/>
              <w:adjustRightInd w:val="0"/>
              <w:spacing w:before="60" w:after="60"/>
              <w:jc w:val="center"/>
              <w:rPr>
                <w:bCs/>
                <w:color w:val="000000"/>
              </w:rPr>
            </w:pPr>
            <w:r w:rsidRPr="00A92468">
              <w:rPr>
                <w:bCs/>
                <w:color w:val="000000"/>
              </w:rPr>
              <w:t>1</w:t>
            </w:r>
          </w:p>
        </w:tc>
        <w:tc>
          <w:tcPr>
            <w:tcW w:w="1522" w:type="dxa"/>
            <w:shd w:val="clear" w:color="auto" w:fill="auto"/>
            <w:tcMar>
              <w:left w:w="60" w:type="dxa"/>
              <w:right w:w="60" w:type="dxa"/>
            </w:tcMar>
            <w:vAlign w:val="bottom"/>
          </w:tcPr>
          <w:p w14:paraId="0B40B00C" w14:textId="6C4D6C88" w:rsidR="005C3E95" w:rsidRPr="00A92468" w:rsidRDefault="00890159" w:rsidP="005C3E95">
            <w:pPr>
              <w:keepNext/>
              <w:tabs>
                <w:tab w:val="decimal" w:pos="832"/>
              </w:tabs>
              <w:adjustRightInd w:val="0"/>
              <w:spacing w:before="60" w:after="60"/>
              <w:rPr>
                <w:color w:val="000000"/>
              </w:rPr>
            </w:pPr>
            <w:r>
              <w:rPr>
                <w:color w:val="000000"/>
              </w:rPr>
              <w:t>176</w:t>
            </w:r>
          </w:p>
        </w:tc>
      </w:tr>
      <w:tr w:rsidR="005C3E95" w:rsidRPr="00A92468" w14:paraId="40F0CAB1" w14:textId="77777777" w:rsidTr="007E666D">
        <w:trPr>
          <w:cantSplit/>
          <w:jc w:val="center"/>
        </w:trPr>
        <w:tc>
          <w:tcPr>
            <w:tcW w:w="1620" w:type="dxa"/>
            <w:shd w:val="clear" w:color="auto" w:fill="auto"/>
            <w:tcMar>
              <w:left w:w="60" w:type="dxa"/>
              <w:right w:w="60" w:type="dxa"/>
            </w:tcMar>
          </w:tcPr>
          <w:p w14:paraId="7C3C2AF9" w14:textId="77777777" w:rsidR="005C3E95" w:rsidRPr="00A92468" w:rsidRDefault="005C3E95" w:rsidP="005C3E95">
            <w:pPr>
              <w:adjustRightInd w:val="0"/>
              <w:spacing w:before="60" w:after="60"/>
              <w:ind w:left="562"/>
              <w:rPr>
                <w:b/>
                <w:bCs/>
                <w:color w:val="000000"/>
              </w:rPr>
            </w:pPr>
            <w:r w:rsidRPr="00A92468">
              <w:rPr>
                <w:b/>
                <w:bCs/>
                <w:color w:val="000000"/>
              </w:rPr>
              <w:t>Total</w:t>
            </w:r>
          </w:p>
        </w:tc>
        <w:tc>
          <w:tcPr>
            <w:tcW w:w="1522" w:type="dxa"/>
            <w:shd w:val="clear" w:color="auto" w:fill="auto"/>
            <w:tcMar>
              <w:left w:w="60" w:type="dxa"/>
              <w:right w:w="60" w:type="dxa"/>
            </w:tcMar>
            <w:vAlign w:val="bottom"/>
          </w:tcPr>
          <w:p w14:paraId="2B499549" w14:textId="71499C8F" w:rsidR="005C3E95" w:rsidRPr="003E2820" w:rsidRDefault="00890159" w:rsidP="005C3E95">
            <w:pPr>
              <w:tabs>
                <w:tab w:val="decimal" w:pos="832"/>
              </w:tabs>
              <w:adjustRightInd w:val="0"/>
              <w:spacing w:before="60" w:after="60"/>
              <w:rPr>
                <w:b/>
                <w:bCs/>
                <w:color w:val="000000"/>
              </w:rPr>
            </w:pPr>
            <w:r w:rsidRPr="003E2820">
              <w:rPr>
                <w:b/>
                <w:bCs/>
                <w:color w:val="000000"/>
              </w:rPr>
              <w:t>546</w:t>
            </w:r>
          </w:p>
        </w:tc>
      </w:tr>
    </w:tbl>
    <w:p w14:paraId="709CB27A" w14:textId="77777777" w:rsidR="00A92468" w:rsidRDefault="00A92468" w:rsidP="00A92468">
      <w:pPr>
        <w:pStyle w:val="TableFigure"/>
        <w:jc w:val="left"/>
        <w:rPr>
          <w:b w:val="0"/>
        </w:rPr>
      </w:pPr>
    </w:p>
    <w:p w14:paraId="4677EBC7" w14:textId="78437230" w:rsidR="00A92468" w:rsidRPr="00A92468" w:rsidRDefault="004A1A33" w:rsidP="00407482">
      <w:pPr>
        <w:rPr>
          <w:b/>
        </w:rPr>
      </w:pPr>
      <w:r w:rsidRPr="00A92468">
        <w:t xml:space="preserve">During </w:t>
      </w:r>
      <w:r w:rsidR="00584A39">
        <w:t>p</w:t>
      </w:r>
      <w:r w:rsidRPr="00A92468">
        <w:t xml:space="preserve">rogram </w:t>
      </w:r>
      <w:r w:rsidR="00584A39">
        <w:t>y</w:t>
      </w:r>
      <w:r w:rsidRPr="00A92468">
        <w:t xml:space="preserve">ear </w:t>
      </w:r>
      <w:r w:rsidR="00890159">
        <w:t>2019</w:t>
      </w:r>
      <w:r w:rsidR="001D4798">
        <w:t>–</w:t>
      </w:r>
      <w:r w:rsidR="00890159">
        <w:t>2020</w:t>
      </w:r>
      <w:r w:rsidRPr="00A92468">
        <w:t xml:space="preserve">, </w:t>
      </w:r>
      <w:r w:rsidR="00890159">
        <w:t>546</w:t>
      </w:r>
      <w:r w:rsidR="00890159" w:rsidRPr="00A92468">
        <w:t xml:space="preserve"> </w:t>
      </w:r>
      <w:r w:rsidR="00AE4EEC" w:rsidRPr="00A92468">
        <w:t xml:space="preserve">individual </w:t>
      </w:r>
      <w:r w:rsidRPr="00A92468">
        <w:t xml:space="preserve">candidates submitted to </w:t>
      </w:r>
      <w:r w:rsidR="00960672" w:rsidRPr="00A92468">
        <w:t>Pearson</w:t>
      </w:r>
      <w:r w:rsidRPr="00A92468">
        <w:t xml:space="preserve"> at least one scorable PAL portfolio task toward the assessment for licensure (as shown in Table </w:t>
      </w:r>
      <w:r w:rsidR="006A4DF5" w:rsidRPr="00A92468">
        <w:t>1</w:t>
      </w:r>
      <w:r w:rsidRPr="00A92468">
        <w:t>).</w:t>
      </w:r>
      <w:r w:rsidR="00CE1CCA" w:rsidRPr="00A92468">
        <w:t xml:space="preserve"> </w:t>
      </w:r>
      <w:r w:rsidRPr="00A92468">
        <w:t xml:space="preserve">This included </w:t>
      </w:r>
      <w:r w:rsidR="00890159">
        <w:t>167</w:t>
      </w:r>
      <w:r w:rsidR="00890159" w:rsidRPr="00A92468">
        <w:t xml:space="preserve"> </w:t>
      </w:r>
      <w:r w:rsidRPr="00A92468">
        <w:t xml:space="preserve">candidates who completed all four tasks, </w:t>
      </w:r>
      <w:r w:rsidR="00890159">
        <w:t>75</w:t>
      </w:r>
      <w:r w:rsidR="00890159" w:rsidRPr="00A92468">
        <w:t xml:space="preserve"> </w:t>
      </w:r>
      <w:r w:rsidRPr="00A92468">
        <w:t xml:space="preserve">candidates who completed three tasks, </w:t>
      </w:r>
      <w:r w:rsidR="00890159">
        <w:t>128</w:t>
      </w:r>
      <w:r w:rsidR="001D4798">
        <w:t xml:space="preserve"> </w:t>
      </w:r>
      <w:r w:rsidRPr="00A92468">
        <w:t>candidates who completed two tasks, and</w:t>
      </w:r>
      <w:r w:rsidR="001D4798">
        <w:t xml:space="preserve"> </w:t>
      </w:r>
      <w:r w:rsidR="00890159">
        <w:t>176</w:t>
      </w:r>
      <w:r w:rsidR="005C3E95" w:rsidRPr="00A92468">
        <w:t xml:space="preserve"> </w:t>
      </w:r>
      <w:r w:rsidRPr="00A92468">
        <w:t xml:space="preserve">candidates who completed one task. In contrast, </w:t>
      </w:r>
      <w:r w:rsidR="005C3E95">
        <w:t>fewer (379)</w:t>
      </w:r>
      <w:r w:rsidR="005C3E95" w:rsidRPr="00A92468">
        <w:t xml:space="preserve"> </w:t>
      </w:r>
      <w:r w:rsidR="00A92468" w:rsidRPr="00A92468">
        <w:t xml:space="preserve">individual candidates submitted at least one scorable PAL portfolio task and </w:t>
      </w:r>
      <w:r w:rsidR="005C3E95">
        <w:t>fewer (147)</w:t>
      </w:r>
      <w:r w:rsidR="005C3E95" w:rsidRPr="00A92468">
        <w:t xml:space="preserve"> </w:t>
      </w:r>
      <w:r w:rsidR="00A92468" w:rsidRPr="00A92468">
        <w:t xml:space="preserve">candidates completed all four tasks in </w:t>
      </w:r>
      <w:r w:rsidR="00584A39">
        <w:t>p</w:t>
      </w:r>
      <w:r w:rsidR="00A92468" w:rsidRPr="00A92468">
        <w:t xml:space="preserve">rogram </w:t>
      </w:r>
      <w:r w:rsidR="00584A39">
        <w:t>y</w:t>
      </w:r>
      <w:r w:rsidR="00A92468" w:rsidRPr="00A92468">
        <w:t xml:space="preserve">ear </w:t>
      </w:r>
      <w:r w:rsidR="00890159">
        <w:t>2018</w:t>
      </w:r>
      <w:r w:rsidR="001D4798">
        <w:t>–</w:t>
      </w:r>
      <w:r w:rsidR="00890159">
        <w:t>2019</w:t>
      </w:r>
      <w:r w:rsidR="00A92468" w:rsidRPr="00A92468">
        <w:t>.</w:t>
      </w:r>
    </w:p>
    <w:p w14:paraId="38B7B7DA" w14:textId="684FF0EE" w:rsidR="000640F6" w:rsidRDefault="00EB003A" w:rsidP="00EB003A">
      <w:r>
        <w:lastRenderedPageBreak/>
        <w:t>Table 2 shows the percentage by demographic attribute of completers and all takers passing all or some of the PAL tasks. The first column includes the pass rate for all candidates who finished</w:t>
      </w:r>
      <w:r w:rsidR="009A1345">
        <w:t xml:space="preserve"> </w:t>
      </w:r>
      <w:r>
        <w:t xml:space="preserve">the PAL assessment </w:t>
      </w:r>
      <w:r w:rsidR="00B97945">
        <w:t xml:space="preserve">(“completers”) </w:t>
      </w:r>
      <w:r>
        <w:t xml:space="preserve">by submitting their </w:t>
      </w:r>
      <w:r w:rsidRPr="00A856AC">
        <w:rPr>
          <w:b/>
        </w:rPr>
        <w:t>final</w:t>
      </w:r>
      <w:r>
        <w:t xml:space="preserve"> task</w:t>
      </w:r>
      <w:r w:rsidR="000640F6">
        <w:t xml:space="preserve"> and passing the PAL</w:t>
      </w:r>
      <w:r>
        <w:t xml:space="preserve"> in the </w:t>
      </w:r>
      <w:r w:rsidR="00B176B6">
        <w:t>2019</w:t>
      </w:r>
      <w:r w:rsidR="00B97945">
        <w:t>–</w:t>
      </w:r>
      <w:r w:rsidR="00B176B6">
        <w:t>2020</w:t>
      </w:r>
      <w:r w:rsidR="00E31B66">
        <w:t xml:space="preserve"> </w:t>
      </w:r>
      <w:r>
        <w:t>program year</w:t>
      </w:r>
      <w:r w:rsidR="000640F6">
        <w:t xml:space="preserve">. This includes individuals who began submitting tasks in </w:t>
      </w:r>
      <w:r w:rsidR="009A1345">
        <w:t>prior (</w:t>
      </w:r>
      <w:r w:rsidR="00E31B66">
        <w:t>or 2017</w:t>
      </w:r>
      <w:r w:rsidR="00241CEB">
        <w:t>–</w:t>
      </w:r>
      <w:r w:rsidR="00E31B66">
        <w:t>2018</w:t>
      </w:r>
      <w:r w:rsidR="00B176B6">
        <w:t xml:space="preserve"> or 2018</w:t>
      </w:r>
      <w:r w:rsidR="00B97945">
        <w:t>–</w:t>
      </w:r>
      <w:r w:rsidR="00B176B6">
        <w:t>2019</w:t>
      </w:r>
      <w:r w:rsidR="009A1345">
        <w:t>)</w:t>
      </w:r>
      <w:r w:rsidR="000640F6">
        <w:t xml:space="preserve"> program year</w:t>
      </w:r>
      <w:r w:rsidR="00E31B66">
        <w:t>s</w:t>
      </w:r>
      <w:r w:rsidR="000640F6">
        <w:t xml:space="preserve"> but only </w:t>
      </w:r>
      <w:r w:rsidR="00E31B66">
        <w:t xml:space="preserve">passed </w:t>
      </w:r>
      <w:r w:rsidR="000640F6">
        <w:t xml:space="preserve">upon submitting their </w:t>
      </w:r>
      <w:r w:rsidR="000640F6" w:rsidRPr="009A1345">
        <w:t>final</w:t>
      </w:r>
      <w:r w:rsidR="000640F6">
        <w:t xml:space="preserve"> task in the </w:t>
      </w:r>
      <w:r w:rsidR="00B176B6">
        <w:t>2019</w:t>
      </w:r>
      <w:r w:rsidR="00B97945">
        <w:t>–</w:t>
      </w:r>
      <w:r w:rsidR="00B176B6">
        <w:t>2020</w:t>
      </w:r>
      <w:r w:rsidR="00E31B66">
        <w:t xml:space="preserve"> </w:t>
      </w:r>
      <w:r w:rsidR="000640F6">
        <w:t xml:space="preserve">program year. The first column also includes candidates who submitted all four tasks and passed the PAL assessment during the </w:t>
      </w:r>
      <w:r w:rsidR="00B176B6">
        <w:t>2019</w:t>
      </w:r>
      <w:r w:rsidR="00B97945">
        <w:t>–</w:t>
      </w:r>
      <w:r w:rsidR="00B176B6">
        <w:t>2020</w:t>
      </w:r>
      <w:r w:rsidR="000640F6">
        <w:t xml:space="preserve"> program year only. </w:t>
      </w:r>
      <w:r w:rsidR="00D56BB6">
        <w:t xml:space="preserve">The overall pass rate for the PAL assessment during the </w:t>
      </w:r>
      <w:r w:rsidR="00B176B6">
        <w:t>2019</w:t>
      </w:r>
      <w:r w:rsidR="00B97945">
        <w:t>–</w:t>
      </w:r>
      <w:r w:rsidR="00B176B6">
        <w:t>2020</w:t>
      </w:r>
      <w:r w:rsidR="00D56BB6">
        <w:t xml:space="preserve"> program year was 9</w:t>
      </w:r>
      <w:r w:rsidR="009A1345">
        <w:t>1</w:t>
      </w:r>
      <w:r w:rsidR="00D56BB6">
        <w:t>% (N=</w:t>
      </w:r>
      <w:r w:rsidR="00B176B6">
        <w:t>281</w:t>
      </w:r>
      <w:r w:rsidR="00D56BB6">
        <w:t>).</w:t>
      </w:r>
    </w:p>
    <w:p w14:paraId="7E759F86" w14:textId="07895CFF" w:rsidR="00C50ACA" w:rsidRDefault="00C50ACA" w:rsidP="00EB003A">
      <w:pPr>
        <w:rPr>
          <w:b/>
        </w:rPr>
      </w:pPr>
      <w:r w:rsidRPr="00BA7710">
        <w:rPr>
          <w:b/>
        </w:rPr>
        <w:t>Additional note</w:t>
      </w:r>
      <w:r w:rsidR="00BA7710">
        <w:rPr>
          <w:b/>
        </w:rPr>
        <w:t>, as stated previously</w:t>
      </w:r>
      <w:r w:rsidRPr="00BA7710">
        <w:rPr>
          <w:b/>
        </w:rPr>
        <w:t>: For all tables</w:t>
      </w:r>
      <w:r>
        <w:t xml:space="preserve">, </w:t>
      </w:r>
      <w:r w:rsidR="00B97945">
        <w:rPr>
          <w:b/>
        </w:rPr>
        <w:t>d</w:t>
      </w:r>
      <w:r w:rsidRPr="00A92468">
        <w:rPr>
          <w:b/>
        </w:rPr>
        <w:t xml:space="preserve">ata </w:t>
      </w:r>
      <w:r w:rsidR="00B97945">
        <w:rPr>
          <w:b/>
        </w:rPr>
        <w:t>are</w:t>
      </w:r>
      <w:r w:rsidR="00B97945" w:rsidRPr="00A92468">
        <w:rPr>
          <w:b/>
        </w:rPr>
        <w:t xml:space="preserve"> </w:t>
      </w:r>
      <w:r w:rsidRPr="00A92468">
        <w:rPr>
          <w:b/>
        </w:rPr>
        <w:t xml:space="preserve">suppressed for any groups with fewer than </w:t>
      </w:r>
      <w:r w:rsidR="00414C73">
        <w:rPr>
          <w:b/>
        </w:rPr>
        <w:t>10 candidates (represented as “- -</w:t>
      </w:r>
      <w:r w:rsidR="00453262" w:rsidRPr="00A92468">
        <w:rPr>
          <w:b/>
        </w:rPr>
        <w:t>”</w:t>
      </w:r>
      <w:r w:rsidRPr="00A92468">
        <w:rPr>
          <w:b/>
        </w:rPr>
        <w:t>). Groups with no data are represented with an N of “0</w:t>
      </w:r>
      <w:r w:rsidR="00B97945">
        <w:rPr>
          <w:b/>
        </w:rPr>
        <w:t>.</w:t>
      </w:r>
      <w:r w:rsidRPr="00A92468">
        <w:rPr>
          <w:b/>
        </w:rPr>
        <w:t>”</w:t>
      </w:r>
    </w:p>
    <w:p w14:paraId="587D8FE5" w14:textId="2A070F1B" w:rsidR="00EF2D95" w:rsidRDefault="00EF2D95" w:rsidP="00EB003A">
      <w:r>
        <w:t xml:space="preserve">For Table 2 </w:t>
      </w:r>
      <w:r w:rsidR="00774CE2">
        <w:t>data, there</w:t>
      </w:r>
      <w:r w:rsidR="0082153E">
        <w:t xml:space="preserve"> are no groups with an N of “0</w:t>
      </w:r>
      <w:r w:rsidR="00B97945">
        <w:t>.</w:t>
      </w:r>
      <w:r w:rsidR="00774CE2">
        <w:t>”</w:t>
      </w:r>
      <w:r w:rsidR="00B72C80">
        <w:t xml:space="preserve"> </w:t>
      </w:r>
      <w:r w:rsidR="00B97945">
        <w:t>For g</w:t>
      </w:r>
      <w:r w:rsidR="0082153E">
        <w:t xml:space="preserve">roups with </w:t>
      </w:r>
      <w:r w:rsidR="00774CE2">
        <w:t>an N</w:t>
      </w:r>
      <w:r w:rsidR="00B72C80">
        <w:t xml:space="preserve">&lt;10, data columns </w:t>
      </w:r>
      <w:r w:rsidR="00CC6DE4">
        <w:t>are shown</w:t>
      </w:r>
      <w:r w:rsidR="00B72C80">
        <w:t xml:space="preserve"> as “</w:t>
      </w:r>
      <w:r w:rsidR="00453262">
        <w:t>- -</w:t>
      </w:r>
      <w:r w:rsidR="00453262" w:rsidRPr="00453262">
        <w:t>”</w:t>
      </w:r>
      <w:r w:rsidR="00B72C80" w:rsidRPr="00453262">
        <w:t xml:space="preserve"> </w:t>
      </w:r>
      <w:r w:rsidR="00B72C80">
        <w:t>to suppress data.</w:t>
      </w:r>
    </w:p>
    <w:p w14:paraId="264C70C0" w14:textId="4B197032" w:rsidR="00EB003A" w:rsidRDefault="000640F6" w:rsidP="00EB003A">
      <w:r>
        <w:t>Table 2</w:t>
      </w:r>
      <w:r w:rsidR="00B97945">
        <w:t>:</w:t>
      </w:r>
      <w:r>
        <w:t xml:space="preserve"> </w:t>
      </w:r>
      <w:r w:rsidR="00F64AFE">
        <w:t xml:space="preserve">There </w:t>
      </w:r>
      <w:r w:rsidR="00B97945">
        <w:t xml:space="preserve">are </w:t>
      </w:r>
      <w:r w:rsidR="00F64AFE">
        <w:t xml:space="preserve">no </w:t>
      </w:r>
      <w:r w:rsidR="00EB003A">
        <w:t>data show</w:t>
      </w:r>
      <w:r w:rsidR="00B97945">
        <w:t>ing</w:t>
      </w:r>
      <w:r w:rsidR="00EB003A">
        <w:t xml:space="preserve"> that the </w:t>
      </w:r>
      <w:r w:rsidR="00EB003A" w:rsidRPr="00815D01">
        <w:t>p</w:t>
      </w:r>
      <w:r w:rsidR="00EB003A">
        <w:t>ercentage distributions differ</w:t>
      </w:r>
      <w:r w:rsidR="00EB003A" w:rsidRPr="00815D01">
        <w:t xml:space="preserve"> by program pathway</w:t>
      </w:r>
      <w:r w:rsidR="00EB003A">
        <w:t xml:space="preserve"> and gender</w:t>
      </w:r>
      <w:r w:rsidR="00EB003A" w:rsidRPr="00815D01">
        <w:t xml:space="preserve">. </w:t>
      </w:r>
      <w:r w:rsidR="00F64AFE">
        <w:t xml:space="preserve">Nearly three </w:t>
      </w:r>
      <w:r w:rsidR="00CC6DE4">
        <w:t>times as</w:t>
      </w:r>
      <w:r w:rsidR="00EB003A">
        <w:t xml:space="preserve"> many females completed the assessment as males, although both groups had similar pass rates. However, there </w:t>
      </w:r>
      <w:r w:rsidR="004C23FD">
        <w:t>are</w:t>
      </w:r>
      <w:r w:rsidR="00EB003A">
        <w:t xml:space="preserve"> difference</w:t>
      </w:r>
      <w:r w:rsidR="004C23FD">
        <w:t>s</w:t>
      </w:r>
      <w:r w:rsidR="00EB003A">
        <w:t xml:space="preserve"> between pass rates for candidates submitting Task </w:t>
      </w:r>
      <w:r w:rsidR="004C23FD">
        <w:t>1</w:t>
      </w:r>
      <w:r w:rsidR="00F64AFE">
        <w:t xml:space="preserve"> </w:t>
      </w:r>
      <w:r w:rsidR="00E07A7B">
        <w:t>(</w:t>
      </w:r>
      <w:r w:rsidR="00F64AFE">
        <w:t>pass rates were 2% higher for females</w:t>
      </w:r>
      <w:r w:rsidR="00E07A7B">
        <w:t>),</w:t>
      </w:r>
      <w:r w:rsidR="004C23FD">
        <w:t xml:space="preserve"> </w:t>
      </w:r>
      <w:r w:rsidR="00F64AFE">
        <w:t xml:space="preserve">Task </w:t>
      </w:r>
      <w:r w:rsidR="00EB003A">
        <w:t>2</w:t>
      </w:r>
      <w:r w:rsidR="004C23FD">
        <w:t xml:space="preserve"> </w:t>
      </w:r>
      <w:r w:rsidR="00E07A7B">
        <w:t>(</w:t>
      </w:r>
      <w:r w:rsidR="00F64AFE">
        <w:t>1% higher for females</w:t>
      </w:r>
      <w:r w:rsidR="00E07A7B">
        <w:t>),</w:t>
      </w:r>
      <w:r w:rsidR="00F64AFE">
        <w:t xml:space="preserve"> and</w:t>
      </w:r>
      <w:r w:rsidR="004C23FD">
        <w:t xml:space="preserve"> </w:t>
      </w:r>
      <w:r w:rsidR="00E07A7B">
        <w:t xml:space="preserve">Task </w:t>
      </w:r>
      <w:r w:rsidR="004C23FD">
        <w:t>4</w:t>
      </w:r>
      <w:r w:rsidR="00F64AFE">
        <w:t xml:space="preserve"> </w:t>
      </w:r>
      <w:r w:rsidR="00E07A7B">
        <w:t>(</w:t>
      </w:r>
      <w:r w:rsidR="00F64AFE">
        <w:t xml:space="preserve">3% higher for </w:t>
      </w:r>
      <w:r w:rsidR="00774CE2">
        <w:t>females</w:t>
      </w:r>
      <w:r w:rsidR="00E07A7B">
        <w:t>)</w:t>
      </w:r>
      <w:r w:rsidR="00774CE2">
        <w:t xml:space="preserve"> in</w:t>
      </w:r>
      <w:r w:rsidR="00EB003A">
        <w:t xml:space="preserve"> the </w:t>
      </w:r>
      <w:r w:rsidR="00F64AFE">
        <w:t>2019</w:t>
      </w:r>
      <w:r w:rsidR="00E07A7B">
        <w:t>–</w:t>
      </w:r>
      <w:r w:rsidR="00F64AFE">
        <w:t>2020</w:t>
      </w:r>
      <w:r w:rsidR="00EB003A">
        <w:t xml:space="preserve"> program year</w:t>
      </w:r>
      <w:r w:rsidR="00774CE2">
        <w:t>.</w:t>
      </w:r>
    </w:p>
    <w:p w14:paraId="252965E4" w14:textId="77777777" w:rsidR="00EB003A" w:rsidRPr="00A92468" w:rsidRDefault="00EB003A" w:rsidP="00407482">
      <w:pPr>
        <w:sectPr w:rsidR="00EB003A" w:rsidRPr="00A92468" w:rsidSect="006F77B6">
          <w:footerReference w:type="default" r:id="rId25"/>
          <w:headerReference w:type="first" r:id="rId26"/>
          <w:footerReference w:type="first" r:id="rId27"/>
          <w:pgSz w:w="12240" w:h="15840"/>
          <w:pgMar w:top="1440" w:right="1440" w:bottom="1440" w:left="1440" w:header="720" w:footer="720" w:gutter="0"/>
          <w:pgNumType w:start="1"/>
          <w:cols w:space="720"/>
          <w:titlePg/>
          <w:docGrid w:linePitch="360"/>
        </w:sectPr>
      </w:pPr>
    </w:p>
    <w:p w14:paraId="04EED4EA" w14:textId="51D71F23" w:rsidR="00B176B6" w:rsidRPr="00414C73" w:rsidRDefault="00B176B6" w:rsidP="00B176B6">
      <w:pPr>
        <w:pStyle w:val="TableFigure"/>
      </w:pPr>
      <w:r w:rsidRPr="004A1A33">
        <w:lastRenderedPageBreak/>
        <w:t xml:space="preserve">Table </w:t>
      </w:r>
      <w:r>
        <w:t>2</w:t>
      </w:r>
      <w:r w:rsidRPr="004A1A33">
        <w:t>.</w:t>
      </w:r>
      <w:r>
        <w:t xml:space="preserve"> Best Attempt Assessment Pass Rates by Demographic Characteristic for Candidates Submitting Tasks in 2019</w:t>
      </w:r>
      <w:r w:rsidR="00D340E3">
        <w:t>–</w:t>
      </w:r>
      <w:r>
        <w:t xml:space="preserve">2020 </w:t>
      </w:r>
    </w:p>
    <w:p w14:paraId="4CBBACCC" w14:textId="77777777" w:rsidR="00EB003A" w:rsidRDefault="00EB003A" w:rsidP="00186761"/>
    <w:tbl>
      <w:tblPr>
        <w:tblW w:w="0" w:type="auto"/>
        <w:jc w:val="center"/>
        <w:tblLayout w:type="fixed"/>
        <w:tblCellMar>
          <w:left w:w="0" w:type="dxa"/>
          <w:right w:w="0" w:type="dxa"/>
        </w:tblCellMar>
        <w:tblLook w:val="0000" w:firstRow="0" w:lastRow="0" w:firstColumn="0" w:lastColumn="0" w:noHBand="0" w:noVBand="0"/>
      </w:tblPr>
      <w:tblGrid>
        <w:gridCol w:w="2880"/>
        <w:gridCol w:w="1085"/>
        <w:gridCol w:w="1085"/>
        <w:gridCol w:w="1085"/>
        <w:gridCol w:w="1085"/>
        <w:gridCol w:w="1085"/>
        <w:gridCol w:w="1085"/>
        <w:gridCol w:w="1085"/>
        <w:gridCol w:w="1085"/>
        <w:gridCol w:w="1085"/>
        <w:gridCol w:w="1085"/>
      </w:tblGrid>
      <w:tr w:rsidR="00B20C81" w:rsidRPr="00B20C81" w14:paraId="0A25F6E4" w14:textId="77777777" w:rsidTr="00822AEF">
        <w:trPr>
          <w:cantSplit/>
          <w:tblHeader/>
          <w:jc w:val="center"/>
        </w:trPr>
        <w:tc>
          <w:tcPr>
            <w:tcW w:w="2880"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298284B3" w14:textId="77777777" w:rsidR="00B20C81" w:rsidRPr="00D340E3" w:rsidRDefault="00B20C81" w:rsidP="00D340E3">
            <w:pPr>
              <w:keepNext/>
              <w:adjustRightInd w:val="0"/>
              <w:spacing w:before="60" w:after="60"/>
              <w:rPr>
                <w:b/>
                <w:bCs/>
                <w:color w:val="000000"/>
              </w:rPr>
            </w:pPr>
          </w:p>
        </w:tc>
        <w:tc>
          <w:tcPr>
            <w:tcW w:w="2170" w:type="dxa"/>
            <w:gridSpan w:val="2"/>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0F298525" w14:textId="77777777" w:rsidR="00B20C81" w:rsidRPr="00D340E3" w:rsidRDefault="00B20C81" w:rsidP="00D340E3">
            <w:pPr>
              <w:keepNext/>
              <w:adjustRightInd w:val="0"/>
              <w:spacing w:before="60" w:after="60"/>
              <w:rPr>
                <w:b/>
                <w:bCs/>
                <w:color w:val="000000"/>
              </w:rPr>
            </w:pPr>
            <w:r w:rsidRPr="00D340E3">
              <w:rPr>
                <w:b/>
                <w:bCs/>
                <w:color w:val="000000"/>
              </w:rPr>
              <w:t>Assessment (Completers Only)</w:t>
            </w:r>
          </w:p>
        </w:tc>
        <w:tc>
          <w:tcPr>
            <w:tcW w:w="2170" w:type="dxa"/>
            <w:gridSpan w:val="2"/>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46E5A62C" w14:textId="77777777" w:rsidR="00B20C81" w:rsidRPr="00D340E3" w:rsidRDefault="00B20C81" w:rsidP="00D340E3">
            <w:pPr>
              <w:keepNext/>
              <w:adjustRightInd w:val="0"/>
              <w:spacing w:before="60" w:after="60"/>
              <w:rPr>
                <w:b/>
                <w:bCs/>
                <w:color w:val="000000"/>
              </w:rPr>
            </w:pPr>
            <w:r w:rsidRPr="00D340E3">
              <w:rPr>
                <w:b/>
                <w:bCs/>
                <w:color w:val="000000"/>
              </w:rPr>
              <w:t>Task 1: Leadership through a Vision for High Student Achievement</w:t>
            </w:r>
          </w:p>
        </w:tc>
        <w:tc>
          <w:tcPr>
            <w:tcW w:w="2170" w:type="dxa"/>
            <w:gridSpan w:val="2"/>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7324B5A1" w14:textId="77777777" w:rsidR="00B20C81" w:rsidRPr="00D340E3" w:rsidRDefault="00B20C81" w:rsidP="00D340E3">
            <w:pPr>
              <w:keepNext/>
              <w:adjustRightInd w:val="0"/>
              <w:spacing w:before="60" w:after="60"/>
              <w:rPr>
                <w:b/>
                <w:bCs/>
                <w:color w:val="000000"/>
              </w:rPr>
            </w:pPr>
            <w:r w:rsidRPr="00D340E3">
              <w:rPr>
                <w:b/>
                <w:bCs/>
                <w:color w:val="000000"/>
              </w:rPr>
              <w:t>Task 2: Instructional Leadership for a Professional Learning Culture</w:t>
            </w:r>
          </w:p>
        </w:tc>
        <w:tc>
          <w:tcPr>
            <w:tcW w:w="2170" w:type="dxa"/>
            <w:gridSpan w:val="2"/>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6258E4E9" w14:textId="77777777" w:rsidR="00B20C81" w:rsidRPr="00D340E3" w:rsidRDefault="00B20C81" w:rsidP="00D340E3">
            <w:pPr>
              <w:keepNext/>
              <w:adjustRightInd w:val="0"/>
              <w:spacing w:before="60" w:after="60"/>
              <w:rPr>
                <w:b/>
                <w:bCs/>
                <w:color w:val="000000"/>
              </w:rPr>
            </w:pPr>
            <w:r w:rsidRPr="00D340E3">
              <w:rPr>
                <w:b/>
                <w:bCs/>
                <w:color w:val="000000"/>
              </w:rPr>
              <w:t>Task 3: Leadership in Observing, Assessing, and Supporting Individual Teacher Effectiveness</w:t>
            </w:r>
          </w:p>
        </w:tc>
        <w:tc>
          <w:tcPr>
            <w:tcW w:w="2170" w:type="dxa"/>
            <w:gridSpan w:val="2"/>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0752AF91" w14:textId="77777777" w:rsidR="00B20C81" w:rsidRPr="00D340E3" w:rsidRDefault="00B20C81" w:rsidP="00D340E3">
            <w:pPr>
              <w:keepNext/>
              <w:adjustRightInd w:val="0"/>
              <w:spacing w:before="60" w:after="60"/>
              <w:rPr>
                <w:b/>
                <w:bCs/>
                <w:color w:val="000000"/>
              </w:rPr>
            </w:pPr>
            <w:r w:rsidRPr="00D340E3">
              <w:rPr>
                <w:b/>
                <w:bCs/>
                <w:color w:val="000000"/>
              </w:rPr>
              <w:t>Task 4: Leadership for Family Engagement and Community Involvement</w:t>
            </w:r>
          </w:p>
        </w:tc>
      </w:tr>
      <w:tr w:rsidR="00B20C81" w:rsidRPr="00B20C81" w14:paraId="1E28CC58" w14:textId="77777777" w:rsidTr="00822AEF">
        <w:trPr>
          <w:cantSplit/>
          <w:tblHeader/>
          <w:jc w:val="center"/>
        </w:trPr>
        <w:tc>
          <w:tcPr>
            <w:tcW w:w="2880" w:type="dxa"/>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6D7D388E" w14:textId="77777777" w:rsidR="00B20C81" w:rsidRPr="00D340E3" w:rsidRDefault="00B20C81" w:rsidP="00D340E3">
            <w:pPr>
              <w:keepNext/>
              <w:adjustRightInd w:val="0"/>
              <w:spacing w:before="60" w:after="60"/>
              <w:rPr>
                <w:b/>
                <w:bCs/>
                <w:color w:val="000000"/>
              </w:rPr>
            </w:pP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7EF9479" w14:textId="77777777" w:rsidR="00B20C81" w:rsidRPr="00D340E3" w:rsidRDefault="00B20C81" w:rsidP="00D340E3">
            <w:pPr>
              <w:keepNext/>
              <w:adjustRightInd w:val="0"/>
              <w:spacing w:before="60" w:after="60"/>
              <w:jc w:val="center"/>
              <w:rPr>
                <w:b/>
                <w:bCs/>
                <w:color w:val="000000"/>
              </w:rPr>
            </w:pPr>
            <w:r w:rsidRPr="00D340E3">
              <w:rPr>
                <w:b/>
                <w:bCs/>
                <w:color w:val="000000"/>
              </w:rPr>
              <w:t>N</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3D1FCD95" w14:textId="77777777" w:rsidR="00B20C81" w:rsidRPr="00D340E3" w:rsidRDefault="00B20C81" w:rsidP="00D340E3">
            <w:pPr>
              <w:keepNext/>
              <w:adjustRightInd w:val="0"/>
              <w:spacing w:before="60" w:after="60"/>
              <w:jc w:val="center"/>
              <w:rPr>
                <w:b/>
                <w:bCs/>
                <w:color w:val="000000"/>
              </w:rPr>
            </w:pPr>
            <w:r w:rsidRPr="00D340E3">
              <w:rPr>
                <w:b/>
                <w:bCs/>
                <w:color w:val="000000"/>
              </w:rPr>
              <w:t>% Pass</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81EAF10" w14:textId="77777777" w:rsidR="00B20C81" w:rsidRPr="00D340E3" w:rsidRDefault="00B20C81" w:rsidP="00D340E3">
            <w:pPr>
              <w:keepNext/>
              <w:adjustRightInd w:val="0"/>
              <w:spacing w:before="60" w:after="60"/>
              <w:jc w:val="center"/>
              <w:rPr>
                <w:b/>
                <w:bCs/>
                <w:color w:val="000000"/>
              </w:rPr>
            </w:pPr>
            <w:r w:rsidRPr="00D340E3">
              <w:rPr>
                <w:b/>
                <w:bCs/>
                <w:color w:val="000000"/>
              </w:rPr>
              <w:t>N</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C2EBBCD" w14:textId="77777777" w:rsidR="00B20C81" w:rsidRPr="00D340E3" w:rsidRDefault="00B20C81" w:rsidP="00D340E3">
            <w:pPr>
              <w:keepNext/>
              <w:adjustRightInd w:val="0"/>
              <w:spacing w:before="60" w:after="60"/>
              <w:jc w:val="center"/>
              <w:rPr>
                <w:b/>
                <w:bCs/>
                <w:color w:val="000000"/>
              </w:rPr>
            </w:pPr>
            <w:r w:rsidRPr="00D340E3">
              <w:rPr>
                <w:b/>
                <w:bCs/>
                <w:color w:val="000000"/>
              </w:rPr>
              <w:t>% Pass</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7E769C9" w14:textId="77777777" w:rsidR="00B20C81" w:rsidRPr="00D340E3" w:rsidRDefault="00B20C81" w:rsidP="00D340E3">
            <w:pPr>
              <w:keepNext/>
              <w:adjustRightInd w:val="0"/>
              <w:spacing w:before="60" w:after="60"/>
              <w:jc w:val="center"/>
              <w:rPr>
                <w:b/>
                <w:bCs/>
                <w:color w:val="000000"/>
              </w:rPr>
            </w:pPr>
            <w:r w:rsidRPr="00D340E3">
              <w:rPr>
                <w:b/>
                <w:bCs/>
                <w:color w:val="000000"/>
              </w:rPr>
              <w:t>N</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3D21458" w14:textId="77777777" w:rsidR="00B20C81" w:rsidRPr="00D340E3" w:rsidRDefault="00B20C81" w:rsidP="00D340E3">
            <w:pPr>
              <w:keepNext/>
              <w:adjustRightInd w:val="0"/>
              <w:spacing w:before="60" w:after="60"/>
              <w:jc w:val="center"/>
              <w:rPr>
                <w:b/>
                <w:bCs/>
                <w:color w:val="000000"/>
              </w:rPr>
            </w:pPr>
            <w:r w:rsidRPr="00D340E3">
              <w:rPr>
                <w:b/>
                <w:bCs/>
                <w:color w:val="000000"/>
              </w:rPr>
              <w:t>% Pass</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D634304" w14:textId="77777777" w:rsidR="00B20C81" w:rsidRPr="00D340E3" w:rsidRDefault="00B20C81" w:rsidP="00D340E3">
            <w:pPr>
              <w:keepNext/>
              <w:adjustRightInd w:val="0"/>
              <w:spacing w:before="60" w:after="60"/>
              <w:jc w:val="center"/>
              <w:rPr>
                <w:b/>
                <w:bCs/>
                <w:color w:val="000000"/>
              </w:rPr>
            </w:pPr>
            <w:r w:rsidRPr="00D340E3">
              <w:rPr>
                <w:b/>
                <w:bCs/>
                <w:color w:val="000000"/>
              </w:rPr>
              <w:t>N</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640EE27E" w14:textId="77777777" w:rsidR="00B20C81" w:rsidRPr="00D340E3" w:rsidRDefault="00B20C81" w:rsidP="00D340E3">
            <w:pPr>
              <w:keepNext/>
              <w:adjustRightInd w:val="0"/>
              <w:spacing w:before="60" w:after="60"/>
              <w:jc w:val="center"/>
              <w:rPr>
                <w:b/>
                <w:bCs/>
                <w:color w:val="000000"/>
              </w:rPr>
            </w:pPr>
            <w:r w:rsidRPr="00D340E3">
              <w:rPr>
                <w:b/>
                <w:bCs/>
                <w:color w:val="000000"/>
              </w:rPr>
              <w:t>% Pass</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A13E74C" w14:textId="77777777" w:rsidR="00B20C81" w:rsidRPr="00D340E3" w:rsidRDefault="00B20C81" w:rsidP="00D340E3">
            <w:pPr>
              <w:keepNext/>
              <w:adjustRightInd w:val="0"/>
              <w:spacing w:before="60" w:after="60"/>
              <w:jc w:val="center"/>
              <w:rPr>
                <w:b/>
                <w:bCs/>
                <w:color w:val="000000"/>
              </w:rPr>
            </w:pPr>
            <w:r w:rsidRPr="00D340E3">
              <w:rPr>
                <w:b/>
                <w:bCs/>
                <w:color w:val="000000"/>
              </w:rPr>
              <w:t>N</w:t>
            </w:r>
          </w:p>
        </w:tc>
        <w:tc>
          <w:tcPr>
            <w:tcW w:w="108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589D1B2F" w14:textId="77777777" w:rsidR="00B20C81" w:rsidRPr="00D340E3" w:rsidRDefault="00B20C81" w:rsidP="00D340E3">
            <w:pPr>
              <w:keepNext/>
              <w:adjustRightInd w:val="0"/>
              <w:spacing w:before="60" w:after="60"/>
              <w:jc w:val="center"/>
              <w:rPr>
                <w:b/>
                <w:bCs/>
                <w:color w:val="000000"/>
              </w:rPr>
            </w:pPr>
            <w:r w:rsidRPr="00D340E3">
              <w:rPr>
                <w:b/>
                <w:bCs/>
                <w:color w:val="000000"/>
              </w:rPr>
              <w:t>% Pass</w:t>
            </w:r>
          </w:p>
        </w:tc>
      </w:tr>
      <w:tr w:rsidR="00B20C81" w:rsidRPr="00B20C81" w14:paraId="5F1EB19B"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E33FF86" w14:textId="64F8B8A4" w:rsidR="00B20C81" w:rsidRPr="00D340E3" w:rsidRDefault="00B176B6" w:rsidP="00B20C81">
            <w:pPr>
              <w:autoSpaceDE w:val="0"/>
              <w:autoSpaceDN w:val="0"/>
              <w:adjustRightInd w:val="0"/>
              <w:spacing w:before="60" w:after="60" w:line="240" w:lineRule="auto"/>
              <w:rPr>
                <w:rFonts w:eastAsia="Times New Roman" w:cstheme="minorHAnsi"/>
                <w:b/>
                <w:bCs/>
                <w:color w:val="000000"/>
              </w:rPr>
            </w:pPr>
            <w:r w:rsidRPr="00D340E3">
              <w:rPr>
                <w:rFonts w:eastAsia="Times New Roman" w:cstheme="minorHAnsi"/>
                <w:b/>
                <w:bCs/>
                <w:color w:val="000000"/>
              </w:rPr>
              <w:t>Candidate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DE69F5" w14:textId="77777777" w:rsidR="00B20C81" w:rsidRPr="00D82A52" w:rsidRDefault="00B20C81" w:rsidP="00D82A52">
            <w:pPr>
              <w:adjustRightInd w:val="0"/>
              <w:spacing w:before="60" w:after="60"/>
              <w:ind w:right="132"/>
              <w:jc w:val="right"/>
              <w:rPr>
                <w:color w:val="000000"/>
              </w:rPr>
            </w:pPr>
            <w:r w:rsidRPr="00D82A52">
              <w:rPr>
                <w:color w:val="000000"/>
              </w:rPr>
              <w:t>28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93B14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04990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5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6F902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F96C7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4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C25A8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17FCAF"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4580E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6F8BD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9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C539F9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7%</w:t>
            </w:r>
          </w:p>
        </w:tc>
      </w:tr>
      <w:tr w:rsidR="00B20C81" w:rsidRPr="00B20C81" w14:paraId="7691A404"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7907F6B" w14:textId="77777777" w:rsidR="00B20C81" w:rsidRPr="00D340E3" w:rsidRDefault="00B20C81" w:rsidP="00B20C81">
            <w:pPr>
              <w:keepNext/>
              <w:autoSpaceDE w:val="0"/>
              <w:autoSpaceDN w:val="0"/>
              <w:adjustRightInd w:val="0"/>
              <w:spacing w:before="60" w:after="60" w:line="240" w:lineRule="auto"/>
              <w:rPr>
                <w:rFonts w:eastAsia="Times New Roman" w:cstheme="minorHAnsi"/>
                <w:b/>
                <w:bCs/>
                <w:color w:val="000000"/>
              </w:rPr>
            </w:pPr>
            <w:r w:rsidRPr="00D340E3">
              <w:rPr>
                <w:rFonts w:eastAsia="Times New Roman" w:cstheme="minorHAnsi"/>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D750C3B" w14:textId="77777777" w:rsidR="00B20C81" w:rsidRPr="00D82A52" w:rsidRDefault="00B20C81" w:rsidP="00D82A52">
            <w:pPr>
              <w:adjustRightInd w:val="0"/>
              <w:spacing w:before="60" w:after="60"/>
              <w:ind w:right="132"/>
              <w:jc w:val="right"/>
              <w:rPr>
                <w:color w:val="000000"/>
              </w:rPr>
            </w:pPr>
            <w:r w:rsidRPr="00D82A52">
              <w:rPr>
                <w:color w:val="000000"/>
              </w:rPr>
              <w:t>27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E62FD8A"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A56343"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5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1DDC9CB"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4936363"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4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58A35B"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47FC476"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1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4A093A6"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F4D044C"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89</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AAABE7"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7%</w:t>
            </w:r>
          </w:p>
        </w:tc>
      </w:tr>
      <w:tr w:rsidR="00B20C81" w:rsidRPr="00B20C81" w14:paraId="3C5641DB"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C4E2B42"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DE5BEA" w14:textId="77777777" w:rsidR="00B20C81" w:rsidRPr="00D82A52" w:rsidRDefault="00B20C81" w:rsidP="00D82A52">
            <w:pPr>
              <w:adjustRightInd w:val="0"/>
              <w:spacing w:before="60" w:after="60"/>
              <w:ind w:right="132"/>
              <w:jc w:val="right"/>
              <w:rPr>
                <w:color w:val="000000"/>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791127"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93C36E"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8BD50FD"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1D8E7D4"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9429BC4"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5E6978"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001146E"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479B944"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CC568E6"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r>
      <w:tr w:rsidR="00B20C81" w:rsidRPr="00B20C81" w14:paraId="68D327DC"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429439A" w14:textId="3EFF82D3"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Alternative Pathway</w:t>
            </w:r>
            <w:r w:rsidR="00584A39">
              <w:rPr>
                <w:rFonts w:eastAsia="Times New Roman" w:cstheme="minorHAnsi"/>
                <w:b/>
                <w:bCs/>
                <w:color w:val="000000"/>
              </w:rPr>
              <w:t>—</w:t>
            </w:r>
            <w:r w:rsidRPr="00D340E3">
              <w:rPr>
                <w:rFonts w:eastAsia="Times New Roman" w:cstheme="minorHAnsi"/>
                <w:b/>
                <w:bCs/>
                <w:color w:val="000000"/>
              </w:rPr>
              <w:t>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134B01" w14:textId="77777777" w:rsidR="00B20C81" w:rsidRPr="00D82A52" w:rsidRDefault="00B20C81" w:rsidP="00D82A52">
            <w:pPr>
              <w:adjustRightInd w:val="0"/>
              <w:spacing w:before="60" w:after="60"/>
              <w:ind w:right="132"/>
              <w:jc w:val="right"/>
              <w:rPr>
                <w:color w:val="000000"/>
              </w:rPr>
            </w:pPr>
            <w:r w:rsidRPr="00D82A5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3139F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89489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B39C5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82296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7BF05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BF5CB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53E98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32200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B048E4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3FDDE460"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7AD1C9C" w14:textId="6B4A9D5C"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Alternative Pathway</w:t>
            </w:r>
            <w:r w:rsidR="00584A39">
              <w:rPr>
                <w:rFonts w:eastAsia="Times New Roman" w:cstheme="minorHAnsi"/>
                <w:b/>
                <w:bCs/>
                <w:color w:val="000000"/>
              </w:rPr>
              <w:t>—</w:t>
            </w:r>
            <w:r w:rsidRPr="00D340E3">
              <w:rPr>
                <w:rFonts w:eastAsia="Times New Roman" w:cstheme="minorHAnsi"/>
                <w:b/>
                <w:bCs/>
                <w:color w:val="000000"/>
              </w:rPr>
              <w:t>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2F3F8D" w14:textId="77777777" w:rsidR="00B20C81" w:rsidRPr="00D82A52" w:rsidRDefault="00B20C81" w:rsidP="00D82A52">
            <w:pPr>
              <w:adjustRightInd w:val="0"/>
              <w:spacing w:before="60" w:after="60"/>
              <w:ind w:right="132"/>
              <w:jc w:val="right"/>
              <w:rPr>
                <w:color w:val="000000"/>
              </w:rPr>
            </w:pPr>
            <w:r w:rsidRPr="00D82A5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A5C48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70A99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26AAB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703CC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D828F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A72AB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1EC32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30FDF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8AD36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4F0D1278"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E8F004E"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0B8A7A" w14:textId="77777777" w:rsidR="00B20C81" w:rsidRPr="00D82A52" w:rsidRDefault="00B20C81" w:rsidP="00D82A52">
            <w:pPr>
              <w:adjustRightInd w:val="0"/>
              <w:spacing w:before="60" w:after="60"/>
              <w:ind w:right="132"/>
              <w:jc w:val="right"/>
              <w:rPr>
                <w:color w:val="000000"/>
              </w:rPr>
            </w:pPr>
            <w:r w:rsidRPr="00D82A52">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CC318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93EAC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A2574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FB95E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B2F84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EC174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4519C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FB39E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6E9B68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2FE96A22"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38A57DD" w14:textId="77777777" w:rsidR="00B20C81" w:rsidRPr="00D340E3" w:rsidRDefault="00B20C81" w:rsidP="00B20C81">
            <w:pPr>
              <w:keepNext/>
              <w:autoSpaceDE w:val="0"/>
              <w:autoSpaceDN w:val="0"/>
              <w:adjustRightInd w:val="0"/>
              <w:spacing w:before="60" w:after="60" w:line="240" w:lineRule="auto"/>
              <w:rPr>
                <w:rFonts w:eastAsia="Times New Roman" w:cstheme="minorHAnsi"/>
                <w:b/>
                <w:bCs/>
                <w:color w:val="000000"/>
              </w:rPr>
            </w:pPr>
            <w:r w:rsidRPr="00D340E3">
              <w:rPr>
                <w:rFonts w:eastAsia="Times New Roman" w:cstheme="minorHAnsi"/>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D59A40F" w14:textId="77777777" w:rsidR="00B20C81" w:rsidRPr="00D82A52" w:rsidRDefault="00B20C81" w:rsidP="00D82A52">
            <w:pPr>
              <w:adjustRightInd w:val="0"/>
              <w:spacing w:before="60" w:after="60"/>
              <w:ind w:right="132"/>
              <w:jc w:val="right"/>
              <w:rPr>
                <w:color w:val="000000"/>
              </w:rPr>
            </w:pPr>
            <w:r w:rsidRPr="00D82A52">
              <w:rPr>
                <w:color w:val="000000"/>
              </w:rPr>
              <w:t>7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2F7A711"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1D12C4A"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09CE90C"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EA56D36"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5BBA7D"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90E0946"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A86C7A7"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A62A03"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3</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4A66E7B"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5%</w:t>
            </w:r>
          </w:p>
        </w:tc>
      </w:tr>
      <w:tr w:rsidR="00B20C81" w:rsidRPr="00B20C81" w14:paraId="57FA3EFE"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8996129"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F312E53" w14:textId="77777777" w:rsidR="00B20C81" w:rsidRPr="00D82A52" w:rsidRDefault="00B20C81" w:rsidP="00D82A52">
            <w:pPr>
              <w:adjustRightInd w:val="0"/>
              <w:spacing w:before="60" w:after="60"/>
              <w:ind w:right="132"/>
              <w:jc w:val="right"/>
              <w:rPr>
                <w:color w:val="000000"/>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CCAE41E"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E9E350E"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6631FB"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9982022"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C1589CD"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15441F6"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8732E98"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5CF47DA"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C0431E0"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r>
      <w:tr w:rsidR="00B20C81" w:rsidRPr="00B20C81" w14:paraId="2A48CB4E"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64F8BE9"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B74A3B" w14:textId="77777777" w:rsidR="00B20C81" w:rsidRPr="00D82A52" w:rsidRDefault="00B20C81" w:rsidP="00D82A52">
            <w:pPr>
              <w:adjustRightInd w:val="0"/>
              <w:spacing w:before="60" w:after="60"/>
              <w:ind w:right="132"/>
              <w:jc w:val="right"/>
              <w:rPr>
                <w:color w:val="000000"/>
              </w:rPr>
            </w:pPr>
            <w:r w:rsidRPr="00D82A52">
              <w:rPr>
                <w:color w:val="000000"/>
              </w:rPr>
              <w:t>20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A7721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04F6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7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829F4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25022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6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D00FD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FCB98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4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66EEC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E3F82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1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FB2D2A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8%</w:t>
            </w:r>
          </w:p>
        </w:tc>
      </w:tr>
      <w:tr w:rsidR="00B20C81" w:rsidRPr="00B20C81" w14:paraId="01CB73F8"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5AC395D"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21904E" w14:textId="77777777" w:rsidR="00B20C81" w:rsidRPr="00D82A52" w:rsidRDefault="00B20C81" w:rsidP="00D82A52">
            <w:pPr>
              <w:adjustRightInd w:val="0"/>
              <w:spacing w:before="60" w:after="60"/>
              <w:ind w:right="132"/>
              <w:jc w:val="right"/>
              <w:rPr>
                <w:color w:val="000000"/>
              </w:rPr>
            </w:pPr>
            <w:r w:rsidRPr="00D82A52">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A9F34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6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E6B6D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01645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26E5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FFBD3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0A0CD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9B809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A16E6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1488A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4C37F3E0"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52CA9F6" w14:textId="77777777" w:rsidR="00B20C81" w:rsidRPr="00D340E3" w:rsidRDefault="00B20C81" w:rsidP="00B20C81">
            <w:pPr>
              <w:keepNext/>
              <w:autoSpaceDE w:val="0"/>
              <w:autoSpaceDN w:val="0"/>
              <w:adjustRightInd w:val="0"/>
              <w:spacing w:before="60" w:after="60" w:line="240" w:lineRule="auto"/>
              <w:rPr>
                <w:rFonts w:eastAsia="Times New Roman" w:cstheme="minorHAnsi"/>
                <w:b/>
                <w:bCs/>
                <w:color w:val="000000"/>
              </w:rPr>
            </w:pPr>
            <w:r w:rsidRPr="00D340E3">
              <w:rPr>
                <w:rFonts w:eastAsia="Times New Roman" w:cstheme="minorHAnsi"/>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D813D67" w14:textId="77777777" w:rsidR="00B20C81" w:rsidRPr="00D82A52" w:rsidRDefault="00B20C81" w:rsidP="00D82A52">
            <w:pPr>
              <w:adjustRightInd w:val="0"/>
              <w:spacing w:before="60" w:after="60"/>
              <w:ind w:right="132"/>
              <w:jc w:val="right"/>
              <w:rPr>
                <w:color w:val="000000"/>
              </w:rPr>
            </w:pPr>
            <w:r w:rsidRPr="00D82A52">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21D6CB6"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DE06937"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53160C9"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25AD7F5"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21BC325"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E1A46EC"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11F9577"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3B5C5E1"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7525CC"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3432B4FD"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993C074" w14:textId="320A3AA3"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Nat</w:t>
            </w:r>
            <w:r w:rsidR="004E3472">
              <w:rPr>
                <w:rFonts w:eastAsia="Times New Roman" w:cstheme="minorHAnsi"/>
                <w:b/>
                <w:bCs/>
                <w:color w:val="000000"/>
              </w:rPr>
              <w:t xml:space="preserve">ive </w:t>
            </w:r>
            <w:r w:rsidRPr="00D340E3">
              <w:rPr>
                <w:rFonts w:eastAsia="Times New Roman" w:cstheme="minorHAnsi"/>
                <w:b/>
                <w:bCs/>
                <w:color w:val="000000"/>
              </w:rPr>
              <w:t>Amer</w:t>
            </w:r>
            <w:r w:rsidR="004E3472">
              <w:rPr>
                <w:rFonts w:eastAsia="Times New Roman" w:cstheme="minorHAnsi"/>
                <w:b/>
                <w:bCs/>
                <w:color w:val="000000"/>
              </w:rPr>
              <w:t>ican</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44AE114" w14:textId="77777777" w:rsidR="00B20C81" w:rsidRPr="00D82A52" w:rsidRDefault="00B20C81" w:rsidP="00D82A52">
            <w:pPr>
              <w:adjustRightInd w:val="0"/>
              <w:spacing w:before="60" w:after="60"/>
              <w:ind w:right="132"/>
              <w:jc w:val="right"/>
              <w:rPr>
                <w:color w:val="000000"/>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7A9AC48"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3433534"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45CC6B5"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63FFE25"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005BCF6"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72F1C4F"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5DCEC0"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AD1839B"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B27B58" w14:textId="77777777" w:rsidR="00B20C81" w:rsidRPr="00D340E3" w:rsidRDefault="00B20C81" w:rsidP="00D82A52">
            <w:pPr>
              <w:autoSpaceDE w:val="0"/>
              <w:autoSpaceDN w:val="0"/>
              <w:adjustRightInd w:val="0"/>
              <w:spacing w:after="0" w:line="240" w:lineRule="auto"/>
              <w:ind w:right="139"/>
              <w:jc w:val="right"/>
              <w:rPr>
                <w:rFonts w:eastAsia="Times New Roman" w:cstheme="minorHAnsi"/>
              </w:rPr>
            </w:pPr>
          </w:p>
        </w:tc>
      </w:tr>
      <w:tr w:rsidR="00B20C81" w:rsidRPr="00B20C81" w14:paraId="2D58280F"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8561578"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8261FA" w14:textId="77777777" w:rsidR="00B20C81" w:rsidRPr="00D82A52" w:rsidRDefault="00B20C81" w:rsidP="00D82A52">
            <w:pPr>
              <w:adjustRightInd w:val="0"/>
              <w:spacing w:before="60" w:after="60"/>
              <w:ind w:right="132"/>
              <w:jc w:val="right"/>
              <w:rPr>
                <w:color w:val="000000"/>
              </w:rPr>
            </w:pPr>
            <w:r w:rsidRPr="00D82A52">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F5954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D90E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5BBC6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57FC9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81C44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54DEFF"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FB9D6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D1435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010534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0001321C"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A0589B0"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7FEE4B" w14:textId="77777777" w:rsidR="00B20C81" w:rsidRPr="00D82A52" w:rsidRDefault="00B20C81" w:rsidP="00D82A52">
            <w:pPr>
              <w:adjustRightInd w:val="0"/>
              <w:spacing w:before="60" w:after="60"/>
              <w:ind w:right="132"/>
              <w:jc w:val="right"/>
              <w:rPr>
                <w:color w:val="000000"/>
              </w:rPr>
            </w:pPr>
            <w:r w:rsidRPr="00D82A52">
              <w:rPr>
                <w:color w:val="000000"/>
              </w:rPr>
              <w:t>1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E5866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62822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28C0E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7C4AF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5577D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E277B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16E1A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DB6C0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ECD2B4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7B934C80"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8EC1950"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lastRenderedPageBreak/>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93F44C" w14:textId="77777777" w:rsidR="00B20C81" w:rsidRPr="00D82A52" w:rsidRDefault="00B20C81" w:rsidP="00D82A52">
            <w:pPr>
              <w:adjustRightInd w:val="0"/>
              <w:spacing w:before="60" w:after="60"/>
              <w:ind w:right="132"/>
              <w:jc w:val="right"/>
              <w:rPr>
                <w:color w:val="000000"/>
              </w:rPr>
            </w:pPr>
            <w:r w:rsidRPr="00D82A52">
              <w:rPr>
                <w:color w:val="000000"/>
              </w:rPr>
              <w:t>23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0FCDF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5D6C1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9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07EB9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E6062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85E6A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EE43C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ABCC9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D5854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4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D66609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7%</w:t>
            </w:r>
          </w:p>
        </w:tc>
      </w:tr>
      <w:tr w:rsidR="00B20C81" w:rsidRPr="00B20C81" w14:paraId="06567E6C"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CEAC2AF"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3B9AE7"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B255E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964B6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D8332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2FD6A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4AC34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33136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7C134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FBB7B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BC3170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3%</w:t>
            </w:r>
          </w:p>
        </w:tc>
      </w:tr>
      <w:tr w:rsidR="00B20C81" w:rsidRPr="00B20C81" w14:paraId="6ABDE3AB"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F3CAEDB" w14:textId="6F54514C"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Nat</w:t>
            </w:r>
            <w:r w:rsidR="004E3472">
              <w:rPr>
                <w:rFonts w:eastAsia="Times New Roman" w:cstheme="minorHAnsi"/>
                <w:b/>
                <w:bCs/>
                <w:color w:val="000000"/>
              </w:rPr>
              <w:t xml:space="preserve">ive </w:t>
            </w:r>
            <w:r w:rsidRPr="00D340E3">
              <w:rPr>
                <w:rFonts w:eastAsia="Times New Roman" w:cstheme="minorHAnsi"/>
                <w:b/>
                <w:bCs/>
                <w:color w:val="000000"/>
              </w:rPr>
              <w:t>Amer</w:t>
            </w:r>
            <w:r w:rsidR="004E3472">
              <w:rPr>
                <w:rFonts w:eastAsia="Times New Roman" w:cstheme="minorHAnsi"/>
                <w:b/>
                <w:bCs/>
                <w:color w:val="000000"/>
              </w:rPr>
              <w:t>ican</w:t>
            </w:r>
            <w:r w:rsidRPr="00D340E3">
              <w:rPr>
                <w:rFonts w:eastAsia="Times New Roman" w:cstheme="minorHAnsi"/>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0CD530"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5B4CD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9E67C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00418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DF3BD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06EEAF"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FF920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920A4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A2448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52BC1F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01E403C6"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1D41262"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D1E55D"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58D74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46DAD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46381C"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E3580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B4AD7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6F1BB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87673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8F8F1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471EED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765BB418"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37184B8"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D4CC1"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7664A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001AA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0B7D8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DB0CA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81BC2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1D3C86"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A7DEC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1A937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98435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63162599"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71900F8"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46F47F"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1E9424"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25E10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377D8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D65FC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26468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6CFAC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DD1AD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5BFB6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C79E7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03121223"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3AD429C"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E14752"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79D6C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32514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653D0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E40C5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BA3FA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2969B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C8C50D"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3C797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B0B7EF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0F85CC92"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74E84E1"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4CA679"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9B4EA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25C060"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51FD05"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6449A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69BB1F"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3C6F7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8C6AC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E9A35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2B55C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4E2849D5"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B05AF78"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294B70"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3FCE0B"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D06B57"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B2BF7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67664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CAD6C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9D8FB8"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9F450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273C4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4409F3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r w:rsidR="00B20C81" w:rsidRPr="00B20C81" w14:paraId="54A60B0C" w14:textId="77777777" w:rsidTr="00822AEF">
        <w:trPr>
          <w:cantSplit/>
          <w:jc w:val="center"/>
        </w:trPr>
        <w:tc>
          <w:tcPr>
            <w:tcW w:w="288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AA55634" w14:textId="77777777" w:rsidR="00B20C81" w:rsidRPr="00D340E3" w:rsidRDefault="00B20C81" w:rsidP="00B20C81">
            <w:pPr>
              <w:keepNext/>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E90353" w14:textId="77777777" w:rsidR="00B20C81" w:rsidRPr="00D340E3" w:rsidRDefault="00B20C81" w:rsidP="00D82A52">
            <w:pPr>
              <w:keepNext/>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315981"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434EE1"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35DD3C"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753C49"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968F2B"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FF2581"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4ED19B"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CBF803"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F63041" w14:textId="77777777" w:rsidR="00B20C81" w:rsidRPr="00D340E3" w:rsidRDefault="00B20C81" w:rsidP="00D82A52">
            <w:pPr>
              <w:keepNext/>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 -</w:t>
            </w:r>
          </w:p>
        </w:tc>
      </w:tr>
      <w:tr w:rsidR="00B20C81" w:rsidRPr="00B20C81" w14:paraId="4E381301" w14:textId="77777777" w:rsidTr="00822AEF">
        <w:trPr>
          <w:cantSplit/>
          <w:jc w:val="center"/>
        </w:trPr>
        <w:tc>
          <w:tcPr>
            <w:tcW w:w="2880"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0102B89C" w14:textId="77777777" w:rsidR="00B20C81" w:rsidRPr="00D340E3" w:rsidRDefault="00B20C81" w:rsidP="00B20C81">
            <w:pPr>
              <w:autoSpaceDE w:val="0"/>
              <w:autoSpaceDN w:val="0"/>
              <w:adjustRightInd w:val="0"/>
              <w:spacing w:before="60" w:after="60" w:line="240" w:lineRule="auto"/>
              <w:ind w:firstLine="216"/>
              <w:rPr>
                <w:rFonts w:eastAsia="Times New Roman" w:cstheme="minorHAnsi"/>
                <w:b/>
                <w:bCs/>
                <w:color w:val="000000"/>
              </w:rPr>
            </w:pPr>
            <w:r w:rsidRPr="00D340E3">
              <w:rPr>
                <w:rFonts w:eastAsia="Times New Roman" w:cstheme="minorHAnsi"/>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070E5B4" w14:textId="77777777" w:rsidR="00B20C81" w:rsidRPr="00D340E3" w:rsidRDefault="00B20C81" w:rsidP="00D82A52">
            <w:pPr>
              <w:autoSpaceDE w:val="0"/>
              <w:autoSpaceDN w:val="0"/>
              <w:adjustRightInd w:val="0"/>
              <w:spacing w:before="60" w:after="60" w:line="240" w:lineRule="auto"/>
              <w:ind w:right="132"/>
              <w:jc w:val="right"/>
              <w:rPr>
                <w:rFonts w:eastAsia="Times New Roman" w:cstheme="minorHAnsi"/>
                <w:color w:val="000000"/>
              </w:rPr>
            </w:pPr>
            <w:r w:rsidRPr="00D340E3">
              <w:rPr>
                <w:rFonts w:eastAsia="Times New Roman" w:cstheme="minorHAnsi"/>
                <w:color w:val="000000"/>
              </w:rPr>
              <w:t>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6290A99"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8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F887D9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6</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246631E"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155534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167F14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B9F2221"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2</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2ED2BD2"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FB6FD6A"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5A24BB73" w14:textId="77777777" w:rsidR="00B20C81" w:rsidRPr="00D340E3" w:rsidRDefault="00B20C81" w:rsidP="00D82A52">
            <w:pPr>
              <w:autoSpaceDE w:val="0"/>
              <w:autoSpaceDN w:val="0"/>
              <w:adjustRightInd w:val="0"/>
              <w:spacing w:before="60" w:after="60" w:line="240" w:lineRule="auto"/>
              <w:ind w:right="139"/>
              <w:jc w:val="right"/>
              <w:rPr>
                <w:rFonts w:eastAsia="Times New Roman" w:cstheme="minorHAnsi"/>
                <w:color w:val="000000"/>
              </w:rPr>
            </w:pPr>
            <w:r w:rsidRPr="00D340E3">
              <w:rPr>
                <w:rFonts w:eastAsia="Times New Roman" w:cstheme="minorHAnsi"/>
                <w:color w:val="000000"/>
              </w:rPr>
              <w:t>100%</w:t>
            </w:r>
          </w:p>
        </w:tc>
      </w:tr>
    </w:tbl>
    <w:p w14:paraId="7DE0D9FE" w14:textId="77777777" w:rsidR="00FC18FA" w:rsidRDefault="00FC18FA" w:rsidP="004740B9">
      <w:pPr>
        <w:sectPr w:rsidR="00FC18FA" w:rsidSect="002C1E7B">
          <w:footerReference w:type="default" r:id="rId28"/>
          <w:footerReference w:type="first" r:id="rId29"/>
          <w:pgSz w:w="15840" w:h="12240" w:orient="landscape" w:code="1"/>
          <w:pgMar w:top="1440" w:right="1440" w:bottom="1440" w:left="1440" w:header="720" w:footer="720" w:gutter="0"/>
          <w:cols w:space="720"/>
          <w:docGrid w:linePitch="360"/>
        </w:sectPr>
      </w:pPr>
    </w:p>
    <w:p w14:paraId="4FF3323C" w14:textId="48A8AA82" w:rsidR="00991C00" w:rsidRDefault="00F87B92" w:rsidP="004740B9">
      <w:r w:rsidRPr="00B6161A">
        <w:lastRenderedPageBreak/>
        <w:t>Significance testing was conducted on all group comparisons by task and by total score.</w:t>
      </w:r>
      <w:r w:rsidR="00CE1CCA" w:rsidRPr="00B6161A">
        <w:t xml:space="preserve"> </w:t>
      </w:r>
      <w:r w:rsidRPr="00B6161A">
        <w:t xml:space="preserve">Findings showed no significant difference in performance across </w:t>
      </w:r>
      <w:r w:rsidRPr="004C23FD">
        <w:t>gender</w:t>
      </w:r>
      <w:r w:rsidR="00CF5640">
        <w:t>.</w:t>
      </w:r>
      <w:r w:rsidRPr="004C23FD">
        <w:t xml:space="preserve"> </w:t>
      </w:r>
      <w:r w:rsidR="00CF5640">
        <w:t>Race</w:t>
      </w:r>
      <w:r w:rsidRPr="004C23FD">
        <w:t xml:space="preserve">/ethnicity for task score comparisons </w:t>
      </w:r>
      <w:r w:rsidR="00CF5640">
        <w:t>showed little difference in comparison</w:t>
      </w:r>
      <w:r w:rsidR="00584A39">
        <w:t>,</w:t>
      </w:r>
      <w:r w:rsidR="00CF5640">
        <w:t xml:space="preserve"> with the exception of Asian test take</w:t>
      </w:r>
      <w:r w:rsidR="00584A39">
        <w:t>r</w:t>
      </w:r>
      <w:r w:rsidR="00CF5640">
        <w:t xml:space="preserve">s for Task 2. </w:t>
      </w:r>
    </w:p>
    <w:p w14:paraId="3FDB168B" w14:textId="2883C1EB" w:rsidR="00F87B92" w:rsidRDefault="00F87B92" w:rsidP="00F87B92">
      <w:r>
        <w:t xml:space="preserve">Table </w:t>
      </w:r>
      <w:r w:rsidR="009B2B0D">
        <w:t>3</w:t>
      </w:r>
      <w:r w:rsidRPr="00815D01">
        <w:t xml:space="preserve"> shows the percentage distribution</w:t>
      </w:r>
      <w:r w:rsidR="00C92102">
        <w:t xml:space="preserve"> by performance level and demographic characteristic</w:t>
      </w:r>
      <w:r w:rsidRPr="00815D01">
        <w:t xml:space="preserve"> of</w:t>
      </w:r>
      <w:r w:rsidR="00832DEA">
        <w:t xml:space="preserve"> the best attempt by</w:t>
      </w:r>
      <w:r w:rsidRPr="00815D01">
        <w:t xml:space="preserve"> PAL </w:t>
      </w:r>
      <w:r w:rsidR="009B2B0D">
        <w:t xml:space="preserve">candidates </w:t>
      </w:r>
      <w:r w:rsidR="00C92102">
        <w:t>who submitted</w:t>
      </w:r>
      <w:r w:rsidR="009B2B0D">
        <w:t xml:space="preserve"> at least one </w:t>
      </w:r>
      <w:r w:rsidR="00C92102">
        <w:t xml:space="preserve">scorable </w:t>
      </w:r>
      <w:r w:rsidR="009B2B0D">
        <w:t>task</w:t>
      </w:r>
      <w:r w:rsidR="00C92102" w:rsidRPr="00C92102">
        <w:t xml:space="preserve"> </w:t>
      </w:r>
      <w:r w:rsidR="00C92102">
        <w:t xml:space="preserve">in the </w:t>
      </w:r>
      <w:r w:rsidR="00CF5640">
        <w:t>2019</w:t>
      </w:r>
      <w:r w:rsidR="00584A39">
        <w:t>–</w:t>
      </w:r>
      <w:r w:rsidR="00CF5640">
        <w:t>2020</w:t>
      </w:r>
      <w:r w:rsidR="007753A0">
        <w:t xml:space="preserve"> </w:t>
      </w:r>
      <w:r w:rsidR="00C92102">
        <w:t>program year</w:t>
      </w:r>
      <w:r w:rsidR="00C92102" w:rsidRPr="00206171">
        <w:t xml:space="preserve">. </w:t>
      </w:r>
      <w:r w:rsidRPr="00206171">
        <w:t xml:space="preserve">As shown here, only a small percentage of candidates did not achieve the threshold </w:t>
      </w:r>
      <w:r w:rsidRPr="006B008F">
        <w:t>of 2.1</w:t>
      </w:r>
      <w:r w:rsidRPr="00206171">
        <w:t xml:space="preserve"> for each task, with </w:t>
      </w:r>
      <w:r w:rsidR="00846318" w:rsidRPr="00206171">
        <w:t>the majori</w:t>
      </w:r>
      <w:r w:rsidR="00B94BE1" w:rsidRPr="00206171">
        <w:t>ty of candidates scoring in the 2.75</w:t>
      </w:r>
      <w:r w:rsidR="00407482" w:rsidRPr="00206171">
        <w:t>–</w:t>
      </w:r>
      <w:r w:rsidR="00846318" w:rsidRPr="00206171">
        <w:t>3.49</w:t>
      </w:r>
      <w:r w:rsidR="00B94BE1" w:rsidRPr="00206171">
        <w:t xml:space="preserve"> range</w:t>
      </w:r>
      <w:r w:rsidR="00846318" w:rsidRPr="00206171">
        <w:t>. O</w:t>
      </w:r>
      <w:r w:rsidRPr="00206171">
        <w:t xml:space="preserve">nly a small percentage </w:t>
      </w:r>
      <w:r w:rsidR="005B427C" w:rsidRPr="00206171">
        <w:t xml:space="preserve">of candidates </w:t>
      </w:r>
      <w:r w:rsidRPr="00206171">
        <w:t xml:space="preserve">had exemplary scores </w:t>
      </w:r>
      <w:r w:rsidR="005B427C" w:rsidRPr="00206171">
        <w:t>for</w:t>
      </w:r>
      <w:r w:rsidRPr="00206171">
        <w:t xml:space="preserve"> </w:t>
      </w:r>
      <w:r w:rsidR="005C76E9" w:rsidRPr="00206171">
        <w:t>Tasks 1</w:t>
      </w:r>
      <w:r w:rsidR="00407482" w:rsidRPr="00206171">
        <w:t>–</w:t>
      </w:r>
      <w:r w:rsidR="003009B5">
        <w:t>4</w:t>
      </w:r>
      <w:r w:rsidR="00003744">
        <w:t>.</w:t>
      </w:r>
      <w:r w:rsidRPr="00815D01">
        <w:t xml:space="preserve"> </w:t>
      </w:r>
    </w:p>
    <w:p w14:paraId="52FC97CE" w14:textId="77777777" w:rsidR="003E0DB6" w:rsidRDefault="003E0DB6">
      <w:pPr>
        <w:rPr>
          <w:rFonts w:ascii="Times New Roman" w:hAnsi="Times New Roman" w:cs="Times New Roman"/>
        </w:rPr>
      </w:pPr>
    </w:p>
    <w:p w14:paraId="3F58945A" w14:textId="77777777" w:rsidR="00A318CB" w:rsidRPr="00E55276" w:rsidRDefault="00A318CB">
      <w:pPr>
        <w:rPr>
          <w:rFonts w:ascii="Times New Roman" w:hAnsi="Times New Roman" w:cs="Times New Roman"/>
        </w:rPr>
        <w:sectPr w:rsidR="00A318CB" w:rsidRPr="00E55276" w:rsidSect="002C1E7B">
          <w:pgSz w:w="12240" w:h="15840"/>
          <w:pgMar w:top="1440" w:right="1440" w:bottom="1440" w:left="1440" w:header="720" w:footer="720" w:gutter="0"/>
          <w:cols w:space="720"/>
          <w:titlePg/>
          <w:docGrid w:linePitch="360"/>
        </w:sectPr>
      </w:pPr>
    </w:p>
    <w:p w14:paraId="321ECD2A" w14:textId="16EF40CF" w:rsidR="00B96711" w:rsidRDefault="00F87B92" w:rsidP="0011288A">
      <w:pPr>
        <w:pStyle w:val="TableFigure"/>
        <w:ind w:left="-90"/>
        <w:jc w:val="left"/>
      </w:pPr>
      <w:r w:rsidRPr="00F87B92">
        <w:lastRenderedPageBreak/>
        <w:t xml:space="preserve">Table </w:t>
      </w:r>
      <w:r w:rsidR="00512DE0">
        <w:t>3</w:t>
      </w:r>
      <w:r w:rsidR="00013331">
        <w:t>.</w:t>
      </w:r>
      <w:r w:rsidRPr="00F87B92">
        <w:t xml:space="preserve"> </w:t>
      </w:r>
      <w:r w:rsidR="00B41E01">
        <w:t xml:space="preserve">Best Attempt </w:t>
      </w:r>
      <w:r w:rsidR="000A3530" w:rsidRPr="000A3530">
        <w:t xml:space="preserve">Percentage Distribution </w:t>
      </w:r>
      <w:r w:rsidR="00EA5A62">
        <w:t xml:space="preserve">by Task, Performance Level, and </w:t>
      </w:r>
      <w:r w:rsidR="00B41E01">
        <w:t>Demographics for All Takers</w:t>
      </w:r>
      <w:r w:rsidR="000A3530" w:rsidRPr="000A3530">
        <w:t xml:space="preserve"> Submitting Tasks in </w:t>
      </w:r>
      <w:r w:rsidR="00F07EE1">
        <w:t>2019</w:t>
      </w:r>
      <w:r w:rsidR="0011288A">
        <w:t>–</w:t>
      </w:r>
      <w:r w:rsidR="00F07EE1">
        <w:t>2020</w:t>
      </w:r>
      <w:r w:rsidR="007753A0" w:rsidRPr="000A3530">
        <w:t xml:space="preserve"> </w:t>
      </w:r>
    </w:p>
    <w:tbl>
      <w:tblPr>
        <w:tblW w:w="13566" w:type="dxa"/>
        <w:jc w:val="center"/>
        <w:tblLayout w:type="fixed"/>
        <w:tblCellMar>
          <w:left w:w="0" w:type="dxa"/>
          <w:right w:w="0" w:type="dxa"/>
        </w:tblCellMar>
        <w:tblLook w:val="0000" w:firstRow="0" w:lastRow="0" w:firstColumn="0" w:lastColumn="0" w:noHBand="0" w:noVBand="0"/>
      </w:tblPr>
      <w:tblGrid>
        <w:gridCol w:w="2332"/>
        <w:gridCol w:w="720"/>
        <w:gridCol w:w="704"/>
        <w:gridCol w:w="1080"/>
        <w:gridCol w:w="1170"/>
        <w:gridCol w:w="1080"/>
        <w:gridCol w:w="1224"/>
        <w:gridCol w:w="756"/>
        <w:gridCol w:w="1080"/>
        <w:gridCol w:w="1080"/>
        <w:gridCol w:w="1170"/>
        <w:gridCol w:w="1170"/>
      </w:tblGrid>
      <w:tr w:rsidR="007F17F5" w14:paraId="5C62547A" w14:textId="77777777" w:rsidTr="004E3472">
        <w:trPr>
          <w:cantSplit/>
          <w:tblHeader/>
          <w:jc w:val="center"/>
        </w:trPr>
        <w:tc>
          <w:tcPr>
            <w:tcW w:w="2332"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14AF780D" w14:textId="77777777" w:rsidR="007F17F5" w:rsidRDefault="007F17F5" w:rsidP="00E12EF1">
            <w:pPr>
              <w:keepNext/>
              <w:adjustRightInd w:val="0"/>
              <w:spacing w:before="60" w:after="60"/>
              <w:jc w:val="center"/>
              <w:rPr>
                <w:b/>
                <w:bCs/>
                <w:color w:val="000000"/>
              </w:rPr>
            </w:pPr>
          </w:p>
        </w:tc>
        <w:tc>
          <w:tcPr>
            <w:tcW w:w="720" w:type="dxa"/>
            <w:vMerge w:val="restart"/>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2A9D5979" w14:textId="77777777" w:rsidR="007F17F5" w:rsidRDefault="007F17F5" w:rsidP="00E12EF1">
            <w:pPr>
              <w:keepNext/>
              <w:adjustRightInd w:val="0"/>
              <w:spacing w:before="60" w:after="60"/>
              <w:jc w:val="center"/>
              <w:rPr>
                <w:b/>
                <w:bCs/>
                <w:color w:val="000000"/>
              </w:rPr>
            </w:pPr>
            <w:r>
              <w:rPr>
                <w:b/>
                <w:bCs/>
                <w:color w:val="000000"/>
              </w:rPr>
              <w:t>N</w:t>
            </w:r>
          </w:p>
        </w:tc>
        <w:tc>
          <w:tcPr>
            <w:tcW w:w="5258" w:type="dxa"/>
            <w:gridSpan w:val="5"/>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717E4D1F" w14:textId="77777777" w:rsidR="007F17F5" w:rsidRDefault="007F17F5" w:rsidP="00E12EF1">
            <w:pPr>
              <w:keepNext/>
              <w:adjustRightInd w:val="0"/>
              <w:spacing w:before="60" w:after="60"/>
              <w:jc w:val="center"/>
              <w:rPr>
                <w:b/>
                <w:bCs/>
                <w:color w:val="000000"/>
              </w:rPr>
            </w:pPr>
            <w:r>
              <w:rPr>
                <w:b/>
                <w:bCs/>
                <w:color w:val="000000"/>
              </w:rPr>
              <w:t>Task 1</w:t>
            </w:r>
          </w:p>
        </w:tc>
        <w:tc>
          <w:tcPr>
            <w:tcW w:w="5256"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15619A1F" w14:textId="77777777" w:rsidR="007F17F5" w:rsidRDefault="007F17F5" w:rsidP="00E12EF1">
            <w:pPr>
              <w:keepNext/>
              <w:adjustRightInd w:val="0"/>
              <w:spacing w:before="60" w:after="60"/>
              <w:jc w:val="center"/>
              <w:rPr>
                <w:b/>
                <w:bCs/>
                <w:color w:val="000000"/>
              </w:rPr>
            </w:pPr>
            <w:r>
              <w:rPr>
                <w:b/>
                <w:bCs/>
                <w:color w:val="000000"/>
              </w:rPr>
              <w:t>Task 2</w:t>
            </w:r>
          </w:p>
        </w:tc>
      </w:tr>
      <w:tr w:rsidR="00822AEF" w14:paraId="054873D5" w14:textId="77777777" w:rsidTr="004E3472">
        <w:trPr>
          <w:cantSplit/>
          <w:tblHeader/>
          <w:jc w:val="center"/>
        </w:trPr>
        <w:tc>
          <w:tcPr>
            <w:tcW w:w="2332" w:type="dxa"/>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434FB585" w14:textId="77777777" w:rsidR="007F17F5" w:rsidRDefault="007F17F5" w:rsidP="00E12EF1">
            <w:pPr>
              <w:keepNext/>
              <w:adjustRightInd w:val="0"/>
              <w:rPr>
                <w:sz w:val="24"/>
                <w:szCs w:val="24"/>
              </w:rPr>
            </w:pPr>
          </w:p>
        </w:tc>
        <w:tc>
          <w:tcPr>
            <w:tcW w:w="720" w:type="dxa"/>
            <w:vMerge/>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63F38A0D" w14:textId="77777777" w:rsidR="007F17F5" w:rsidRDefault="007F17F5" w:rsidP="00E12EF1">
            <w:pPr>
              <w:keepNext/>
              <w:adjustRightInd w:val="0"/>
              <w:rPr>
                <w:sz w:val="24"/>
                <w:szCs w:val="24"/>
              </w:rPr>
            </w:pPr>
          </w:p>
        </w:tc>
        <w:tc>
          <w:tcPr>
            <w:tcW w:w="704"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10413A8" w14:textId="77777777" w:rsidR="007F17F5" w:rsidRDefault="007F17F5" w:rsidP="00E12EF1">
            <w:pPr>
              <w:keepNext/>
              <w:adjustRightInd w:val="0"/>
              <w:spacing w:before="60" w:after="60"/>
              <w:jc w:val="center"/>
              <w:rPr>
                <w:b/>
                <w:bCs/>
                <w:color w:val="000000"/>
              </w:rPr>
            </w:pPr>
            <w:r>
              <w:rPr>
                <w:b/>
                <w:bCs/>
                <w:color w:val="000000"/>
              </w:rPr>
              <w:t>N</w:t>
            </w:r>
          </w:p>
        </w:tc>
        <w:tc>
          <w:tcPr>
            <w:tcW w:w="108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6472BBF7" w14:textId="0A151510" w:rsidR="007F17F5" w:rsidRDefault="007F17F5" w:rsidP="00E12EF1">
            <w:pPr>
              <w:keepNext/>
              <w:adjustRightInd w:val="0"/>
              <w:spacing w:before="60" w:after="60"/>
              <w:jc w:val="center"/>
              <w:rPr>
                <w:b/>
                <w:bCs/>
                <w:color w:val="000000"/>
              </w:rPr>
            </w:pPr>
            <w:r>
              <w:rPr>
                <w:b/>
                <w:bCs/>
                <w:color w:val="000000"/>
              </w:rPr>
              <w:t>1.00</w:t>
            </w:r>
            <w:r w:rsidR="0011288A">
              <w:rPr>
                <w:b/>
                <w:bCs/>
                <w:color w:val="000000"/>
              </w:rPr>
              <w:t>–</w:t>
            </w:r>
            <w:r>
              <w:rPr>
                <w:b/>
                <w:bCs/>
                <w:color w:val="000000"/>
              </w:rPr>
              <w:t>2.09</w:t>
            </w:r>
          </w:p>
        </w:tc>
        <w:tc>
          <w:tcPr>
            <w:tcW w:w="117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0A1EBD1" w14:textId="3DD971DC" w:rsidR="007F17F5" w:rsidRDefault="007F17F5" w:rsidP="00E12EF1">
            <w:pPr>
              <w:keepNext/>
              <w:adjustRightInd w:val="0"/>
              <w:spacing w:before="60" w:after="60"/>
              <w:jc w:val="center"/>
              <w:rPr>
                <w:b/>
                <w:bCs/>
                <w:color w:val="000000"/>
              </w:rPr>
            </w:pPr>
            <w:r>
              <w:rPr>
                <w:b/>
                <w:bCs/>
                <w:color w:val="000000"/>
              </w:rPr>
              <w:t>2.10</w:t>
            </w:r>
            <w:r w:rsidR="0011288A">
              <w:rPr>
                <w:b/>
                <w:bCs/>
                <w:color w:val="000000"/>
              </w:rPr>
              <w:t>–</w:t>
            </w:r>
            <w:r>
              <w:rPr>
                <w:b/>
                <w:bCs/>
                <w:color w:val="000000"/>
              </w:rPr>
              <w:t>2.74</w:t>
            </w:r>
          </w:p>
        </w:tc>
        <w:tc>
          <w:tcPr>
            <w:tcW w:w="108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EE078C7" w14:textId="2E047BA3" w:rsidR="007F17F5" w:rsidRDefault="007F17F5" w:rsidP="00E12EF1">
            <w:pPr>
              <w:keepNext/>
              <w:adjustRightInd w:val="0"/>
              <w:spacing w:before="60" w:after="60"/>
              <w:jc w:val="center"/>
              <w:rPr>
                <w:b/>
                <w:bCs/>
                <w:color w:val="000000"/>
              </w:rPr>
            </w:pPr>
            <w:r>
              <w:rPr>
                <w:b/>
                <w:bCs/>
                <w:color w:val="000000"/>
              </w:rPr>
              <w:t>2.75</w:t>
            </w:r>
            <w:r w:rsidR="0011288A">
              <w:rPr>
                <w:b/>
                <w:bCs/>
                <w:color w:val="000000"/>
              </w:rPr>
              <w:t>–</w:t>
            </w:r>
            <w:r>
              <w:rPr>
                <w:b/>
                <w:bCs/>
                <w:color w:val="000000"/>
              </w:rPr>
              <w:t>3.49</w:t>
            </w:r>
          </w:p>
        </w:tc>
        <w:tc>
          <w:tcPr>
            <w:tcW w:w="1224"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48671EB" w14:textId="3104FBF9" w:rsidR="007F17F5" w:rsidRDefault="007F17F5" w:rsidP="00E12EF1">
            <w:pPr>
              <w:keepNext/>
              <w:adjustRightInd w:val="0"/>
              <w:spacing w:before="60" w:after="60"/>
              <w:jc w:val="center"/>
              <w:rPr>
                <w:b/>
                <w:bCs/>
                <w:color w:val="000000"/>
              </w:rPr>
            </w:pPr>
            <w:r>
              <w:rPr>
                <w:b/>
                <w:bCs/>
                <w:color w:val="000000"/>
              </w:rPr>
              <w:t>3.50</w:t>
            </w:r>
            <w:r w:rsidR="0011288A">
              <w:rPr>
                <w:b/>
                <w:bCs/>
                <w:color w:val="000000"/>
              </w:rPr>
              <w:t>–</w:t>
            </w:r>
            <w:r>
              <w:rPr>
                <w:b/>
                <w:bCs/>
                <w:color w:val="000000"/>
              </w:rPr>
              <w:t>4.00</w:t>
            </w:r>
          </w:p>
        </w:tc>
        <w:tc>
          <w:tcPr>
            <w:tcW w:w="756"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34CCEF28" w14:textId="77777777" w:rsidR="007F17F5" w:rsidRDefault="007F17F5" w:rsidP="00E12EF1">
            <w:pPr>
              <w:keepNext/>
              <w:adjustRightInd w:val="0"/>
              <w:spacing w:before="60" w:after="60"/>
              <w:jc w:val="center"/>
              <w:rPr>
                <w:b/>
                <w:bCs/>
                <w:color w:val="000000"/>
              </w:rPr>
            </w:pPr>
            <w:r>
              <w:rPr>
                <w:b/>
                <w:bCs/>
                <w:color w:val="000000"/>
              </w:rPr>
              <w:t>N</w:t>
            </w:r>
          </w:p>
        </w:tc>
        <w:tc>
          <w:tcPr>
            <w:tcW w:w="108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34FFA082" w14:textId="5B13A951" w:rsidR="007F17F5" w:rsidRDefault="007F17F5" w:rsidP="00E12EF1">
            <w:pPr>
              <w:keepNext/>
              <w:adjustRightInd w:val="0"/>
              <w:spacing w:before="60" w:after="60"/>
              <w:jc w:val="center"/>
              <w:rPr>
                <w:b/>
                <w:bCs/>
                <w:color w:val="000000"/>
              </w:rPr>
            </w:pPr>
            <w:r>
              <w:rPr>
                <w:b/>
                <w:bCs/>
                <w:color w:val="000000"/>
              </w:rPr>
              <w:t>1.00</w:t>
            </w:r>
            <w:r w:rsidR="0011288A">
              <w:rPr>
                <w:b/>
                <w:bCs/>
                <w:color w:val="000000"/>
              </w:rPr>
              <w:t>–</w:t>
            </w:r>
            <w:r>
              <w:rPr>
                <w:b/>
                <w:bCs/>
                <w:color w:val="000000"/>
              </w:rPr>
              <w:t>2.09</w:t>
            </w:r>
          </w:p>
        </w:tc>
        <w:tc>
          <w:tcPr>
            <w:tcW w:w="108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DBD5FEF" w14:textId="4A5A296C" w:rsidR="007F17F5" w:rsidRDefault="007F17F5" w:rsidP="00E12EF1">
            <w:pPr>
              <w:keepNext/>
              <w:adjustRightInd w:val="0"/>
              <w:spacing w:before="60" w:after="60"/>
              <w:jc w:val="center"/>
              <w:rPr>
                <w:b/>
                <w:bCs/>
                <w:color w:val="000000"/>
              </w:rPr>
            </w:pPr>
            <w:r>
              <w:rPr>
                <w:b/>
                <w:bCs/>
                <w:color w:val="000000"/>
              </w:rPr>
              <w:t>2.10</w:t>
            </w:r>
            <w:r w:rsidR="0011288A">
              <w:rPr>
                <w:b/>
                <w:bCs/>
                <w:color w:val="000000"/>
              </w:rPr>
              <w:t>–</w:t>
            </w:r>
            <w:r>
              <w:rPr>
                <w:b/>
                <w:bCs/>
                <w:color w:val="000000"/>
              </w:rPr>
              <w:t>2.74</w:t>
            </w:r>
          </w:p>
        </w:tc>
        <w:tc>
          <w:tcPr>
            <w:tcW w:w="117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5164351" w14:textId="4A12B6D1" w:rsidR="007F17F5" w:rsidRDefault="007F17F5" w:rsidP="00E12EF1">
            <w:pPr>
              <w:keepNext/>
              <w:adjustRightInd w:val="0"/>
              <w:spacing w:before="60" w:after="60"/>
              <w:jc w:val="center"/>
              <w:rPr>
                <w:b/>
                <w:bCs/>
                <w:color w:val="000000"/>
              </w:rPr>
            </w:pPr>
            <w:r>
              <w:rPr>
                <w:b/>
                <w:bCs/>
                <w:color w:val="000000"/>
              </w:rPr>
              <w:t>2.75</w:t>
            </w:r>
            <w:r w:rsidR="0011288A">
              <w:rPr>
                <w:b/>
                <w:bCs/>
                <w:color w:val="000000"/>
              </w:rPr>
              <w:t>–</w:t>
            </w:r>
            <w:r>
              <w:rPr>
                <w:b/>
                <w:bCs/>
                <w:color w:val="000000"/>
              </w:rPr>
              <w:t>3.49</w:t>
            </w:r>
          </w:p>
        </w:tc>
        <w:tc>
          <w:tcPr>
            <w:tcW w:w="117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72215F0D" w14:textId="4E5896D6" w:rsidR="007F17F5" w:rsidRDefault="007F17F5" w:rsidP="00E12EF1">
            <w:pPr>
              <w:keepNext/>
              <w:adjustRightInd w:val="0"/>
              <w:spacing w:before="60" w:after="60"/>
              <w:jc w:val="center"/>
              <w:rPr>
                <w:b/>
                <w:bCs/>
                <w:color w:val="000000"/>
              </w:rPr>
            </w:pPr>
            <w:r>
              <w:rPr>
                <w:b/>
                <w:bCs/>
                <w:color w:val="000000"/>
              </w:rPr>
              <w:t>3.50</w:t>
            </w:r>
            <w:r w:rsidR="0011288A">
              <w:rPr>
                <w:b/>
                <w:bCs/>
                <w:color w:val="000000"/>
              </w:rPr>
              <w:t>–</w:t>
            </w:r>
            <w:r>
              <w:rPr>
                <w:b/>
                <w:bCs/>
                <w:color w:val="000000"/>
              </w:rPr>
              <w:t>4.00</w:t>
            </w:r>
          </w:p>
        </w:tc>
      </w:tr>
      <w:tr w:rsidR="00822AEF" w14:paraId="06CBFF1C"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7905A77" w14:textId="77777777" w:rsidR="007F17F5" w:rsidRDefault="007F17F5" w:rsidP="00E12EF1">
            <w:pPr>
              <w:adjustRightInd w:val="0"/>
              <w:spacing w:before="60" w:after="60"/>
              <w:rPr>
                <w:b/>
                <w:bCs/>
                <w:color w:val="000000"/>
              </w:rPr>
            </w:pPr>
            <w:r>
              <w:rPr>
                <w:b/>
                <w:bCs/>
                <w:color w:val="000000"/>
              </w:rPr>
              <w:t>All Takers</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EB67E4" w14:textId="77777777" w:rsidR="007F17F5" w:rsidRDefault="007F17F5" w:rsidP="00AD6806">
            <w:pPr>
              <w:adjustRightInd w:val="0"/>
              <w:spacing w:before="60" w:after="60"/>
              <w:jc w:val="right"/>
              <w:rPr>
                <w:color w:val="000000"/>
              </w:rPr>
            </w:pPr>
            <w:r>
              <w:rPr>
                <w:color w:val="000000"/>
              </w:rPr>
              <w:t>546</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FD5571" w14:textId="77777777" w:rsidR="007F17F5" w:rsidRDefault="007F17F5" w:rsidP="00AD6806">
            <w:pPr>
              <w:adjustRightInd w:val="0"/>
              <w:spacing w:before="60" w:after="60"/>
              <w:jc w:val="right"/>
              <w:rPr>
                <w:color w:val="000000"/>
              </w:rPr>
            </w:pPr>
            <w:r>
              <w:rPr>
                <w:color w:val="000000"/>
              </w:rPr>
              <w:t>359</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C3B20E" w14:textId="77777777" w:rsidR="007F17F5" w:rsidRDefault="007F17F5" w:rsidP="00AD6806">
            <w:pPr>
              <w:adjustRightInd w:val="0"/>
              <w:spacing w:before="60" w:after="60"/>
              <w:jc w:val="right"/>
              <w:rPr>
                <w:color w:val="000000"/>
              </w:rPr>
            </w:pPr>
            <w:r>
              <w:rPr>
                <w:color w:val="000000"/>
              </w:rPr>
              <w:t>1</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92B367" w14:textId="77777777" w:rsidR="007F17F5" w:rsidRDefault="007F17F5" w:rsidP="00AD6806">
            <w:pPr>
              <w:adjustRightInd w:val="0"/>
              <w:spacing w:before="60" w:after="60"/>
              <w:jc w:val="right"/>
              <w:rPr>
                <w:color w:val="000000"/>
              </w:rPr>
            </w:pPr>
            <w:r>
              <w:rPr>
                <w:color w:val="000000"/>
              </w:rPr>
              <w:t>13</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F95AFA" w14:textId="77777777" w:rsidR="007F17F5" w:rsidRDefault="007F17F5" w:rsidP="00AD6806">
            <w:pPr>
              <w:adjustRightInd w:val="0"/>
              <w:spacing w:before="60" w:after="60"/>
              <w:jc w:val="right"/>
              <w:rPr>
                <w:color w:val="000000"/>
              </w:rPr>
            </w:pPr>
            <w:r>
              <w:rPr>
                <w:color w:val="000000"/>
              </w:rPr>
              <w:t>85</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23D327" w14:textId="77777777" w:rsidR="007F17F5" w:rsidRDefault="007F17F5" w:rsidP="00AD6806">
            <w:pPr>
              <w:adjustRightInd w:val="0"/>
              <w:spacing w:before="60" w:after="60"/>
              <w:jc w:val="right"/>
              <w:rPr>
                <w:color w:val="000000"/>
              </w:rPr>
            </w:pPr>
            <w:r>
              <w:rPr>
                <w:color w:val="000000"/>
              </w:rPr>
              <w:t>2</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687110" w14:textId="77777777" w:rsidR="007F17F5" w:rsidRDefault="007F17F5" w:rsidP="00AD6806">
            <w:pPr>
              <w:adjustRightInd w:val="0"/>
              <w:spacing w:before="60" w:after="60"/>
              <w:jc w:val="right"/>
              <w:rPr>
                <w:color w:val="000000"/>
              </w:rPr>
            </w:pPr>
            <w:r>
              <w:rPr>
                <w:color w:val="000000"/>
              </w:rPr>
              <w:t>348</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C640E3" w14:textId="77777777" w:rsidR="007F17F5" w:rsidRDefault="007F17F5" w:rsidP="00AD6806">
            <w:pPr>
              <w:adjustRightInd w:val="0"/>
              <w:spacing w:before="60" w:after="60"/>
              <w:jc w:val="right"/>
              <w:rPr>
                <w:color w:val="000000"/>
              </w:rPr>
            </w:pPr>
            <w:r>
              <w:rPr>
                <w:color w:val="000000"/>
              </w:rPr>
              <w:t>1</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B428A5" w14:textId="77777777" w:rsidR="007F17F5" w:rsidRDefault="007F17F5" w:rsidP="00AD6806">
            <w:pPr>
              <w:adjustRightInd w:val="0"/>
              <w:spacing w:before="60" w:after="60"/>
              <w:jc w:val="right"/>
              <w:rPr>
                <w:color w:val="000000"/>
              </w:rPr>
            </w:pPr>
            <w:r>
              <w:rPr>
                <w:color w:val="000000"/>
              </w:rPr>
              <w:t>14</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881629" w14:textId="77777777" w:rsidR="007F17F5" w:rsidRDefault="007F17F5" w:rsidP="00AD6806">
            <w:pPr>
              <w:adjustRightInd w:val="0"/>
              <w:spacing w:before="60" w:after="60"/>
              <w:jc w:val="right"/>
              <w:rPr>
                <w:color w:val="000000"/>
              </w:rPr>
            </w:pPr>
            <w:r>
              <w:rPr>
                <w:color w:val="000000"/>
              </w:rPr>
              <w:t>82</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DC70306" w14:textId="77777777" w:rsidR="007F17F5" w:rsidRDefault="007F17F5" w:rsidP="00AD6806">
            <w:pPr>
              <w:adjustRightInd w:val="0"/>
              <w:spacing w:before="60" w:after="60"/>
              <w:jc w:val="right"/>
              <w:rPr>
                <w:color w:val="000000"/>
              </w:rPr>
            </w:pPr>
            <w:r>
              <w:rPr>
                <w:color w:val="000000"/>
              </w:rPr>
              <w:t>3</w:t>
            </w:r>
          </w:p>
        </w:tc>
      </w:tr>
      <w:tr w:rsidR="00822AEF" w14:paraId="4343DDF5"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B068773" w14:textId="77777777" w:rsidR="007F17F5" w:rsidRDefault="007F17F5" w:rsidP="00E12EF1">
            <w:pPr>
              <w:keepNext/>
              <w:adjustRightInd w:val="0"/>
              <w:spacing w:before="60" w:after="60"/>
              <w:rPr>
                <w:b/>
                <w:bCs/>
                <w:color w:val="000000"/>
              </w:rPr>
            </w:pPr>
            <w:r>
              <w:rPr>
                <w:b/>
                <w:bCs/>
                <w:color w:val="000000"/>
              </w:rPr>
              <w:t>Preparation Pathway</w:t>
            </w:r>
          </w:p>
        </w:tc>
        <w:tc>
          <w:tcPr>
            <w:tcW w:w="72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4871C0C" w14:textId="77777777" w:rsidR="007F17F5" w:rsidRDefault="007F17F5" w:rsidP="00AD6806">
            <w:pPr>
              <w:keepNext/>
              <w:adjustRightInd w:val="0"/>
              <w:spacing w:before="60" w:after="60"/>
              <w:jc w:val="right"/>
              <w:rPr>
                <w:color w:val="000000"/>
              </w:rPr>
            </w:pPr>
            <w:r>
              <w:rPr>
                <w:color w:val="000000"/>
              </w:rPr>
              <w:t>538</w:t>
            </w:r>
          </w:p>
        </w:tc>
        <w:tc>
          <w:tcPr>
            <w:tcW w:w="704"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E4BC6F5" w14:textId="77777777" w:rsidR="007F17F5" w:rsidRDefault="007F17F5" w:rsidP="00AD6806">
            <w:pPr>
              <w:keepNext/>
              <w:adjustRightInd w:val="0"/>
              <w:spacing w:before="60" w:after="60"/>
              <w:jc w:val="right"/>
              <w:rPr>
                <w:color w:val="000000"/>
              </w:rPr>
            </w:pPr>
            <w:r>
              <w:rPr>
                <w:color w:val="000000"/>
              </w:rPr>
              <w:t>353</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C1C9398" w14:textId="77777777" w:rsidR="007F17F5" w:rsidRDefault="007F17F5" w:rsidP="00AD6806">
            <w:pPr>
              <w:keepNext/>
              <w:adjustRightInd w:val="0"/>
              <w:spacing w:before="60" w:after="60"/>
              <w:jc w:val="right"/>
              <w:rPr>
                <w:color w:val="000000"/>
              </w:rPr>
            </w:pPr>
            <w:r>
              <w:rPr>
                <w:color w:val="000000"/>
              </w:rPr>
              <w:t>0</w:t>
            </w:r>
          </w:p>
        </w:tc>
        <w:tc>
          <w:tcPr>
            <w:tcW w:w="117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F573252" w14:textId="77777777" w:rsidR="007F17F5" w:rsidRDefault="007F17F5" w:rsidP="00AD6806">
            <w:pPr>
              <w:keepNext/>
              <w:adjustRightInd w:val="0"/>
              <w:spacing w:before="60" w:after="60"/>
              <w:jc w:val="right"/>
              <w:rPr>
                <w:color w:val="000000"/>
              </w:rPr>
            </w:pPr>
            <w:r>
              <w:rPr>
                <w:color w:val="000000"/>
              </w:rPr>
              <w:t>12</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F323041" w14:textId="77777777" w:rsidR="007F17F5" w:rsidRDefault="007F17F5" w:rsidP="00AD6806">
            <w:pPr>
              <w:keepNext/>
              <w:adjustRightInd w:val="0"/>
              <w:spacing w:before="60" w:after="60"/>
              <w:jc w:val="right"/>
              <w:rPr>
                <w:color w:val="000000"/>
              </w:rPr>
            </w:pPr>
            <w:r>
              <w:rPr>
                <w:color w:val="000000"/>
              </w:rPr>
              <w:t>86</w:t>
            </w:r>
          </w:p>
        </w:tc>
        <w:tc>
          <w:tcPr>
            <w:tcW w:w="1224"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3721DDA" w14:textId="77777777" w:rsidR="007F17F5" w:rsidRDefault="007F17F5" w:rsidP="00AD6806">
            <w:pPr>
              <w:keepNext/>
              <w:adjustRightInd w:val="0"/>
              <w:spacing w:before="60" w:after="60"/>
              <w:jc w:val="right"/>
              <w:rPr>
                <w:color w:val="000000"/>
              </w:rPr>
            </w:pPr>
            <w:r>
              <w:rPr>
                <w:color w:val="000000"/>
              </w:rPr>
              <w:t>2</w:t>
            </w:r>
          </w:p>
        </w:tc>
        <w:tc>
          <w:tcPr>
            <w:tcW w:w="75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BF0384A" w14:textId="77777777" w:rsidR="007F17F5" w:rsidRDefault="007F17F5" w:rsidP="00AD6806">
            <w:pPr>
              <w:keepNext/>
              <w:adjustRightInd w:val="0"/>
              <w:spacing w:before="60" w:after="60"/>
              <w:jc w:val="right"/>
              <w:rPr>
                <w:color w:val="000000"/>
              </w:rPr>
            </w:pPr>
            <w:r>
              <w:rPr>
                <w:color w:val="000000"/>
              </w:rPr>
              <w:t>343</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AC7814" w14:textId="77777777" w:rsidR="007F17F5" w:rsidRDefault="007F17F5" w:rsidP="00AD6806">
            <w:pPr>
              <w:keepNext/>
              <w:adjustRightInd w:val="0"/>
              <w:spacing w:before="60" w:after="60"/>
              <w:jc w:val="right"/>
              <w:rPr>
                <w:color w:val="000000"/>
              </w:rPr>
            </w:pPr>
            <w:r>
              <w:rPr>
                <w:color w:val="000000"/>
              </w:rPr>
              <w:t>1</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8876137" w14:textId="77777777" w:rsidR="007F17F5" w:rsidRDefault="007F17F5" w:rsidP="00AD6806">
            <w:pPr>
              <w:keepNext/>
              <w:adjustRightInd w:val="0"/>
              <w:spacing w:before="60" w:after="60"/>
              <w:jc w:val="right"/>
              <w:rPr>
                <w:color w:val="000000"/>
              </w:rPr>
            </w:pPr>
            <w:r>
              <w:rPr>
                <w:color w:val="000000"/>
              </w:rPr>
              <w:t>13</w:t>
            </w:r>
          </w:p>
        </w:tc>
        <w:tc>
          <w:tcPr>
            <w:tcW w:w="117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CA985E5" w14:textId="77777777" w:rsidR="007F17F5" w:rsidRDefault="007F17F5" w:rsidP="00AD6806">
            <w:pPr>
              <w:keepNext/>
              <w:adjustRightInd w:val="0"/>
              <w:spacing w:before="60" w:after="60"/>
              <w:jc w:val="right"/>
              <w:rPr>
                <w:color w:val="000000"/>
              </w:rPr>
            </w:pPr>
            <w:r>
              <w:rPr>
                <w:color w:val="000000"/>
              </w:rPr>
              <w:t>83</w:t>
            </w:r>
          </w:p>
        </w:tc>
        <w:tc>
          <w:tcPr>
            <w:tcW w:w="1170"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E829968" w14:textId="77777777" w:rsidR="007F17F5" w:rsidRDefault="007F17F5" w:rsidP="00AD6806">
            <w:pPr>
              <w:keepNext/>
              <w:adjustRightInd w:val="0"/>
              <w:spacing w:before="60" w:after="60"/>
              <w:jc w:val="right"/>
              <w:rPr>
                <w:color w:val="000000"/>
              </w:rPr>
            </w:pPr>
            <w:r>
              <w:rPr>
                <w:color w:val="000000"/>
              </w:rPr>
              <w:t>3</w:t>
            </w:r>
          </w:p>
        </w:tc>
      </w:tr>
      <w:tr w:rsidR="00822AEF" w14:paraId="6B2710DB"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DA6DC2B" w14:textId="77777777" w:rsidR="007F17F5" w:rsidRDefault="007F17F5" w:rsidP="00E12EF1">
            <w:pPr>
              <w:adjustRightInd w:val="0"/>
              <w:spacing w:before="60" w:after="60"/>
              <w:ind w:firstLine="144"/>
              <w:rPr>
                <w:b/>
                <w:bCs/>
                <w:color w:val="000000"/>
              </w:rPr>
            </w:pPr>
            <w:r>
              <w:rPr>
                <w:b/>
                <w:bCs/>
                <w:color w:val="000000"/>
              </w:rPr>
              <w:t>Preparation Program</w:t>
            </w:r>
          </w:p>
        </w:tc>
        <w:tc>
          <w:tcPr>
            <w:tcW w:w="72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5592122" w14:textId="77777777" w:rsidR="007F17F5" w:rsidRDefault="007F17F5" w:rsidP="00AD6806">
            <w:pPr>
              <w:adjustRightInd w:val="0"/>
              <w:jc w:val="right"/>
              <w:rPr>
                <w:sz w:val="24"/>
                <w:szCs w:val="24"/>
              </w:rPr>
            </w:pPr>
          </w:p>
        </w:tc>
        <w:tc>
          <w:tcPr>
            <w:tcW w:w="704"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58E213"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7E5F31A"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BAC247B"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005C14" w14:textId="77777777" w:rsidR="007F17F5" w:rsidRDefault="007F17F5" w:rsidP="00AD6806">
            <w:pPr>
              <w:adjustRightInd w:val="0"/>
              <w:jc w:val="right"/>
              <w:rPr>
                <w:sz w:val="24"/>
                <w:szCs w:val="24"/>
              </w:rPr>
            </w:pPr>
          </w:p>
        </w:tc>
        <w:tc>
          <w:tcPr>
            <w:tcW w:w="1224"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6D91320" w14:textId="77777777" w:rsidR="007F17F5" w:rsidRDefault="007F17F5" w:rsidP="00AD6806">
            <w:pPr>
              <w:adjustRightInd w:val="0"/>
              <w:jc w:val="right"/>
              <w:rPr>
                <w:sz w:val="24"/>
                <w:szCs w:val="24"/>
              </w:rPr>
            </w:pPr>
          </w:p>
        </w:tc>
        <w:tc>
          <w:tcPr>
            <w:tcW w:w="75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0BFA4BD"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31FD900"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D4B5E1"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652739E"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2A7069" w14:textId="77777777" w:rsidR="007F17F5" w:rsidRDefault="007F17F5" w:rsidP="00AD6806">
            <w:pPr>
              <w:adjustRightInd w:val="0"/>
              <w:jc w:val="right"/>
              <w:rPr>
                <w:sz w:val="24"/>
                <w:szCs w:val="24"/>
              </w:rPr>
            </w:pPr>
          </w:p>
        </w:tc>
      </w:tr>
      <w:tr w:rsidR="00822AEF" w14:paraId="563919DD"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4BEA1E9" w14:textId="61B312A3" w:rsidR="007F17F5" w:rsidRDefault="007F17F5" w:rsidP="000C6A26">
            <w:pPr>
              <w:adjustRightInd w:val="0"/>
              <w:spacing w:before="60" w:after="60"/>
              <w:ind w:left="117"/>
              <w:rPr>
                <w:b/>
                <w:bCs/>
                <w:color w:val="000000"/>
              </w:rPr>
            </w:pPr>
            <w:r>
              <w:rPr>
                <w:b/>
                <w:bCs/>
                <w:color w:val="000000"/>
              </w:rPr>
              <w:t>Alternative Pathway</w:t>
            </w:r>
            <w:r w:rsidR="00584A39">
              <w:rPr>
                <w:b/>
                <w:bCs/>
                <w:color w:val="000000"/>
              </w:rPr>
              <w:t>—</w:t>
            </w:r>
            <w:r>
              <w:rPr>
                <w:b/>
                <w:bCs/>
                <w:color w:val="000000"/>
              </w:rPr>
              <w:t>Internship</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564754" w14:textId="77777777" w:rsidR="007F17F5" w:rsidRDefault="007F17F5" w:rsidP="00AD6806">
            <w:pPr>
              <w:adjustRightInd w:val="0"/>
              <w:spacing w:before="60" w:after="60"/>
              <w:jc w:val="right"/>
              <w:rPr>
                <w:color w:val="000000"/>
              </w:rPr>
            </w:pPr>
            <w:r>
              <w:rPr>
                <w:color w:val="000000"/>
              </w:rPr>
              <w:t>1</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FB39A1" w14:textId="77777777" w:rsidR="007F17F5" w:rsidRDefault="007F17F5" w:rsidP="00AD6806">
            <w:pPr>
              <w:adjustRightInd w:val="0"/>
              <w:spacing w:before="60" w:after="60"/>
              <w:jc w:val="right"/>
              <w:rPr>
                <w:color w:val="000000"/>
              </w:rPr>
            </w:pPr>
            <w:r>
              <w:rPr>
                <w:color w:val="000000"/>
              </w:rPr>
              <w:t>1</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DEC6B4" w14:textId="77777777" w:rsidR="007F17F5" w:rsidRDefault="007F17F5" w:rsidP="00AD6806">
            <w:pPr>
              <w:adjustRightInd w:val="0"/>
              <w:spacing w:before="60" w:after="60"/>
              <w:jc w:val="right"/>
              <w:rPr>
                <w:color w:val="000000"/>
              </w:rPr>
            </w:pPr>
            <w:r>
              <w:rPr>
                <w:color w:val="000000"/>
              </w:rPr>
              <w:t>10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79D2E9"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9D2795" w14:textId="77777777" w:rsidR="007F17F5" w:rsidRDefault="007F17F5" w:rsidP="00AD6806">
            <w:pPr>
              <w:adjustRightInd w:val="0"/>
              <w:spacing w:before="60" w:after="60"/>
              <w:jc w:val="right"/>
              <w:rPr>
                <w:color w:val="000000"/>
              </w:rPr>
            </w:pPr>
            <w:r>
              <w:rPr>
                <w:color w:val="000000"/>
              </w:rPr>
              <w:t>0</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04718B"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84C959"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2D2BE1"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F93AB2"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4D7DFA"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9E6CC50" w14:textId="77777777" w:rsidR="007F17F5" w:rsidRDefault="007F17F5" w:rsidP="00AD6806">
            <w:pPr>
              <w:adjustRightInd w:val="0"/>
              <w:spacing w:before="60" w:after="60"/>
              <w:jc w:val="right"/>
              <w:rPr>
                <w:color w:val="000000"/>
              </w:rPr>
            </w:pPr>
            <w:r>
              <w:rPr>
                <w:color w:val="000000"/>
              </w:rPr>
              <w:t>- -</w:t>
            </w:r>
          </w:p>
        </w:tc>
      </w:tr>
      <w:tr w:rsidR="00822AEF" w14:paraId="65049FA8"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7A21657" w14:textId="2DDECEE2" w:rsidR="007F17F5" w:rsidRDefault="007F17F5" w:rsidP="000C6A26">
            <w:pPr>
              <w:adjustRightInd w:val="0"/>
              <w:spacing w:before="60" w:after="60"/>
              <w:ind w:left="117"/>
              <w:rPr>
                <w:b/>
                <w:bCs/>
                <w:color w:val="000000"/>
              </w:rPr>
            </w:pPr>
            <w:r>
              <w:rPr>
                <w:b/>
                <w:bCs/>
                <w:color w:val="000000"/>
              </w:rPr>
              <w:t>Alternative Pathway</w:t>
            </w:r>
            <w:r w:rsidR="00584A39">
              <w:rPr>
                <w:b/>
                <w:bCs/>
                <w:color w:val="000000"/>
              </w:rPr>
              <w:t>—</w:t>
            </w:r>
            <w:r>
              <w:rPr>
                <w:b/>
                <w:bCs/>
                <w:color w:val="000000"/>
              </w:rPr>
              <w:t>Panel Review</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3FE664" w14:textId="77777777" w:rsidR="007F17F5" w:rsidRDefault="007F17F5" w:rsidP="00AD6806">
            <w:pPr>
              <w:adjustRightInd w:val="0"/>
              <w:spacing w:before="60" w:after="60"/>
              <w:jc w:val="right"/>
              <w:rPr>
                <w:color w:val="000000"/>
              </w:rPr>
            </w:pPr>
            <w:r>
              <w:rPr>
                <w:color w:val="000000"/>
              </w:rPr>
              <w:t>- -</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765B8D"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A3062A"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306035"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E7C120" w14:textId="77777777" w:rsidR="007F17F5" w:rsidRDefault="007F17F5" w:rsidP="00AD6806">
            <w:pPr>
              <w:adjustRightInd w:val="0"/>
              <w:spacing w:before="60" w:after="60"/>
              <w:jc w:val="right"/>
              <w:rPr>
                <w:color w:val="000000"/>
              </w:rPr>
            </w:pPr>
            <w:r>
              <w:rPr>
                <w:color w:val="000000"/>
              </w:rPr>
              <w:t>- -</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E8A35E" w14:textId="77777777" w:rsidR="007F17F5" w:rsidRDefault="007F17F5" w:rsidP="00AD6806">
            <w:pPr>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D03693"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CA6EAE"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04FBC7"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3BD0CB"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EC5CADE" w14:textId="77777777" w:rsidR="007F17F5" w:rsidRDefault="007F17F5" w:rsidP="00AD6806">
            <w:pPr>
              <w:adjustRightInd w:val="0"/>
              <w:spacing w:before="60" w:after="60"/>
              <w:jc w:val="right"/>
              <w:rPr>
                <w:color w:val="000000"/>
              </w:rPr>
            </w:pPr>
            <w:r>
              <w:rPr>
                <w:color w:val="000000"/>
              </w:rPr>
              <w:t>- -</w:t>
            </w:r>
          </w:p>
        </w:tc>
      </w:tr>
      <w:tr w:rsidR="00822AEF" w14:paraId="618A7163"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D6DD747" w14:textId="77777777" w:rsidR="007F17F5" w:rsidRDefault="007F17F5" w:rsidP="00E12EF1">
            <w:pPr>
              <w:adjustRightInd w:val="0"/>
              <w:spacing w:before="60" w:after="60"/>
              <w:ind w:firstLine="144"/>
              <w:rPr>
                <w:b/>
                <w:bCs/>
                <w:color w:val="000000"/>
              </w:rPr>
            </w:pPr>
            <w:r>
              <w:rPr>
                <w:b/>
                <w:bCs/>
                <w:color w:val="000000"/>
              </w:rPr>
              <w:t>Out of State</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E8CA88" w14:textId="77777777" w:rsidR="007F17F5" w:rsidRDefault="007F17F5" w:rsidP="00AD6806">
            <w:pPr>
              <w:adjustRightInd w:val="0"/>
              <w:spacing w:before="60" w:after="60"/>
              <w:jc w:val="right"/>
              <w:rPr>
                <w:color w:val="000000"/>
              </w:rPr>
            </w:pPr>
            <w:r>
              <w:rPr>
                <w:color w:val="000000"/>
              </w:rPr>
              <w:t>7</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AEBA77" w14:textId="77777777" w:rsidR="007F17F5" w:rsidRDefault="007F17F5" w:rsidP="00AD6806">
            <w:pPr>
              <w:adjustRightInd w:val="0"/>
              <w:spacing w:before="60" w:after="60"/>
              <w:jc w:val="right"/>
              <w:rPr>
                <w:color w:val="000000"/>
              </w:rPr>
            </w:pPr>
            <w:r>
              <w:rPr>
                <w:color w:val="000000"/>
              </w:rPr>
              <w:t>5</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345933"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4EB7A4" w14:textId="77777777" w:rsidR="007F17F5" w:rsidRDefault="007F17F5" w:rsidP="00AD6806">
            <w:pPr>
              <w:adjustRightInd w:val="0"/>
              <w:spacing w:before="60" w:after="60"/>
              <w:jc w:val="right"/>
              <w:rPr>
                <w:color w:val="000000"/>
              </w:rPr>
            </w:pPr>
            <w:r>
              <w:rPr>
                <w:color w:val="000000"/>
              </w:rPr>
              <w:t>4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E7FEAD" w14:textId="77777777" w:rsidR="007F17F5" w:rsidRDefault="007F17F5" w:rsidP="00AD6806">
            <w:pPr>
              <w:adjustRightInd w:val="0"/>
              <w:spacing w:before="60" w:after="60"/>
              <w:jc w:val="right"/>
              <w:rPr>
                <w:color w:val="000000"/>
              </w:rPr>
            </w:pPr>
            <w:r>
              <w:rPr>
                <w:color w:val="000000"/>
              </w:rPr>
              <w:t>60</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21DC22"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06E169" w14:textId="77777777" w:rsidR="007F17F5" w:rsidRDefault="007F17F5" w:rsidP="00AD6806">
            <w:pPr>
              <w:adjustRightInd w:val="0"/>
              <w:spacing w:before="60" w:after="60"/>
              <w:jc w:val="right"/>
              <w:rPr>
                <w:color w:val="000000"/>
              </w:rPr>
            </w:pPr>
            <w:r>
              <w:rPr>
                <w:color w:val="000000"/>
              </w:rPr>
              <w:t>5</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0280E9"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186FF0" w14:textId="77777777" w:rsidR="007F17F5" w:rsidRDefault="007F17F5" w:rsidP="00AD6806">
            <w:pPr>
              <w:adjustRightInd w:val="0"/>
              <w:spacing w:before="60" w:after="60"/>
              <w:jc w:val="right"/>
              <w:rPr>
                <w:color w:val="000000"/>
              </w:rPr>
            </w:pPr>
            <w:r>
              <w:rPr>
                <w:color w:val="000000"/>
              </w:rPr>
              <w:t>6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8B4FC9" w14:textId="77777777" w:rsidR="007F17F5" w:rsidRDefault="007F17F5" w:rsidP="00AD6806">
            <w:pPr>
              <w:adjustRightInd w:val="0"/>
              <w:spacing w:before="60" w:after="60"/>
              <w:jc w:val="right"/>
              <w:rPr>
                <w:color w:val="000000"/>
              </w:rPr>
            </w:pPr>
            <w:r>
              <w:rPr>
                <w:color w:val="000000"/>
              </w:rPr>
              <w:t>40</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80A6C4" w14:textId="77777777" w:rsidR="007F17F5" w:rsidRDefault="007F17F5" w:rsidP="00AD6806">
            <w:pPr>
              <w:adjustRightInd w:val="0"/>
              <w:spacing w:before="60" w:after="60"/>
              <w:jc w:val="right"/>
              <w:rPr>
                <w:color w:val="000000"/>
              </w:rPr>
            </w:pPr>
            <w:r>
              <w:rPr>
                <w:color w:val="000000"/>
              </w:rPr>
              <w:t>0</w:t>
            </w:r>
          </w:p>
        </w:tc>
      </w:tr>
      <w:tr w:rsidR="00822AEF" w14:paraId="51F96AAC"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72CC80C" w14:textId="77777777" w:rsidR="007F17F5" w:rsidRDefault="007F17F5" w:rsidP="00E12EF1">
            <w:pPr>
              <w:keepNext/>
              <w:adjustRightInd w:val="0"/>
              <w:spacing w:before="60" w:after="60"/>
              <w:rPr>
                <w:b/>
                <w:bCs/>
                <w:color w:val="000000"/>
              </w:rPr>
            </w:pPr>
            <w:r>
              <w:rPr>
                <w:b/>
                <w:bCs/>
                <w:color w:val="000000"/>
              </w:rPr>
              <w:t>Gender</w:t>
            </w:r>
          </w:p>
        </w:tc>
        <w:tc>
          <w:tcPr>
            <w:tcW w:w="72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C03291C" w14:textId="77777777" w:rsidR="007F17F5" w:rsidRDefault="007F17F5" w:rsidP="00AD6806">
            <w:pPr>
              <w:keepNext/>
              <w:adjustRightInd w:val="0"/>
              <w:spacing w:before="60" w:after="60"/>
              <w:jc w:val="right"/>
              <w:rPr>
                <w:color w:val="000000"/>
              </w:rPr>
            </w:pPr>
            <w:r>
              <w:rPr>
                <w:color w:val="000000"/>
              </w:rPr>
              <w:t>124</w:t>
            </w:r>
          </w:p>
        </w:tc>
        <w:tc>
          <w:tcPr>
            <w:tcW w:w="704"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04CEC38" w14:textId="77777777" w:rsidR="007F17F5" w:rsidRDefault="007F17F5" w:rsidP="00AD6806">
            <w:pPr>
              <w:keepNext/>
              <w:adjustRightInd w:val="0"/>
              <w:spacing w:before="60" w:after="60"/>
              <w:jc w:val="right"/>
              <w:rPr>
                <w:color w:val="000000"/>
              </w:rPr>
            </w:pPr>
            <w:r>
              <w:rPr>
                <w:color w:val="000000"/>
              </w:rPr>
              <w:t>80</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20EDA09" w14:textId="77777777" w:rsidR="007F17F5" w:rsidRDefault="007F17F5" w:rsidP="00AD6806">
            <w:pPr>
              <w:keepNext/>
              <w:adjustRightInd w:val="0"/>
              <w:spacing w:before="60" w:after="60"/>
              <w:jc w:val="right"/>
              <w:rPr>
                <w:color w:val="000000"/>
              </w:rPr>
            </w:pPr>
            <w:r>
              <w:rPr>
                <w:color w:val="000000"/>
              </w:rPr>
              <w:t>3</w:t>
            </w:r>
          </w:p>
        </w:tc>
        <w:tc>
          <w:tcPr>
            <w:tcW w:w="117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ECF863A" w14:textId="77777777" w:rsidR="007F17F5" w:rsidRDefault="007F17F5" w:rsidP="00AD6806">
            <w:pPr>
              <w:keepNext/>
              <w:adjustRightInd w:val="0"/>
              <w:spacing w:before="60" w:after="60"/>
              <w:jc w:val="right"/>
              <w:rPr>
                <w:color w:val="000000"/>
              </w:rPr>
            </w:pPr>
            <w:r>
              <w:rPr>
                <w:color w:val="000000"/>
              </w:rPr>
              <w:t>16</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A5D3BC2" w14:textId="77777777" w:rsidR="007F17F5" w:rsidRDefault="007F17F5" w:rsidP="00AD6806">
            <w:pPr>
              <w:keepNext/>
              <w:adjustRightInd w:val="0"/>
              <w:spacing w:before="60" w:after="60"/>
              <w:jc w:val="right"/>
              <w:rPr>
                <w:color w:val="000000"/>
              </w:rPr>
            </w:pPr>
            <w:r>
              <w:rPr>
                <w:color w:val="000000"/>
              </w:rPr>
              <w:t>80</w:t>
            </w:r>
          </w:p>
        </w:tc>
        <w:tc>
          <w:tcPr>
            <w:tcW w:w="1224"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5CA4F67" w14:textId="77777777" w:rsidR="007F17F5" w:rsidRDefault="007F17F5" w:rsidP="00AD6806">
            <w:pPr>
              <w:keepNext/>
              <w:adjustRightInd w:val="0"/>
              <w:spacing w:before="60" w:after="60"/>
              <w:jc w:val="right"/>
              <w:rPr>
                <w:color w:val="000000"/>
              </w:rPr>
            </w:pPr>
            <w:r>
              <w:rPr>
                <w:color w:val="000000"/>
              </w:rPr>
              <w:t>1</w:t>
            </w:r>
          </w:p>
        </w:tc>
        <w:tc>
          <w:tcPr>
            <w:tcW w:w="75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54F8A9" w14:textId="77777777" w:rsidR="007F17F5" w:rsidRDefault="007F17F5" w:rsidP="00AD6806">
            <w:pPr>
              <w:keepNext/>
              <w:adjustRightInd w:val="0"/>
              <w:spacing w:before="60" w:after="60"/>
              <w:jc w:val="right"/>
              <w:rPr>
                <w:color w:val="000000"/>
              </w:rPr>
            </w:pPr>
            <w:r>
              <w:rPr>
                <w:color w:val="000000"/>
              </w:rPr>
              <w:t>83</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FD447DC" w14:textId="77777777" w:rsidR="007F17F5" w:rsidRDefault="007F17F5" w:rsidP="00AD6806">
            <w:pPr>
              <w:keepNext/>
              <w:adjustRightInd w:val="0"/>
              <w:spacing w:before="60" w:after="60"/>
              <w:jc w:val="right"/>
              <w:rPr>
                <w:color w:val="000000"/>
              </w:rPr>
            </w:pPr>
            <w:r>
              <w:rPr>
                <w:color w:val="000000"/>
              </w:rPr>
              <w:t>0</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DD57BF2" w14:textId="77777777" w:rsidR="007F17F5" w:rsidRDefault="007F17F5" w:rsidP="00AD6806">
            <w:pPr>
              <w:keepNext/>
              <w:adjustRightInd w:val="0"/>
              <w:spacing w:before="60" w:after="60"/>
              <w:jc w:val="right"/>
              <w:rPr>
                <w:color w:val="000000"/>
              </w:rPr>
            </w:pPr>
            <w:r>
              <w:rPr>
                <w:color w:val="000000"/>
              </w:rPr>
              <w:t>22</w:t>
            </w:r>
          </w:p>
        </w:tc>
        <w:tc>
          <w:tcPr>
            <w:tcW w:w="117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200AF27" w14:textId="77777777" w:rsidR="007F17F5" w:rsidRDefault="007F17F5" w:rsidP="00AD6806">
            <w:pPr>
              <w:keepNext/>
              <w:adjustRightInd w:val="0"/>
              <w:spacing w:before="60" w:after="60"/>
              <w:jc w:val="right"/>
              <w:rPr>
                <w:color w:val="000000"/>
              </w:rPr>
            </w:pPr>
            <w:r>
              <w:rPr>
                <w:color w:val="000000"/>
              </w:rPr>
              <w:t>76</w:t>
            </w:r>
          </w:p>
        </w:tc>
        <w:tc>
          <w:tcPr>
            <w:tcW w:w="1170"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F4C6CDF" w14:textId="77777777" w:rsidR="007F17F5" w:rsidRDefault="007F17F5" w:rsidP="00AD6806">
            <w:pPr>
              <w:keepNext/>
              <w:adjustRightInd w:val="0"/>
              <w:spacing w:before="60" w:after="60"/>
              <w:jc w:val="right"/>
              <w:rPr>
                <w:color w:val="000000"/>
              </w:rPr>
            </w:pPr>
            <w:r>
              <w:rPr>
                <w:color w:val="000000"/>
              </w:rPr>
              <w:t>2</w:t>
            </w:r>
          </w:p>
        </w:tc>
      </w:tr>
      <w:tr w:rsidR="00822AEF" w14:paraId="4081D919"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87E2325" w14:textId="77777777" w:rsidR="007F17F5" w:rsidRDefault="007F17F5" w:rsidP="00E12EF1">
            <w:pPr>
              <w:adjustRightInd w:val="0"/>
              <w:spacing w:before="60" w:after="60"/>
              <w:ind w:firstLine="144"/>
              <w:rPr>
                <w:b/>
                <w:bCs/>
                <w:color w:val="000000"/>
              </w:rPr>
            </w:pPr>
            <w:r>
              <w:rPr>
                <w:b/>
                <w:bCs/>
                <w:color w:val="000000"/>
              </w:rPr>
              <w:t>Male</w:t>
            </w:r>
          </w:p>
        </w:tc>
        <w:tc>
          <w:tcPr>
            <w:tcW w:w="72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A173A67" w14:textId="77777777" w:rsidR="007F17F5" w:rsidRDefault="007F17F5" w:rsidP="00AD6806">
            <w:pPr>
              <w:adjustRightInd w:val="0"/>
              <w:jc w:val="right"/>
              <w:rPr>
                <w:sz w:val="24"/>
                <w:szCs w:val="24"/>
              </w:rPr>
            </w:pPr>
          </w:p>
        </w:tc>
        <w:tc>
          <w:tcPr>
            <w:tcW w:w="704"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82853D6"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E253174"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3E6FA98"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F286FB0" w14:textId="77777777" w:rsidR="007F17F5" w:rsidRDefault="007F17F5" w:rsidP="00AD6806">
            <w:pPr>
              <w:adjustRightInd w:val="0"/>
              <w:jc w:val="right"/>
              <w:rPr>
                <w:sz w:val="24"/>
                <w:szCs w:val="24"/>
              </w:rPr>
            </w:pPr>
          </w:p>
        </w:tc>
        <w:tc>
          <w:tcPr>
            <w:tcW w:w="1224"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517DF2" w14:textId="77777777" w:rsidR="007F17F5" w:rsidRDefault="007F17F5" w:rsidP="00AD6806">
            <w:pPr>
              <w:adjustRightInd w:val="0"/>
              <w:jc w:val="right"/>
              <w:rPr>
                <w:sz w:val="24"/>
                <w:szCs w:val="24"/>
              </w:rPr>
            </w:pPr>
          </w:p>
        </w:tc>
        <w:tc>
          <w:tcPr>
            <w:tcW w:w="75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A595993"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0CE19C5"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DBF6B57"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85BB1A"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C67ADC2" w14:textId="77777777" w:rsidR="007F17F5" w:rsidRDefault="007F17F5" w:rsidP="00AD6806">
            <w:pPr>
              <w:adjustRightInd w:val="0"/>
              <w:jc w:val="right"/>
              <w:rPr>
                <w:sz w:val="24"/>
                <w:szCs w:val="24"/>
              </w:rPr>
            </w:pPr>
          </w:p>
        </w:tc>
      </w:tr>
      <w:tr w:rsidR="00822AEF" w14:paraId="67392349"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07263F4" w14:textId="77777777" w:rsidR="007F17F5" w:rsidRDefault="007F17F5" w:rsidP="00E12EF1">
            <w:pPr>
              <w:adjustRightInd w:val="0"/>
              <w:spacing w:before="60" w:after="60"/>
              <w:ind w:firstLine="144"/>
              <w:rPr>
                <w:b/>
                <w:bCs/>
                <w:color w:val="000000"/>
              </w:rPr>
            </w:pPr>
            <w:r>
              <w:rPr>
                <w:b/>
                <w:bCs/>
                <w:color w:val="000000"/>
              </w:rPr>
              <w:t>Female</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71799B" w14:textId="77777777" w:rsidR="007F17F5" w:rsidRDefault="007F17F5" w:rsidP="00AD6806">
            <w:pPr>
              <w:adjustRightInd w:val="0"/>
              <w:spacing w:before="60" w:after="60"/>
              <w:jc w:val="right"/>
              <w:rPr>
                <w:color w:val="000000"/>
              </w:rPr>
            </w:pPr>
            <w:r>
              <w:rPr>
                <w:color w:val="000000"/>
              </w:rPr>
              <w:t>414</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5313B6" w14:textId="77777777" w:rsidR="007F17F5" w:rsidRDefault="007F17F5" w:rsidP="00AD6806">
            <w:pPr>
              <w:adjustRightInd w:val="0"/>
              <w:spacing w:before="60" w:after="60"/>
              <w:jc w:val="right"/>
              <w:rPr>
                <w:color w:val="000000"/>
              </w:rPr>
            </w:pPr>
            <w:r>
              <w:rPr>
                <w:color w:val="000000"/>
              </w:rPr>
              <w:t>27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28163E"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EA1C4B" w14:textId="77777777" w:rsidR="007F17F5" w:rsidRDefault="007F17F5" w:rsidP="00AD6806">
            <w:pPr>
              <w:adjustRightInd w:val="0"/>
              <w:spacing w:before="60" w:after="60"/>
              <w:jc w:val="right"/>
              <w:rPr>
                <w:color w:val="000000"/>
              </w:rPr>
            </w:pPr>
            <w:r>
              <w:rPr>
                <w:color w:val="000000"/>
              </w:rPr>
              <w:t>12</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4C45EE" w14:textId="77777777" w:rsidR="007F17F5" w:rsidRDefault="007F17F5" w:rsidP="00AD6806">
            <w:pPr>
              <w:adjustRightInd w:val="0"/>
              <w:spacing w:before="60" w:after="60"/>
              <w:jc w:val="right"/>
              <w:rPr>
                <w:color w:val="000000"/>
              </w:rPr>
            </w:pPr>
            <w:r>
              <w:rPr>
                <w:color w:val="000000"/>
              </w:rPr>
              <w:t>86</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23AFC0" w14:textId="77777777" w:rsidR="007F17F5" w:rsidRDefault="007F17F5" w:rsidP="00AD6806">
            <w:pPr>
              <w:adjustRightInd w:val="0"/>
              <w:spacing w:before="60" w:after="60"/>
              <w:jc w:val="right"/>
              <w:rPr>
                <w:color w:val="000000"/>
              </w:rPr>
            </w:pPr>
            <w:r>
              <w:rPr>
                <w:color w:val="000000"/>
              </w:rPr>
              <w:t>2</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A2EFF" w14:textId="77777777" w:rsidR="007F17F5" w:rsidRDefault="007F17F5" w:rsidP="00AD6806">
            <w:pPr>
              <w:adjustRightInd w:val="0"/>
              <w:spacing w:before="60" w:after="60"/>
              <w:jc w:val="right"/>
              <w:rPr>
                <w:color w:val="000000"/>
              </w:rPr>
            </w:pPr>
            <w:r>
              <w:rPr>
                <w:color w:val="000000"/>
              </w:rPr>
              <w:t>263</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89A2BC" w14:textId="77777777" w:rsidR="007F17F5" w:rsidRDefault="007F17F5" w:rsidP="00AD6806">
            <w:pPr>
              <w:adjustRightInd w:val="0"/>
              <w:spacing w:before="60" w:after="60"/>
              <w:jc w:val="right"/>
              <w:rPr>
                <w:color w:val="000000"/>
              </w:rPr>
            </w:pPr>
            <w:r>
              <w:rPr>
                <w:color w:val="000000"/>
              </w:rPr>
              <w:t>1</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34E5AD" w14:textId="77777777" w:rsidR="007F17F5" w:rsidRDefault="007F17F5" w:rsidP="00AD6806">
            <w:pPr>
              <w:adjustRightInd w:val="0"/>
              <w:spacing w:before="60" w:after="60"/>
              <w:jc w:val="right"/>
              <w:rPr>
                <w:color w:val="000000"/>
              </w:rPr>
            </w:pPr>
            <w:r>
              <w:rPr>
                <w:color w:val="000000"/>
              </w:rPr>
              <w:t>12</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5C26D2" w14:textId="77777777" w:rsidR="007F17F5" w:rsidRDefault="007F17F5" w:rsidP="00AD6806">
            <w:pPr>
              <w:adjustRightInd w:val="0"/>
              <w:spacing w:before="60" w:after="60"/>
              <w:jc w:val="right"/>
              <w:rPr>
                <w:color w:val="000000"/>
              </w:rPr>
            </w:pPr>
            <w:r>
              <w:rPr>
                <w:color w:val="000000"/>
              </w:rPr>
              <w:t>84</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E49FB44" w14:textId="77777777" w:rsidR="007F17F5" w:rsidRDefault="007F17F5" w:rsidP="00AD6806">
            <w:pPr>
              <w:adjustRightInd w:val="0"/>
              <w:spacing w:before="60" w:after="60"/>
              <w:jc w:val="right"/>
              <w:rPr>
                <w:color w:val="000000"/>
              </w:rPr>
            </w:pPr>
            <w:r>
              <w:rPr>
                <w:color w:val="000000"/>
              </w:rPr>
              <w:t>3</w:t>
            </w:r>
          </w:p>
        </w:tc>
      </w:tr>
      <w:tr w:rsidR="00822AEF" w14:paraId="7313450A"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60BA195" w14:textId="77777777" w:rsidR="007F17F5" w:rsidRDefault="007F17F5" w:rsidP="00E12EF1">
            <w:pPr>
              <w:adjustRightInd w:val="0"/>
              <w:spacing w:before="60" w:after="60"/>
              <w:ind w:firstLine="144"/>
              <w:rPr>
                <w:b/>
                <w:bCs/>
                <w:color w:val="000000"/>
              </w:rPr>
            </w:pPr>
            <w:r>
              <w:rPr>
                <w:b/>
                <w:bCs/>
                <w:color w:val="000000"/>
              </w:rPr>
              <w:t>Not Reported</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42807C" w14:textId="77777777" w:rsidR="007F17F5" w:rsidRDefault="007F17F5" w:rsidP="00AD6806">
            <w:pPr>
              <w:adjustRightInd w:val="0"/>
              <w:spacing w:before="60" w:after="60"/>
              <w:jc w:val="right"/>
              <w:rPr>
                <w:color w:val="000000"/>
              </w:rPr>
            </w:pPr>
            <w:r>
              <w:rPr>
                <w:color w:val="000000"/>
              </w:rPr>
              <w:t>8</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47E718" w14:textId="77777777" w:rsidR="007F17F5" w:rsidRDefault="007F17F5" w:rsidP="00AD6806">
            <w:pPr>
              <w:adjustRightInd w:val="0"/>
              <w:spacing w:before="60" w:after="60"/>
              <w:jc w:val="right"/>
              <w:rPr>
                <w:color w:val="000000"/>
              </w:rPr>
            </w:pPr>
            <w:r>
              <w:rPr>
                <w:color w:val="000000"/>
              </w:rPr>
              <w:t>5</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795996"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6EAF79"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4EA8F3" w14:textId="77777777" w:rsidR="007F17F5" w:rsidRDefault="007F17F5" w:rsidP="00AD6806">
            <w:pPr>
              <w:adjustRightInd w:val="0"/>
              <w:spacing w:before="60" w:after="60"/>
              <w:jc w:val="right"/>
              <w:rPr>
                <w:color w:val="000000"/>
              </w:rPr>
            </w:pPr>
            <w:r>
              <w:rPr>
                <w:color w:val="000000"/>
              </w:rPr>
              <w:t>100</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B42CA5" w14:textId="77777777" w:rsidR="007F17F5" w:rsidRDefault="007F17F5" w:rsidP="00AD6806">
            <w:pPr>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21A2E3" w14:textId="77777777" w:rsidR="007F17F5" w:rsidRDefault="007F17F5" w:rsidP="00AD6806">
            <w:pPr>
              <w:adjustRightInd w:val="0"/>
              <w:spacing w:before="60" w:after="60"/>
              <w:jc w:val="right"/>
              <w:rPr>
                <w:color w:val="000000"/>
              </w:rPr>
            </w:pPr>
            <w:r>
              <w:rPr>
                <w:color w:val="000000"/>
              </w:rPr>
              <w:t>2</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72BC81"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B652C5"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9201FF" w14:textId="77777777" w:rsidR="007F17F5" w:rsidRDefault="007F17F5" w:rsidP="00AD6806">
            <w:pPr>
              <w:adjustRightInd w:val="0"/>
              <w:spacing w:before="60" w:after="60"/>
              <w:jc w:val="right"/>
              <w:rPr>
                <w:color w:val="000000"/>
              </w:rPr>
            </w:pPr>
            <w:r>
              <w:rPr>
                <w:color w:val="000000"/>
              </w:rPr>
              <w:t>100</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63507A" w14:textId="77777777" w:rsidR="007F17F5" w:rsidRDefault="007F17F5" w:rsidP="00AD6806">
            <w:pPr>
              <w:adjustRightInd w:val="0"/>
              <w:spacing w:before="60" w:after="60"/>
              <w:jc w:val="right"/>
              <w:rPr>
                <w:color w:val="000000"/>
              </w:rPr>
            </w:pPr>
            <w:r>
              <w:rPr>
                <w:color w:val="000000"/>
              </w:rPr>
              <w:t>- -</w:t>
            </w:r>
          </w:p>
        </w:tc>
      </w:tr>
      <w:tr w:rsidR="00822AEF" w14:paraId="0DEA18AA"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54C800D" w14:textId="77777777" w:rsidR="007F17F5" w:rsidRDefault="007F17F5" w:rsidP="00E12EF1">
            <w:pPr>
              <w:keepNext/>
              <w:adjustRightInd w:val="0"/>
              <w:spacing w:before="60" w:after="60"/>
              <w:rPr>
                <w:b/>
                <w:bCs/>
                <w:color w:val="000000"/>
              </w:rPr>
            </w:pPr>
            <w:r>
              <w:rPr>
                <w:b/>
                <w:bCs/>
                <w:color w:val="000000"/>
              </w:rPr>
              <w:t>Race/Ethnicity</w:t>
            </w:r>
          </w:p>
        </w:tc>
        <w:tc>
          <w:tcPr>
            <w:tcW w:w="72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2D95076" w14:textId="77777777" w:rsidR="007F17F5" w:rsidRDefault="007F17F5" w:rsidP="00AD6806">
            <w:pPr>
              <w:keepNext/>
              <w:adjustRightInd w:val="0"/>
              <w:spacing w:before="60" w:after="60"/>
              <w:jc w:val="right"/>
              <w:rPr>
                <w:color w:val="000000"/>
              </w:rPr>
            </w:pPr>
            <w:r>
              <w:rPr>
                <w:color w:val="000000"/>
              </w:rPr>
              <w:t>- -</w:t>
            </w:r>
          </w:p>
        </w:tc>
        <w:tc>
          <w:tcPr>
            <w:tcW w:w="704"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5F07B43" w14:textId="77777777" w:rsidR="007F17F5" w:rsidRDefault="007F17F5" w:rsidP="00AD6806">
            <w:pPr>
              <w:keepNext/>
              <w:adjustRightInd w:val="0"/>
              <w:spacing w:before="60" w:after="60"/>
              <w:jc w:val="right"/>
              <w:rPr>
                <w:color w:val="000000"/>
              </w:rPr>
            </w:pPr>
            <w:r>
              <w:rPr>
                <w:color w:val="000000"/>
              </w:rPr>
              <w:t>- -</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5B57C3F" w14:textId="77777777" w:rsidR="007F17F5" w:rsidRDefault="007F17F5" w:rsidP="00AD6806">
            <w:pPr>
              <w:keepNext/>
              <w:adjustRightInd w:val="0"/>
              <w:spacing w:before="60" w:after="60"/>
              <w:jc w:val="right"/>
              <w:rPr>
                <w:color w:val="000000"/>
              </w:rPr>
            </w:pPr>
            <w:r>
              <w:rPr>
                <w:color w:val="000000"/>
              </w:rPr>
              <w:t>- -</w:t>
            </w:r>
          </w:p>
        </w:tc>
        <w:tc>
          <w:tcPr>
            <w:tcW w:w="117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E6C84F5" w14:textId="77777777" w:rsidR="007F17F5" w:rsidRDefault="007F17F5" w:rsidP="00AD6806">
            <w:pPr>
              <w:keepNext/>
              <w:adjustRightInd w:val="0"/>
              <w:spacing w:before="60" w:after="60"/>
              <w:jc w:val="right"/>
              <w:rPr>
                <w:color w:val="000000"/>
              </w:rPr>
            </w:pPr>
            <w:r>
              <w:rPr>
                <w:color w:val="000000"/>
              </w:rPr>
              <w:t>- -</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4357F73" w14:textId="77777777" w:rsidR="007F17F5" w:rsidRDefault="007F17F5" w:rsidP="00AD6806">
            <w:pPr>
              <w:keepNext/>
              <w:adjustRightInd w:val="0"/>
              <w:spacing w:before="60" w:after="60"/>
              <w:jc w:val="right"/>
              <w:rPr>
                <w:color w:val="000000"/>
              </w:rPr>
            </w:pPr>
            <w:r>
              <w:rPr>
                <w:color w:val="000000"/>
              </w:rPr>
              <w:t>- -</w:t>
            </w:r>
          </w:p>
        </w:tc>
        <w:tc>
          <w:tcPr>
            <w:tcW w:w="1224"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3672D75" w14:textId="77777777" w:rsidR="007F17F5" w:rsidRDefault="007F17F5" w:rsidP="00AD6806">
            <w:pPr>
              <w:keepNext/>
              <w:adjustRightInd w:val="0"/>
              <w:spacing w:before="60" w:after="60"/>
              <w:jc w:val="right"/>
              <w:rPr>
                <w:color w:val="000000"/>
              </w:rPr>
            </w:pPr>
            <w:r>
              <w:rPr>
                <w:color w:val="000000"/>
              </w:rPr>
              <w:t>- -</w:t>
            </w:r>
          </w:p>
        </w:tc>
        <w:tc>
          <w:tcPr>
            <w:tcW w:w="75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8478A57" w14:textId="77777777" w:rsidR="007F17F5" w:rsidRDefault="007F17F5" w:rsidP="00AD6806">
            <w:pPr>
              <w:keepNext/>
              <w:adjustRightInd w:val="0"/>
              <w:spacing w:before="60" w:after="60"/>
              <w:jc w:val="right"/>
              <w:rPr>
                <w:color w:val="000000"/>
              </w:rPr>
            </w:pPr>
            <w:r>
              <w:rPr>
                <w:color w:val="000000"/>
              </w:rPr>
              <w:t>- -</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B930538" w14:textId="77777777" w:rsidR="007F17F5" w:rsidRDefault="007F17F5" w:rsidP="00AD6806">
            <w:pPr>
              <w:keepNext/>
              <w:adjustRightInd w:val="0"/>
              <w:spacing w:before="60" w:after="60"/>
              <w:jc w:val="right"/>
              <w:rPr>
                <w:color w:val="000000"/>
              </w:rPr>
            </w:pPr>
            <w:r>
              <w:rPr>
                <w:color w:val="000000"/>
              </w:rPr>
              <w:t>- -</w:t>
            </w:r>
          </w:p>
        </w:tc>
        <w:tc>
          <w:tcPr>
            <w:tcW w:w="108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23C187A" w14:textId="77777777" w:rsidR="007F17F5" w:rsidRDefault="007F17F5" w:rsidP="00AD6806">
            <w:pPr>
              <w:keepNext/>
              <w:adjustRightInd w:val="0"/>
              <w:spacing w:before="60" w:after="60"/>
              <w:jc w:val="right"/>
              <w:rPr>
                <w:color w:val="000000"/>
              </w:rPr>
            </w:pPr>
            <w:r>
              <w:rPr>
                <w:color w:val="000000"/>
              </w:rPr>
              <w:t>- -</w:t>
            </w:r>
          </w:p>
        </w:tc>
        <w:tc>
          <w:tcPr>
            <w:tcW w:w="117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83BFB6" w14:textId="77777777" w:rsidR="007F17F5" w:rsidRDefault="007F17F5" w:rsidP="00AD6806">
            <w:pPr>
              <w:keepNext/>
              <w:adjustRightInd w:val="0"/>
              <w:spacing w:before="60" w:after="60"/>
              <w:jc w:val="right"/>
              <w:rPr>
                <w:color w:val="000000"/>
              </w:rPr>
            </w:pPr>
            <w:r>
              <w:rPr>
                <w:color w:val="000000"/>
              </w:rPr>
              <w:t>- -</w:t>
            </w:r>
          </w:p>
        </w:tc>
        <w:tc>
          <w:tcPr>
            <w:tcW w:w="1170"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5E7638" w14:textId="77777777" w:rsidR="007F17F5" w:rsidRDefault="007F17F5" w:rsidP="00AD6806">
            <w:pPr>
              <w:keepNext/>
              <w:adjustRightInd w:val="0"/>
              <w:spacing w:before="60" w:after="60"/>
              <w:jc w:val="right"/>
              <w:rPr>
                <w:color w:val="000000"/>
              </w:rPr>
            </w:pPr>
            <w:r>
              <w:rPr>
                <w:color w:val="000000"/>
              </w:rPr>
              <w:t>- -</w:t>
            </w:r>
          </w:p>
        </w:tc>
      </w:tr>
      <w:tr w:rsidR="00822AEF" w14:paraId="084BDB8B"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8C0EED2" w14:textId="4BFD1FDB" w:rsidR="007F17F5" w:rsidRDefault="007F17F5" w:rsidP="00E12EF1">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p>
        </w:tc>
        <w:tc>
          <w:tcPr>
            <w:tcW w:w="72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C96EFEA" w14:textId="77777777" w:rsidR="007F17F5" w:rsidRDefault="007F17F5" w:rsidP="00AD6806">
            <w:pPr>
              <w:adjustRightInd w:val="0"/>
              <w:jc w:val="right"/>
              <w:rPr>
                <w:sz w:val="24"/>
                <w:szCs w:val="24"/>
              </w:rPr>
            </w:pPr>
          </w:p>
        </w:tc>
        <w:tc>
          <w:tcPr>
            <w:tcW w:w="704"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7EC6FD"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A4AFB9"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7F647E9"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E31B1A7" w14:textId="77777777" w:rsidR="007F17F5" w:rsidRDefault="007F17F5" w:rsidP="00AD6806">
            <w:pPr>
              <w:adjustRightInd w:val="0"/>
              <w:jc w:val="right"/>
              <w:rPr>
                <w:sz w:val="24"/>
                <w:szCs w:val="24"/>
              </w:rPr>
            </w:pPr>
          </w:p>
        </w:tc>
        <w:tc>
          <w:tcPr>
            <w:tcW w:w="1224"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3791ED3" w14:textId="77777777" w:rsidR="007F17F5" w:rsidRDefault="007F17F5" w:rsidP="00AD6806">
            <w:pPr>
              <w:adjustRightInd w:val="0"/>
              <w:jc w:val="right"/>
              <w:rPr>
                <w:sz w:val="24"/>
                <w:szCs w:val="24"/>
              </w:rPr>
            </w:pPr>
          </w:p>
        </w:tc>
        <w:tc>
          <w:tcPr>
            <w:tcW w:w="75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8A03F3F"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A72F60" w14:textId="77777777" w:rsidR="007F17F5" w:rsidRDefault="007F17F5" w:rsidP="00AD6806">
            <w:pPr>
              <w:adjustRightInd w:val="0"/>
              <w:jc w:val="right"/>
              <w:rPr>
                <w:sz w:val="24"/>
                <w:szCs w:val="24"/>
              </w:rPr>
            </w:pPr>
          </w:p>
        </w:tc>
        <w:tc>
          <w:tcPr>
            <w:tcW w:w="108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6D14765"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ACDF82" w14:textId="77777777" w:rsidR="007F17F5" w:rsidRDefault="007F17F5" w:rsidP="00AD6806">
            <w:pPr>
              <w:adjustRightInd w:val="0"/>
              <w:jc w:val="right"/>
              <w:rPr>
                <w:sz w:val="24"/>
                <w:szCs w:val="24"/>
              </w:rPr>
            </w:pPr>
          </w:p>
        </w:tc>
        <w:tc>
          <w:tcPr>
            <w:tcW w:w="1170"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40754C4" w14:textId="77777777" w:rsidR="007F17F5" w:rsidRDefault="007F17F5" w:rsidP="00AD6806">
            <w:pPr>
              <w:adjustRightInd w:val="0"/>
              <w:jc w:val="right"/>
              <w:rPr>
                <w:sz w:val="24"/>
                <w:szCs w:val="24"/>
              </w:rPr>
            </w:pPr>
          </w:p>
        </w:tc>
      </w:tr>
      <w:tr w:rsidR="00822AEF" w14:paraId="66B8F86B"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1320C08" w14:textId="77777777" w:rsidR="007F17F5" w:rsidRDefault="007F17F5" w:rsidP="00E12EF1">
            <w:pPr>
              <w:adjustRightInd w:val="0"/>
              <w:spacing w:before="60" w:after="60"/>
              <w:ind w:firstLine="144"/>
              <w:rPr>
                <w:b/>
                <w:bCs/>
                <w:color w:val="000000"/>
              </w:rPr>
            </w:pPr>
            <w:r>
              <w:rPr>
                <w:b/>
                <w:bCs/>
                <w:color w:val="000000"/>
              </w:rPr>
              <w:t>Asian</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047302" w14:textId="77777777" w:rsidR="007F17F5" w:rsidRDefault="007F17F5" w:rsidP="00AD6806">
            <w:pPr>
              <w:adjustRightInd w:val="0"/>
              <w:spacing w:before="60" w:after="60"/>
              <w:jc w:val="right"/>
              <w:rPr>
                <w:color w:val="000000"/>
              </w:rPr>
            </w:pPr>
            <w:r>
              <w:rPr>
                <w:color w:val="000000"/>
              </w:rPr>
              <w:t>9</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BD0757" w14:textId="77777777" w:rsidR="007F17F5" w:rsidRDefault="007F17F5" w:rsidP="00AD6806">
            <w:pPr>
              <w:adjustRightInd w:val="0"/>
              <w:spacing w:before="60" w:after="60"/>
              <w:jc w:val="right"/>
              <w:rPr>
                <w:color w:val="000000"/>
              </w:rPr>
            </w:pPr>
            <w:r>
              <w:rPr>
                <w:color w:val="000000"/>
              </w:rPr>
              <w:t>8</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CF78DD"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5C6B1D" w14:textId="77777777" w:rsidR="007F17F5" w:rsidRDefault="007F17F5" w:rsidP="00AD6806">
            <w:pPr>
              <w:adjustRightInd w:val="0"/>
              <w:spacing w:before="60" w:after="60"/>
              <w:jc w:val="right"/>
              <w:rPr>
                <w:color w:val="000000"/>
              </w:rPr>
            </w:pPr>
            <w:r>
              <w:rPr>
                <w:color w:val="000000"/>
              </w:rPr>
              <w:t>13</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5ED2F" w14:textId="77777777" w:rsidR="007F17F5" w:rsidRDefault="007F17F5" w:rsidP="00AD6806">
            <w:pPr>
              <w:adjustRightInd w:val="0"/>
              <w:spacing w:before="60" w:after="60"/>
              <w:jc w:val="right"/>
              <w:rPr>
                <w:color w:val="000000"/>
              </w:rPr>
            </w:pPr>
            <w:r>
              <w:rPr>
                <w:color w:val="000000"/>
              </w:rPr>
              <w:t>88</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E90004"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B2480F" w14:textId="77777777" w:rsidR="007F17F5" w:rsidRDefault="007F17F5" w:rsidP="00AD6806">
            <w:pPr>
              <w:adjustRightInd w:val="0"/>
              <w:spacing w:before="60" w:after="60"/>
              <w:jc w:val="right"/>
              <w:rPr>
                <w:color w:val="000000"/>
              </w:rPr>
            </w:pPr>
            <w:r>
              <w:rPr>
                <w:color w:val="000000"/>
              </w:rPr>
              <w:t>7</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83408B" w14:textId="77777777" w:rsidR="007F17F5" w:rsidRDefault="007F17F5" w:rsidP="00AD6806">
            <w:pPr>
              <w:adjustRightInd w:val="0"/>
              <w:spacing w:before="60" w:after="60"/>
              <w:jc w:val="right"/>
              <w:rPr>
                <w:color w:val="000000"/>
              </w:rPr>
            </w:pPr>
            <w:r>
              <w:rPr>
                <w:color w:val="000000"/>
              </w:rPr>
              <w:t>1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4FC6DA"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8C4F12" w14:textId="77777777" w:rsidR="007F17F5" w:rsidRDefault="007F17F5" w:rsidP="00AD6806">
            <w:pPr>
              <w:adjustRightInd w:val="0"/>
              <w:spacing w:before="60" w:after="60"/>
              <w:jc w:val="right"/>
              <w:rPr>
                <w:color w:val="000000"/>
              </w:rPr>
            </w:pPr>
            <w:r>
              <w:rPr>
                <w:color w:val="000000"/>
              </w:rPr>
              <w:t>86</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AC23004" w14:textId="77777777" w:rsidR="007F17F5" w:rsidRDefault="007F17F5" w:rsidP="00AD6806">
            <w:pPr>
              <w:adjustRightInd w:val="0"/>
              <w:spacing w:before="60" w:after="60"/>
              <w:jc w:val="right"/>
              <w:rPr>
                <w:color w:val="000000"/>
              </w:rPr>
            </w:pPr>
            <w:r>
              <w:rPr>
                <w:color w:val="000000"/>
              </w:rPr>
              <w:t>0</w:t>
            </w:r>
          </w:p>
        </w:tc>
      </w:tr>
      <w:tr w:rsidR="00822AEF" w14:paraId="46861EB8"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11F2172" w14:textId="77777777" w:rsidR="007F17F5" w:rsidRDefault="007F17F5" w:rsidP="00E12EF1">
            <w:pPr>
              <w:adjustRightInd w:val="0"/>
              <w:spacing w:before="60" w:after="60"/>
              <w:ind w:firstLine="144"/>
              <w:rPr>
                <w:b/>
                <w:bCs/>
                <w:color w:val="000000"/>
              </w:rPr>
            </w:pPr>
            <w:r>
              <w:rPr>
                <w:b/>
                <w:bCs/>
                <w:color w:val="000000"/>
              </w:rPr>
              <w:t>Black</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5306EF" w14:textId="77777777" w:rsidR="007F17F5" w:rsidRDefault="007F17F5" w:rsidP="00AD6806">
            <w:pPr>
              <w:adjustRightInd w:val="0"/>
              <w:spacing w:before="60" w:after="60"/>
              <w:jc w:val="right"/>
              <w:rPr>
                <w:color w:val="000000"/>
              </w:rPr>
            </w:pPr>
            <w:r>
              <w:rPr>
                <w:color w:val="000000"/>
              </w:rPr>
              <w:t>25</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3D9D3F" w14:textId="77777777" w:rsidR="007F17F5" w:rsidRDefault="007F17F5" w:rsidP="00AD6806">
            <w:pPr>
              <w:adjustRightInd w:val="0"/>
              <w:spacing w:before="60" w:after="60"/>
              <w:jc w:val="right"/>
              <w:rPr>
                <w:color w:val="000000"/>
              </w:rPr>
            </w:pPr>
            <w:r>
              <w:rPr>
                <w:color w:val="000000"/>
              </w:rPr>
              <w:t>17</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C649FD"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14010" w14:textId="77777777" w:rsidR="007F17F5" w:rsidRDefault="007F17F5" w:rsidP="00AD6806">
            <w:pPr>
              <w:adjustRightInd w:val="0"/>
              <w:spacing w:before="60" w:after="60"/>
              <w:jc w:val="right"/>
              <w:rPr>
                <w:color w:val="000000"/>
              </w:rPr>
            </w:pPr>
            <w:r>
              <w:rPr>
                <w:color w:val="000000"/>
              </w:rPr>
              <w:t>2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D34E6C" w14:textId="77777777" w:rsidR="007F17F5" w:rsidRDefault="007F17F5" w:rsidP="00AD6806">
            <w:pPr>
              <w:adjustRightInd w:val="0"/>
              <w:spacing w:before="60" w:after="60"/>
              <w:jc w:val="right"/>
              <w:rPr>
                <w:color w:val="000000"/>
              </w:rPr>
            </w:pPr>
            <w:r>
              <w:rPr>
                <w:color w:val="000000"/>
              </w:rPr>
              <w:t>76</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74704E"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054FD4" w14:textId="77777777" w:rsidR="007F17F5" w:rsidRDefault="007F17F5" w:rsidP="00AD6806">
            <w:pPr>
              <w:adjustRightInd w:val="0"/>
              <w:spacing w:before="60" w:after="60"/>
              <w:jc w:val="right"/>
              <w:rPr>
                <w:color w:val="000000"/>
              </w:rPr>
            </w:pPr>
            <w:r>
              <w:rPr>
                <w:color w:val="000000"/>
              </w:rPr>
              <w:t>16</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D45CA4"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F2FDB0" w14:textId="77777777" w:rsidR="007F17F5" w:rsidRDefault="007F17F5" w:rsidP="00AD6806">
            <w:pPr>
              <w:adjustRightInd w:val="0"/>
              <w:spacing w:before="60" w:after="60"/>
              <w:jc w:val="right"/>
              <w:rPr>
                <w:color w:val="000000"/>
              </w:rPr>
            </w:pPr>
            <w:r>
              <w:rPr>
                <w:color w:val="000000"/>
              </w:rPr>
              <w:t>6</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AF106" w14:textId="77777777" w:rsidR="007F17F5" w:rsidRDefault="007F17F5" w:rsidP="00AD6806">
            <w:pPr>
              <w:adjustRightInd w:val="0"/>
              <w:spacing w:before="60" w:after="60"/>
              <w:jc w:val="right"/>
              <w:rPr>
                <w:color w:val="000000"/>
              </w:rPr>
            </w:pPr>
            <w:r>
              <w:rPr>
                <w:color w:val="000000"/>
              </w:rPr>
              <w:t>88</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9FD53D6" w14:textId="77777777" w:rsidR="007F17F5" w:rsidRDefault="007F17F5" w:rsidP="00AD6806">
            <w:pPr>
              <w:adjustRightInd w:val="0"/>
              <w:spacing w:before="60" w:after="60"/>
              <w:jc w:val="right"/>
              <w:rPr>
                <w:color w:val="000000"/>
              </w:rPr>
            </w:pPr>
            <w:r>
              <w:rPr>
                <w:color w:val="000000"/>
              </w:rPr>
              <w:t>6</w:t>
            </w:r>
          </w:p>
        </w:tc>
      </w:tr>
      <w:tr w:rsidR="00822AEF" w14:paraId="43048B64"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2555ADA" w14:textId="77777777" w:rsidR="007F17F5" w:rsidRDefault="007F17F5" w:rsidP="00E12EF1">
            <w:pPr>
              <w:adjustRightInd w:val="0"/>
              <w:spacing w:before="60" w:after="60"/>
              <w:ind w:firstLine="144"/>
              <w:rPr>
                <w:b/>
                <w:bCs/>
                <w:color w:val="000000"/>
              </w:rPr>
            </w:pPr>
            <w:r>
              <w:rPr>
                <w:b/>
                <w:bCs/>
                <w:color w:val="000000"/>
              </w:rPr>
              <w:t>White</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B2726" w14:textId="77777777" w:rsidR="007F17F5" w:rsidRDefault="007F17F5" w:rsidP="00AD6806">
            <w:pPr>
              <w:adjustRightInd w:val="0"/>
              <w:spacing w:before="60" w:after="60"/>
              <w:jc w:val="right"/>
              <w:rPr>
                <w:color w:val="000000"/>
              </w:rPr>
            </w:pPr>
            <w:r>
              <w:rPr>
                <w:color w:val="000000"/>
              </w:rPr>
              <w:t>457</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69C15B" w14:textId="77777777" w:rsidR="007F17F5" w:rsidRDefault="007F17F5" w:rsidP="00AD6806">
            <w:pPr>
              <w:adjustRightInd w:val="0"/>
              <w:spacing w:before="60" w:after="60"/>
              <w:jc w:val="right"/>
              <w:rPr>
                <w:color w:val="000000"/>
              </w:rPr>
            </w:pPr>
            <w:r>
              <w:rPr>
                <w:color w:val="000000"/>
              </w:rPr>
              <w:t>293</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2BB71E" w14:textId="77777777" w:rsidR="007F17F5" w:rsidRDefault="007F17F5" w:rsidP="00AD6806">
            <w:pPr>
              <w:adjustRightInd w:val="0"/>
              <w:spacing w:before="60" w:after="60"/>
              <w:jc w:val="right"/>
              <w:rPr>
                <w:color w:val="000000"/>
              </w:rPr>
            </w:pPr>
            <w:r>
              <w:rPr>
                <w:color w:val="000000"/>
              </w:rPr>
              <w:t>1</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1CEBCA" w14:textId="77777777" w:rsidR="007F17F5" w:rsidRDefault="007F17F5" w:rsidP="00AD6806">
            <w:pPr>
              <w:adjustRightInd w:val="0"/>
              <w:spacing w:before="60" w:after="60"/>
              <w:jc w:val="right"/>
              <w:rPr>
                <w:color w:val="000000"/>
              </w:rPr>
            </w:pPr>
            <w:r>
              <w:rPr>
                <w:color w:val="000000"/>
              </w:rPr>
              <w:t>12</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8E81D2" w14:textId="77777777" w:rsidR="007F17F5" w:rsidRDefault="007F17F5" w:rsidP="00AD6806">
            <w:pPr>
              <w:adjustRightInd w:val="0"/>
              <w:spacing w:before="60" w:after="60"/>
              <w:jc w:val="right"/>
              <w:rPr>
                <w:color w:val="000000"/>
              </w:rPr>
            </w:pPr>
            <w:r>
              <w:rPr>
                <w:color w:val="000000"/>
              </w:rPr>
              <w:t>86</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171C2C" w14:textId="77777777" w:rsidR="007F17F5" w:rsidRDefault="007F17F5" w:rsidP="00AD6806">
            <w:pPr>
              <w:adjustRightInd w:val="0"/>
              <w:spacing w:before="60" w:after="60"/>
              <w:jc w:val="right"/>
              <w:rPr>
                <w:color w:val="000000"/>
              </w:rPr>
            </w:pPr>
            <w:r>
              <w:rPr>
                <w:color w:val="000000"/>
              </w:rPr>
              <w:t>2</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A09761" w14:textId="77777777" w:rsidR="007F17F5" w:rsidRDefault="007F17F5" w:rsidP="00AD6806">
            <w:pPr>
              <w:adjustRightInd w:val="0"/>
              <w:spacing w:before="60" w:after="60"/>
              <w:jc w:val="right"/>
              <w:rPr>
                <w:color w:val="000000"/>
              </w:rPr>
            </w:pPr>
            <w:r>
              <w:rPr>
                <w:color w:val="000000"/>
              </w:rPr>
              <w:t>29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DC4472" w14:textId="77777777" w:rsidR="007F17F5" w:rsidRDefault="007F17F5" w:rsidP="00AD6806">
            <w:pPr>
              <w:adjustRightInd w:val="0"/>
              <w:spacing w:before="60" w:after="60"/>
              <w:jc w:val="right"/>
              <w:rPr>
                <w:color w:val="000000"/>
              </w:rPr>
            </w:pPr>
            <w:r>
              <w:rPr>
                <w:color w:val="000000"/>
              </w:rPr>
              <w:t>1</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3AABF1" w14:textId="77777777" w:rsidR="007F17F5" w:rsidRDefault="007F17F5" w:rsidP="00AD6806">
            <w:pPr>
              <w:adjustRightInd w:val="0"/>
              <w:spacing w:before="60" w:after="60"/>
              <w:jc w:val="right"/>
              <w:rPr>
                <w:color w:val="000000"/>
              </w:rPr>
            </w:pPr>
            <w:r>
              <w:rPr>
                <w:color w:val="000000"/>
              </w:rPr>
              <w:t>14</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E33748" w14:textId="77777777" w:rsidR="007F17F5" w:rsidRDefault="007F17F5" w:rsidP="00AD6806">
            <w:pPr>
              <w:adjustRightInd w:val="0"/>
              <w:spacing w:before="60" w:after="60"/>
              <w:jc w:val="right"/>
              <w:rPr>
                <w:color w:val="000000"/>
              </w:rPr>
            </w:pPr>
            <w:r>
              <w:rPr>
                <w:color w:val="000000"/>
              </w:rPr>
              <w:t>82</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7CCB33A" w14:textId="77777777" w:rsidR="007F17F5" w:rsidRDefault="007F17F5" w:rsidP="00AD6806">
            <w:pPr>
              <w:adjustRightInd w:val="0"/>
              <w:spacing w:before="60" w:after="60"/>
              <w:jc w:val="right"/>
              <w:rPr>
                <w:color w:val="000000"/>
              </w:rPr>
            </w:pPr>
            <w:r>
              <w:rPr>
                <w:color w:val="000000"/>
              </w:rPr>
              <w:t>3</w:t>
            </w:r>
          </w:p>
        </w:tc>
      </w:tr>
      <w:tr w:rsidR="00822AEF" w14:paraId="6E9568C2"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0645492" w14:textId="77777777" w:rsidR="007F17F5" w:rsidRDefault="007F17F5" w:rsidP="00E12EF1">
            <w:pPr>
              <w:adjustRightInd w:val="0"/>
              <w:spacing w:before="60" w:after="60"/>
              <w:ind w:firstLine="144"/>
              <w:rPr>
                <w:b/>
                <w:bCs/>
                <w:color w:val="000000"/>
              </w:rPr>
            </w:pPr>
            <w:r>
              <w:rPr>
                <w:b/>
                <w:bCs/>
                <w:color w:val="000000"/>
              </w:rPr>
              <w:t>Hispanic</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0D2554" w14:textId="77777777" w:rsidR="007F17F5" w:rsidRDefault="007F17F5" w:rsidP="00AD6806">
            <w:pPr>
              <w:adjustRightInd w:val="0"/>
              <w:spacing w:before="60" w:after="60"/>
              <w:jc w:val="right"/>
              <w:rPr>
                <w:color w:val="000000"/>
              </w:rPr>
            </w:pPr>
            <w:r>
              <w:rPr>
                <w:color w:val="000000"/>
              </w:rPr>
              <w:t>16</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5DDB83" w14:textId="77777777" w:rsidR="007F17F5" w:rsidRDefault="007F17F5" w:rsidP="00AD6806">
            <w:pPr>
              <w:adjustRightInd w:val="0"/>
              <w:spacing w:before="60" w:after="60"/>
              <w:jc w:val="right"/>
              <w:rPr>
                <w:color w:val="000000"/>
              </w:rPr>
            </w:pPr>
            <w:r>
              <w:rPr>
                <w:color w:val="000000"/>
              </w:rPr>
              <w:t>12</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BAFBD1"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5B68D9" w14:textId="77777777" w:rsidR="007F17F5" w:rsidRDefault="007F17F5" w:rsidP="00AD6806">
            <w:pPr>
              <w:adjustRightInd w:val="0"/>
              <w:spacing w:before="60" w:after="60"/>
              <w:jc w:val="right"/>
              <w:rPr>
                <w:color w:val="000000"/>
              </w:rPr>
            </w:pPr>
            <w:r>
              <w:rPr>
                <w:color w:val="000000"/>
              </w:rPr>
              <w:t>17</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D24AA4" w14:textId="77777777" w:rsidR="007F17F5" w:rsidRDefault="007F17F5" w:rsidP="00AD6806">
            <w:pPr>
              <w:adjustRightInd w:val="0"/>
              <w:spacing w:before="60" w:after="60"/>
              <w:jc w:val="right"/>
              <w:rPr>
                <w:color w:val="000000"/>
              </w:rPr>
            </w:pPr>
            <w:r>
              <w:rPr>
                <w:color w:val="000000"/>
              </w:rPr>
              <w:t>75</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862829" w14:textId="77777777" w:rsidR="007F17F5" w:rsidRDefault="007F17F5" w:rsidP="00AD6806">
            <w:pPr>
              <w:adjustRightInd w:val="0"/>
              <w:spacing w:before="60" w:after="60"/>
              <w:jc w:val="right"/>
              <w:rPr>
                <w:color w:val="000000"/>
              </w:rPr>
            </w:pPr>
            <w:r>
              <w:rPr>
                <w:color w:val="000000"/>
              </w:rPr>
              <w:t>8</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BF5150" w14:textId="77777777" w:rsidR="007F17F5" w:rsidRDefault="007F17F5" w:rsidP="00AD6806">
            <w:pPr>
              <w:adjustRightInd w:val="0"/>
              <w:spacing w:before="60" w:after="60"/>
              <w:jc w:val="right"/>
              <w:rPr>
                <w:color w:val="000000"/>
              </w:rPr>
            </w:pPr>
            <w:r>
              <w:rPr>
                <w:color w:val="000000"/>
              </w:rPr>
              <w:t>9</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9F282D"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D53671" w14:textId="77777777" w:rsidR="007F17F5" w:rsidRDefault="007F17F5" w:rsidP="00AD6806">
            <w:pPr>
              <w:adjustRightInd w:val="0"/>
              <w:spacing w:before="60" w:after="60"/>
              <w:jc w:val="right"/>
              <w:rPr>
                <w:color w:val="000000"/>
              </w:rPr>
            </w:pPr>
            <w:r>
              <w:rPr>
                <w:color w:val="000000"/>
              </w:rPr>
              <w:t>22</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965CB3" w14:textId="77777777" w:rsidR="007F17F5" w:rsidRDefault="007F17F5" w:rsidP="00AD6806">
            <w:pPr>
              <w:adjustRightInd w:val="0"/>
              <w:spacing w:before="60" w:after="60"/>
              <w:jc w:val="right"/>
              <w:rPr>
                <w:color w:val="000000"/>
              </w:rPr>
            </w:pPr>
            <w:r>
              <w:rPr>
                <w:color w:val="000000"/>
              </w:rPr>
              <w:t>78</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16F1C17" w14:textId="77777777" w:rsidR="007F17F5" w:rsidRDefault="007F17F5" w:rsidP="00AD6806">
            <w:pPr>
              <w:adjustRightInd w:val="0"/>
              <w:spacing w:before="60" w:after="60"/>
              <w:jc w:val="right"/>
              <w:rPr>
                <w:color w:val="000000"/>
              </w:rPr>
            </w:pPr>
            <w:r>
              <w:rPr>
                <w:color w:val="000000"/>
              </w:rPr>
              <w:t>0</w:t>
            </w:r>
          </w:p>
        </w:tc>
      </w:tr>
      <w:tr w:rsidR="00822AEF" w14:paraId="03DA14CC"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4E0C279" w14:textId="5158BBE9" w:rsidR="007F17F5" w:rsidRDefault="007F17F5" w:rsidP="000C6A26">
            <w:pPr>
              <w:adjustRightInd w:val="0"/>
              <w:spacing w:before="60" w:after="60"/>
              <w:ind w:left="117"/>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r>
              <w:rPr>
                <w:b/>
                <w:bCs/>
                <w:color w:val="000000"/>
              </w:rPr>
              <w:t>/Latino</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91A0A7" w14:textId="77777777" w:rsidR="007F17F5" w:rsidRDefault="007F17F5" w:rsidP="00AD6806">
            <w:pPr>
              <w:adjustRightInd w:val="0"/>
              <w:spacing w:before="60" w:after="60"/>
              <w:jc w:val="right"/>
              <w:rPr>
                <w:color w:val="000000"/>
              </w:rPr>
            </w:pPr>
            <w:r>
              <w:rPr>
                <w:color w:val="000000"/>
              </w:rPr>
              <w:t>- -</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CD1AE3"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8D1F74"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FC6655"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EE7F68" w14:textId="77777777" w:rsidR="007F17F5" w:rsidRDefault="007F17F5" w:rsidP="00AD6806">
            <w:pPr>
              <w:adjustRightInd w:val="0"/>
              <w:spacing w:before="60" w:after="60"/>
              <w:jc w:val="right"/>
              <w:rPr>
                <w:color w:val="000000"/>
              </w:rPr>
            </w:pPr>
            <w:r>
              <w:rPr>
                <w:color w:val="000000"/>
              </w:rPr>
              <w:t>- -</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9A78EB" w14:textId="77777777" w:rsidR="007F17F5" w:rsidRDefault="007F17F5" w:rsidP="00AD6806">
            <w:pPr>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1DBBCB"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BA2E37"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8BDB27"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636BF0"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830D14B" w14:textId="77777777" w:rsidR="007F17F5" w:rsidRDefault="007F17F5" w:rsidP="00AD6806">
            <w:pPr>
              <w:adjustRightInd w:val="0"/>
              <w:spacing w:before="60" w:after="60"/>
              <w:jc w:val="right"/>
              <w:rPr>
                <w:color w:val="000000"/>
              </w:rPr>
            </w:pPr>
            <w:r>
              <w:rPr>
                <w:color w:val="000000"/>
              </w:rPr>
              <w:t>- -</w:t>
            </w:r>
          </w:p>
        </w:tc>
      </w:tr>
      <w:tr w:rsidR="00822AEF" w14:paraId="1F4C439D"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05C94F9" w14:textId="77777777" w:rsidR="007F17F5" w:rsidRDefault="007F17F5" w:rsidP="00E12EF1">
            <w:pPr>
              <w:adjustRightInd w:val="0"/>
              <w:spacing w:before="60" w:after="60"/>
              <w:ind w:firstLine="144"/>
              <w:rPr>
                <w:b/>
                <w:bCs/>
                <w:color w:val="000000"/>
              </w:rPr>
            </w:pPr>
            <w:r>
              <w:rPr>
                <w:b/>
                <w:bCs/>
                <w:color w:val="000000"/>
              </w:rPr>
              <w:lastRenderedPageBreak/>
              <w:t>Asian/Latino</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CBFD81" w14:textId="77777777" w:rsidR="007F17F5" w:rsidRDefault="007F17F5" w:rsidP="00AD6806">
            <w:pPr>
              <w:adjustRightInd w:val="0"/>
              <w:spacing w:before="60" w:after="60"/>
              <w:jc w:val="right"/>
              <w:rPr>
                <w:color w:val="000000"/>
              </w:rPr>
            </w:pPr>
            <w:r>
              <w:rPr>
                <w:color w:val="000000"/>
              </w:rPr>
              <w:t>- -</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C93107"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6ABA59"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7BDC40"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BD36A7" w14:textId="77777777" w:rsidR="007F17F5" w:rsidRDefault="007F17F5" w:rsidP="00AD6806">
            <w:pPr>
              <w:adjustRightInd w:val="0"/>
              <w:spacing w:before="60" w:after="60"/>
              <w:jc w:val="right"/>
              <w:rPr>
                <w:color w:val="000000"/>
              </w:rPr>
            </w:pPr>
            <w:r>
              <w:rPr>
                <w:color w:val="000000"/>
              </w:rPr>
              <w:t>- -</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E66F5F" w14:textId="77777777" w:rsidR="007F17F5" w:rsidRDefault="007F17F5" w:rsidP="00AD6806">
            <w:pPr>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4B6D06"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A24D09"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71FB2D"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BDF44B"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451C055" w14:textId="77777777" w:rsidR="007F17F5" w:rsidRDefault="007F17F5" w:rsidP="00AD6806">
            <w:pPr>
              <w:adjustRightInd w:val="0"/>
              <w:spacing w:before="60" w:after="60"/>
              <w:jc w:val="right"/>
              <w:rPr>
                <w:color w:val="000000"/>
              </w:rPr>
            </w:pPr>
            <w:r>
              <w:rPr>
                <w:color w:val="000000"/>
              </w:rPr>
              <w:t>- -</w:t>
            </w:r>
          </w:p>
        </w:tc>
      </w:tr>
      <w:tr w:rsidR="00822AEF" w14:paraId="53F4EC38"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BCAA37E" w14:textId="77777777" w:rsidR="007F17F5" w:rsidRDefault="007F17F5" w:rsidP="00E12EF1">
            <w:pPr>
              <w:adjustRightInd w:val="0"/>
              <w:spacing w:before="60" w:after="60"/>
              <w:ind w:firstLine="144"/>
              <w:rPr>
                <w:b/>
                <w:bCs/>
                <w:color w:val="000000"/>
              </w:rPr>
            </w:pPr>
            <w:r>
              <w:rPr>
                <w:b/>
                <w:bCs/>
                <w:color w:val="000000"/>
              </w:rPr>
              <w:t>Black/Latino</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EF0139" w14:textId="77777777" w:rsidR="007F17F5" w:rsidRDefault="007F17F5" w:rsidP="00AD6806">
            <w:pPr>
              <w:adjustRightInd w:val="0"/>
              <w:spacing w:before="60" w:after="60"/>
              <w:jc w:val="right"/>
              <w:rPr>
                <w:color w:val="000000"/>
              </w:rPr>
            </w:pPr>
            <w:r>
              <w:rPr>
                <w:color w:val="000000"/>
              </w:rPr>
              <w:t>5</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0EC97D" w14:textId="77777777" w:rsidR="007F17F5" w:rsidRDefault="007F17F5" w:rsidP="00AD6806">
            <w:pPr>
              <w:adjustRightInd w:val="0"/>
              <w:spacing w:before="60" w:after="60"/>
              <w:jc w:val="right"/>
              <w:rPr>
                <w:color w:val="000000"/>
              </w:rPr>
            </w:pPr>
            <w:r>
              <w:rPr>
                <w:color w:val="000000"/>
              </w:rPr>
              <w:t>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549BD3"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EAB834" w14:textId="77777777" w:rsidR="007F17F5" w:rsidRDefault="007F17F5" w:rsidP="00AD6806">
            <w:pPr>
              <w:adjustRightInd w:val="0"/>
              <w:spacing w:before="60" w:after="60"/>
              <w:jc w:val="right"/>
              <w:rPr>
                <w:color w:val="000000"/>
              </w:rPr>
            </w:pPr>
            <w:r>
              <w:rPr>
                <w:color w:val="000000"/>
              </w:rPr>
              <w:t>25</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A998D4" w14:textId="77777777" w:rsidR="007F17F5" w:rsidRDefault="007F17F5" w:rsidP="00AD6806">
            <w:pPr>
              <w:adjustRightInd w:val="0"/>
              <w:spacing w:before="60" w:after="60"/>
              <w:jc w:val="right"/>
              <w:rPr>
                <w:color w:val="000000"/>
              </w:rPr>
            </w:pPr>
            <w:r>
              <w:rPr>
                <w:color w:val="000000"/>
              </w:rPr>
              <w:t>75</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58D343"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AD6770" w14:textId="77777777" w:rsidR="007F17F5" w:rsidRDefault="007F17F5" w:rsidP="00AD6806">
            <w:pPr>
              <w:adjustRightInd w:val="0"/>
              <w:spacing w:before="60" w:after="60"/>
              <w:jc w:val="right"/>
              <w:rPr>
                <w:color w:val="000000"/>
              </w:rPr>
            </w:pPr>
            <w:r>
              <w:rPr>
                <w:color w:val="000000"/>
              </w:rPr>
              <w:t>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661313"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F67C25" w14:textId="77777777" w:rsidR="007F17F5" w:rsidRDefault="007F17F5" w:rsidP="00AD6806">
            <w:pPr>
              <w:adjustRightInd w:val="0"/>
              <w:spacing w:before="60" w:after="60"/>
              <w:jc w:val="right"/>
              <w:rPr>
                <w:color w:val="000000"/>
              </w:rPr>
            </w:pPr>
            <w:r>
              <w:rPr>
                <w:color w:val="000000"/>
              </w:rPr>
              <w:t>25</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0572C8" w14:textId="77777777" w:rsidR="007F17F5" w:rsidRDefault="007F17F5" w:rsidP="00AD6806">
            <w:pPr>
              <w:adjustRightInd w:val="0"/>
              <w:spacing w:before="60" w:after="60"/>
              <w:jc w:val="right"/>
              <w:rPr>
                <w:color w:val="000000"/>
              </w:rPr>
            </w:pPr>
            <w:r>
              <w:rPr>
                <w:color w:val="000000"/>
              </w:rPr>
              <w:t>75</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311263E" w14:textId="77777777" w:rsidR="007F17F5" w:rsidRDefault="007F17F5" w:rsidP="00AD6806">
            <w:pPr>
              <w:adjustRightInd w:val="0"/>
              <w:spacing w:before="60" w:after="60"/>
              <w:jc w:val="right"/>
              <w:rPr>
                <w:color w:val="000000"/>
              </w:rPr>
            </w:pPr>
            <w:r>
              <w:rPr>
                <w:color w:val="000000"/>
              </w:rPr>
              <w:t>0</w:t>
            </w:r>
          </w:p>
        </w:tc>
      </w:tr>
      <w:tr w:rsidR="00822AEF" w14:paraId="1BBC8129"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616F60F" w14:textId="77777777" w:rsidR="007F17F5" w:rsidRDefault="007F17F5" w:rsidP="00E12EF1">
            <w:pPr>
              <w:adjustRightInd w:val="0"/>
              <w:spacing w:before="60" w:after="60"/>
              <w:ind w:firstLine="144"/>
              <w:rPr>
                <w:b/>
                <w:bCs/>
                <w:color w:val="000000"/>
              </w:rPr>
            </w:pPr>
            <w:r>
              <w:rPr>
                <w:b/>
                <w:bCs/>
                <w:color w:val="000000"/>
              </w:rPr>
              <w:t>Pacific</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EA95DB" w14:textId="77777777" w:rsidR="007F17F5" w:rsidRDefault="007F17F5" w:rsidP="00AD6806">
            <w:pPr>
              <w:adjustRightInd w:val="0"/>
              <w:spacing w:before="60" w:after="60"/>
              <w:jc w:val="right"/>
              <w:rPr>
                <w:color w:val="000000"/>
              </w:rPr>
            </w:pPr>
            <w:r>
              <w:rPr>
                <w:color w:val="000000"/>
              </w:rPr>
              <w:t>- -</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83EEDD"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6F7B3C"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D79CAB"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A206DE" w14:textId="77777777" w:rsidR="007F17F5" w:rsidRDefault="007F17F5" w:rsidP="00AD6806">
            <w:pPr>
              <w:adjustRightInd w:val="0"/>
              <w:spacing w:before="60" w:after="60"/>
              <w:jc w:val="right"/>
              <w:rPr>
                <w:color w:val="000000"/>
              </w:rPr>
            </w:pPr>
            <w:r>
              <w:rPr>
                <w:color w:val="000000"/>
              </w:rPr>
              <w:t>- -</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EE35B5" w14:textId="77777777" w:rsidR="007F17F5" w:rsidRDefault="007F17F5" w:rsidP="00AD6806">
            <w:pPr>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8F5065"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0C30BA"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B5F09C"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DC94D9"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4719FB" w14:textId="77777777" w:rsidR="007F17F5" w:rsidRDefault="007F17F5" w:rsidP="00AD6806">
            <w:pPr>
              <w:adjustRightInd w:val="0"/>
              <w:spacing w:before="60" w:after="60"/>
              <w:jc w:val="right"/>
              <w:rPr>
                <w:color w:val="000000"/>
              </w:rPr>
            </w:pPr>
            <w:r>
              <w:rPr>
                <w:color w:val="000000"/>
              </w:rPr>
              <w:t>- -</w:t>
            </w:r>
          </w:p>
        </w:tc>
      </w:tr>
      <w:tr w:rsidR="00822AEF" w14:paraId="4A8F3B9E"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9B3C69B" w14:textId="77777777" w:rsidR="007F17F5" w:rsidRDefault="007F17F5" w:rsidP="00E12EF1">
            <w:pPr>
              <w:adjustRightInd w:val="0"/>
              <w:spacing w:before="60" w:after="60"/>
              <w:ind w:firstLine="144"/>
              <w:rPr>
                <w:b/>
                <w:bCs/>
                <w:color w:val="000000"/>
              </w:rPr>
            </w:pPr>
            <w:r>
              <w:rPr>
                <w:b/>
                <w:bCs/>
                <w:color w:val="000000"/>
              </w:rPr>
              <w:t>Pacific/Latino</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D6F170" w14:textId="77777777" w:rsidR="007F17F5" w:rsidRDefault="007F17F5" w:rsidP="00AD6806">
            <w:pPr>
              <w:adjustRightInd w:val="0"/>
              <w:spacing w:before="60" w:after="60"/>
              <w:jc w:val="right"/>
              <w:rPr>
                <w:color w:val="000000"/>
              </w:rPr>
            </w:pPr>
            <w:r>
              <w:rPr>
                <w:color w:val="000000"/>
              </w:rPr>
              <w:t>- -</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F93A52"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3F0D2A"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E8F900"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A533DD" w14:textId="77777777" w:rsidR="007F17F5" w:rsidRDefault="007F17F5" w:rsidP="00AD6806">
            <w:pPr>
              <w:adjustRightInd w:val="0"/>
              <w:spacing w:before="60" w:after="60"/>
              <w:jc w:val="right"/>
              <w:rPr>
                <w:color w:val="000000"/>
              </w:rPr>
            </w:pPr>
            <w:r>
              <w:rPr>
                <w:color w:val="000000"/>
              </w:rPr>
              <w:t>- -</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C38E56" w14:textId="77777777" w:rsidR="007F17F5" w:rsidRDefault="007F17F5" w:rsidP="00AD6806">
            <w:pPr>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38460B"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E3F4CD" w14:textId="77777777" w:rsidR="007F17F5" w:rsidRDefault="007F17F5" w:rsidP="00AD6806">
            <w:pPr>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335062"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9FBFCE" w14:textId="77777777" w:rsidR="007F17F5" w:rsidRDefault="007F17F5" w:rsidP="00AD6806">
            <w:pPr>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98E1382" w14:textId="77777777" w:rsidR="007F17F5" w:rsidRDefault="007F17F5" w:rsidP="00AD6806">
            <w:pPr>
              <w:adjustRightInd w:val="0"/>
              <w:spacing w:before="60" w:after="60"/>
              <w:jc w:val="right"/>
              <w:rPr>
                <w:color w:val="000000"/>
              </w:rPr>
            </w:pPr>
            <w:r>
              <w:rPr>
                <w:color w:val="000000"/>
              </w:rPr>
              <w:t>- -</w:t>
            </w:r>
          </w:p>
        </w:tc>
      </w:tr>
      <w:tr w:rsidR="00822AEF" w14:paraId="31F09277"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3EEEA9F" w14:textId="77777777" w:rsidR="007F17F5" w:rsidRDefault="007F17F5" w:rsidP="00E12EF1">
            <w:pPr>
              <w:adjustRightInd w:val="0"/>
              <w:spacing w:before="60" w:after="60"/>
              <w:ind w:firstLine="144"/>
              <w:rPr>
                <w:b/>
                <w:bCs/>
                <w:color w:val="000000"/>
              </w:rPr>
            </w:pPr>
            <w:r>
              <w:rPr>
                <w:b/>
                <w:bCs/>
                <w:color w:val="000000"/>
              </w:rPr>
              <w:t>White/Latino</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ABC7E1" w14:textId="77777777" w:rsidR="007F17F5" w:rsidRDefault="007F17F5" w:rsidP="00AD6806">
            <w:pPr>
              <w:adjustRightInd w:val="0"/>
              <w:spacing w:before="60" w:after="60"/>
              <w:jc w:val="right"/>
              <w:rPr>
                <w:color w:val="000000"/>
              </w:rPr>
            </w:pPr>
            <w:r>
              <w:rPr>
                <w:color w:val="000000"/>
              </w:rPr>
              <w:t>11</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1FCECA" w14:textId="77777777" w:rsidR="007F17F5" w:rsidRDefault="007F17F5" w:rsidP="00AD6806">
            <w:pPr>
              <w:adjustRightInd w:val="0"/>
              <w:spacing w:before="60" w:after="60"/>
              <w:jc w:val="right"/>
              <w:rPr>
                <w:color w:val="000000"/>
              </w:rPr>
            </w:pPr>
            <w:r>
              <w:rPr>
                <w:color w:val="000000"/>
              </w:rPr>
              <w:t>7</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4D033C"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81E558" w14:textId="77777777" w:rsidR="007F17F5" w:rsidRDefault="007F17F5" w:rsidP="00AD6806">
            <w:pPr>
              <w:adjustRightInd w:val="0"/>
              <w:spacing w:before="60" w:after="60"/>
              <w:jc w:val="right"/>
              <w:rPr>
                <w:color w:val="000000"/>
              </w:rPr>
            </w:pPr>
            <w:r>
              <w:rPr>
                <w:color w:val="000000"/>
              </w:rPr>
              <w:t>14</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4844ED" w14:textId="77777777" w:rsidR="007F17F5" w:rsidRDefault="007F17F5" w:rsidP="00AD6806">
            <w:pPr>
              <w:adjustRightInd w:val="0"/>
              <w:spacing w:before="60" w:after="60"/>
              <w:jc w:val="right"/>
              <w:rPr>
                <w:color w:val="000000"/>
              </w:rPr>
            </w:pPr>
            <w:r>
              <w:rPr>
                <w:color w:val="000000"/>
              </w:rPr>
              <w:t>86</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88F791"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8E2361" w14:textId="77777777" w:rsidR="007F17F5" w:rsidRDefault="007F17F5" w:rsidP="00AD6806">
            <w:pPr>
              <w:adjustRightInd w:val="0"/>
              <w:spacing w:before="60" w:after="60"/>
              <w:jc w:val="right"/>
              <w:rPr>
                <w:color w:val="000000"/>
              </w:rPr>
            </w:pPr>
            <w:r>
              <w:rPr>
                <w:color w:val="000000"/>
              </w:rPr>
              <w:t>5</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F038CD"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BFCDEA" w14:textId="77777777" w:rsidR="007F17F5" w:rsidRDefault="007F17F5" w:rsidP="00AD6806">
            <w:pPr>
              <w:adjustRightInd w:val="0"/>
              <w:spacing w:before="60" w:after="60"/>
              <w:jc w:val="right"/>
              <w:rPr>
                <w:color w:val="000000"/>
              </w:rPr>
            </w:pPr>
            <w:r>
              <w:rPr>
                <w:color w:val="000000"/>
              </w:rPr>
              <w:t>2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4B61BF" w14:textId="77777777" w:rsidR="007F17F5" w:rsidRDefault="007F17F5" w:rsidP="00AD6806">
            <w:pPr>
              <w:adjustRightInd w:val="0"/>
              <w:spacing w:before="60" w:after="60"/>
              <w:jc w:val="right"/>
              <w:rPr>
                <w:color w:val="000000"/>
              </w:rPr>
            </w:pPr>
            <w:r>
              <w:rPr>
                <w:color w:val="000000"/>
              </w:rPr>
              <w:t>80</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F1D121" w14:textId="77777777" w:rsidR="007F17F5" w:rsidRDefault="007F17F5" w:rsidP="00AD6806">
            <w:pPr>
              <w:adjustRightInd w:val="0"/>
              <w:spacing w:before="60" w:after="60"/>
              <w:jc w:val="right"/>
              <w:rPr>
                <w:color w:val="000000"/>
              </w:rPr>
            </w:pPr>
            <w:r>
              <w:rPr>
                <w:color w:val="000000"/>
              </w:rPr>
              <w:t>0</w:t>
            </w:r>
          </w:p>
        </w:tc>
      </w:tr>
      <w:tr w:rsidR="00822AEF" w14:paraId="088ECBC1"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52FB0E6" w14:textId="77777777" w:rsidR="007F17F5" w:rsidRDefault="007F17F5" w:rsidP="00E12EF1">
            <w:pPr>
              <w:adjustRightInd w:val="0"/>
              <w:spacing w:before="60" w:after="60"/>
              <w:ind w:firstLine="144"/>
              <w:rPr>
                <w:b/>
                <w:bCs/>
                <w:color w:val="000000"/>
              </w:rPr>
            </w:pPr>
            <w:r>
              <w:rPr>
                <w:b/>
                <w:bCs/>
                <w:color w:val="000000"/>
              </w:rPr>
              <w:t>Multiracial</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2674F" w14:textId="77777777" w:rsidR="007F17F5" w:rsidRDefault="007F17F5" w:rsidP="00AD6806">
            <w:pPr>
              <w:adjustRightInd w:val="0"/>
              <w:spacing w:before="60" w:after="60"/>
              <w:jc w:val="right"/>
              <w:rPr>
                <w:color w:val="000000"/>
              </w:rPr>
            </w:pPr>
            <w:r>
              <w:rPr>
                <w:color w:val="000000"/>
              </w:rPr>
              <w:t>4</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621001" w14:textId="77777777" w:rsidR="007F17F5" w:rsidRDefault="007F17F5" w:rsidP="00AD6806">
            <w:pPr>
              <w:adjustRightInd w:val="0"/>
              <w:spacing w:before="60" w:after="60"/>
              <w:jc w:val="right"/>
              <w:rPr>
                <w:color w:val="000000"/>
              </w:rPr>
            </w:pPr>
            <w:r>
              <w:rPr>
                <w:color w:val="000000"/>
              </w:rPr>
              <w:t>2</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0CA2B8" w14:textId="77777777" w:rsidR="007F17F5" w:rsidRDefault="007F17F5" w:rsidP="00AD6806">
            <w:pPr>
              <w:adjustRightInd w:val="0"/>
              <w:spacing w:before="60" w:after="60"/>
              <w:jc w:val="right"/>
              <w:rPr>
                <w:color w:val="000000"/>
              </w:rPr>
            </w:pPr>
            <w:r>
              <w:rPr>
                <w:color w:val="000000"/>
              </w:rPr>
              <w:t>0</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CB5B0F"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715611" w14:textId="77777777" w:rsidR="007F17F5" w:rsidRDefault="007F17F5" w:rsidP="00AD6806">
            <w:pPr>
              <w:adjustRightInd w:val="0"/>
              <w:spacing w:before="60" w:after="60"/>
              <w:jc w:val="right"/>
              <w:rPr>
                <w:color w:val="000000"/>
              </w:rPr>
            </w:pPr>
            <w:r>
              <w:rPr>
                <w:color w:val="000000"/>
              </w:rPr>
              <w:t>100</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FFC1B1" w14:textId="77777777" w:rsidR="007F17F5" w:rsidRDefault="007F17F5" w:rsidP="00AD6806">
            <w:pPr>
              <w:adjustRightInd w:val="0"/>
              <w:spacing w:before="60" w:after="60"/>
              <w:jc w:val="right"/>
              <w:rPr>
                <w:color w:val="000000"/>
              </w:rPr>
            </w:pPr>
            <w:r>
              <w:rPr>
                <w:color w:val="000000"/>
              </w:rPr>
              <w:t>0</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B64BFC" w14:textId="77777777" w:rsidR="007F17F5" w:rsidRDefault="007F17F5" w:rsidP="00AD6806">
            <w:pPr>
              <w:adjustRightInd w:val="0"/>
              <w:spacing w:before="60" w:after="60"/>
              <w:jc w:val="right"/>
              <w:rPr>
                <w:color w:val="000000"/>
              </w:rPr>
            </w:pPr>
            <w:r>
              <w:rPr>
                <w:color w:val="000000"/>
              </w:rPr>
              <w:t>3</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8DF496" w14:textId="77777777" w:rsidR="007F17F5" w:rsidRDefault="007F17F5" w:rsidP="00AD6806">
            <w:pPr>
              <w:adjustRightInd w:val="0"/>
              <w:spacing w:before="60" w:after="60"/>
              <w:jc w:val="right"/>
              <w:rPr>
                <w:color w:val="000000"/>
              </w:rPr>
            </w:pPr>
            <w:r>
              <w:rPr>
                <w:color w:val="000000"/>
              </w:rPr>
              <w:t>0</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ED1566" w14:textId="77777777" w:rsidR="007F17F5" w:rsidRDefault="007F17F5" w:rsidP="00AD6806">
            <w:pPr>
              <w:adjustRightInd w:val="0"/>
              <w:spacing w:before="60" w:after="60"/>
              <w:jc w:val="right"/>
              <w:rPr>
                <w:color w:val="000000"/>
              </w:rPr>
            </w:pPr>
            <w:r>
              <w:rPr>
                <w:color w:val="000000"/>
              </w:rPr>
              <w:t>33</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5AF45F" w14:textId="77777777" w:rsidR="007F17F5" w:rsidRDefault="007F17F5" w:rsidP="00AD6806">
            <w:pPr>
              <w:adjustRightInd w:val="0"/>
              <w:spacing w:before="60" w:after="60"/>
              <w:jc w:val="right"/>
              <w:rPr>
                <w:color w:val="000000"/>
              </w:rPr>
            </w:pPr>
            <w:r>
              <w:rPr>
                <w:color w:val="000000"/>
              </w:rPr>
              <w:t>67</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05DC656" w14:textId="77777777" w:rsidR="007F17F5" w:rsidRDefault="007F17F5" w:rsidP="00AD6806">
            <w:pPr>
              <w:adjustRightInd w:val="0"/>
              <w:spacing w:before="60" w:after="60"/>
              <w:jc w:val="right"/>
              <w:rPr>
                <w:color w:val="000000"/>
              </w:rPr>
            </w:pPr>
            <w:r>
              <w:rPr>
                <w:color w:val="000000"/>
              </w:rPr>
              <w:t>0</w:t>
            </w:r>
          </w:p>
        </w:tc>
      </w:tr>
      <w:tr w:rsidR="00822AEF" w14:paraId="3B9F639E" w14:textId="77777777" w:rsidTr="004E3472">
        <w:trPr>
          <w:cantSplit/>
          <w:jc w:val="center"/>
        </w:trPr>
        <w:tc>
          <w:tcPr>
            <w:tcW w:w="233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92B5DEA" w14:textId="77777777" w:rsidR="007F17F5" w:rsidRDefault="007F17F5" w:rsidP="00E12EF1">
            <w:pPr>
              <w:keepNext/>
              <w:adjustRightInd w:val="0"/>
              <w:spacing w:before="60" w:after="60"/>
              <w:ind w:firstLine="144"/>
              <w:rPr>
                <w:b/>
                <w:bCs/>
                <w:color w:val="000000"/>
              </w:rPr>
            </w:pPr>
            <w:r>
              <w:rPr>
                <w:b/>
                <w:bCs/>
                <w:color w:val="000000"/>
              </w:rPr>
              <w:t>Multiracial/Latino</w:t>
            </w:r>
          </w:p>
        </w:tc>
        <w:tc>
          <w:tcPr>
            <w:tcW w:w="7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BEB9B1" w14:textId="77777777" w:rsidR="007F17F5" w:rsidRDefault="007F17F5" w:rsidP="00AD6806">
            <w:pPr>
              <w:keepNext/>
              <w:adjustRightInd w:val="0"/>
              <w:spacing w:before="60" w:after="60"/>
              <w:jc w:val="right"/>
              <w:rPr>
                <w:color w:val="000000"/>
              </w:rPr>
            </w:pPr>
            <w:r>
              <w:rPr>
                <w:color w:val="000000"/>
              </w:rPr>
              <w:t>- -</w:t>
            </w:r>
          </w:p>
        </w:tc>
        <w:tc>
          <w:tcPr>
            <w:tcW w:w="704"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E6936B" w14:textId="77777777" w:rsidR="007F17F5" w:rsidRDefault="007F17F5" w:rsidP="00AD6806">
            <w:pPr>
              <w:keepNext/>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B23ABA" w14:textId="77777777" w:rsidR="007F17F5" w:rsidRDefault="007F17F5" w:rsidP="00AD6806">
            <w:pPr>
              <w:keepNext/>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83B6A7" w14:textId="77777777" w:rsidR="007F17F5" w:rsidRDefault="007F17F5" w:rsidP="00AD6806">
            <w:pPr>
              <w:keepNext/>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0310A4" w14:textId="77777777" w:rsidR="007F17F5" w:rsidRDefault="007F17F5" w:rsidP="00AD6806">
            <w:pPr>
              <w:keepNext/>
              <w:adjustRightInd w:val="0"/>
              <w:spacing w:before="60" w:after="60"/>
              <w:jc w:val="right"/>
              <w:rPr>
                <w:color w:val="000000"/>
              </w:rPr>
            </w:pPr>
            <w:r>
              <w:rPr>
                <w:color w:val="000000"/>
              </w:rPr>
              <w:t>- -</w:t>
            </w:r>
          </w:p>
        </w:tc>
        <w:tc>
          <w:tcPr>
            <w:tcW w:w="1224"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A233AD" w14:textId="77777777" w:rsidR="007F17F5" w:rsidRDefault="007F17F5" w:rsidP="00AD6806">
            <w:pPr>
              <w:keepNext/>
              <w:adjustRightInd w:val="0"/>
              <w:spacing w:before="60" w:after="60"/>
              <w:jc w:val="right"/>
              <w:rPr>
                <w:color w:val="000000"/>
              </w:rPr>
            </w:pPr>
            <w:r>
              <w:rPr>
                <w:color w:val="000000"/>
              </w:rPr>
              <w:t>- -</w:t>
            </w:r>
          </w:p>
        </w:tc>
        <w:tc>
          <w:tcPr>
            <w:tcW w:w="75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A5545B" w14:textId="77777777" w:rsidR="007F17F5" w:rsidRDefault="007F17F5" w:rsidP="00AD6806">
            <w:pPr>
              <w:keepNext/>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A1FF19" w14:textId="77777777" w:rsidR="007F17F5" w:rsidRDefault="007F17F5" w:rsidP="00AD6806">
            <w:pPr>
              <w:keepNext/>
              <w:adjustRightInd w:val="0"/>
              <w:spacing w:before="60" w:after="60"/>
              <w:jc w:val="right"/>
              <w:rPr>
                <w:color w:val="000000"/>
              </w:rPr>
            </w:pPr>
            <w:r>
              <w:rPr>
                <w:color w:val="000000"/>
              </w:rPr>
              <w:t>- -</w:t>
            </w:r>
          </w:p>
        </w:tc>
        <w:tc>
          <w:tcPr>
            <w:tcW w:w="108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C44C55" w14:textId="77777777" w:rsidR="007F17F5" w:rsidRDefault="007F17F5" w:rsidP="00AD6806">
            <w:pPr>
              <w:keepNext/>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B12215" w14:textId="77777777" w:rsidR="007F17F5" w:rsidRDefault="007F17F5" w:rsidP="00AD6806">
            <w:pPr>
              <w:keepNext/>
              <w:adjustRightInd w:val="0"/>
              <w:spacing w:before="60" w:after="60"/>
              <w:jc w:val="right"/>
              <w:rPr>
                <w:color w:val="000000"/>
              </w:rPr>
            </w:pPr>
            <w:r>
              <w:rPr>
                <w:color w:val="000000"/>
              </w:rPr>
              <w:t>- -</w:t>
            </w:r>
          </w:p>
        </w:tc>
        <w:tc>
          <w:tcPr>
            <w:tcW w:w="117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756B3A" w14:textId="77777777" w:rsidR="007F17F5" w:rsidRDefault="007F17F5" w:rsidP="00AD6806">
            <w:pPr>
              <w:keepNext/>
              <w:adjustRightInd w:val="0"/>
              <w:spacing w:before="60" w:after="60"/>
              <w:jc w:val="right"/>
              <w:rPr>
                <w:color w:val="000000"/>
              </w:rPr>
            </w:pPr>
            <w:r>
              <w:rPr>
                <w:color w:val="000000"/>
              </w:rPr>
              <w:t>- -</w:t>
            </w:r>
          </w:p>
        </w:tc>
      </w:tr>
      <w:tr w:rsidR="0011288A" w14:paraId="511DF1F3" w14:textId="77777777" w:rsidTr="004E3472">
        <w:trPr>
          <w:cantSplit/>
          <w:jc w:val="center"/>
        </w:trPr>
        <w:tc>
          <w:tcPr>
            <w:tcW w:w="2332" w:type="dxa"/>
            <w:tcBorders>
              <w:top w:val="single" w:sz="2" w:space="0" w:color="000000"/>
              <w:left w:val="single" w:sz="6" w:space="0" w:color="000000"/>
              <w:bottom w:val="single" w:sz="4" w:space="0" w:color="auto"/>
              <w:right w:val="nil"/>
            </w:tcBorders>
            <w:shd w:val="clear" w:color="auto" w:fill="E7E6E6" w:themeFill="background2"/>
            <w:tcMar>
              <w:left w:w="60" w:type="dxa"/>
              <w:right w:w="60" w:type="dxa"/>
            </w:tcMar>
          </w:tcPr>
          <w:p w14:paraId="6CBD6C2D" w14:textId="77777777" w:rsidR="007F17F5" w:rsidRDefault="007F17F5" w:rsidP="00E12EF1">
            <w:pPr>
              <w:adjustRightInd w:val="0"/>
              <w:spacing w:before="60" w:after="60"/>
              <w:ind w:firstLine="144"/>
              <w:rPr>
                <w:b/>
                <w:bCs/>
                <w:color w:val="000000"/>
              </w:rPr>
            </w:pPr>
            <w:r>
              <w:rPr>
                <w:b/>
                <w:bCs/>
                <w:color w:val="000000"/>
              </w:rPr>
              <w:t>Not reported</w:t>
            </w:r>
          </w:p>
        </w:tc>
        <w:tc>
          <w:tcPr>
            <w:tcW w:w="72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39EBFB00" w14:textId="77777777" w:rsidR="007F17F5" w:rsidRDefault="007F17F5" w:rsidP="00AD6806">
            <w:pPr>
              <w:adjustRightInd w:val="0"/>
              <w:spacing w:before="60" w:after="60"/>
              <w:jc w:val="right"/>
              <w:rPr>
                <w:color w:val="000000"/>
              </w:rPr>
            </w:pPr>
            <w:r>
              <w:rPr>
                <w:color w:val="000000"/>
              </w:rPr>
              <w:t>19</w:t>
            </w:r>
          </w:p>
        </w:tc>
        <w:tc>
          <w:tcPr>
            <w:tcW w:w="704"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2D090432" w14:textId="77777777" w:rsidR="007F17F5" w:rsidRDefault="007F17F5" w:rsidP="00AD6806">
            <w:pPr>
              <w:adjustRightInd w:val="0"/>
              <w:spacing w:before="60" w:after="60"/>
              <w:jc w:val="right"/>
              <w:rPr>
                <w:color w:val="000000"/>
              </w:rPr>
            </w:pPr>
            <w:r>
              <w:rPr>
                <w:color w:val="000000"/>
              </w:rPr>
              <w:t>16</w:t>
            </w:r>
          </w:p>
        </w:tc>
        <w:tc>
          <w:tcPr>
            <w:tcW w:w="108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4DF2B9CC" w14:textId="77777777" w:rsidR="007F17F5" w:rsidRDefault="007F17F5" w:rsidP="00AD6806">
            <w:pPr>
              <w:adjustRightInd w:val="0"/>
              <w:spacing w:before="60" w:after="60"/>
              <w:jc w:val="right"/>
              <w:rPr>
                <w:color w:val="000000"/>
              </w:rPr>
            </w:pPr>
            <w:r>
              <w:rPr>
                <w:color w:val="000000"/>
              </w:rPr>
              <w:t>0</w:t>
            </w:r>
          </w:p>
        </w:tc>
        <w:tc>
          <w:tcPr>
            <w:tcW w:w="117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73CE9375" w14:textId="77777777" w:rsidR="007F17F5" w:rsidRDefault="007F17F5" w:rsidP="00AD6806">
            <w:pPr>
              <w:adjustRightInd w:val="0"/>
              <w:spacing w:before="60" w:after="60"/>
              <w:jc w:val="right"/>
              <w:rPr>
                <w:color w:val="000000"/>
              </w:rPr>
            </w:pPr>
            <w:r>
              <w:rPr>
                <w:color w:val="000000"/>
              </w:rPr>
              <w:t>6</w:t>
            </w:r>
          </w:p>
        </w:tc>
        <w:tc>
          <w:tcPr>
            <w:tcW w:w="108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56FBF33A" w14:textId="77777777" w:rsidR="007F17F5" w:rsidRDefault="007F17F5" w:rsidP="00AD6806">
            <w:pPr>
              <w:adjustRightInd w:val="0"/>
              <w:spacing w:before="60" w:after="60"/>
              <w:jc w:val="right"/>
              <w:rPr>
                <w:color w:val="000000"/>
              </w:rPr>
            </w:pPr>
            <w:r>
              <w:rPr>
                <w:color w:val="000000"/>
              </w:rPr>
              <w:t>88</w:t>
            </w:r>
          </w:p>
        </w:tc>
        <w:tc>
          <w:tcPr>
            <w:tcW w:w="1224"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1AAEDE80" w14:textId="77777777" w:rsidR="007F17F5" w:rsidRDefault="007F17F5" w:rsidP="00AD6806">
            <w:pPr>
              <w:adjustRightInd w:val="0"/>
              <w:spacing w:before="60" w:after="60"/>
              <w:jc w:val="right"/>
              <w:rPr>
                <w:color w:val="000000"/>
              </w:rPr>
            </w:pPr>
            <w:r>
              <w:rPr>
                <w:color w:val="000000"/>
              </w:rPr>
              <w:t>6</w:t>
            </w:r>
          </w:p>
        </w:tc>
        <w:tc>
          <w:tcPr>
            <w:tcW w:w="756"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419A9397" w14:textId="77777777" w:rsidR="007F17F5" w:rsidRDefault="007F17F5" w:rsidP="00AD6806">
            <w:pPr>
              <w:adjustRightInd w:val="0"/>
              <w:spacing w:before="60" w:after="60"/>
              <w:jc w:val="right"/>
              <w:rPr>
                <w:color w:val="000000"/>
              </w:rPr>
            </w:pPr>
            <w:r>
              <w:rPr>
                <w:color w:val="000000"/>
              </w:rPr>
              <w:t>10</w:t>
            </w:r>
          </w:p>
        </w:tc>
        <w:tc>
          <w:tcPr>
            <w:tcW w:w="108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621CDF72" w14:textId="77777777" w:rsidR="007F17F5" w:rsidRDefault="007F17F5" w:rsidP="00AD6806">
            <w:pPr>
              <w:adjustRightInd w:val="0"/>
              <w:spacing w:before="60" w:after="60"/>
              <w:jc w:val="right"/>
              <w:rPr>
                <w:color w:val="000000"/>
              </w:rPr>
            </w:pPr>
            <w:r>
              <w:rPr>
                <w:color w:val="000000"/>
              </w:rPr>
              <w:t>0</w:t>
            </w:r>
          </w:p>
        </w:tc>
        <w:tc>
          <w:tcPr>
            <w:tcW w:w="108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08B4FF38" w14:textId="77777777" w:rsidR="007F17F5" w:rsidRDefault="007F17F5" w:rsidP="00AD6806">
            <w:pPr>
              <w:adjustRightInd w:val="0"/>
              <w:spacing w:before="60" w:after="60"/>
              <w:jc w:val="right"/>
              <w:rPr>
                <w:color w:val="000000"/>
              </w:rPr>
            </w:pPr>
            <w:r>
              <w:rPr>
                <w:color w:val="000000"/>
              </w:rPr>
              <w:t>20</w:t>
            </w:r>
          </w:p>
        </w:tc>
        <w:tc>
          <w:tcPr>
            <w:tcW w:w="1170" w:type="dxa"/>
            <w:tcBorders>
              <w:top w:val="single" w:sz="2" w:space="0" w:color="000000"/>
              <w:left w:val="single" w:sz="2" w:space="0" w:color="000000"/>
              <w:bottom w:val="single" w:sz="4" w:space="0" w:color="auto"/>
              <w:right w:val="nil"/>
            </w:tcBorders>
            <w:shd w:val="clear" w:color="auto" w:fill="FFFFFF"/>
            <w:tcMar>
              <w:left w:w="60" w:type="dxa"/>
              <w:right w:w="60" w:type="dxa"/>
            </w:tcMar>
            <w:vAlign w:val="bottom"/>
          </w:tcPr>
          <w:p w14:paraId="22AFC2EA" w14:textId="77777777" w:rsidR="007F17F5" w:rsidRDefault="007F17F5" w:rsidP="00AD6806">
            <w:pPr>
              <w:adjustRightInd w:val="0"/>
              <w:spacing w:before="60" w:after="60"/>
              <w:jc w:val="right"/>
              <w:rPr>
                <w:color w:val="000000"/>
              </w:rPr>
            </w:pPr>
            <w:r>
              <w:rPr>
                <w:color w:val="000000"/>
              </w:rPr>
              <w:t>70</w:t>
            </w:r>
          </w:p>
        </w:tc>
        <w:tc>
          <w:tcPr>
            <w:tcW w:w="1170" w:type="dxa"/>
            <w:tcBorders>
              <w:top w:val="single" w:sz="2" w:space="0" w:color="000000"/>
              <w:left w:val="single" w:sz="2" w:space="0" w:color="000000"/>
              <w:bottom w:val="single" w:sz="4" w:space="0" w:color="auto"/>
              <w:right w:val="single" w:sz="6" w:space="0" w:color="000000"/>
            </w:tcBorders>
            <w:shd w:val="clear" w:color="auto" w:fill="FFFFFF"/>
            <w:tcMar>
              <w:left w:w="60" w:type="dxa"/>
              <w:right w:w="60" w:type="dxa"/>
            </w:tcMar>
            <w:vAlign w:val="bottom"/>
          </w:tcPr>
          <w:p w14:paraId="4BD54DFE" w14:textId="77777777" w:rsidR="007F17F5" w:rsidRDefault="007F17F5" w:rsidP="00AD6806">
            <w:pPr>
              <w:adjustRightInd w:val="0"/>
              <w:spacing w:before="60" w:after="60"/>
              <w:jc w:val="right"/>
              <w:rPr>
                <w:color w:val="000000"/>
              </w:rPr>
            </w:pPr>
            <w:r>
              <w:rPr>
                <w:color w:val="000000"/>
              </w:rPr>
              <w:t>10</w:t>
            </w:r>
          </w:p>
        </w:tc>
      </w:tr>
    </w:tbl>
    <w:p w14:paraId="74B28276" w14:textId="77777777" w:rsidR="007F17F5" w:rsidRDefault="007F17F5" w:rsidP="0005330D">
      <w:pPr>
        <w:rPr>
          <w:rFonts w:ascii="Times New Roman" w:eastAsia="Times New Roman" w:hAnsi="Times New Roman" w:cs="Times New Roman"/>
          <w:color w:val="222222"/>
        </w:rPr>
      </w:pPr>
    </w:p>
    <w:tbl>
      <w:tblPr>
        <w:tblW w:w="0" w:type="auto"/>
        <w:jc w:val="center"/>
        <w:tblLayout w:type="fixed"/>
        <w:tblCellMar>
          <w:left w:w="0" w:type="dxa"/>
          <w:right w:w="0" w:type="dxa"/>
        </w:tblCellMar>
        <w:tblLook w:val="0000" w:firstRow="0" w:lastRow="0" w:firstColumn="0" w:lastColumn="0" w:noHBand="0" w:noVBand="0"/>
      </w:tblPr>
      <w:tblGrid>
        <w:gridCol w:w="2520"/>
        <w:gridCol w:w="1085"/>
        <w:gridCol w:w="1085"/>
        <w:gridCol w:w="1085"/>
        <w:gridCol w:w="1085"/>
        <w:gridCol w:w="1085"/>
        <w:gridCol w:w="1085"/>
        <w:gridCol w:w="1085"/>
        <w:gridCol w:w="1085"/>
        <w:gridCol w:w="1085"/>
        <w:gridCol w:w="1085"/>
      </w:tblGrid>
      <w:tr w:rsidR="00D82A52" w14:paraId="254AE2E7" w14:textId="77777777" w:rsidTr="00822AEF">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6D9F5DFB" w14:textId="77777777" w:rsidR="00D82A52" w:rsidRDefault="00D82A52" w:rsidP="00D82A52">
            <w:pPr>
              <w:keepNext/>
              <w:adjustRightInd w:val="0"/>
              <w:spacing w:before="60" w:after="60"/>
              <w:jc w:val="center"/>
              <w:rPr>
                <w:b/>
                <w:bCs/>
                <w:color w:val="000000"/>
              </w:rPr>
            </w:pPr>
          </w:p>
        </w:tc>
        <w:tc>
          <w:tcPr>
            <w:tcW w:w="5425" w:type="dxa"/>
            <w:gridSpan w:val="5"/>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15E54E1D" w14:textId="77777777" w:rsidR="00D82A52" w:rsidRDefault="00D82A52" w:rsidP="00D82A52">
            <w:pPr>
              <w:keepNext/>
              <w:adjustRightInd w:val="0"/>
              <w:spacing w:before="60" w:after="60"/>
              <w:jc w:val="center"/>
              <w:rPr>
                <w:b/>
                <w:bCs/>
                <w:color w:val="000000"/>
              </w:rPr>
            </w:pPr>
            <w:r>
              <w:rPr>
                <w:b/>
                <w:bCs/>
                <w:color w:val="000000"/>
              </w:rPr>
              <w:t>Task 3</w:t>
            </w:r>
          </w:p>
        </w:tc>
        <w:tc>
          <w:tcPr>
            <w:tcW w:w="5425"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18F25F9E" w14:textId="77777777" w:rsidR="00D82A52" w:rsidRDefault="00D82A52" w:rsidP="00D82A52">
            <w:pPr>
              <w:keepNext/>
              <w:adjustRightInd w:val="0"/>
              <w:spacing w:before="60" w:after="60"/>
              <w:jc w:val="center"/>
              <w:rPr>
                <w:b/>
                <w:bCs/>
                <w:color w:val="000000"/>
              </w:rPr>
            </w:pPr>
            <w:r>
              <w:rPr>
                <w:b/>
                <w:bCs/>
                <w:color w:val="000000"/>
              </w:rPr>
              <w:t>Task 4</w:t>
            </w:r>
          </w:p>
        </w:tc>
      </w:tr>
      <w:tr w:rsidR="00D82A52" w14:paraId="433F471D" w14:textId="77777777" w:rsidTr="00822AEF">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44EF7BBA" w14:textId="77777777" w:rsidR="00D82A52" w:rsidRDefault="00D82A52" w:rsidP="00D82A52">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326A772C" w14:textId="77777777" w:rsidR="00D82A52" w:rsidRDefault="00D82A52" w:rsidP="00D82A52">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396A9C57" w14:textId="7AD2FD17" w:rsidR="00D82A52" w:rsidRDefault="00D82A52" w:rsidP="00D82A52">
            <w:pPr>
              <w:keepNext/>
              <w:adjustRightInd w:val="0"/>
              <w:spacing w:before="60" w:after="60"/>
              <w:jc w:val="center"/>
              <w:rPr>
                <w:b/>
                <w:bCs/>
                <w:color w:val="000000"/>
              </w:rPr>
            </w:pPr>
            <w:r>
              <w:rPr>
                <w:b/>
                <w:bCs/>
                <w:color w:val="000000"/>
              </w:rPr>
              <w:t>1.00</w:t>
            </w:r>
            <w:r w:rsidR="0011288A">
              <w:rPr>
                <w:b/>
                <w:bCs/>
                <w:color w:val="000000"/>
              </w:rPr>
              <w:t>–</w:t>
            </w:r>
            <w:r>
              <w:rPr>
                <w:b/>
                <w:bCs/>
                <w:color w:val="000000"/>
              </w:rPr>
              <w:t>2.09</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9FC88C7" w14:textId="562EE914" w:rsidR="00D82A52" w:rsidRDefault="00D82A52" w:rsidP="00D82A52">
            <w:pPr>
              <w:keepNext/>
              <w:adjustRightInd w:val="0"/>
              <w:spacing w:before="60" w:after="60"/>
              <w:jc w:val="center"/>
              <w:rPr>
                <w:b/>
                <w:bCs/>
                <w:color w:val="000000"/>
              </w:rPr>
            </w:pPr>
            <w:r>
              <w:rPr>
                <w:b/>
                <w:bCs/>
                <w:color w:val="000000"/>
              </w:rPr>
              <w:t>2.10</w:t>
            </w:r>
            <w:r w:rsidR="0011288A">
              <w:rPr>
                <w:b/>
                <w:bCs/>
                <w:color w:val="000000"/>
              </w:rPr>
              <w:t>–</w:t>
            </w:r>
            <w:r>
              <w:rPr>
                <w:b/>
                <w:bCs/>
                <w:color w:val="000000"/>
              </w:rPr>
              <w:t>2.74</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8180598" w14:textId="6E5E3DEB" w:rsidR="00D82A52" w:rsidRDefault="00D82A52" w:rsidP="00D82A52">
            <w:pPr>
              <w:keepNext/>
              <w:adjustRightInd w:val="0"/>
              <w:spacing w:before="60" w:after="60"/>
              <w:jc w:val="center"/>
              <w:rPr>
                <w:b/>
                <w:bCs/>
                <w:color w:val="000000"/>
              </w:rPr>
            </w:pPr>
            <w:r>
              <w:rPr>
                <w:b/>
                <w:bCs/>
                <w:color w:val="000000"/>
              </w:rPr>
              <w:t>2.75</w:t>
            </w:r>
            <w:r w:rsidR="0011288A">
              <w:rPr>
                <w:b/>
                <w:bCs/>
                <w:color w:val="000000"/>
              </w:rPr>
              <w:t>–</w:t>
            </w:r>
            <w:r>
              <w:rPr>
                <w:b/>
                <w:bCs/>
                <w:color w:val="000000"/>
              </w:rPr>
              <w:t>3.49</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C9B871D" w14:textId="5E3742D8" w:rsidR="00D82A52" w:rsidRDefault="00D82A52" w:rsidP="00D82A52">
            <w:pPr>
              <w:keepNext/>
              <w:adjustRightInd w:val="0"/>
              <w:spacing w:before="60" w:after="60"/>
              <w:jc w:val="center"/>
              <w:rPr>
                <w:b/>
                <w:bCs/>
                <w:color w:val="000000"/>
              </w:rPr>
            </w:pPr>
            <w:r>
              <w:rPr>
                <w:b/>
                <w:bCs/>
                <w:color w:val="000000"/>
              </w:rPr>
              <w:t>3.50</w:t>
            </w:r>
            <w:r w:rsidR="0011288A">
              <w:rPr>
                <w:b/>
                <w:bCs/>
                <w:color w:val="000000"/>
              </w:rPr>
              <w:t>–</w:t>
            </w:r>
            <w:r>
              <w:rPr>
                <w:b/>
                <w:bCs/>
                <w:color w:val="000000"/>
              </w:rPr>
              <w:t>4.00</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59B36C9" w14:textId="77777777" w:rsidR="00D82A52" w:rsidRDefault="00D82A52" w:rsidP="00D82A52">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E9168EE" w14:textId="37E3C4FA" w:rsidR="00D82A52" w:rsidRDefault="00D82A52" w:rsidP="00D82A52">
            <w:pPr>
              <w:keepNext/>
              <w:adjustRightInd w:val="0"/>
              <w:spacing w:before="60" w:after="60"/>
              <w:jc w:val="center"/>
              <w:rPr>
                <w:b/>
                <w:bCs/>
                <w:color w:val="000000"/>
              </w:rPr>
            </w:pPr>
            <w:r>
              <w:rPr>
                <w:b/>
                <w:bCs/>
                <w:color w:val="000000"/>
              </w:rPr>
              <w:t>1.00</w:t>
            </w:r>
            <w:r w:rsidR="0011288A">
              <w:rPr>
                <w:b/>
                <w:bCs/>
                <w:color w:val="000000"/>
              </w:rPr>
              <w:t>–</w:t>
            </w:r>
            <w:r>
              <w:rPr>
                <w:b/>
                <w:bCs/>
                <w:color w:val="000000"/>
              </w:rPr>
              <w:t>2.09</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B7336DF" w14:textId="3B76E651" w:rsidR="00D82A52" w:rsidRDefault="00D82A52" w:rsidP="00D82A52">
            <w:pPr>
              <w:keepNext/>
              <w:adjustRightInd w:val="0"/>
              <w:spacing w:before="60" w:after="60"/>
              <w:jc w:val="center"/>
              <w:rPr>
                <w:b/>
                <w:bCs/>
                <w:color w:val="000000"/>
              </w:rPr>
            </w:pPr>
            <w:r>
              <w:rPr>
                <w:b/>
                <w:bCs/>
                <w:color w:val="000000"/>
              </w:rPr>
              <w:t>2.10</w:t>
            </w:r>
            <w:r w:rsidR="0011288A">
              <w:rPr>
                <w:b/>
                <w:bCs/>
                <w:color w:val="000000"/>
              </w:rPr>
              <w:t>–</w:t>
            </w:r>
            <w:r>
              <w:rPr>
                <w:b/>
                <w:bCs/>
                <w:color w:val="000000"/>
              </w:rPr>
              <w:t>2.74</w:t>
            </w:r>
          </w:p>
        </w:tc>
        <w:tc>
          <w:tcPr>
            <w:tcW w:w="108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E0CDCA2" w14:textId="3780484E" w:rsidR="00D82A52" w:rsidRDefault="00D82A52" w:rsidP="00D82A52">
            <w:pPr>
              <w:keepNext/>
              <w:adjustRightInd w:val="0"/>
              <w:spacing w:before="60" w:after="60"/>
              <w:jc w:val="center"/>
              <w:rPr>
                <w:b/>
                <w:bCs/>
                <w:color w:val="000000"/>
              </w:rPr>
            </w:pPr>
            <w:r>
              <w:rPr>
                <w:b/>
                <w:bCs/>
                <w:color w:val="000000"/>
              </w:rPr>
              <w:t>2.75</w:t>
            </w:r>
            <w:r w:rsidR="0011288A">
              <w:rPr>
                <w:b/>
                <w:bCs/>
                <w:color w:val="000000"/>
              </w:rPr>
              <w:t>–</w:t>
            </w:r>
            <w:r>
              <w:rPr>
                <w:b/>
                <w:bCs/>
                <w:color w:val="000000"/>
              </w:rPr>
              <w:t>3.49</w:t>
            </w:r>
          </w:p>
        </w:tc>
        <w:tc>
          <w:tcPr>
            <w:tcW w:w="108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3E79019A" w14:textId="1474C6E6" w:rsidR="00D82A52" w:rsidRDefault="00D82A52" w:rsidP="00D82A52">
            <w:pPr>
              <w:keepNext/>
              <w:adjustRightInd w:val="0"/>
              <w:spacing w:before="60" w:after="60"/>
              <w:jc w:val="center"/>
              <w:rPr>
                <w:b/>
                <w:bCs/>
                <w:color w:val="000000"/>
              </w:rPr>
            </w:pPr>
            <w:r>
              <w:rPr>
                <w:b/>
                <w:bCs/>
                <w:color w:val="000000"/>
              </w:rPr>
              <w:t>3.50</w:t>
            </w:r>
            <w:r w:rsidR="0011288A">
              <w:rPr>
                <w:b/>
                <w:bCs/>
                <w:color w:val="000000"/>
              </w:rPr>
              <w:t>–</w:t>
            </w:r>
            <w:r>
              <w:rPr>
                <w:b/>
                <w:bCs/>
                <w:color w:val="000000"/>
              </w:rPr>
              <w:t>4.00</w:t>
            </w:r>
          </w:p>
        </w:tc>
      </w:tr>
      <w:tr w:rsidR="00D82A52" w14:paraId="19548BA0"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D97F907" w14:textId="77777777" w:rsidR="00D82A52" w:rsidRDefault="00D82A52" w:rsidP="00D82A52">
            <w:pPr>
              <w:adjustRightInd w:val="0"/>
              <w:spacing w:before="60" w:after="60"/>
              <w:rPr>
                <w:b/>
                <w:bCs/>
                <w:color w:val="000000"/>
              </w:rPr>
            </w:pPr>
            <w:r>
              <w:rPr>
                <w:b/>
                <w:bCs/>
                <w:color w:val="000000"/>
              </w:rPr>
              <w:t>All Tak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39650B" w14:textId="77777777" w:rsidR="00D82A52" w:rsidRDefault="00D82A52" w:rsidP="00AD6806">
            <w:pPr>
              <w:adjustRightInd w:val="0"/>
              <w:spacing w:before="60" w:after="60"/>
              <w:jc w:val="right"/>
              <w:rPr>
                <w:color w:val="000000"/>
              </w:rPr>
            </w:pPr>
            <w:r>
              <w:rPr>
                <w:color w:val="000000"/>
              </w:rPr>
              <w:t>3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E65F98"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EE02CA" w14:textId="77777777" w:rsidR="00D82A52" w:rsidRDefault="00D82A52" w:rsidP="00AD6806">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EDDE8B" w14:textId="77777777" w:rsidR="00D82A52" w:rsidRDefault="00D82A52" w:rsidP="00AD6806">
            <w:pPr>
              <w:adjustRightInd w:val="0"/>
              <w:spacing w:before="60" w:after="60"/>
              <w:jc w:val="right"/>
              <w:rPr>
                <w:color w:val="000000"/>
              </w:rPr>
            </w:pPr>
            <w:r>
              <w:rPr>
                <w:color w:val="000000"/>
              </w:rPr>
              <w:t>8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7F4833" w14:textId="77777777" w:rsidR="00D82A52" w:rsidRDefault="00D82A52" w:rsidP="00AD6806">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018DDE" w14:textId="77777777" w:rsidR="00D82A52" w:rsidRDefault="00D82A52" w:rsidP="00AD6806">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AC401C" w14:textId="77777777" w:rsidR="00D82A52" w:rsidRDefault="00D82A52" w:rsidP="00AD6806">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24506F" w14:textId="77777777" w:rsidR="00D82A52" w:rsidRDefault="00D82A52" w:rsidP="00AD6806">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2E7922" w14:textId="77777777" w:rsidR="00D82A52" w:rsidRDefault="00D82A52" w:rsidP="00AD6806">
            <w:pPr>
              <w:adjustRightInd w:val="0"/>
              <w:spacing w:before="60" w:after="60"/>
              <w:jc w:val="right"/>
              <w:rPr>
                <w:color w:val="000000"/>
              </w:rPr>
            </w:pPr>
            <w:r>
              <w:rPr>
                <w:color w:val="000000"/>
              </w:rPr>
              <w:t>7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FE9D9C8" w14:textId="77777777" w:rsidR="00D82A52" w:rsidRDefault="00D82A52" w:rsidP="00AD6806">
            <w:pPr>
              <w:adjustRightInd w:val="0"/>
              <w:spacing w:before="60" w:after="60"/>
              <w:jc w:val="right"/>
              <w:rPr>
                <w:color w:val="000000"/>
              </w:rPr>
            </w:pPr>
            <w:r>
              <w:rPr>
                <w:color w:val="000000"/>
              </w:rPr>
              <w:t>3</w:t>
            </w:r>
          </w:p>
        </w:tc>
      </w:tr>
      <w:tr w:rsidR="00D82A52" w14:paraId="2FCAE99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B7D34EB" w14:textId="77777777" w:rsidR="00D82A52" w:rsidRDefault="00D82A52" w:rsidP="00D82A52">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D63F342" w14:textId="77777777" w:rsidR="00D82A52" w:rsidRDefault="00D82A52" w:rsidP="00AD6806">
            <w:pPr>
              <w:keepNext/>
              <w:adjustRightInd w:val="0"/>
              <w:spacing w:before="60" w:after="60"/>
              <w:jc w:val="right"/>
              <w:rPr>
                <w:color w:val="000000"/>
              </w:rPr>
            </w:pPr>
            <w:r>
              <w:rPr>
                <w:color w:val="000000"/>
              </w:rPr>
              <w:t>31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782DA7" w14:textId="77777777" w:rsidR="00D82A52" w:rsidRDefault="00D82A52" w:rsidP="00AD6806">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37C311D" w14:textId="77777777" w:rsidR="00D82A52" w:rsidRDefault="00D82A52" w:rsidP="00AD6806">
            <w:pPr>
              <w:keepNext/>
              <w:adjustRightInd w:val="0"/>
              <w:spacing w:before="60" w:after="60"/>
              <w:jc w:val="right"/>
              <w:rPr>
                <w:color w:val="000000"/>
              </w:rPr>
            </w:pPr>
            <w:r>
              <w:rPr>
                <w:color w:val="000000"/>
              </w:rPr>
              <w:t>1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E751062" w14:textId="77777777" w:rsidR="00D82A52" w:rsidRDefault="00D82A52" w:rsidP="00AD6806">
            <w:pPr>
              <w:keepNext/>
              <w:adjustRightInd w:val="0"/>
              <w:spacing w:before="60" w:after="60"/>
              <w:jc w:val="right"/>
              <w:rPr>
                <w:color w:val="000000"/>
              </w:rPr>
            </w:pPr>
            <w:r>
              <w:rPr>
                <w:color w:val="000000"/>
              </w:rPr>
              <w:t>8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C025A31" w14:textId="77777777" w:rsidR="00D82A52" w:rsidRDefault="00D82A52" w:rsidP="00AD6806">
            <w:pPr>
              <w:keepNext/>
              <w:adjustRightInd w:val="0"/>
              <w:spacing w:before="60" w:after="60"/>
              <w:jc w:val="right"/>
              <w:rPr>
                <w:color w:val="000000"/>
              </w:rPr>
            </w:pPr>
            <w:r>
              <w:rPr>
                <w:color w:val="000000"/>
              </w:rPr>
              <w:t>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14AD46F" w14:textId="77777777" w:rsidR="00D82A52" w:rsidRDefault="00D82A52" w:rsidP="00AD6806">
            <w:pPr>
              <w:keepNext/>
              <w:adjustRightInd w:val="0"/>
              <w:spacing w:before="60" w:after="60"/>
              <w:jc w:val="right"/>
              <w:rPr>
                <w:color w:val="000000"/>
              </w:rPr>
            </w:pPr>
            <w:r>
              <w:rPr>
                <w:color w:val="000000"/>
              </w:rPr>
              <w:t>28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EC45680" w14:textId="77777777" w:rsidR="00D82A52" w:rsidRDefault="00D82A52" w:rsidP="00AD6806">
            <w:pPr>
              <w:keepNext/>
              <w:adjustRightInd w:val="0"/>
              <w:spacing w:before="60" w:after="60"/>
              <w:jc w:val="right"/>
              <w:rPr>
                <w:color w:val="000000"/>
              </w:rPr>
            </w:pPr>
            <w:r>
              <w:rPr>
                <w:color w:val="000000"/>
              </w:rPr>
              <w:t>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D3764D6" w14:textId="77777777" w:rsidR="00D82A52" w:rsidRDefault="00D82A52" w:rsidP="00AD6806">
            <w:pPr>
              <w:keepNext/>
              <w:adjustRightInd w:val="0"/>
              <w:spacing w:before="60" w:after="60"/>
              <w:jc w:val="right"/>
              <w:rPr>
                <w:color w:val="000000"/>
              </w:rPr>
            </w:pPr>
            <w:r>
              <w:rPr>
                <w:color w:val="000000"/>
              </w:rPr>
              <w:t>2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12434CA" w14:textId="77777777" w:rsidR="00D82A52" w:rsidRDefault="00D82A52" w:rsidP="00AD6806">
            <w:pPr>
              <w:keepNext/>
              <w:adjustRightInd w:val="0"/>
              <w:spacing w:before="60" w:after="60"/>
              <w:jc w:val="right"/>
              <w:rPr>
                <w:color w:val="000000"/>
              </w:rPr>
            </w:pPr>
            <w:r>
              <w:rPr>
                <w:color w:val="000000"/>
              </w:rPr>
              <w:t>7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50A1B6C" w14:textId="77777777" w:rsidR="00D82A52" w:rsidRDefault="00D82A52" w:rsidP="00AD6806">
            <w:pPr>
              <w:keepNext/>
              <w:adjustRightInd w:val="0"/>
              <w:spacing w:before="60" w:after="60"/>
              <w:jc w:val="right"/>
              <w:rPr>
                <w:color w:val="000000"/>
              </w:rPr>
            </w:pPr>
            <w:r>
              <w:rPr>
                <w:color w:val="000000"/>
              </w:rPr>
              <w:t>3</w:t>
            </w:r>
          </w:p>
        </w:tc>
      </w:tr>
      <w:tr w:rsidR="00D82A52" w14:paraId="7672AA9D"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670C451" w14:textId="77777777" w:rsidR="00D82A52" w:rsidRDefault="00D82A52" w:rsidP="00D82A52">
            <w:pPr>
              <w:adjustRightInd w:val="0"/>
              <w:spacing w:before="60" w:after="60"/>
              <w:ind w:firstLine="144"/>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F280534"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D5C9B6B"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4C337B5"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03CDA71"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950A06"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5AE7474"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0B64BAC"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C81F4E7"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09D1F94"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6D14C8E" w14:textId="77777777" w:rsidR="00D82A52" w:rsidRDefault="00D82A52" w:rsidP="00AD6806">
            <w:pPr>
              <w:adjustRightInd w:val="0"/>
              <w:jc w:val="right"/>
              <w:rPr>
                <w:sz w:val="24"/>
                <w:szCs w:val="24"/>
              </w:rPr>
            </w:pPr>
          </w:p>
        </w:tc>
      </w:tr>
      <w:tr w:rsidR="00D82A52" w14:paraId="09B33CE7"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80850BB" w14:textId="6F1BB5C3" w:rsidR="00D82A52" w:rsidRDefault="00D82A52" w:rsidP="00D82A52">
            <w:pPr>
              <w:adjustRightInd w:val="0"/>
              <w:spacing w:before="60" w:after="60"/>
              <w:ind w:firstLine="144"/>
              <w:rPr>
                <w:b/>
                <w:bCs/>
                <w:color w:val="000000"/>
              </w:rPr>
            </w:pPr>
            <w:r>
              <w:rPr>
                <w:b/>
                <w:bCs/>
                <w:color w:val="000000"/>
              </w:rPr>
              <w:t>Alternative Pathway</w:t>
            </w:r>
            <w:r w:rsidR="00584A39">
              <w:rPr>
                <w:b/>
                <w:bCs/>
                <w:color w:val="000000"/>
              </w:rPr>
              <w:t>—</w:t>
            </w:r>
            <w:r w:rsidR="00822AEF">
              <w:rPr>
                <w:b/>
                <w:bCs/>
                <w:color w:val="000000"/>
              </w:rPr>
              <w:br/>
              <w:t xml:space="preserve">   </w:t>
            </w:r>
            <w:r>
              <w:rPr>
                <w:b/>
                <w:bCs/>
                <w:color w:val="000000"/>
              </w:rPr>
              <w:t>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0DEDF9"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6F53B4"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EB0FF6"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D0159A"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D9887E"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56118E"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EC4EDF"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9ABC7E"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3E14CC"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0B0CCF2" w14:textId="77777777" w:rsidR="00D82A52" w:rsidRDefault="00D82A52" w:rsidP="00AD6806">
            <w:pPr>
              <w:adjustRightInd w:val="0"/>
              <w:spacing w:before="60" w:after="60"/>
              <w:jc w:val="right"/>
              <w:rPr>
                <w:color w:val="000000"/>
              </w:rPr>
            </w:pPr>
            <w:r>
              <w:rPr>
                <w:color w:val="000000"/>
              </w:rPr>
              <w:t>- -</w:t>
            </w:r>
          </w:p>
        </w:tc>
      </w:tr>
      <w:tr w:rsidR="00D82A52" w14:paraId="41F20A66"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C342D5B" w14:textId="1518EC42" w:rsidR="00D82A52" w:rsidRDefault="00D82A52" w:rsidP="00D82A52">
            <w:pPr>
              <w:adjustRightInd w:val="0"/>
              <w:spacing w:before="60" w:after="60"/>
              <w:ind w:firstLine="144"/>
              <w:rPr>
                <w:b/>
                <w:bCs/>
                <w:color w:val="000000"/>
              </w:rPr>
            </w:pPr>
            <w:r>
              <w:rPr>
                <w:b/>
                <w:bCs/>
                <w:color w:val="000000"/>
              </w:rPr>
              <w:t>Alternative Pathway</w:t>
            </w:r>
            <w:r w:rsidR="00584A39">
              <w:rPr>
                <w:b/>
                <w:bCs/>
                <w:color w:val="000000"/>
              </w:rPr>
              <w:t>—</w:t>
            </w:r>
            <w:r w:rsidR="00822AEF">
              <w:rPr>
                <w:b/>
                <w:bCs/>
                <w:color w:val="000000"/>
              </w:rPr>
              <w:br/>
              <w:t xml:space="preserve">   </w:t>
            </w:r>
            <w:r>
              <w:rPr>
                <w:b/>
                <w:bCs/>
                <w:color w:val="000000"/>
              </w:rPr>
              <w:t>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BCC1D1"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644CE3"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E671C2"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A722C1"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ED0295"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88D803"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D3A250"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06ABE1"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FCC842"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A9B46A5" w14:textId="77777777" w:rsidR="00D82A52" w:rsidRDefault="00D82A52" w:rsidP="00AD6806">
            <w:pPr>
              <w:adjustRightInd w:val="0"/>
              <w:spacing w:before="60" w:after="60"/>
              <w:jc w:val="right"/>
              <w:rPr>
                <w:color w:val="000000"/>
              </w:rPr>
            </w:pPr>
            <w:r>
              <w:rPr>
                <w:color w:val="000000"/>
              </w:rPr>
              <w:t>- -</w:t>
            </w:r>
          </w:p>
        </w:tc>
      </w:tr>
      <w:tr w:rsidR="00D82A52" w14:paraId="22ACBCC9"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D85B874" w14:textId="77777777" w:rsidR="00D82A52" w:rsidRDefault="00D82A52" w:rsidP="00D82A52">
            <w:pPr>
              <w:adjustRightInd w:val="0"/>
              <w:spacing w:before="60" w:after="60"/>
              <w:ind w:firstLine="144"/>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022C56" w14:textId="77777777" w:rsidR="00D82A52" w:rsidRDefault="00D82A52" w:rsidP="00AD6806">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B8BD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DFFA6A"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968967" w14:textId="77777777" w:rsidR="00D82A52" w:rsidRDefault="00D82A52" w:rsidP="00AD6806">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22068A"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61B8F9" w14:textId="77777777" w:rsidR="00D82A52" w:rsidRDefault="00D82A52" w:rsidP="00AD6806">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01DDF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ACCE02" w14:textId="77777777" w:rsidR="00D82A52" w:rsidRDefault="00D82A52" w:rsidP="00AD6806">
            <w:pPr>
              <w:adjustRightInd w:val="0"/>
              <w:spacing w:before="60" w:after="60"/>
              <w:jc w:val="right"/>
              <w:rPr>
                <w:color w:val="000000"/>
              </w:rPr>
            </w:pPr>
            <w:r>
              <w:rPr>
                <w:color w:val="000000"/>
              </w:rPr>
              <w:t>2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67D993" w14:textId="77777777" w:rsidR="00D82A52" w:rsidRDefault="00D82A52" w:rsidP="00AD6806">
            <w:pPr>
              <w:adjustRightInd w:val="0"/>
              <w:spacing w:before="60" w:after="60"/>
              <w:jc w:val="right"/>
              <w:rPr>
                <w:color w:val="000000"/>
              </w:rPr>
            </w:pPr>
            <w:r>
              <w:rPr>
                <w:color w:val="000000"/>
              </w:rPr>
              <w:t>8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212B4BF" w14:textId="77777777" w:rsidR="00D82A52" w:rsidRDefault="00D82A52" w:rsidP="00AD6806">
            <w:pPr>
              <w:adjustRightInd w:val="0"/>
              <w:spacing w:before="60" w:after="60"/>
              <w:jc w:val="right"/>
              <w:rPr>
                <w:color w:val="000000"/>
              </w:rPr>
            </w:pPr>
            <w:r>
              <w:rPr>
                <w:color w:val="000000"/>
              </w:rPr>
              <w:t>0</w:t>
            </w:r>
          </w:p>
        </w:tc>
      </w:tr>
      <w:tr w:rsidR="00D82A52" w14:paraId="39227447"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7D323BE" w14:textId="77777777" w:rsidR="00D82A52" w:rsidRDefault="00D82A52" w:rsidP="00D82A52">
            <w:pPr>
              <w:keepNext/>
              <w:adjustRightInd w:val="0"/>
              <w:spacing w:before="60" w:after="60"/>
              <w:rPr>
                <w:b/>
                <w:bCs/>
                <w:color w:val="000000"/>
              </w:rPr>
            </w:pPr>
            <w:r>
              <w:rPr>
                <w:b/>
                <w:bCs/>
                <w:color w:val="000000"/>
              </w:rPr>
              <w:lastRenderedPageBreak/>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0F0DC2" w14:textId="77777777" w:rsidR="00D82A52" w:rsidRDefault="00D82A52" w:rsidP="00AD6806">
            <w:pPr>
              <w:keepNext/>
              <w:adjustRightInd w:val="0"/>
              <w:spacing w:before="60" w:after="60"/>
              <w:jc w:val="right"/>
              <w:rPr>
                <w:color w:val="000000"/>
              </w:rPr>
            </w:pPr>
            <w:r>
              <w:rPr>
                <w:color w:val="000000"/>
              </w:rPr>
              <w:t>7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E8FAE3C" w14:textId="77777777" w:rsidR="00D82A52" w:rsidRDefault="00D82A52" w:rsidP="00AD6806">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91BF6B5" w14:textId="77777777" w:rsidR="00D82A52" w:rsidRDefault="00D82A52" w:rsidP="00AD6806">
            <w:pPr>
              <w:keepNext/>
              <w:adjustRightInd w:val="0"/>
              <w:spacing w:before="60" w:after="60"/>
              <w:jc w:val="right"/>
              <w:rPr>
                <w:color w:val="000000"/>
              </w:rPr>
            </w:pPr>
            <w:r>
              <w:rPr>
                <w:color w:val="000000"/>
              </w:rPr>
              <w:t>1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0D45F77" w14:textId="77777777" w:rsidR="00D82A52" w:rsidRDefault="00D82A52" w:rsidP="00AD6806">
            <w:pPr>
              <w:keepNext/>
              <w:adjustRightInd w:val="0"/>
              <w:spacing w:before="60" w:after="60"/>
              <w:jc w:val="right"/>
              <w:rPr>
                <w:color w:val="000000"/>
              </w:rPr>
            </w:pPr>
            <w:r>
              <w:rPr>
                <w:color w:val="000000"/>
              </w:rPr>
              <w:t>8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E5F064F" w14:textId="77777777" w:rsidR="00D82A52" w:rsidRDefault="00D82A52" w:rsidP="00AD6806">
            <w:pPr>
              <w:keepNext/>
              <w:adjustRightInd w:val="0"/>
              <w:spacing w:before="60" w:after="60"/>
              <w:jc w:val="right"/>
              <w:rPr>
                <w:color w:val="000000"/>
              </w:rPr>
            </w:pPr>
            <w:r>
              <w:rPr>
                <w:color w:val="000000"/>
              </w:rPr>
              <w:t>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E81F9BD" w14:textId="77777777" w:rsidR="00D82A52" w:rsidRDefault="00D82A52" w:rsidP="00AD6806">
            <w:pPr>
              <w:keepNext/>
              <w:adjustRightInd w:val="0"/>
              <w:spacing w:before="60" w:after="60"/>
              <w:jc w:val="right"/>
              <w:rPr>
                <w:color w:val="000000"/>
              </w:rPr>
            </w:pPr>
            <w:r>
              <w:rPr>
                <w:color w:val="000000"/>
              </w:rPr>
              <w:t>7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B56A265" w14:textId="77777777" w:rsidR="00D82A52" w:rsidRDefault="00D82A52" w:rsidP="00AD6806">
            <w:pPr>
              <w:keepNext/>
              <w:adjustRightInd w:val="0"/>
              <w:spacing w:before="60" w:after="60"/>
              <w:jc w:val="right"/>
              <w:rPr>
                <w:color w:val="000000"/>
              </w:rPr>
            </w:pPr>
            <w:r>
              <w:rPr>
                <w:color w:val="000000"/>
              </w:rPr>
              <w:t>5</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5A0FB9E" w14:textId="77777777" w:rsidR="00D82A52" w:rsidRDefault="00D82A52" w:rsidP="00AD6806">
            <w:pPr>
              <w:keepNext/>
              <w:adjustRightInd w:val="0"/>
              <w:spacing w:before="60" w:after="60"/>
              <w:jc w:val="right"/>
              <w:rPr>
                <w:color w:val="000000"/>
              </w:rPr>
            </w:pPr>
            <w:r>
              <w:rPr>
                <w:color w:val="000000"/>
              </w:rPr>
              <w:t>2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BE1D136" w14:textId="77777777" w:rsidR="00D82A52" w:rsidRDefault="00D82A52" w:rsidP="00AD6806">
            <w:pPr>
              <w:keepNext/>
              <w:adjustRightInd w:val="0"/>
              <w:spacing w:before="60" w:after="60"/>
              <w:jc w:val="right"/>
              <w:rPr>
                <w:color w:val="000000"/>
              </w:rPr>
            </w:pPr>
            <w:r>
              <w:rPr>
                <w:color w:val="000000"/>
              </w:rPr>
              <w:t>63</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123E559" w14:textId="77777777" w:rsidR="00D82A52" w:rsidRDefault="00D82A52" w:rsidP="00AD6806">
            <w:pPr>
              <w:keepNext/>
              <w:adjustRightInd w:val="0"/>
              <w:spacing w:before="60" w:after="60"/>
              <w:jc w:val="right"/>
              <w:rPr>
                <w:color w:val="000000"/>
              </w:rPr>
            </w:pPr>
            <w:r>
              <w:rPr>
                <w:color w:val="000000"/>
              </w:rPr>
              <w:t>3</w:t>
            </w:r>
          </w:p>
        </w:tc>
      </w:tr>
      <w:tr w:rsidR="00D82A52" w14:paraId="1B56BCE6"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9D3A5AD" w14:textId="77777777" w:rsidR="00D82A52" w:rsidRDefault="00D82A52" w:rsidP="00D82A52">
            <w:pPr>
              <w:adjustRightInd w:val="0"/>
              <w:spacing w:before="60" w:after="60"/>
              <w:ind w:firstLine="144"/>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787CE8A"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00B652A"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034DEB8"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750DFE1"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4A9ACEE"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C5BF969"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F7BE78B"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F6E9465"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03F9274"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1E2229D" w14:textId="77777777" w:rsidR="00D82A52" w:rsidRDefault="00D82A52" w:rsidP="00AD6806">
            <w:pPr>
              <w:adjustRightInd w:val="0"/>
              <w:jc w:val="right"/>
              <w:rPr>
                <w:sz w:val="24"/>
                <w:szCs w:val="24"/>
              </w:rPr>
            </w:pPr>
          </w:p>
        </w:tc>
      </w:tr>
      <w:tr w:rsidR="00D82A52" w14:paraId="7C67E97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999918E" w14:textId="77777777" w:rsidR="00D82A52" w:rsidRDefault="00D82A52" w:rsidP="00D82A52">
            <w:pPr>
              <w:adjustRightInd w:val="0"/>
              <w:spacing w:before="60" w:after="60"/>
              <w:ind w:firstLine="144"/>
              <w:rPr>
                <w:b/>
                <w:bCs/>
                <w:color w:val="000000"/>
              </w:rPr>
            </w:pPr>
            <w:r>
              <w:rPr>
                <w:b/>
                <w:bCs/>
                <w:color w:val="000000"/>
              </w:rPr>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71D1CC" w14:textId="77777777" w:rsidR="00D82A52" w:rsidRDefault="00D82A52" w:rsidP="00AD6806">
            <w:pPr>
              <w:adjustRightInd w:val="0"/>
              <w:spacing w:before="60" w:after="60"/>
              <w:jc w:val="right"/>
              <w:rPr>
                <w:color w:val="000000"/>
              </w:rPr>
            </w:pPr>
            <w:r>
              <w:rPr>
                <w:color w:val="000000"/>
              </w:rPr>
              <w:t>24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8A577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49B689" w14:textId="77777777" w:rsidR="00D82A52" w:rsidRDefault="00D82A52" w:rsidP="00AD6806">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EC84DA" w14:textId="77777777" w:rsidR="00D82A52" w:rsidRDefault="00D82A52" w:rsidP="00AD6806">
            <w:pPr>
              <w:adjustRightInd w:val="0"/>
              <w:spacing w:before="60" w:after="60"/>
              <w:jc w:val="right"/>
              <w:rPr>
                <w:color w:val="000000"/>
              </w:rPr>
            </w:pPr>
            <w:r>
              <w:rPr>
                <w:color w:val="000000"/>
              </w:rPr>
              <w:t>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B197C1" w14:textId="77777777" w:rsidR="00D82A52" w:rsidRDefault="00D82A52" w:rsidP="00AD6806">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17AAEC" w14:textId="77777777" w:rsidR="00D82A52" w:rsidRDefault="00D82A52" w:rsidP="00AD6806">
            <w:pPr>
              <w:adjustRightInd w:val="0"/>
              <w:spacing w:before="60" w:after="60"/>
              <w:jc w:val="right"/>
              <w:rPr>
                <w:color w:val="000000"/>
              </w:rPr>
            </w:pPr>
            <w:r>
              <w:rPr>
                <w:color w:val="000000"/>
              </w:rPr>
              <w:t>2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04D11C" w14:textId="77777777" w:rsidR="00D82A52" w:rsidRDefault="00D82A52" w:rsidP="00AD6806">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D713E9" w14:textId="77777777" w:rsidR="00D82A52" w:rsidRDefault="00D82A52" w:rsidP="00AD6806">
            <w:pPr>
              <w:adjustRightInd w:val="0"/>
              <w:spacing w:before="60" w:after="60"/>
              <w:jc w:val="right"/>
              <w:rPr>
                <w:color w:val="000000"/>
              </w:rPr>
            </w:pPr>
            <w:r>
              <w:rPr>
                <w:color w:val="000000"/>
              </w:rPr>
              <w:t>2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23AB56" w14:textId="77777777" w:rsidR="00D82A52" w:rsidRDefault="00D82A52" w:rsidP="00AD6806">
            <w:pPr>
              <w:adjustRightInd w:val="0"/>
              <w:spacing w:before="60" w:after="60"/>
              <w:jc w:val="right"/>
              <w:rPr>
                <w:color w:val="000000"/>
              </w:rPr>
            </w:pPr>
            <w:r>
              <w:rPr>
                <w:color w:val="000000"/>
              </w:rPr>
              <w:t>7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770C5FA" w14:textId="77777777" w:rsidR="00D82A52" w:rsidRDefault="00D82A52" w:rsidP="00AD6806">
            <w:pPr>
              <w:adjustRightInd w:val="0"/>
              <w:spacing w:before="60" w:after="60"/>
              <w:jc w:val="right"/>
              <w:rPr>
                <w:color w:val="000000"/>
              </w:rPr>
            </w:pPr>
            <w:r>
              <w:rPr>
                <w:color w:val="000000"/>
              </w:rPr>
              <w:t>3</w:t>
            </w:r>
          </w:p>
        </w:tc>
      </w:tr>
      <w:tr w:rsidR="00D82A52" w14:paraId="0CFB514B"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973D49E" w14:textId="77777777" w:rsidR="00D82A52" w:rsidRDefault="00D82A52" w:rsidP="00D82A52">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B08458" w14:textId="77777777" w:rsidR="00D82A52" w:rsidRDefault="00D82A52" w:rsidP="00AD6806">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D200BB"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72DAD3" w14:textId="77777777" w:rsidR="00D82A52" w:rsidRDefault="00D82A52" w:rsidP="00AD6806">
            <w:pPr>
              <w:adjustRightInd w:val="0"/>
              <w:spacing w:before="60" w:after="60"/>
              <w:jc w:val="right"/>
              <w:rPr>
                <w:color w:val="000000"/>
              </w:rPr>
            </w:pPr>
            <w:r>
              <w:rPr>
                <w:color w:val="000000"/>
              </w:rPr>
              <w:t>2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41C924" w14:textId="77777777" w:rsidR="00D82A52" w:rsidRDefault="00D82A52" w:rsidP="00AD6806">
            <w:pPr>
              <w:adjustRightInd w:val="0"/>
              <w:spacing w:before="60" w:after="60"/>
              <w:jc w:val="right"/>
              <w:rPr>
                <w:color w:val="000000"/>
              </w:rPr>
            </w:pPr>
            <w:r>
              <w:rPr>
                <w:color w:val="000000"/>
              </w:rPr>
              <w:t>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CE208D"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C39D16" w14:textId="77777777" w:rsidR="00D82A52" w:rsidRDefault="00D82A52" w:rsidP="00AD6806">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6E22FF"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41477C" w14:textId="77777777" w:rsidR="00D82A52" w:rsidRDefault="00D82A52" w:rsidP="00AD6806">
            <w:pPr>
              <w:adjustRightInd w:val="0"/>
              <w:spacing w:before="60" w:after="60"/>
              <w:jc w:val="right"/>
              <w:rPr>
                <w:color w:val="000000"/>
              </w:rPr>
            </w:pPr>
            <w:r>
              <w:rPr>
                <w:color w:val="000000"/>
              </w:rPr>
              <w:t>3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603863" w14:textId="77777777" w:rsidR="00D82A52" w:rsidRDefault="00D82A52" w:rsidP="00AD6806">
            <w:pPr>
              <w:adjustRightInd w:val="0"/>
              <w:spacing w:before="60" w:after="60"/>
              <w:jc w:val="right"/>
              <w:rPr>
                <w:color w:val="000000"/>
              </w:rPr>
            </w:pPr>
            <w:r>
              <w:rPr>
                <w:color w:val="000000"/>
              </w:rPr>
              <w:t>6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600DB8" w14:textId="77777777" w:rsidR="00D82A52" w:rsidRDefault="00D82A52" w:rsidP="00AD6806">
            <w:pPr>
              <w:adjustRightInd w:val="0"/>
              <w:spacing w:before="60" w:after="60"/>
              <w:jc w:val="right"/>
              <w:rPr>
                <w:color w:val="000000"/>
              </w:rPr>
            </w:pPr>
            <w:r>
              <w:rPr>
                <w:color w:val="000000"/>
              </w:rPr>
              <w:t>- -</w:t>
            </w:r>
          </w:p>
        </w:tc>
      </w:tr>
      <w:tr w:rsidR="00D82A52" w14:paraId="7B14477E"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06A710E" w14:textId="77777777" w:rsidR="00D82A52" w:rsidRDefault="00D82A52" w:rsidP="00D82A52">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7FF284"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D876FEA"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FDD6C87"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C994F15"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07BC2E1"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EFFB18"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F809AE3"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3C2E823"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75028F4" w14:textId="77777777" w:rsidR="00D82A52" w:rsidRDefault="00D82A52" w:rsidP="00AD6806">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9401939" w14:textId="77777777" w:rsidR="00D82A52" w:rsidRDefault="00D82A52" w:rsidP="00AD6806">
            <w:pPr>
              <w:keepNext/>
              <w:adjustRightInd w:val="0"/>
              <w:spacing w:before="60" w:after="60"/>
              <w:jc w:val="right"/>
              <w:rPr>
                <w:color w:val="000000"/>
              </w:rPr>
            </w:pPr>
            <w:r>
              <w:rPr>
                <w:color w:val="000000"/>
              </w:rPr>
              <w:t>- -</w:t>
            </w:r>
          </w:p>
        </w:tc>
      </w:tr>
      <w:tr w:rsidR="00D82A52" w14:paraId="69457B2A"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40797EC" w14:textId="186CC80B" w:rsidR="00D82A52" w:rsidRDefault="00D82A52" w:rsidP="00D82A52">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25C08FC"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FD173A0"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14DB74B"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D7D5685"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C6CEE7A"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05B293"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7A07104"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11C8876"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EABE0D2" w14:textId="77777777" w:rsidR="00D82A52" w:rsidRDefault="00D82A52" w:rsidP="00AD6806">
            <w:pPr>
              <w:adjustRightInd w:val="0"/>
              <w:jc w:val="right"/>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2DCBCD9" w14:textId="77777777" w:rsidR="00D82A52" w:rsidRDefault="00D82A52" w:rsidP="00AD6806">
            <w:pPr>
              <w:adjustRightInd w:val="0"/>
              <w:jc w:val="right"/>
              <w:rPr>
                <w:sz w:val="24"/>
                <w:szCs w:val="24"/>
              </w:rPr>
            </w:pPr>
          </w:p>
        </w:tc>
      </w:tr>
      <w:tr w:rsidR="00D82A52" w14:paraId="24999110"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992EC27" w14:textId="77777777" w:rsidR="00D82A52" w:rsidRDefault="00D82A52" w:rsidP="00D82A52">
            <w:pPr>
              <w:adjustRightInd w:val="0"/>
              <w:spacing w:before="60" w:after="60"/>
              <w:ind w:firstLine="144"/>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7A623F" w14:textId="77777777" w:rsidR="00D82A52" w:rsidRDefault="00D82A52" w:rsidP="00AD6806">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17C8B3"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7B759C" w14:textId="77777777" w:rsidR="00D82A52" w:rsidRDefault="00D82A52" w:rsidP="00AD6806">
            <w:pPr>
              <w:adjustRightInd w:val="0"/>
              <w:spacing w:before="60" w:after="60"/>
              <w:jc w:val="right"/>
              <w:rPr>
                <w:color w:val="000000"/>
              </w:rPr>
            </w:pPr>
            <w:r>
              <w:rPr>
                <w:color w:val="000000"/>
              </w:rPr>
              <w:t>4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5BC1CE" w14:textId="77777777" w:rsidR="00D82A52" w:rsidRDefault="00D82A52" w:rsidP="00AD6806">
            <w:pPr>
              <w:adjustRightInd w:val="0"/>
              <w:spacing w:before="60" w:after="60"/>
              <w:jc w:val="right"/>
              <w:rPr>
                <w:color w:val="000000"/>
              </w:rPr>
            </w:pPr>
            <w:r>
              <w:rPr>
                <w:color w:val="000000"/>
              </w:rPr>
              <w:t>5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26D765"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223C8B" w14:textId="77777777" w:rsidR="00D82A52" w:rsidRDefault="00D82A52" w:rsidP="00AD6806">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798E4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53A483" w14:textId="77777777" w:rsidR="00D82A52" w:rsidRDefault="00D82A52" w:rsidP="00AD6806">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DB1F51" w14:textId="77777777" w:rsidR="00D82A52" w:rsidRDefault="00D82A52" w:rsidP="00AD6806">
            <w:pPr>
              <w:adjustRightInd w:val="0"/>
              <w:spacing w:before="60" w:after="60"/>
              <w:jc w:val="right"/>
              <w:rPr>
                <w:color w:val="000000"/>
              </w:rPr>
            </w:pPr>
            <w:r>
              <w:rPr>
                <w:color w:val="000000"/>
              </w:rPr>
              <w:t>7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24D2537" w14:textId="77777777" w:rsidR="00D82A52" w:rsidRDefault="00D82A52" w:rsidP="00AD6806">
            <w:pPr>
              <w:adjustRightInd w:val="0"/>
              <w:spacing w:before="60" w:after="60"/>
              <w:jc w:val="right"/>
              <w:rPr>
                <w:color w:val="000000"/>
              </w:rPr>
            </w:pPr>
            <w:r>
              <w:rPr>
                <w:color w:val="000000"/>
              </w:rPr>
              <w:t>0</w:t>
            </w:r>
          </w:p>
        </w:tc>
      </w:tr>
      <w:tr w:rsidR="00D82A52" w14:paraId="4BAAF688"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25EE3BC" w14:textId="77777777" w:rsidR="00D82A52" w:rsidRDefault="00D82A52" w:rsidP="00D82A52">
            <w:pPr>
              <w:adjustRightInd w:val="0"/>
              <w:spacing w:before="60" w:after="60"/>
              <w:ind w:firstLine="144"/>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5383BA" w14:textId="77777777" w:rsidR="00D82A52" w:rsidRDefault="00D82A52" w:rsidP="00AD6806">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F16E03"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160AE2" w14:textId="77777777" w:rsidR="00D82A52" w:rsidRDefault="00D82A52" w:rsidP="00AD6806">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AC56DE" w14:textId="77777777" w:rsidR="00D82A52" w:rsidRDefault="00D82A52" w:rsidP="00AD6806">
            <w:pPr>
              <w:adjustRightInd w:val="0"/>
              <w:spacing w:before="60" w:after="60"/>
              <w:jc w:val="right"/>
              <w:rPr>
                <w:color w:val="000000"/>
              </w:rPr>
            </w:pPr>
            <w:r>
              <w:rPr>
                <w:color w:val="000000"/>
              </w:rPr>
              <w:t>7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8D6987"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1622A8" w14:textId="77777777" w:rsidR="00D82A52" w:rsidRDefault="00D82A52" w:rsidP="00AD6806">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3C4CDE"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5D9F36" w14:textId="77777777" w:rsidR="00D82A52" w:rsidRDefault="00D82A52" w:rsidP="00AD6806">
            <w:pPr>
              <w:adjustRightInd w:val="0"/>
              <w:spacing w:before="60" w:after="60"/>
              <w:jc w:val="right"/>
              <w:rPr>
                <w:color w:val="000000"/>
              </w:rPr>
            </w:pPr>
            <w:r>
              <w:rPr>
                <w:color w:val="000000"/>
              </w:rPr>
              <w:t>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B1CE29" w14:textId="77777777" w:rsidR="00D82A52" w:rsidRDefault="00D82A52" w:rsidP="00AD6806">
            <w:pPr>
              <w:adjustRightInd w:val="0"/>
              <w:spacing w:before="60" w:after="60"/>
              <w:jc w:val="right"/>
              <w:rPr>
                <w:color w:val="000000"/>
              </w:rPr>
            </w:pPr>
            <w:r>
              <w:rPr>
                <w:color w:val="000000"/>
              </w:rPr>
              <w:t>8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3EC8D1" w14:textId="77777777" w:rsidR="00D82A52" w:rsidRDefault="00D82A52" w:rsidP="00AD6806">
            <w:pPr>
              <w:adjustRightInd w:val="0"/>
              <w:spacing w:before="60" w:after="60"/>
              <w:jc w:val="right"/>
              <w:rPr>
                <w:color w:val="000000"/>
              </w:rPr>
            </w:pPr>
            <w:r>
              <w:rPr>
                <w:color w:val="000000"/>
              </w:rPr>
              <w:t>0</w:t>
            </w:r>
          </w:p>
        </w:tc>
      </w:tr>
      <w:tr w:rsidR="00D82A52" w14:paraId="2157CAEE"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8C09BDD" w14:textId="77777777" w:rsidR="00D82A52" w:rsidRDefault="00D82A52" w:rsidP="00D82A52">
            <w:pPr>
              <w:adjustRightInd w:val="0"/>
              <w:spacing w:before="60" w:after="60"/>
              <w:ind w:firstLine="144"/>
              <w:rPr>
                <w:b/>
                <w:bCs/>
                <w:color w:val="000000"/>
              </w:rPr>
            </w:pPr>
            <w:r>
              <w:rPr>
                <w:b/>
                <w:bCs/>
                <w:color w:val="000000"/>
              </w:rPr>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287309" w14:textId="77777777" w:rsidR="00D82A52" w:rsidRDefault="00D82A52" w:rsidP="00AD6806">
            <w:pPr>
              <w:adjustRightInd w:val="0"/>
              <w:spacing w:before="60" w:after="60"/>
              <w:jc w:val="right"/>
              <w:rPr>
                <w:color w:val="000000"/>
              </w:rPr>
            </w:pPr>
            <w:r>
              <w:rPr>
                <w:color w:val="000000"/>
              </w:rPr>
              <w:t>2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1DC95"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0848CC" w14:textId="77777777" w:rsidR="00D82A52" w:rsidRDefault="00D82A52" w:rsidP="00AD6806">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DD9FF0" w14:textId="77777777" w:rsidR="00D82A52" w:rsidRDefault="00D82A52" w:rsidP="00AD6806">
            <w:pPr>
              <w:adjustRightInd w:val="0"/>
              <w:spacing w:before="60" w:after="60"/>
              <w:jc w:val="right"/>
              <w:rPr>
                <w:color w:val="000000"/>
              </w:rPr>
            </w:pPr>
            <w:r>
              <w:rPr>
                <w:color w:val="000000"/>
              </w:rPr>
              <w:t>9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4D8E42" w14:textId="77777777" w:rsidR="00D82A52" w:rsidRDefault="00D82A52" w:rsidP="00AD6806">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574C2D" w14:textId="77777777" w:rsidR="00D82A52" w:rsidRDefault="00D82A52" w:rsidP="00AD6806">
            <w:pPr>
              <w:adjustRightInd w:val="0"/>
              <w:spacing w:before="60" w:after="60"/>
              <w:jc w:val="right"/>
              <w:rPr>
                <w:color w:val="000000"/>
              </w:rPr>
            </w:pPr>
            <w:r>
              <w:rPr>
                <w:color w:val="000000"/>
              </w:rPr>
              <w:t>24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1217C9" w14:textId="77777777" w:rsidR="00D82A52" w:rsidRDefault="00D82A52" w:rsidP="00AD6806">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277820" w14:textId="77777777" w:rsidR="00D82A52" w:rsidRDefault="00D82A52" w:rsidP="00AD6806">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383213" w14:textId="77777777" w:rsidR="00D82A52" w:rsidRDefault="00D82A52" w:rsidP="00AD6806">
            <w:pPr>
              <w:adjustRightInd w:val="0"/>
              <w:spacing w:before="60" w:after="60"/>
              <w:jc w:val="right"/>
              <w:rPr>
                <w:color w:val="000000"/>
              </w:rPr>
            </w:pPr>
            <w:r>
              <w:rPr>
                <w:color w:val="000000"/>
              </w:rPr>
              <w:t>7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FE5E390" w14:textId="77777777" w:rsidR="00D82A52" w:rsidRDefault="00D82A52" w:rsidP="00AD6806">
            <w:pPr>
              <w:adjustRightInd w:val="0"/>
              <w:spacing w:before="60" w:after="60"/>
              <w:jc w:val="right"/>
              <w:rPr>
                <w:color w:val="000000"/>
              </w:rPr>
            </w:pPr>
            <w:r>
              <w:rPr>
                <w:color w:val="000000"/>
              </w:rPr>
              <w:t>3</w:t>
            </w:r>
          </w:p>
        </w:tc>
      </w:tr>
      <w:tr w:rsidR="00D82A52" w14:paraId="5BC38387"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010C81B" w14:textId="77777777" w:rsidR="00D82A52" w:rsidRDefault="00D82A52" w:rsidP="00D82A52">
            <w:pPr>
              <w:adjustRightInd w:val="0"/>
              <w:spacing w:before="60" w:after="60"/>
              <w:ind w:firstLine="144"/>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D97DC3" w14:textId="77777777" w:rsidR="00D82A52" w:rsidRDefault="00D82A52" w:rsidP="00AD6806">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BA866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C2A165"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B644DA" w14:textId="77777777" w:rsidR="00D82A52" w:rsidRDefault="00D82A52" w:rsidP="00AD6806">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7C62FF"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EE9797" w14:textId="77777777" w:rsidR="00D82A52" w:rsidRDefault="00D82A52" w:rsidP="00AD6806">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3A7C96" w14:textId="77777777" w:rsidR="00D82A52" w:rsidRDefault="00D82A52" w:rsidP="00AD6806">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CA3C37" w14:textId="77777777" w:rsidR="00D82A52" w:rsidRDefault="00D82A52" w:rsidP="00AD6806">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74ECE3" w14:textId="77777777" w:rsidR="00D82A52" w:rsidRDefault="00D82A52" w:rsidP="00AD6806">
            <w:pPr>
              <w:adjustRightInd w:val="0"/>
              <w:spacing w:before="60" w:after="60"/>
              <w:jc w:val="right"/>
              <w:rPr>
                <w:color w:val="000000"/>
              </w:rPr>
            </w:pPr>
            <w:r>
              <w:rPr>
                <w:color w:val="000000"/>
              </w:rPr>
              <w:t>5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B09150" w14:textId="77777777" w:rsidR="00D82A52" w:rsidRDefault="00D82A52" w:rsidP="00AD6806">
            <w:pPr>
              <w:adjustRightInd w:val="0"/>
              <w:spacing w:before="60" w:after="60"/>
              <w:jc w:val="right"/>
              <w:rPr>
                <w:color w:val="000000"/>
              </w:rPr>
            </w:pPr>
            <w:r>
              <w:rPr>
                <w:color w:val="000000"/>
              </w:rPr>
              <w:t>8</w:t>
            </w:r>
          </w:p>
        </w:tc>
      </w:tr>
      <w:tr w:rsidR="00D82A52" w14:paraId="7718D8E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699A73C" w14:textId="5D59CF61" w:rsidR="00D82A52" w:rsidRDefault="00D82A52" w:rsidP="00D82A52">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B196CA"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F2B619"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40BA85"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404733"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F842ED"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2C37F1"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6AFB14"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2F2900"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44ACDB"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8A82ED1" w14:textId="77777777" w:rsidR="00D82A52" w:rsidRDefault="00D82A52" w:rsidP="00AD6806">
            <w:pPr>
              <w:adjustRightInd w:val="0"/>
              <w:spacing w:before="60" w:after="60"/>
              <w:jc w:val="right"/>
              <w:rPr>
                <w:color w:val="000000"/>
              </w:rPr>
            </w:pPr>
            <w:r>
              <w:rPr>
                <w:color w:val="000000"/>
              </w:rPr>
              <w:t>- -</w:t>
            </w:r>
          </w:p>
        </w:tc>
      </w:tr>
      <w:tr w:rsidR="00D82A52" w14:paraId="5AEAFB4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F46BD24" w14:textId="77777777" w:rsidR="00D82A52" w:rsidRDefault="00D82A52" w:rsidP="00D82A52">
            <w:pPr>
              <w:adjustRightInd w:val="0"/>
              <w:spacing w:before="60" w:after="60"/>
              <w:ind w:firstLine="144"/>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D2B4AB"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69CC80"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D7362C"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461080"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F3C229"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6C798E"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80348C"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6CB15B"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DCC95F"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3262F22" w14:textId="77777777" w:rsidR="00D82A52" w:rsidRDefault="00D82A52" w:rsidP="00AD6806">
            <w:pPr>
              <w:adjustRightInd w:val="0"/>
              <w:spacing w:before="60" w:after="60"/>
              <w:jc w:val="right"/>
              <w:rPr>
                <w:color w:val="000000"/>
              </w:rPr>
            </w:pPr>
            <w:r>
              <w:rPr>
                <w:color w:val="000000"/>
              </w:rPr>
              <w:t>- -</w:t>
            </w:r>
          </w:p>
        </w:tc>
      </w:tr>
      <w:tr w:rsidR="00D82A52" w14:paraId="74676BA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3B78B8C" w14:textId="77777777" w:rsidR="00D82A52" w:rsidRDefault="00D82A52" w:rsidP="00D82A52">
            <w:pPr>
              <w:adjustRightInd w:val="0"/>
              <w:spacing w:before="60" w:after="60"/>
              <w:ind w:firstLine="144"/>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7133C8" w14:textId="77777777" w:rsidR="00D82A52" w:rsidRDefault="00D82A52" w:rsidP="00AD6806">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DC42CB"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B35FE"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533FB8" w14:textId="77777777" w:rsidR="00D82A52" w:rsidRDefault="00D82A52" w:rsidP="00AD6806">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C045A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3C8F94" w14:textId="77777777" w:rsidR="00D82A52" w:rsidRDefault="00D82A52" w:rsidP="00AD6806">
            <w:pPr>
              <w:adjustRightInd w:val="0"/>
              <w:spacing w:before="60" w:after="60"/>
              <w:jc w:val="right"/>
              <w:rPr>
                <w:color w:val="000000"/>
              </w:rPr>
            </w:pPr>
            <w:r>
              <w:rPr>
                <w:color w:val="000000"/>
              </w:rPr>
              <w:t>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5CE2EE"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7A86D9" w14:textId="77777777" w:rsidR="00D82A52" w:rsidRDefault="00D82A52" w:rsidP="00AD6806">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940A20" w14:textId="77777777" w:rsidR="00D82A52" w:rsidRDefault="00D82A52" w:rsidP="00AD6806">
            <w:pPr>
              <w:adjustRightInd w:val="0"/>
              <w:spacing w:before="60" w:after="60"/>
              <w:jc w:val="right"/>
              <w:rPr>
                <w:color w:val="000000"/>
              </w:rPr>
            </w:pPr>
            <w:r>
              <w:rPr>
                <w:color w:val="000000"/>
              </w:rPr>
              <w:t>7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455388E" w14:textId="77777777" w:rsidR="00D82A52" w:rsidRDefault="00D82A52" w:rsidP="00AD6806">
            <w:pPr>
              <w:adjustRightInd w:val="0"/>
              <w:spacing w:before="60" w:after="60"/>
              <w:jc w:val="right"/>
              <w:rPr>
                <w:color w:val="000000"/>
              </w:rPr>
            </w:pPr>
            <w:r>
              <w:rPr>
                <w:color w:val="000000"/>
              </w:rPr>
              <w:t>0</w:t>
            </w:r>
          </w:p>
        </w:tc>
      </w:tr>
      <w:tr w:rsidR="00D82A52" w14:paraId="050B55B8"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E993411" w14:textId="77777777" w:rsidR="00D82A52" w:rsidRDefault="00D82A52" w:rsidP="00D82A52">
            <w:pPr>
              <w:adjustRightInd w:val="0"/>
              <w:spacing w:before="60" w:after="60"/>
              <w:ind w:firstLine="144"/>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6F40BA"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12DD29"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BB5392"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81F489"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8F0636"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EE0250"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DB6F7C"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50B945"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E06202"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D1CCDAD" w14:textId="77777777" w:rsidR="00D82A52" w:rsidRDefault="00D82A52" w:rsidP="00AD6806">
            <w:pPr>
              <w:adjustRightInd w:val="0"/>
              <w:spacing w:before="60" w:after="60"/>
              <w:jc w:val="right"/>
              <w:rPr>
                <w:color w:val="000000"/>
              </w:rPr>
            </w:pPr>
            <w:r>
              <w:rPr>
                <w:color w:val="000000"/>
              </w:rPr>
              <w:t>- -</w:t>
            </w:r>
          </w:p>
        </w:tc>
      </w:tr>
      <w:tr w:rsidR="00D82A52" w14:paraId="3958B9B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EE42EAA" w14:textId="77777777" w:rsidR="00D82A52" w:rsidRDefault="00D82A52" w:rsidP="00D82A52">
            <w:pPr>
              <w:adjustRightInd w:val="0"/>
              <w:spacing w:before="60" w:after="60"/>
              <w:ind w:firstLine="144"/>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DEF9CA"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217F8B"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26C413"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3CD8CD"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5630C0"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990E63"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C9E799"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C6A755"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0E3E0B" w14:textId="77777777" w:rsidR="00D82A52" w:rsidRDefault="00D82A52" w:rsidP="00AD6806">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6F27DA" w14:textId="77777777" w:rsidR="00D82A52" w:rsidRDefault="00D82A52" w:rsidP="00AD6806">
            <w:pPr>
              <w:adjustRightInd w:val="0"/>
              <w:spacing w:before="60" w:after="60"/>
              <w:jc w:val="right"/>
              <w:rPr>
                <w:color w:val="000000"/>
              </w:rPr>
            </w:pPr>
            <w:r>
              <w:rPr>
                <w:color w:val="000000"/>
              </w:rPr>
              <w:t>- -</w:t>
            </w:r>
          </w:p>
        </w:tc>
      </w:tr>
      <w:tr w:rsidR="00D82A52" w14:paraId="7C19296D"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BD8EA43" w14:textId="77777777" w:rsidR="00D82A52" w:rsidRDefault="00D82A52" w:rsidP="00D82A52">
            <w:pPr>
              <w:adjustRightInd w:val="0"/>
              <w:spacing w:before="60" w:after="60"/>
              <w:ind w:firstLine="144"/>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9FC4D5" w14:textId="77777777" w:rsidR="00D82A52" w:rsidRDefault="00D82A52" w:rsidP="00AD6806">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4F1DEE"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3C2BB8" w14:textId="77777777" w:rsidR="00D82A52" w:rsidRDefault="00D82A52" w:rsidP="00AD6806">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662038" w14:textId="77777777" w:rsidR="00D82A52" w:rsidRDefault="00D82A52" w:rsidP="00AD6806">
            <w:pPr>
              <w:adjustRightInd w:val="0"/>
              <w:spacing w:before="60" w:after="60"/>
              <w:jc w:val="right"/>
              <w:rPr>
                <w:color w:val="000000"/>
              </w:rPr>
            </w:pPr>
            <w:r>
              <w:rPr>
                <w:color w:val="000000"/>
              </w:rPr>
              <w:t>8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EEA6CF"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824252" w14:textId="77777777" w:rsidR="00D82A52" w:rsidRDefault="00D82A52" w:rsidP="00AD6806">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3713F6"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05ABD8" w14:textId="77777777" w:rsidR="00D82A52" w:rsidRDefault="00D82A52" w:rsidP="00AD6806">
            <w:pPr>
              <w:adjustRightInd w:val="0"/>
              <w:spacing w:before="60" w:after="60"/>
              <w:jc w:val="right"/>
              <w:rPr>
                <w:color w:val="000000"/>
              </w:rPr>
            </w:pPr>
            <w:r>
              <w:rPr>
                <w:color w:val="000000"/>
              </w:rPr>
              <w:t>2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E5177" w14:textId="77777777" w:rsidR="00D82A52" w:rsidRDefault="00D82A52" w:rsidP="00AD6806">
            <w:pPr>
              <w:adjustRightInd w:val="0"/>
              <w:spacing w:before="60" w:after="60"/>
              <w:jc w:val="right"/>
              <w:rPr>
                <w:color w:val="000000"/>
              </w:rPr>
            </w:pPr>
            <w:r>
              <w:rPr>
                <w:color w:val="000000"/>
              </w:rPr>
              <w:t>7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AA80D75" w14:textId="77777777" w:rsidR="00D82A52" w:rsidRDefault="00D82A52" w:rsidP="00AD6806">
            <w:pPr>
              <w:adjustRightInd w:val="0"/>
              <w:spacing w:before="60" w:after="60"/>
              <w:jc w:val="right"/>
              <w:rPr>
                <w:color w:val="000000"/>
              </w:rPr>
            </w:pPr>
            <w:r>
              <w:rPr>
                <w:color w:val="000000"/>
              </w:rPr>
              <w:t>0</w:t>
            </w:r>
          </w:p>
        </w:tc>
      </w:tr>
      <w:tr w:rsidR="00D82A52" w14:paraId="54C3AE36"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C573853" w14:textId="77777777" w:rsidR="00D82A52" w:rsidRDefault="00D82A52" w:rsidP="00D82A52">
            <w:pPr>
              <w:adjustRightInd w:val="0"/>
              <w:spacing w:before="60" w:after="60"/>
              <w:ind w:firstLine="144"/>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18C08F" w14:textId="77777777" w:rsidR="00D82A52" w:rsidRDefault="00D82A52" w:rsidP="00AD6806">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A02A41"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81E691"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771255" w14:textId="77777777" w:rsidR="00D82A52" w:rsidRDefault="00D82A52" w:rsidP="00AD6806">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070F8E"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ECC222" w14:textId="77777777" w:rsidR="00D82A52" w:rsidRDefault="00D82A52" w:rsidP="00AD6806">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E05C74"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47C0A1" w14:textId="77777777" w:rsidR="00D82A52" w:rsidRDefault="00D82A52" w:rsidP="00AD6806">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B5CF50"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DED5FA" w14:textId="77777777" w:rsidR="00D82A52" w:rsidRDefault="00D82A52" w:rsidP="00AD6806">
            <w:pPr>
              <w:adjustRightInd w:val="0"/>
              <w:spacing w:before="60" w:after="60"/>
              <w:jc w:val="right"/>
              <w:rPr>
                <w:color w:val="000000"/>
              </w:rPr>
            </w:pPr>
            <w:r>
              <w:rPr>
                <w:color w:val="000000"/>
              </w:rPr>
              <w:t>0</w:t>
            </w:r>
          </w:p>
        </w:tc>
      </w:tr>
      <w:tr w:rsidR="00D82A52" w14:paraId="2FDE32E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1FF437A" w14:textId="77777777" w:rsidR="00D82A52" w:rsidRDefault="00D82A52" w:rsidP="00D82A52">
            <w:pPr>
              <w:keepNext/>
              <w:adjustRightInd w:val="0"/>
              <w:spacing w:before="60" w:after="60"/>
              <w:ind w:firstLine="144"/>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CC94CE"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759BD9"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E894B8"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9E3C39"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792755"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E6AC71"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72263F"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320564"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05CA9D" w14:textId="77777777" w:rsidR="00D82A52" w:rsidRDefault="00D82A52" w:rsidP="00AD6806">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63A9120" w14:textId="77777777" w:rsidR="00D82A52" w:rsidRDefault="00D82A52" w:rsidP="00AD6806">
            <w:pPr>
              <w:keepNext/>
              <w:adjustRightInd w:val="0"/>
              <w:spacing w:before="60" w:after="60"/>
              <w:jc w:val="right"/>
              <w:rPr>
                <w:color w:val="000000"/>
              </w:rPr>
            </w:pPr>
            <w:r>
              <w:rPr>
                <w:color w:val="000000"/>
              </w:rPr>
              <w:t>- -</w:t>
            </w:r>
          </w:p>
        </w:tc>
      </w:tr>
      <w:tr w:rsidR="00D82A52" w14:paraId="19329995" w14:textId="77777777" w:rsidTr="00822AEF">
        <w:trPr>
          <w:cantSplit/>
          <w:jc w:val="center"/>
        </w:trPr>
        <w:tc>
          <w:tcPr>
            <w:tcW w:w="2520"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7A544758" w14:textId="77777777" w:rsidR="00D82A52" w:rsidRDefault="00D82A52" w:rsidP="00D82A52">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E420357" w14:textId="77777777" w:rsidR="00D82A52" w:rsidRDefault="00D82A52" w:rsidP="00AD6806">
            <w:pPr>
              <w:adjustRightInd w:val="0"/>
              <w:spacing w:before="60" w:after="60"/>
              <w:jc w:val="right"/>
              <w:rPr>
                <w:color w:val="000000"/>
              </w:rPr>
            </w:pPr>
            <w:r>
              <w:rPr>
                <w:color w:val="000000"/>
              </w:rPr>
              <w:t>12</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586EA90"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73E15480" w14:textId="77777777" w:rsidR="00D82A52" w:rsidRDefault="00D82A52" w:rsidP="00AD6806">
            <w:pPr>
              <w:adjustRightInd w:val="0"/>
              <w:spacing w:before="60" w:after="60"/>
              <w:jc w:val="right"/>
              <w:rPr>
                <w:color w:val="000000"/>
              </w:rPr>
            </w:pPr>
            <w:r>
              <w:rPr>
                <w:color w:val="000000"/>
              </w:rPr>
              <w:t>25</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673A990" w14:textId="77777777" w:rsidR="00D82A52" w:rsidRDefault="00D82A52" w:rsidP="00AD6806">
            <w:pPr>
              <w:adjustRightInd w:val="0"/>
              <w:spacing w:before="60" w:after="60"/>
              <w:jc w:val="right"/>
              <w:rPr>
                <w:color w:val="000000"/>
              </w:rPr>
            </w:pPr>
            <w:r>
              <w:rPr>
                <w:color w:val="000000"/>
              </w:rPr>
              <w:t>75</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E3CC4EA"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C5B296A" w14:textId="77777777" w:rsidR="00D82A52" w:rsidRDefault="00D82A52" w:rsidP="00AD6806">
            <w:pPr>
              <w:adjustRightInd w:val="0"/>
              <w:spacing w:before="60" w:after="60"/>
              <w:jc w:val="right"/>
              <w:rPr>
                <w:color w:val="000000"/>
              </w:rPr>
            </w:pPr>
            <w:r>
              <w:rPr>
                <w:color w:val="000000"/>
              </w:rPr>
              <w:t>1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0508A46" w14:textId="77777777" w:rsidR="00D82A52" w:rsidRDefault="00D82A52" w:rsidP="00AD6806">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7CD54CD5" w14:textId="77777777" w:rsidR="00D82A52" w:rsidRDefault="00D82A52" w:rsidP="00AD6806">
            <w:pPr>
              <w:adjustRightInd w:val="0"/>
              <w:spacing w:before="60" w:after="60"/>
              <w:jc w:val="right"/>
              <w:rPr>
                <w:color w:val="000000"/>
              </w:rPr>
            </w:pPr>
            <w:r>
              <w:rPr>
                <w:color w:val="000000"/>
              </w:rPr>
              <w:t>4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DF18A6E" w14:textId="77777777" w:rsidR="00D82A52" w:rsidRDefault="00D82A52" w:rsidP="00AD6806">
            <w:pPr>
              <w:adjustRightInd w:val="0"/>
              <w:spacing w:before="60" w:after="60"/>
              <w:jc w:val="right"/>
              <w:rPr>
                <w:color w:val="000000"/>
              </w:rPr>
            </w:pPr>
            <w:r>
              <w:rPr>
                <w:color w:val="000000"/>
              </w:rPr>
              <w:t>60</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56586BF6" w14:textId="77777777" w:rsidR="00D82A52" w:rsidRDefault="00D82A52" w:rsidP="00AD6806">
            <w:pPr>
              <w:adjustRightInd w:val="0"/>
              <w:spacing w:before="60" w:after="60"/>
              <w:jc w:val="right"/>
              <w:rPr>
                <w:color w:val="000000"/>
              </w:rPr>
            </w:pPr>
            <w:r>
              <w:rPr>
                <w:color w:val="000000"/>
              </w:rPr>
              <w:t>0</w:t>
            </w:r>
          </w:p>
        </w:tc>
      </w:tr>
    </w:tbl>
    <w:p w14:paraId="3CFCE886" w14:textId="77777777" w:rsidR="00D82A52" w:rsidRDefault="00D82A52" w:rsidP="0005330D">
      <w:pPr>
        <w:rPr>
          <w:rFonts w:ascii="Times New Roman" w:eastAsia="Times New Roman" w:hAnsi="Times New Roman" w:cs="Times New Roman"/>
          <w:color w:val="222222"/>
        </w:rPr>
      </w:pPr>
    </w:p>
    <w:p w14:paraId="04CB2B34" w14:textId="214A5DCB" w:rsidR="00D82A52" w:rsidRDefault="00D82A52" w:rsidP="0005330D">
      <w:pPr>
        <w:rPr>
          <w:rFonts w:ascii="Times New Roman" w:eastAsia="Times New Roman" w:hAnsi="Times New Roman" w:cs="Times New Roman"/>
          <w:color w:val="222222"/>
        </w:rPr>
        <w:sectPr w:rsidR="00D82A52" w:rsidSect="00444A9A">
          <w:pgSz w:w="15840" w:h="12240" w:orient="landscape"/>
          <w:pgMar w:top="1440" w:right="1440" w:bottom="1440" w:left="1440" w:header="720" w:footer="720" w:gutter="0"/>
          <w:cols w:space="720"/>
          <w:docGrid w:linePitch="360"/>
        </w:sectPr>
      </w:pPr>
    </w:p>
    <w:p w14:paraId="7D55FE0C" w14:textId="77777777" w:rsidR="00D82A52" w:rsidRDefault="00D82A52" w:rsidP="00101DD5"/>
    <w:p w14:paraId="01452C92" w14:textId="65BF2AFE" w:rsidR="004D1ED3" w:rsidRPr="00A856AC" w:rsidRDefault="00657300" w:rsidP="00101DD5">
      <w:pPr>
        <w:rPr>
          <w:highlight w:val="yellow"/>
        </w:rPr>
      </w:pPr>
      <w:r w:rsidRPr="00101DD5">
        <w:t xml:space="preserve">Next, we examined the mean scores for the tasks (Table </w:t>
      </w:r>
      <w:r w:rsidR="000D2297">
        <w:t>4</w:t>
      </w:r>
      <w:r w:rsidRPr="00101DD5">
        <w:t xml:space="preserve">), rubrics (Table </w:t>
      </w:r>
      <w:r w:rsidR="000D2297">
        <w:t>5</w:t>
      </w:r>
      <w:r w:rsidRPr="00101DD5">
        <w:t xml:space="preserve">), and indicators (Table </w:t>
      </w:r>
      <w:r w:rsidR="000D2297">
        <w:t>6</w:t>
      </w:r>
      <w:r w:rsidRPr="00101DD5">
        <w:t xml:space="preserve">). </w:t>
      </w:r>
      <w:r w:rsidR="001E2D07" w:rsidRPr="00CC0173">
        <w:t>Table 4</w:t>
      </w:r>
      <w:r w:rsidR="00C74D47" w:rsidRPr="00CC0173">
        <w:t xml:space="preserve"> shows some differences in candidate scores across tasks. </w:t>
      </w:r>
      <w:r w:rsidR="00CC0173" w:rsidRPr="00A856AC">
        <w:t>M</w:t>
      </w:r>
      <w:r w:rsidRPr="00CC0173">
        <w:t xml:space="preserve">ean task scores are higher for Task </w:t>
      </w:r>
      <w:r w:rsidR="00CC0173" w:rsidRPr="00A856AC">
        <w:t>3</w:t>
      </w:r>
      <w:r w:rsidRPr="00CC0173">
        <w:t xml:space="preserve">, with Task 4 </w:t>
      </w:r>
      <w:r w:rsidR="00584A39" w:rsidRPr="00A856AC">
        <w:t xml:space="preserve">(as in prior program years) </w:t>
      </w:r>
      <w:r w:rsidRPr="00CC0173">
        <w:t>having a lower mean performance and slightly larger standard deviation.</w:t>
      </w:r>
    </w:p>
    <w:p w14:paraId="55CB9A95" w14:textId="5975B399" w:rsidR="002341D3" w:rsidRPr="00CC0173" w:rsidRDefault="002341D3" w:rsidP="00101DD5">
      <w:r w:rsidRPr="00CC0173">
        <w:t xml:space="preserve">Table </w:t>
      </w:r>
      <w:r w:rsidR="001E2D07" w:rsidRPr="00CC0173">
        <w:t>5</w:t>
      </w:r>
      <w:r w:rsidRPr="00CC0173">
        <w:t xml:space="preserve"> shows </w:t>
      </w:r>
      <w:r w:rsidR="001370EF" w:rsidRPr="00CC0173">
        <w:t xml:space="preserve">that </w:t>
      </w:r>
      <w:r w:rsidRPr="00CC0173">
        <w:t xml:space="preserve">average rubric scores range from </w:t>
      </w:r>
      <w:r w:rsidR="00BF4F6E">
        <w:t>2.8</w:t>
      </w:r>
      <w:r w:rsidR="006B1DDF">
        <w:t>3</w:t>
      </w:r>
      <w:r w:rsidR="00003744">
        <w:t xml:space="preserve"> </w:t>
      </w:r>
      <w:r w:rsidRPr="00CC0173">
        <w:t xml:space="preserve">to </w:t>
      </w:r>
      <w:r w:rsidR="00BF4F6E">
        <w:t>3.03</w:t>
      </w:r>
      <w:r w:rsidR="001370EF" w:rsidRPr="00CC0173">
        <w:t>. T</w:t>
      </w:r>
      <w:r w:rsidRPr="00CC0173">
        <w:t xml:space="preserve">he highest performing </w:t>
      </w:r>
      <w:r w:rsidR="001370EF" w:rsidRPr="00CC0173">
        <w:t>r</w:t>
      </w:r>
      <w:r w:rsidRPr="00CC0173">
        <w:t xml:space="preserve">ubric </w:t>
      </w:r>
      <w:r w:rsidR="00CC0173" w:rsidRPr="00A856AC">
        <w:t>was</w:t>
      </w:r>
      <w:r w:rsidR="00CC0173" w:rsidRPr="00CC0173">
        <w:t xml:space="preserve"> </w:t>
      </w:r>
      <w:r w:rsidR="00BF4F6E" w:rsidRPr="00CC0173">
        <w:t>3</w:t>
      </w:r>
      <w:r w:rsidR="00BF4F6E">
        <w:t>b</w:t>
      </w:r>
      <w:r w:rsidR="00BF4F6E" w:rsidRPr="00CC0173">
        <w:t xml:space="preserve"> </w:t>
      </w:r>
      <w:r w:rsidR="008926FE">
        <w:t>(</w:t>
      </w:r>
      <w:r w:rsidR="00584A39">
        <w:t>C</w:t>
      </w:r>
      <w:r w:rsidR="008926FE">
        <w:t xml:space="preserve">onduct the </w:t>
      </w:r>
      <w:r w:rsidR="00584A39">
        <w:t>O</w:t>
      </w:r>
      <w:r w:rsidR="008926FE">
        <w:t>bservation)</w:t>
      </w:r>
      <w:r w:rsidR="00003744">
        <w:t xml:space="preserve">. </w:t>
      </w:r>
      <w:r w:rsidR="005661F5" w:rsidRPr="00CC0173">
        <w:t>T</w:t>
      </w:r>
      <w:r w:rsidRPr="00CC0173">
        <w:t xml:space="preserve">he lowest performing rubric </w:t>
      </w:r>
      <w:r w:rsidR="001370EF" w:rsidRPr="00CC0173">
        <w:t>w</w:t>
      </w:r>
      <w:r w:rsidRPr="00CC0173">
        <w:t>as 4c (Analyze Feedback from Participants and Assess Leadership Skills).</w:t>
      </w:r>
    </w:p>
    <w:p w14:paraId="7EF62C3F" w14:textId="23F6EEA8" w:rsidR="002341D3" w:rsidRDefault="002341D3" w:rsidP="00101DD5">
      <w:r w:rsidRPr="00CC0173">
        <w:t xml:space="preserve">Table </w:t>
      </w:r>
      <w:r w:rsidR="001E2D07" w:rsidRPr="00CC0173">
        <w:t>6</w:t>
      </w:r>
      <w:r w:rsidRPr="00CC0173">
        <w:t xml:space="preserve"> shows</w:t>
      </w:r>
      <w:r w:rsidR="00890E27" w:rsidRPr="00CC0173">
        <w:t xml:space="preserve"> </w:t>
      </w:r>
      <w:r w:rsidR="001370EF" w:rsidRPr="00CC0173">
        <w:t xml:space="preserve">that </w:t>
      </w:r>
      <w:r w:rsidR="00890E27" w:rsidRPr="00CC0173">
        <w:t>average indicator scores range from 2.</w:t>
      </w:r>
      <w:r w:rsidR="00CC0173" w:rsidRPr="00A856AC">
        <w:t>79</w:t>
      </w:r>
      <w:r w:rsidR="00890E27" w:rsidRPr="00CC0173">
        <w:t xml:space="preserve"> to 3.</w:t>
      </w:r>
      <w:r w:rsidR="00695C58">
        <w:t>12</w:t>
      </w:r>
      <w:r w:rsidR="001370EF" w:rsidRPr="00CC0173">
        <w:t>.</w:t>
      </w:r>
      <w:r w:rsidR="00890E27" w:rsidRPr="00CC0173">
        <w:t xml:space="preserve"> </w:t>
      </w:r>
      <w:r w:rsidR="001370EF" w:rsidRPr="00CC0173">
        <w:t>T</w:t>
      </w:r>
      <w:r w:rsidR="00890E27" w:rsidRPr="00CC0173">
        <w:t xml:space="preserve">he highest performing </w:t>
      </w:r>
      <w:r w:rsidR="001370EF" w:rsidRPr="00CC0173">
        <w:t>i</w:t>
      </w:r>
      <w:r w:rsidR="00890E27" w:rsidRPr="00CC0173">
        <w:t xml:space="preserve">ndicator </w:t>
      </w:r>
      <w:r w:rsidR="001370EF" w:rsidRPr="00CC0173">
        <w:t>w</w:t>
      </w:r>
      <w:r w:rsidR="00890E27" w:rsidRPr="00CC0173">
        <w:t xml:space="preserve">as </w:t>
      </w:r>
      <w:r w:rsidR="00101DD5" w:rsidRPr="00CC0173">
        <w:t>3c2 (Rapport and teacher engagement</w:t>
      </w:r>
      <w:r w:rsidR="00890E27" w:rsidRPr="00CC0173">
        <w:t xml:space="preserve">) and the lowest performing </w:t>
      </w:r>
      <w:r w:rsidR="00101DD5" w:rsidRPr="00CC0173">
        <w:t>indicator</w:t>
      </w:r>
      <w:r w:rsidR="00890E27" w:rsidRPr="00CC0173">
        <w:t xml:space="preserve"> </w:t>
      </w:r>
      <w:r w:rsidR="00C51893" w:rsidRPr="00CC0173">
        <w:t>w</w:t>
      </w:r>
      <w:r w:rsidR="00890E27" w:rsidRPr="00CC0173">
        <w:t xml:space="preserve">as </w:t>
      </w:r>
      <w:r w:rsidR="00695C58">
        <w:t>4a1</w:t>
      </w:r>
      <w:r w:rsidR="00695C58" w:rsidRPr="00046658">
        <w:t xml:space="preserve"> </w:t>
      </w:r>
      <w:r w:rsidR="00046658" w:rsidRPr="00046658">
        <w:t>(</w:t>
      </w:r>
      <w:r w:rsidR="00584A39">
        <w:t>I</w:t>
      </w:r>
      <w:r w:rsidR="00695C58">
        <w:t>nvestigation of priority area</w:t>
      </w:r>
      <w:r w:rsidR="00046658" w:rsidRPr="00046658">
        <w:t xml:space="preserve">).  </w:t>
      </w:r>
    </w:p>
    <w:p w14:paraId="450C5915" w14:textId="77777777" w:rsidR="005C23E1" w:rsidRPr="00101DD5" w:rsidRDefault="005C23E1" w:rsidP="00101DD5"/>
    <w:p w14:paraId="05C25F90" w14:textId="532E6FFB" w:rsidR="00D23BB8" w:rsidRPr="00237559" w:rsidRDefault="00237559" w:rsidP="00BD6343">
      <w:pPr>
        <w:pStyle w:val="TableFigure"/>
      </w:pPr>
      <w:r w:rsidRPr="00237559">
        <w:t xml:space="preserve">Table </w:t>
      </w:r>
      <w:r w:rsidR="00577033">
        <w:t>4.</w:t>
      </w:r>
      <w:r w:rsidRPr="00237559">
        <w:t xml:space="preserve"> </w:t>
      </w:r>
      <w:r w:rsidR="00D23BB8" w:rsidRPr="00237559">
        <w:t xml:space="preserve">Descriptive Statistics of Tasks for </w:t>
      </w:r>
      <w:r w:rsidR="003009B5">
        <w:t>2019</w:t>
      </w:r>
      <w:r w:rsidR="00584A39">
        <w:t>–</w:t>
      </w:r>
      <w:r w:rsidR="003009B5">
        <w:t>2020</w:t>
      </w:r>
      <w:r w:rsidR="00D23BB8" w:rsidRPr="00237559">
        <w:t xml:space="preserve"> </w:t>
      </w:r>
      <w:r w:rsidR="002B7B8B">
        <w:t>All Takers</w:t>
      </w:r>
    </w:p>
    <w:tbl>
      <w:tblPr>
        <w:tblW w:w="9307" w:type="dxa"/>
        <w:jc w:val="center"/>
        <w:tblLayout w:type="fixed"/>
        <w:tblCellMar>
          <w:left w:w="0" w:type="dxa"/>
          <w:right w:w="0" w:type="dxa"/>
        </w:tblCellMar>
        <w:tblLook w:val="0000" w:firstRow="0" w:lastRow="0" w:firstColumn="0" w:lastColumn="0" w:noHBand="0" w:noVBand="0"/>
      </w:tblPr>
      <w:tblGrid>
        <w:gridCol w:w="5837"/>
        <w:gridCol w:w="694"/>
        <w:gridCol w:w="694"/>
        <w:gridCol w:w="694"/>
        <w:gridCol w:w="694"/>
        <w:gridCol w:w="694"/>
      </w:tblGrid>
      <w:tr w:rsidR="00CF1433" w14:paraId="6BFCFFF3" w14:textId="77777777" w:rsidTr="00604C1A">
        <w:trPr>
          <w:cantSplit/>
          <w:trHeight w:val="348"/>
          <w:tblHeader/>
          <w:jc w:val="center"/>
        </w:trPr>
        <w:tc>
          <w:tcPr>
            <w:tcW w:w="5837"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0CD8BE21" w14:textId="77777777" w:rsidR="00CF1433" w:rsidRDefault="00C4066B" w:rsidP="004A020C">
            <w:pPr>
              <w:keepNext/>
              <w:adjustRightInd w:val="0"/>
              <w:spacing w:before="60" w:after="60"/>
              <w:jc w:val="center"/>
              <w:rPr>
                <w:b/>
                <w:bCs/>
                <w:color w:val="000000"/>
              </w:rPr>
            </w:pPr>
            <w:r>
              <w:rPr>
                <w:b/>
                <w:bCs/>
                <w:color w:val="000000"/>
              </w:rPr>
              <w:t>Task</w:t>
            </w:r>
          </w:p>
        </w:tc>
        <w:tc>
          <w:tcPr>
            <w:tcW w:w="3470"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7202AEE8" w14:textId="77777777" w:rsidR="00CF1433" w:rsidRDefault="00CF1433" w:rsidP="004A020C">
            <w:pPr>
              <w:keepNext/>
              <w:adjustRightInd w:val="0"/>
              <w:spacing w:before="60" w:after="60"/>
              <w:jc w:val="center"/>
              <w:rPr>
                <w:b/>
                <w:bCs/>
                <w:color w:val="000000"/>
              </w:rPr>
            </w:pPr>
            <w:r>
              <w:rPr>
                <w:b/>
                <w:bCs/>
                <w:color w:val="000000"/>
              </w:rPr>
              <w:t>Task Score</w:t>
            </w:r>
          </w:p>
        </w:tc>
      </w:tr>
      <w:tr w:rsidR="00B07149" w14:paraId="10DB8FE0" w14:textId="77777777" w:rsidTr="00604C1A">
        <w:trPr>
          <w:cantSplit/>
          <w:trHeight w:val="374"/>
          <w:tblHeader/>
          <w:jc w:val="center"/>
        </w:trPr>
        <w:tc>
          <w:tcPr>
            <w:tcW w:w="5837" w:type="dxa"/>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63F40F47" w14:textId="77777777" w:rsidR="00CF1433" w:rsidRDefault="00CF1433" w:rsidP="004A020C">
            <w:pPr>
              <w:keepNext/>
              <w:adjustRightInd w:val="0"/>
              <w:rPr>
                <w:sz w:val="24"/>
                <w:szCs w:val="24"/>
              </w:rPr>
            </w:pPr>
          </w:p>
        </w:tc>
        <w:tc>
          <w:tcPr>
            <w:tcW w:w="694"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4FAF654" w14:textId="77777777" w:rsidR="00CF1433" w:rsidRDefault="00CF1433" w:rsidP="00604C1A">
            <w:pPr>
              <w:keepNext/>
              <w:adjustRightInd w:val="0"/>
              <w:spacing w:before="60" w:after="60"/>
              <w:jc w:val="center"/>
              <w:rPr>
                <w:b/>
                <w:bCs/>
                <w:color w:val="000000"/>
              </w:rPr>
            </w:pPr>
            <w:r>
              <w:rPr>
                <w:b/>
                <w:bCs/>
                <w:color w:val="000000"/>
              </w:rPr>
              <w:t>N</w:t>
            </w:r>
          </w:p>
        </w:tc>
        <w:tc>
          <w:tcPr>
            <w:tcW w:w="694"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AC8BEB2" w14:textId="77777777" w:rsidR="00CF1433" w:rsidRDefault="00CF1433" w:rsidP="00604C1A">
            <w:pPr>
              <w:keepNext/>
              <w:adjustRightInd w:val="0"/>
              <w:spacing w:before="60" w:after="60"/>
              <w:jc w:val="center"/>
              <w:rPr>
                <w:b/>
                <w:bCs/>
                <w:color w:val="000000"/>
              </w:rPr>
            </w:pPr>
            <w:r>
              <w:rPr>
                <w:b/>
                <w:bCs/>
                <w:color w:val="000000"/>
              </w:rPr>
              <w:t>Mean</w:t>
            </w:r>
          </w:p>
        </w:tc>
        <w:tc>
          <w:tcPr>
            <w:tcW w:w="694"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24885C3" w14:textId="77777777" w:rsidR="00CF1433" w:rsidRDefault="00CF1433" w:rsidP="00604C1A">
            <w:pPr>
              <w:keepNext/>
              <w:adjustRightInd w:val="0"/>
              <w:spacing w:before="60" w:after="60"/>
              <w:jc w:val="center"/>
              <w:rPr>
                <w:b/>
                <w:bCs/>
                <w:color w:val="000000"/>
              </w:rPr>
            </w:pPr>
            <w:r>
              <w:rPr>
                <w:b/>
                <w:bCs/>
                <w:color w:val="000000"/>
              </w:rPr>
              <w:t>S.D.</w:t>
            </w:r>
          </w:p>
        </w:tc>
        <w:tc>
          <w:tcPr>
            <w:tcW w:w="694"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3404E2E" w14:textId="77777777" w:rsidR="00CF1433" w:rsidRDefault="00CF1433" w:rsidP="00604C1A">
            <w:pPr>
              <w:keepNext/>
              <w:adjustRightInd w:val="0"/>
              <w:spacing w:before="60" w:after="60"/>
              <w:jc w:val="center"/>
              <w:rPr>
                <w:b/>
                <w:bCs/>
                <w:color w:val="000000"/>
              </w:rPr>
            </w:pPr>
            <w:r>
              <w:rPr>
                <w:b/>
                <w:bCs/>
                <w:color w:val="000000"/>
              </w:rPr>
              <w:t>Min</w:t>
            </w:r>
          </w:p>
        </w:tc>
        <w:tc>
          <w:tcPr>
            <w:tcW w:w="694"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5503E100" w14:textId="77777777" w:rsidR="00CF1433" w:rsidRDefault="00CF1433" w:rsidP="00604C1A">
            <w:pPr>
              <w:keepNext/>
              <w:adjustRightInd w:val="0"/>
              <w:spacing w:before="60" w:after="60"/>
              <w:jc w:val="center"/>
              <w:rPr>
                <w:b/>
                <w:bCs/>
                <w:color w:val="000000"/>
              </w:rPr>
            </w:pPr>
            <w:r>
              <w:rPr>
                <w:b/>
                <w:bCs/>
                <w:color w:val="000000"/>
              </w:rPr>
              <w:t>Max</w:t>
            </w:r>
          </w:p>
        </w:tc>
      </w:tr>
      <w:tr w:rsidR="005C3C3D" w14:paraId="2F3083B0" w14:textId="77777777" w:rsidTr="00604C1A">
        <w:trPr>
          <w:cantSplit/>
          <w:trHeight w:val="335"/>
          <w:jc w:val="center"/>
        </w:trPr>
        <w:tc>
          <w:tcPr>
            <w:tcW w:w="5837"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22B4ACF" w14:textId="77777777" w:rsidR="005C3C3D" w:rsidRDefault="005C3C3D" w:rsidP="005C3C3D">
            <w:pPr>
              <w:keepNext/>
              <w:adjustRightInd w:val="0"/>
              <w:spacing w:before="60" w:after="60"/>
              <w:rPr>
                <w:b/>
                <w:bCs/>
                <w:color w:val="000000"/>
              </w:rPr>
            </w:pPr>
            <w:r>
              <w:rPr>
                <w:b/>
                <w:bCs/>
                <w:color w:val="000000"/>
              </w:rPr>
              <w:t>Task 1: Leadership through a Vision for High Student Achievement</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E1B725" w14:textId="04EE35ED" w:rsidR="005C3C3D" w:rsidRDefault="00C30089" w:rsidP="005C3C3D">
            <w:pPr>
              <w:keepNext/>
              <w:adjustRightInd w:val="0"/>
              <w:spacing w:before="60" w:after="60"/>
              <w:jc w:val="center"/>
              <w:rPr>
                <w:color w:val="000000"/>
              </w:rPr>
            </w:pPr>
            <w:r>
              <w:rPr>
                <w:color w:val="000000"/>
              </w:rPr>
              <w:t>359</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3BFF61" w14:textId="146BCB9B" w:rsidR="005C3C3D" w:rsidRDefault="005C3C3D" w:rsidP="005C3C3D">
            <w:pPr>
              <w:keepNext/>
              <w:adjustRightInd w:val="0"/>
              <w:spacing w:before="60" w:after="60"/>
              <w:jc w:val="center"/>
              <w:rPr>
                <w:color w:val="000000"/>
              </w:rPr>
            </w:pPr>
            <w:r>
              <w:rPr>
                <w:color w:val="000000"/>
              </w:rPr>
              <w:t>2.</w:t>
            </w:r>
            <w:r w:rsidR="00C30089">
              <w:rPr>
                <w:color w:val="000000"/>
              </w:rPr>
              <w:t>98</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C0E629" w14:textId="066EBD33" w:rsidR="005C3C3D" w:rsidRDefault="005C3C3D" w:rsidP="005C3C3D">
            <w:pPr>
              <w:keepNext/>
              <w:adjustRightInd w:val="0"/>
              <w:spacing w:before="60" w:after="60"/>
              <w:jc w:val="center"/>
              <w:rPr>
                <w:color w:val="000000"/>
              </w:rPr>
            </w:pPr>
            <w:r>
              <w:rPr>
                <w:color w:val="000000"/>
              </w:rPr>
              <w:t>0.</w:t>
            </w:r>
            <w:r w:rsidR="00C30089">
              <w:rPr>
                <w:color w:val="000000"/>
              </w:rPr>
              <w:t>25</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4A7607" w14:textId="615CF05E" w:rsidR="005C3C3D" w:rsidRDefault="00C30089" w:rsidP="005C3C3D">
            <w:pPr>
              <w:keepNext/>
              <w:adjustRightInd w:val="0"/>
              <w:spacing w:before="60" w:after="60"/>
              <w:jc w:val="center"/>
              <w:rPr>
                <w:color w:val="000000"/>
              </w:rPr>
            </w:pPr>
            <w:r>
              <w:rPr>
                <w:color w:val="000000"/>
              </w:rPr>
              <w:t>2.00</w:t>
            </w:r>
          </w:p>
        </w:tc>
        <w:tc>
          <w:tcPr>
            <w:tcW w:w="694"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99EE128" w14:textId="457E31BF" w:rsidR="005C3C3D" w:rsidRDefault="005C3C3D" w:rsidP="005C3C3D">
            <w:pPr>
              <w:keepNext/>
              <w:adjustRightInd w:val="0"/>
              <w:spacing w:before="60" w:after="60"/>
              <w:jc w:val="center"/>
              <w:rPr>
                <w:color w:val="000000"/>
              </w:rPr>
            </w:pPr>
            <w:r>
              <w:rPr>
                <w:color w:val="000000"/>
              </w:rPr>
              <w:t>3.</w:t>
            </w:r>
            <w:r w:rsidR="00C30089">
              <w:rPr>
                <w:color w:val="000000"/>
              </w:rPr>
              <w:t>91</w:t>
            </w:r>
          </w:p>
        </w:tc>
      </w:tr>
      <w:tr w:rsidR="005C3C3D" w14:paraId="71B22CB6" w14:textId="77777777" w:rsidTr="00604C1A">
        <w:trPr>
          <w:cantSplit/>
          <w:trHeight w:val="348"/>
          <w:jc w:val="center"/>
        </w:trPr>
        <w:tc>
          <w:tcPr>
            <w:tcW w:w="5837"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338CDB4" w14:textId="77777777" w:rsidR="005C3C3D" w:rsidRDefault="005C3C3D" w:rsidP="005C3C3D">
            <w:pPr>
              <w:adjustRightInd w:val="0"/>
              <w:spacing w:before="60" w:after="60"/>
              <w:rPr>
                <w:b/>
                <w:bCs/>
                <w:color w:val="000000"/>
              </w:rPr>
            </w:pPr>
            <w:r>
              <w:rPr>
                <w:b/>
                <w:bCs/>
                <w:color w:val="000000"/>
              </w:rPr>
              <w:t>Task 2: Instructional Leadership for a Professional Learning Culture</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385944" w14:textId="15473FEF" w:rsidR="005C3C3D" w:rsidRDefault="00C30089" w:rsidP="005C3C3D">
            <w:pPr>
              <w:adjustRightInd w:val="0"/>
              <w:spacing w:before="60" w:after="60"/>
              <w:jc w:val="center"/>
              <w:rPr>
                <w:color w:val="000000"/>
              </w:rPr>
            </w:pPr>
            <w:r>
              <w:rPr>
                <w:color w:val="000000"/>
              </w:rPr>
              <w:t>348</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C56EAE" w14:textId="696C7B9A" w:rsidR="005C3C3D" w:rsidRDefault="005C3C3D" w:rsidP="005C3C3D">
            <w:pPr>
              <w:adjustRightInd w:val="0"/>
              <w:spacing w:before="60" w:after="60"/>
              <w:jc w:val="center"/>
              <w:rPr>
                <w:color w:val="000000"/>
              </w:rPr>
            </w:pPr>
            <w:r>
              <w:rPr>
                <w:color w:val="000000"/>
              </w:rPr>
              <w:t>2.</w:t>
            </w:r>
            <w:r w:rsidR="00C30089">
              <w:rPr>
                <w:color w:val="000000"/>
              </w:rPr>
              <w:t>94</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33CF0B" w14:textId="01CEC39A" w:rsidR="005C3C3D" w:rsidRDefault="005C3C3D" w:rsidP="005C3C3D">
            <w:pPr>
              <w:adjustRightInd w:val="0"/>
              <w:spacing w:before="60" w:after="60"/>
              <w:jc w:val="center"/>
              <w:rPr>
                <w:color w:val="000000"/>
              </w:rPr>
            </w:pPr>
            <w:r>
              <w:rPr>
                <w:color w:val="000000"/>
              </w:rPr>
              <w:t>0.</w:t>
            </w:r>
            <w:r w:rsidR="00C30089">
              <w:rPr>
                <w:color w:val="000000"/>
              </w:rPr>
              <w:t>27</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9ABDED" w14:textId="2C14638D" w:rsidR="005C3C3D" w:rsidRDefault="005C3C3D" w:rsidP="005C3C3D">
            <w:pPr>
              <w:adjustRightInd w:val="0"/>
              <w:spacing w:before="60" w:after="60"/>
              <w:jc w:val="center"/>
              <w:rPr>
                <w:color w:val="000000"/>
              </w:rPr>
            </w:pPr>
            <w:r>
              <w:rPr>
                <w:color w:val="000000"/>
              </w:rPr>
              <w:t>1.66</w:t>
            </w:r>
          </w:p>
        </w:tc>
        <w:tc>
          <w:tcPr>
            <w:tcW w:w="694"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74FA47" w14:textId="253BF5A9" w:rsidR="005C3C3D" w:rsidRDefault="005C3C3D" w:rsidP="005C3C3D">
            <w:pPr>
              <w:adjustRightInd w:val="0"/>
              <w:spacing w:before="60" w:after="60"/>
              <w:jc w:val="center"/>
              <w:rPr>
                <w:color w:val="000000"/>
              </w:rPr>
            </w:pPr>
            <w:r>
              <w:rPr>
                <w:color w:val="000000"/>
              </w:rPr>
              <w:t>3.83</w:t>
            </w:r>
          </w:p>
        </w:tc>
      </w:tr>
      <w:tr w:rsidR="005C3C3D" w14:paraId="549AED87" w14:textId="77777777" w:rsidTr="00604C1A">
        <w:trPr>
          <w:cantSplit/>
          <w:trHeight w:val="335"/>
          <w:jc w:val="center"/>
        </w:trPr>
        <w:tc>
          <w:tcPr>
            <w:tcW w:w="5837"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B6A47CA" w14:textId="77777777" w:rsidR="005C3C3D" w:rsidRDefault="005C3C3D" w:rsidP="005C3C3D">
            <w:pPr>
              <w:keepNext/>
              <w:adjustRightInd w:val="0"/>
              <w:spacing w:before="60" w:after="60"/>
              <w:rPr>
                <w:b/>
                <w:bCs/>
                <w:color w:val="000000"/>
              </w:rPr>
            </w:pPr>
            <w:r>
              <w:rPr>
                <w:b/>
                <w:bCs/>
                <w:color w:val="000000"/>
              </w:rPr>
              <w:t>Task 3: Leadership in Observing, Assessing, and Supporting Individual Teacher Effectiveness</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50EC06" w14:textId="240E3D2D" w:rsidR="005C3C3D" w:rsidRDefault="00C30089" w:rsidP="005C3C3D">
            <w:pPr>
              <w:keepNext/>
              <w:adjustRightInd w:val="0"/>
              <w:spacing w:before="60" w:after="60"/>
              <w:jc w:val="center"/>
              <w:rPr>
                <w:color w:val="000000"/>
              </w:rPr>
            </w:pPr>
            <w:r>
              <w:rPr>
                <w:color w:val="000000"/>
              </w:rPr>
              <w:t>324</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B5B47" w14:textId="514DACA8" w:rsidR="005C3C3D" w:rsidRDefault="00C30089" w:rsidP="005C3C3D">
            <w:pPr>
              <w:keepNext/>
              <w:adjustRightInd w:val="0"/>
              <w:spacing w:before="60" w:after="60"/>
              <w:jc w:val="center"/>
              <w:rPr>
                <w:color w:val="000000"/>
              </w:rPr>
            </w:pPr>
            <w:r>
              <w:rPr>
                <w:color w:val="000000"/>
              </w:rPr>
              <w:t>3.00</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697602" w14:textId="46F47FA5" w:rsidR="005C3C3D" w:rsidRDefault="005C3C3D" w:rsidP="005C3C3D">
            <w:pPr>
              <w:keepNext/>
              <w:adjustRightInd w:val="0"/>
              <w:spacing w:before="60" w:after="60"/>
              <w:jc w:val="center"/>
              <w:rPr>
                <w:color w:val="000000"/>
              </w:rPr>
            </w:pPr>
            <w:r>
              <w:rPr>
                <w:color w:val="000000"/>
              </w:rPr>
              <w:t>0.21</w:t>
            </w:r>
          </w:p>
        </w:tc>
        <w:tc>
          <w:tcPr>
            <w:tcW w:w="694"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E0DB95" w14:textId="2BE5838C" w:rsidR="005C3C3D" w:rsidRDefault="005C3C3D" w:rsidP="005C3C3D">
            <w:pPr>
              <w:keepNext/>
              <w:adjustRightInd w:val="0"/>
              <w:spacing w:before="60" w:after="60"/>
              <w:jc w:val="center"/>
              <w:rPr>
                <w:color w:val="000000"/>
              </w:rPr>
            </w:pPr>
            <w:r>
              <w:rPr>
                <w:color w:val="000000"/>
              </w:rPr>
              <w:t>2.</w:t>
            </w:r>
            <w:r w:rsidR="00C30089">
              <w:rPr>
                <w:color w:val="000000"/>
              </w:rPr>
              <w:t>25</w:t>
            </w:r>
          </w:p>
        </w:tc>
        <w:tc>
          <w:tcPr>
            <w:tcW w:w="694"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54A718" w14:textId="1EF45586" w:rsidR="005C3C3D" w:rsidRDefault="005C3C3D" w:rsidP="005C3C3D">
            <w:pPr>
              <w:keepNext/>
              <w:adjustRightInd w:val="0"/>
              <w:spacing w:before="60" w:after="60"/>
              <w:jc w:val="center"/>
              <w:rPr>
                <w:color w:val="000000"/>
              </w:rPr>
            </w:pPr>
            <w:r>
              <w:rPr>
                <w:color w:val="000000"/>
              </w:rPr>
              <w:t>3.</w:t>
            </w:r>
            <w:r w:rsidR="00C30089">
              <w:rPr>
                <w:color w:val="000000"/>
              </w:rPr>
              <w:t>58</w:t>
            </w:r>
          </w:p>
        </w:tc>
      </w:tr>
      <w:tr w:rsidR="005C3C3D" w14:paraId="11C025C1" w14:textId="77777777" w:rsidTr="00604C1A">
        <w:trPr>
          <w:cantSplit/>
          <w:trHeight w:val="348"/>
          <w:jc w:val="center"/>
        </w:trPr>
        <w:tc>
          <w:tcPr>
            <w:tcW w:w="5837"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56973B85" w14:textId="77777777" w:rsidR="005C3C3D" w:rsidRDefault="005C3C3D" w:rsidP="005C3C3D">
            <w:pPr>
              <w:adjustRightInd w:val="0"/>
              <w:spacing w:before="60" w:after="60"/>
              <w:rPr>
                <w:b/>
                <w:bCs/>
                <w:color w:val="000000"/>
              </w:rPr>
            </w:pPr>
            <w:r>
              <w:rPr>
                <w:b/>
                <w:bCs/>
                <w:color w:val="000000"/>
              </w:rPr>
              <w:t>Task 4: Leadership for Family Engagement and Community Involvement</w:t>
            </w:r>
          </w:p>
        </w:tc>
        <w:tc>
          <w:tcPr>
            <w:tcW w:w="694" w:type="dxa"/>
            <w:tcBorders>
              <w:top w:val="nil"/>
              <w:left w:val="single" w:sz="2" w:space="0" w:color="000000"/>
              <w:bottom w:val="single" w:sz="6" w:space="0" w:color="000000"/>
              <w:right w:val="nil"/>
            </w:tcBorders>
            <w:shd w:val="clear" w:color="auto" w:fill="FFFFFF"/>
            <w:tcMar>
              <w:left w:w="60" w:type="dxa"/>
              <w:right w:w="60" w:type="dxa"/>
            </w:tcMar>
            <w:vAlign w:val="bottom"/>
          </w:tcPr>
          <w:p w14:paraId="02D3313D" w14:textId="1E81A9FB" w:rsidR="005C3C3D" w:rsidRDefault="00C30089" w:rsidP="005C3C3D">
            <w:pPr>
              <w:adjustRightInd w:val="0"/>
              <w:spacing w:before="60" w:after="60"/>
              <w:jc w:val="center"/>
              <w:rPr>
                <w:color w:val="000000"/>
              </w:rPr>
            </w:pPr>
            <w:r>
              <w:rPr>
                <w:color w:val="000000"/>
              </w:rPr>
              <w:t>294</w:t>
            </w:r>
          </w:p>
        </w:tc>
        <w:tc>
          <w:tcPr>
            <w:tcW w:w="694" w:type="dxa"/>
            <w:tcBorders>
              <w:top w:val="nil"/>
              <w:left w:val="single" w:sz="2" w:space="0" w:color="000000"/>
              <w:bottom w:val="single" w:sz="6" w:space="0" w:color="000000"/>
              <w:right w:val="nil"/>
            </w:tcBorders>
            <w:shd w:val="clear" w:color="auto" w:fill="FFFFFF"/>
            <w:tcMar>
              <w:left w:w="60" w:type="dxa"/>
              <w:right w:w="60" w:type="dxa"/>
            </w:tcMar>
            <w:vAlign w:val="bottom"/>
          </w:tcPr>
          <w:p w14:paraId="7B14B56B" w14:textId="127E6508" w:rsidR="005C3C3D" w:rsidRDefault="005C3C3D" w:rsidP="005C3C3D">
            <w:pPr>
              <w:adjustRightInd w:val="0"/>
              <w:spacing w:before="60" w:after="60"/>
              <w:jc w:val="center"/>
              <w:rPr>
                <w:color w:val="000000"/>
              </w:rPr>
            </w:pPr>
            <w:r>
              <w:rPr>
                <w:color w:val="000000"/>
              </w:rPr>
              <w:t>2.85</w:t>
            </w:r>
          </w:p>
        </w:tc>
        <w:tc>
          <w:tcPr>
            <w:tcW w:w="694" w:type="dxa"/>
            <w:tcBorders>
              <w:top w:val="nil"/>
              <w:left w:val="single" w:sz="2" w:space="0" w:color="000000"/>
              <w:bottom w:val="single" w:sz="6" w:space="0" w:color="000000"/>
              <w:right w:val="nil"/>
            </w:tcBorders>
            <w:shd w:val="clear" w:color="auto" w:fill="FFFFFF"/>
            <w:tcMar>
              <w:left w:w="60" w:type="dxa"/>
              <w:right w:w="60" w:type="dxa"/>
            </w:tcMar>
            <w:vAlign w:val="bottom"/>
          </w:tcPr>
          <w:p w14:paraId="6480B5EB" w14:textId="6F62D3C7" w:rsidR="005C3C3D" w:rsidRDefault="005C3C3D" w:rsidP="005C3C3D">
            <w:pPr>
              <w:adjustRightInd w:val="0"/>
              <w:spacing w:before="60" w:after="60"/>
              <w:jc w:val="center"/>
              <w:rPr>
                <w:color w:val="000000"/>
              </w:rPr>
            </w:pPr>
            <w:r>
              <w:rPr>
                <w:color w:val="000000"/>
              </w:rPr>
              <w:t>0.</w:t>
            </w:r>
            <w:r w:rsidR="00C30089">
              <w:rPr>
                <w:color w:val="000000"/>
              </w:rPr>
              <w:t>34</w:t>
            </w:r>
          </w:p>
        </w:tc>
        <w:tc>
          <w:tcPr>
            <w:tcW w:w="694" w:type="dxa"/>
            <w:tcBorders>
              <w:top w:val="nil"/>
              <w:left w:val="single" w:sz="2" w:space="0" w:color="000000"/>
              <w:bottom w:val="single" w:sz="6" w:space="0" w:color="000000"/>
              <w:right w:val="nil"/>
            </w:tcBorders>
            <w:shd w:val="clear" w:color="auto" w:fill="FFFFFF"/>
            <w:tcMar>
              <w:left w:w="60" w:type="dxa"/>
              <w:right w:w="60" w:type="dxa"/>
            </w:tcMar>
            <w:vAlign w:val="bottom"/>
          </w:tcPr>
          <w:p w14:paraId="38CFE671" w14:textId="3D637214" w:rsidR="005C3C3D" w:rsidRDefault="005C3C3D" w:rsidP="005C3C3D">
            <w:pPr>
              <w:adjustRightInd w:val="0"/>
              <w:spacing w:before="60" w:after="60"/>
              <w:jc w:val="center"/>
              <w:rPr>
                <w:color w:val="000000"/>
              </w:rPr>
            </w:pPr>
            <w:r>
              <w:rPr>
                <w:color w:val="000000"/>
              </w:rPr>
              <w:t>1.</w:t>
            </w:r>
            <w:r w:rsidR="00C30089">
              <w:rPr>
                <w:color w:val="000000"/>
              </w:rPr>
              <w:t>50</w:t>
            </w:r>
          </w:p>
        </w:tc>
        <w:tc>
          <w:tcPr>
            <w:tcW w:w="694"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1AC85060" w14:textId="2B1C3B9D" w:rsidR="005C3C3D" w:rsidRDefault="00C30089" w:rsidP="005C3C3D">
            <w:pPr>
              <w:adjustRightInd w:val="0"/>
              <w:spacing w:before="60" w:after="60"/>
              <w:jc w:val="center"/>
              <w:rPr>
                <w:color w:val="000000"/>
              </w:rPr>
            </w:pPr>
            <w:r>
              <w:rPr>
                <w:color w:val="000000"/>
              </w:rPr>
              <w:t>4.00</w:t>
            </w:r>
          </w:p>
        </w:tc>
      </w:tr>
    </w:tbl>
    <w:p w14:paraId="13751D68" w14:textId="77777777" w:rsidR="00BD6343" w:rsidRDefault="00BD6343">
      <w:pPr>
        <w:rPr>
          <w:rFonts w:ascii="Times New Roman" w:eastAsia="Times New Roman" w:hAnsi="Times New Roman" w:cs="Times New Roman"/>
          <w:color w:val="222222"/>
        </w:rPr>
      </w:pPr>
    </w:p>
    <w:p w14:paraId="0EF5CC6A" w14:textId="08E70D2F" w:rsidR="00F9178D" w:rsidRPr="004E3472" w:rsidRDefault="00F9178D" w:rsidP="0014359F">
      <w:pPr>
        <w:pStyle w:val="ListParagraph"/>
        <w:numPr>
          <w:ilvl w:val="0"/>
          <w:numId w:val="0"/>
        </w:numPr>
        <w:ind w:left="2160"/>
        <w:rPr>
          <w:rFonts w:ascii="Times New Roman" w:eastAsia="Times New Roman" w:hAnsi="Times New Roman" w:cs="Times New Roman"/>
          <w:color w:val="222222"/>
        </w:rPr>
        <w:sectPr w:rsidR="00F9178D" w:rsidRPr="004E3472" w:rsidSect="004D1ED3">
          <w:pgSz w:w="12240" w:h="15840"/>
          <w:pgMar w:top="1440" w:right="1440" w:bottom="1440" w:left="1440" w:header="720" w:footer="720" w:gutter="0"/>
          <w:cols w:space="720"/>
          <w:docGrid w:linePitch="360"/>
        </w:sectPr>
      </w:pPr>
    </w:p>
    <w:p w14:paraId="06AFC9BD" w14:textId="51D90296" w:rsidR="006F38C9" w:rsidRDefault="006F38C9" w:rsidP="00BD6343">
      <w:pPr>
        <w:pStyle w:val="TableFigure"/>
      </w:pPr>
      <w:r w:rsidRPr="00657300">
        <w:lastRenderedPageBreak/>
        <w:t xml:space="preserve">Table </w:t>
      </w:r>
      <w:r w:rsidR="000D2297">
        <w:t>5</w:t>
      </w:r>
      <w:r w:rsidR="00144EF4">
        <w:t>.</w:t>
      </w:r>
      <w:r w:rsidR="00657300" w:rsidRPr="00657300">
        <w:t xml:space="preserve"> </w:t>
      </w:r>
      <w:r w:rsidR="00D23BB8" w:rsidRPr="00657300">
        <w:t>Descriptive Statistics of</w:t>
      </w:r>
      <w:r w:rsidRPr="00657300">
        <w:t xml:space="preserve"> </w:t>
      </w:r>
      <w:r w:rsidR="00934E7F" w:rsidRPr="00657300">
        <w:t>Rubrics</w:t>
      </w:r>
      <w:r w:rsidRPr="00657300">
        <w:t xml:space="preserve"> by Task for </w:t>
      </w:r>
      <w:r w:rsidR="00951901">
        <w:t>2019</w:t>
      </w:r>
      <w:r w:rsidR="00822AEF">
        <w:t>–</w:t>
      </w:r>
      <w:r w:rsidR="00951901">
        <w:t>2020</w:t>
      </w:r>
      <w:r w:rsidR="00F25533">
        <w:t xml:space="preserve"> All Takers</w:t>
      </w:r>
      <w:r w:rsidRPr="00657300">
        <w:t xml:space="preserve"> </w:t>
      </w:r>
    </w:p>
    <w:tbl>
      <w:tblPr>
        <w:tblW w:w="15009" w:type="dxa"/>
        <w:jc w:val="center"/>
        <w:tblLayout w:type="fixed"/>
        <w:tblCellMar>
          <w:left w:w="0" w:type="dxa"/>
          <w:right w:w="0" w:type="dxa"/>
        </w:tblCellMar>
        <w:tblLook w:val="0000" w:firstRow="0" w:lastRow="0" w:firstColumn="0" w:lastColumn="0" w:noHBand="0" w:noVBand="0"/>
      </w:tblPr>
      <w:tblGrid>
        <w:gridCol w:w="4933"/>
        <w:gridCol w:w="6451"/>
        <w:gridCol w:w="725"/>
        <w:gridCol w:w="725"/>
        <w:gridCol w:w="725"/>
        <w:gridCol w:w="725"/>
        <w:gridCol w:w="725"/>
      </w:tblGrid>
      <w:tr w:rsidR="00951901" w14:paraId="77B3ADDA" w14:textId="77777777" w:rsidTr="00822AEF">
        <w:trPr>
          <w:cantSplit/>
          <w:tblHeader/>
          <w:jc w:val="center"/>
        </w:trPr>
        <w:tc>
          <w:tcPr>
            <w:tcW w:w="11384" w:type="dxa"/>
            <w:gridSpan w:val="2"/>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44E9C2FE" w14:textId="77777777" w:rsidR="00951901" w:rsidRDefault="00951901" w:rsidP="00E12EF1">
            <w:pPr>
              <w:keepNext/>
              <w:adjustRightInd w:val="0"/>
              <w:spacing w:before="60" w:after="60"/>
              <w:jc w:val="center"/>
              <w:rPr>
                <w:b/>
                <w:bCs/>
                <w:color w:val="000000"/>
              </w:rPr>
            </w:pPr>
          </w:p>
        </w:tc>
        <w:tc>
          <w:tcPr>
            <w:tcW w:w="3625"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56EA5B0C" w14:textId="77777777" w:rsidR="00951901" w:rsidRDefault="00951901" w:rsidP="00E12EF1">
            <w:pPr>
              <w:keepNext/>
              <w:adjustRightInd w:val="0"/>
              <w:spacing w:before="60" w:after="60"/>
              <w:jc w:val="center"/>
              <w:rPr>
                <w:b/>
                <w:bCs/>
                <w:color w:val="000000"/>
              </w:rPr>
            </w:pPr>
            <w:r>
              <w:rPr>
                <w:b/>
                <w:bCs/>
                <w:color w:val="000000"/>
              </w:rPr>
              <w:t>Rubric Score</w:t>
            </w:r>
          </w:p>
        </w:tc>
      </w:tr>
      <w:tr w:rsidR="00951901" w14:paraId="2FB13588" w14:textId="77777777" w:rsidTr="00822AEF">
        <w:trPr>
          <w:cantSplit/>
          <w:tblHeader/>
          <w:jc w:val="center"/>
        </w:trPr>
        <w:tc>
          <w:tcPr>
            <w:tcW w:w="11384" w:type="dxa"/>
            <w:gridSpan w:val="2"/>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432183E0" w14:textId="77777777" w:rsidR="00951901" w:rsidRDefault="00951901" w:rsidP="00E12EF1">
            <w:pPr>
              <w:keepNext/>
              <w:adjustRightInd w:val="0"/>
              <w:rPr>
                <w:sz w:val="24"/>
                <w:szCs w:val="24"/>
              </w:rPr>
            </w:pP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7CCEFA1" w14:textId="77777777" w:rsidR="00951901" w:rsidRDefault="00951901" w:rsidP="00E12EF1">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C11E9BB" w14:textId="77777777" w:rsidR="00951901" w:rsidRDefault="00951901" w:rsidP="00E12EF1">
            <w:pPr>
              <w:keepNext/>
              <w:adjustRightInd w:val="0"/>
              <w:spacing w:before="60" w:after="60"/>
              <w:jc w:val="center"/>
              <w:rPr>
                <w:b/>
                <w:bCs/>
                <w:color w:val="000000"/>
              </w:rPr>
            </w:pPr>
            <w:r>
              <w:rPr>
                <w:b/>
                <w:bCs/>
                <w:color w:val="000000"/>
              </w:rPr>
              <w:t>Mea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6405053" w14:textId="77777777" w:rsidR="00951901" w:rsidRDefault="00951901" w:rsidP="00E12EF1">
            <w:pPr>
              <w:keepNext/>
              <w:adjustRightInd w:val="0"/>
              <w:spacing w:before="60" w:after="60"/>
              <w:jc w:val="center"/>
              <w:rPr>
                <w:b/>
                <w:bCs/>
                <w:color w:val="000000"/>
              </w:rPr>
            </w:pPr>
            <w:r>
              <w:rPr>
                <w:b/>
                <w:bCs/>
                <w:color w:val="000000"/>
              </w:rPr>
              <w:t>S.D.</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C564C22" w14:textId="77777777" w:rsidR="00951901" w:rsidRDefault="00951901" w:rsidP="00E12EF1">
            <w:pPr>
              <w:keepNext/>
              <w:adjustRightInd w:val="0"/>
              <w:spacing w:before="60" w:after="60"/>
              <w:jc w:val="center"/>
              <w:rPr>
                <w:b/>
                <w:bCs/>
                <w:color w:val="000000"/>
              </w:rPr>
            </w:pPr>
            <w:r>
              <w:rPr>
                <w:b/>
                <w:bCs/>
                <w:color w:val="000000"/>
              </w:rPr>
              <w:t>Min</w:t>
            </w:r>
          </w:p>
        </w:tc>
        <w:tc>
          <w:tcPr>
            <w:tcW w:w="72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65B36EDE" w14:textId="77777777" w:rsidR="00951901" w:rsidRDefault="00951901" w:rsidP="00E12EF1">
            <w:pPr>
              <w:keepNext/>
              <w:adjustRightInd w:val="0"/>
              <w:spacing w:before="60" w:after="60"/>
              <w:jc w:val="center"/>
              <w:rPr>
                <w:b/>
                <w:bCs/>
                <w:color w:val="000000"/>
              </w:rPr>
            </w:pPr>
            <w:r>
              <w:rPr>
                <w:b/>
                <w:bCs/>
                <w:color w:val="000000"/>
              </w:rPr>
              <w:t>Max</w:t>
            </w:r>
          </w:p>
        </w:tc>
      </w:tr>
      <w:tr w:rsidR="00951901" w14:paraId="1034BBB3" w14:textId="77777777" w:rsidTr="00822AEF">
        <w:trPr>
          <w:cantSplit/>
          <w:jc w:val="center"/>
        </w:trPr>
        <w:tc>
          <w:tcPr>
            <w:tcW w:w="49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C5F780D" w14:textId="77777777" w:rsidR="00951901" w:rsidRDefault="00951901" w:rsidP="00E12EF1">
            <w:pPr>
              <w:keepNext/>
              <w:adjustRightInd w:val="0"/>
              <w:spacing w:before="60" w:after="60"/>
              <w:rPr>
                <w:b/>
                <w:bCs/>
                <w:color w:val="000000"/>
              </w:rPr>
            </w:pPr>
            <w:r>
              <w:rPr>
                <w:b/>
                <w:bCs/>
                <w:color w:val="000000"/>
              </w:rPr>
              <w:t>Task</w:t>
            </w: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58D55CD" w14:textId="77777777" w:rsidR="00951901" w:rsidRDefault="00951901" w:rsidP="00E12EF1">
            <w:pPr>
              <w:keepNext/>
              <w:adjustRightInd w:val="0"/>
              <w:spacing w:before="60" w:after="60"/>
              <w:rPr>
                <w:b/>
                <w:bCs/>
                <w:color w:val="000000"/>
              </w:rPr>
            </w:pPr>
            <w:r>
              <w:rPr>
                <w:b/>
                <w:bCs/>
                <w:color w:val="000000"/>
              </w:rPr>
              <w:t>Rubric</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A21737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5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057557A"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01</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176FA7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28</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C739C91"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00</w:t>
            </w:r>
          </w:p>
        </w:tc>
        <w:tc>
          <w:tcPr>
            <w:tcW w:w="72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A4A51E5"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69FDD5F6" w14:textId="77777777" w:rsidTr="00822AEF">
        <w:trPr>
          <w:cantSplit/>
          <w:jc w:val="center"/>
        </w:trPr>
        <w:tc>
          <w:tcPr>
            <w:tcW w:w="4933" w:type="dxa"/>
            <w:vMerge w:val="restart"/>
            <w:tcBorders>
              <w:top w:val="nil"/>
              <w:left w:val="single" w:sz="6" w:space="0" w:color="000000"/>
              <w:bottom w:val="single" w:sz="2" w:space="0" w:color="000000"/>
              <w:right w:val="nil"/>
            </w:tcBorders>
            <w:shd w:val="clear" w:color="auto" w:fill="E7E6E6" w:themeFill="background2"/>
            <w:tcMar>
              <w:left w:w="60" w:type="dxa"/>
              <w:right w:w="60" w:type="dxa"/>
            </w:tcMar>
          </w:tcPr>
          <w:p w14:paraId="52117F18" w14:textId="77777777" w:rsidR="00951901" w:rsidRDefault="00951901" w:rsidP="00E12EF1">
            <w:pPr>
              <w:keepNext/>
              <w:adjustRightInd w:val="0"/>
              <w:spacing w:before="60" w:after="60"/>
              <w:rPr>
                <w:b/>
                <w:bCs/>
                <w:color w:val="000000"/>
              </w:rPr>
            </w:pPr>
            <w:r>
              <w:rPr>
                <w:b/>
                <w:bCs/>
                <w:color w:val="000000"/>
              </w:rPr>
              <w:t>Task 1: Leadership through a Vision for High Student Achievement</w:t>
            </w: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44596FC" w14:textId="77777777" w:rsidR="00951901" w:rsidRDefault="00951901" w:rsidP="00E12EF1">
            <w:pPr>
              <w:keepNext/>
              <w:adjustRightInd w:val="0"/>
              <w:spacing w:before="60" w:after="60"/>
              <w:rPr>
                <w:b/>
                <w:bCs/>
                <w:color w:val="000000"/>
              </w:rPr>
            </w:pPr>
            <w:r>
              <w:rPr>
                <w:b/>
                <w:bCs/>
                <w:color w:val="000000"/>
              </w:rPr>
              <w:t>Rubric 1a: Investigate and Prepare a Vision</w:t>
            </w: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BDFE29" w14:textId="77777777" w:rsidR="00951901" w:rsidRPr="00822AEF" w:rsidRDefault="00951901" w:rsidP="00822AEF">
            <w:pPr>
              <w:keepNext/>
              <w:adjustRightInd w:val="0"/>
              <w:jc w:val="center"/>
              <w:rPr>
                <w:rFonts w:cstheme="minorHAnsi"/>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FCC6913" w14:textId="77777777" w:rsidR="00951901" w:rsidRPr="00822AEF" w:rsidRDefault="00951901" w:rsidP="00822AEF">
            <w:pPr>
              <w:keepNext/>
              <w:adjustRightInd w:val="0"/>
              <w:jc w:val="center"/>
              <w:rPr>
                <w:rFonts w:cstheme="minorHAnsi"/>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FE7D33E" w14:textId="77777777" w:rsidR="00951901" w:rsidRPr="00822AEF" w:rsidRDefault="00951901" w:rsidP="00822AEF">
            <w:pPr>
              <w:keepNext/>
              <w:adjustRightInd w:val="0"/>
              <w:jc w:val="center"/>
              <w:rPr>
                <w:rFonts w:cstheme="minorHAnsi"/>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9FED74" w14:textId="77777777" w:rsidR="00951901" w:rsidRPr="00822AEF" w:rsidRDefault="00951901" w:rsidP="00822AEF">
            <w:pPr>
              <w:keepNext/>
              <w:adjustRightInd w:val="0"/>
              <w:jc w:val="center"/>
              <w:rPr>
                <w:rFonts w:cstheme="minorHAnsi"/>
              </w:rPr>
            </w:pPr>
          </w:p>
        </w:tc>
        <w:tc>
          <w:tcPr>
            <w:tcW w:w="72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16565C4" w14:textId="77777777" w:rsidR="00951901" w:rsidRPr="00822AEF" w:rsidRDefault="00951901" w:rsidP="00822AEF">
            <w:pPr>
              <w:keepNext/>
              <w:adjustRightInd w:val="0"/>
              <w:jc w:val="center"/>
              <w:rPr>
                <w:rFonts w:cstheme="minorHAnsi"/>
              </w:rPr>
            </w:pPr>
          </w:p>
        </w:tc>
      </w:tr>
      <w:tr w:rsidR="00951901" w14:paraId="05C6AB87"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4A061C54" w14:textId="77777777" w:rsidR="00951901" w:rsidRDefault="00951901" w:rsidP="00E12EF1">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77993D0" w14:textId="77777777" w:rsidR="00951901" w:rsidRDefault="00951901" w:rsidP="00E12EF1">
            <w:pPr>
              <w:keepNext/>
              <w:adjustRightInd w:val="0"/>
              <w:spacing w:before="60" w:after="60"/>
              <w:rPr>
                <w:b/>
                <w:bCs/>
                <w:color w:val="000000"/>
              </w:rPr>
            </w:pPr>
            <w:r>
              <w:rPr>
                <w:b/>
                <w:bCs/>
                <w:color w:val="000000"/>
              </w:rPr>
              <w:t>Rubric 1b: Design an Integrated Plan for Strategies to Develop and Implement Improvement in the Priority Academic Area</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286F79"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4957CA"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B9AA44"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3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C5A9ED"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14BDEB"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5CCC5FE1"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31AF14A3" w14:textId="77777777" w:rsidR="00951901" w:rsidRDefault="00951901" w:rsidP="00E12EF1">
            <w:pPr>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24B78CB4" w14:textId="77777777" w:rsidR="00951901" w:rsidRDefault="00951901" w:rsidP="00E12EF1">
            <w:pPr>
              <w:adjustRightInd w:val="0"/>
              <w:spacing w:before="60" w:after="60"/>
              <w:rPr>
                <w:b/>
                <w:bCs/>
                <w:color w:val="000000"/>
              </w:rPr>
            </w:pPr>
            <w:r>
              <w:rPr>
                <w:b/>
                <w:bCs/>
                <w:color w:val="000000"/>
              </w:rPr>
              <w:t>Rubric 1c: Assess and Analyze Feedback from Participant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9DA6EA"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192A76"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7EC755"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0.3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B1F93F"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B3B8FB"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3.75</w:t>
            </w:r>
          </w:p>
        </w:tc>
      </w:tr>
      <w:tr w:rsidR="00951901" w14:paraId="49F17FB5" w14:textId="77777777" w:rsidTr="00822AEF">
        <w:trPr>
          <w:cantSplit/>
          <w:jc w:val="center"/>
        </w:trPr>
        <w:tc>
          <w:tcPr>
            <w:tcW w:w="4933" w:type="dxa"/>
            <w:vMerge w:val="restart"/>
            <w:tcBorders>
              <w:top w:val="nil"/>
              <w:left w:val="single" w:sz="6" w:space="0" w:color="000000"/>
              <w:bottom w:val="single" w:sz="2" w:space="0" w:color="000000"/>
              <w:right w:val="nil"/>
            </w:tcBorders>
            <w:shd w:val="clear" w:color="auto" w:fill="E7E6E6" w:themeFill="background2"/>
            <w:tcMar>
              <w:left w:w="60" w:type="dxa"/>
              <w:right w:w="60" w:type="dxa"/>
            </w:tcMar>
          </w:tcPr>
          <w:p w14:paraId="27872DC1" w14:textId="77777777" w:rsidR="00951901" w:rsidRDefault="00951901" w:rsidP="00E12EF1">
            <w:pPr>
              <w:keepNext/>
              <w:adjustRightInd w:val="0"/>
              <w:spacing w:before="60" w:after="60"/>
              <w:rPr>
                <w:b/>
                <w:bCs/>
                <w:color w:val="000000"/>
              </w:rPr>
            </w:pPr>
            <w:r>
              <w:rPr>
                <w:b/>
                <w:bCs/>
                <w:color w:val="000000"/>
              </w:rPr>
              <w:t>Task 2: Instructional Leadership for a Professional Learning Culture</w:t>
            </w: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7F317FD" w14:textId="77777777" w:rsidR="00951901" w:rsidRDefault="00951901" w:rsidP="00E12EF1">
            <w:pPr>
              <w:keepNext/>
              <w:adjustRightInd w:val="0"/>
              <w:spacing w:before="60" w:after="60"/>
              <w:rPr>
                <w:b/>
                <w:bCs/>
                <w:color w:val="000000"/>
              </w:rPr>
            </w:pPr>
            <w:r>
              <w:rPr>
                <w:b/>
                <w:bCs/>
                <w:color w:val="000000"/>
              </w:rPr>
              <w:t>Rubric 2a: Plan to Facilitate Group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EBF458"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09869E"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7E5383"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68296"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4DC7E98"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00B208A0"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0BD3192" w14:textId="77777777" w:rsidR="00951901" w:rsidRDefault="00951901" w:rsidP="00E12EF1">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523A0AF" w14:textId="77777777" w:rsidR="00951901" w:rsidRDefault="00951901" w:rsidP="00E12EF1">
            <w:pPr>
              <w:keepNext/>
              <w:adjustRightInd w:val="0"/>
              <w:spacing w:before="60" w:after="60"/>
              <w:rPr>
                <w:b/>
                <w:bCs/>
                <w:color w:val="000000"/>
              </w:rPr>
            </w:pPr>
            <w:r>
              <w:rPr>
                <w:b/>
                <w:bCs/>
                <w:color w:val="000000"/>
              </w:rPr>
              <w:t>Rubric 2b: Enact a Professional Learning Culture to Support Team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D8099A"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F5435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255E1D"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983B9A"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F335E35"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61C77DB8"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49018EC8" w14:textId="77777777" w:rsidR="00951901" w:rsidRDefault="00951901" w:rsidP="00E12EF1">
            <w:pPr>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BCF7263" w14:textId="77777777" w:rsidR="00951901" w:rsidRDefault="00951901" w:rsidP="00E12EF1">
            <w:pPr>
              <w:adjustRightInd w:val="0"/>
              <w:spacing w:before="60" w:after="60"/>
              <w:rPr>
                <w:b/>
                <w:bCs/>
                <w:color w:val="000000"/>
              </w:rPr>
            </w:pPr>
            <w:r>
              <w:rPr>
                <w:b/>
                <w:bCs/>
                <w:color w:val="000000"/>
              </w:rPr>
              <w:t>Rubric 2c: Assess Team Learning to Improve Ongoing Group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641C34"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9AC15E"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F9221E"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9EB31D"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D4A2DB0"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4.00</w:t>
            </w:r>
          </w:p>
        </w:tc>
      </w:tr>
      <w:tr w:rsidR="00951901" w14:paraId="329CBE63" w14:textId="77777777" w:rsidTr="00822AEF">
        <w:trPr>
          <w:cantSplit/>
          <w:jc w:val="center"/>
        </w:trPr>
        <w:tc>
          <w:tcPr>
            <w:tcW w:w="4933" w:type="dxa"/>
            <w:vMerge w:val="restart"/>
            <w:tcBorders>
              <w:top w:val="nil"/>
              <w:left w:val="single" w:sz="6" w:space="0" w:color="000000"/>
              <w:bottom w:val="single" w:sz="2" w:space="0" w:color="000000"/>
              <w:right w:val="nil"/>
            </w:tcBorders>
            <w:shd w:val="clear" w:color="auto" w:fill="E7E6E6" w:themeFill="background2"/>
            <w:tcMar>
              <w:left w:w="60" w:type="dxa"/>
              <w:right w:w="60" w:type="dxa"/>
            </w:tcMar>
          </w:tcPr>
          <w:p w14:paraId="3D2EF24E" w14:textId="77777777" w:rsidR="00951901" w:rsidRDefault="00951901" w:rsidP="00E12EF1">
            <w:pPr>
              <w:keepNext/>
              <w:adjustRightInd w:val="0"/>
              <w:spacing w:before="60" w:after="60"/>
              <w:rPr>
                <w:b/>
                <w:bCs/>
                <w:color w:val="000000"/>
              </w:rPr>
            </w:pPr>
            <w:r>
              <w:rPr>
                <w:b/>
                <w:bCs/>
                <w:color w:val="000000"/>
              </w:rPr>
              <w:t>Task 3: Leadership in Observing, Assessing, and Supporting Individual Teacher Effectiveness</w:t>
            </w: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D127AD8" w14:textId="77777777" w:rsidR="00951901" w:rsidRDefault="00951901" w:rsidP="00E12EF1">
            <w:pPr>
              <w:keepNext/>
              <w:adjustRightInd w:val="0"/>
              <w:spacing w:before="60" w:after="60"/>
              <w:rPr>
                <w:b/>
                <w:bCs/>
                <w:color w:val="000000"/>
              </w:rPr>
            </w:pPr>
            <w:r>
              <w:rPr>
                <w:b/>
                <w:bCs/>
                <w:color w:val="000000"/>
              </w:rPr>
              <w:t>Rubric 3a: Pla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FF8882"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24CD79"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EB8A86"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3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2E224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3E5D156"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68B7B6D7"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4240B641" w14:textId="77777777" w:rsidR="00951901" w:rsidRDefault="00951901" w:rsidP="00E12EF1">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79CB0BB" w14:textId="77777777" w:rsidR="00951901" w:rsidRDefault="00951901" w:rsidP="00E12EF1">
            <w:pPr>
              <w:keepNext/>
              <w:adjustRightInd w:val="0"/>
              <w:spacing w:before="60" w:after="60"/>
              <w:rPr>
                <w:b/>
                <w:bCs/>
                <w:color w:val="000000"/>
              </w:rPr>
            </w:pPr>
            <w:r>
              <w:rPr>
                <w:b/>
                <w:bCs/>
                <w:color w:val="000000"/>
              </w:rPr>
              <w:t>Rubric 3b: Conduct the Observa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34DCF5"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0D99D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0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D3AA1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311E27"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5EAA4A"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75</w:t>
            </w:r>
          </w:p>
        </w:tc>
      </w:tr>
      <w:tr w:rsidR="00951901" w14:paraId="7BEB0B8A"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6AEE4DC3" w14:textId="77777777" w:rsidR="00951901" w:rsidRDefault="00951901" w:rsidP="00E12EF1">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32A351D" w14:textId="77777777" w:rsidR="00951901" w:rsidRDefault="00951901" w:rsidP="00E12EF1">
            <w:pPr>
              <w:keepNext/>
              <w:adjustRightInd w:val="0"/>
              <w:spacing w:before="60" w:after="60"/>
              <w:rPr>
                <w:b/>
                <w:bCs/>
                <w:color w:val="000000"/>
              </w:rPr>
            </w:pPr>
            <w:r>
              <w:rPr>
                <w:b/>
                <w:bCs/>
                <w:color w:val="000000"/>
              </w:rPr>
              <w:t>Rubric 3c: Provide Feedback and Suggest Suppor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447C5E"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3EC06"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0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62A621"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C14E1"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16</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F09F439"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3.83</w:t>
            </w:r>
          </w:p>
        </w:tc>
      </w:tr>
      <w:tr w:rsidR="00951901" w14:paraId="5A3A1A8C" w14:textId="77777777" w:rsidTr="00822AEF">
        <w:trPr>
          <w:cantSplit/>
          <w:jc w:val="center"/>
        </w:trPr>
        <w:tc>
          <w:tcPr>
            <w:tcW w:w="4933"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0326AF5D" w14:textId="77777777" w:rsidR="00951901" w:rsidRDefault="00951901" w:rsidP="00E12EF1">
            <w:pPr>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E222A92" w14:textId="77777777" w:rsidR="00951901" w:rsidRDefault="00951901" w:rsidP="00E12EF1">
            <w:pPr>
              <w:adjustRightInd w:val="0"/>
              <w:spacing w:before="60" w:after="60"/>
              <w:rPr>
                <w:b/>
                <w:bCs/>
                <w:color w:val="000000"/>
              </w:rPr>
            </w:pPr>
            <w:r>
              <w:rPr>
                <w:b/>
                <w:bCs/>
                <w:color w:val="000000"/>
              </w:rPr>
              <w:t>Rubric 3d: Assess: Analyze and Identify Implication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C80E2F"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D52E9D"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6A1B85"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AE9908"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3187F8"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4.00</w:t>
            </w:r>
          </w:p>
        </w:tc>
      </w:tr>
      <w:tr w:rsidR="00951901" w14:paraId="710C674E" w14:textId="77777777" w:rsidTr="00822AEF">
        <w:trPr>
          <w:cantSplit/>
          <w:jc w:val="center"/>
        </w:trPr>
        <w:tc>
          <w:tcPr>
            <w:tcW w:w="4933" w:type="dxa"/>
            <w:vMerge w:val="restart"/>
            <w:tcBorders>
              <w:top w:val="nil"/>
              <w:left w:val="single" w:sz="6" w:space="0" w:color="000000"/>
              <w:bottom w:val="single" w:sz="6" w:space="0" w:color="000000"/>
              <w:right w:val="nil"/>
            </w:tcBorders>
            <w:shd w:val="clear" w:color="auto" w:fill="E7E6E6" w:themeFill="background2"/>
            <w:tcMar>
              <w:left w:w="60" w:type="dxa"/>
              <w:right w:w="60" w:type="dxa"/>
            </w:tcMar>
          </w:tcPr>
          <w:p w14:paraId="0219449B" w14:textId="77777777" w:rsidR="00951901" w:rsidRDefault="00951901" w:rsidP="00E12EF1">
            <w:pPr>
              <w:keepNext/>
              <w:adjustRightInd w:val="0"/>
              <w:spacing w:before="60" w:after="60"/>
              <w:rPr>
                <w:b/>
                <w:bCs/>
                <w:color w:val="000000"/>
              </w:rPr>
            </w:pPr>
            <w:r>
              <w:rPr>
                <w:b/>
                <w:bCs/>
                <w:color w:val="000000"/>
              </w:rPr>
              <w:t>Task 4: Leadership for Family Engagement and Community Involvement</w:t>
            </w: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E699653" w14:textId="77777777" w:rsidR="00951901" w:rsidRDefault="00951901" w:rsidP="00E12EF1">
            <w:pPr>
              <w:keepNext/>
              <w:adjustRightInd w:val="0"/>
              <w:spacing w:before="60" w:after="60"/>
              <w:rPr>
                <w:b/>
                <w:bCs/>
                <w:color w:val="000000"/>
              </w:rPr>
            </w:pPr>
            <w:r>
              <w:rPr>
                <w:b/>
                <w:bCs/>
                <w:color w:val="000000"/>
              </w:rPr>
              <w:t>Rubric 4a: Plan to Promote Family and Community Involv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B8A17B"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17C66B"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8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23F5CD"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3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9987EC"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004964"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48C51DEB" w14:textId="77777777" w:rsidTr="00822AEF">
        <w:trPr>
          <w:cantSplit/>
          <w:jc w:val="center"/>
        </w:trPr>
        <w:tc>
          <w:tcPr>
            <w:tcW w:w="4933"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03E3FD59" w14:textId="77777777" w:rsidR="00951901" w:rsidRDefault="00951901" w:rsidP="00E12EF1">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C7AE2EC" w14:textId="77777777" w:rsidR="00951901" w:rsidRDefault="00951901" w:rsidP="00E12EF1">
            <w:pPr>
              <w:keepNext/>
              <w:adjustRightInd w:val="0"/>
              <w:spacing w:before="60" w:after="60"/>
              <w:rPr>
                <w:b/>
                <w:bCs/>
                <w:color w:val="000000"/>
              </w:rPr>
            </w:pPr>
            <w:r>
              <w:rPr>
                <w:b/>
                <w:bCs/>
                <w:color w:val="000000"/>
              </w:rPr>
              <w:t>Rubric 4b: Implement an Engagement or Involvement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605C49"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C15395"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B046BB"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0.4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965856"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C7C45E" w14:textId="77777777" w:rsidR="00951901" w:rsidRPr="00822AEF" w:rsidRDefault="00951901" w:rsidP="00822AEF">
            <w:pPr>
              <w:keepNext/>
              <w:adjustRightInd w:val="0"/>
              <w:spacing w:before="60" w:after="60"/>
              <w:jc w:val="center"/>
              <w:rPr>
                <w:rFonts w:cstheme="minorHAnsi"/>
                <w:color w:val="000000"/>
              </w:rPr>
            </w:pPr>
            <w:r w:rsidRPr="00822AEF">
              <w:rPr>
                <w:rFonts w:cstheme="minorHAnsi"/>
                <w:color w:val="000000"/>
              </w:rPr>
              <w:t>4.00</w:t>
            </w:r>
          </w:p>
        </w:tc>
      </w:tr>
      <w:tr w:rsidR="00951901" w14:paraId="673A92CD" w14:textId="77777777" w:rsidTr="00822AEF">
        <w:trPr>
          <w:cantSplit/>
          <w:jc w:val="center"/>
        </w:trPr>
        <w:tc>
          <w:tcPr>
            <w:tcW w:w="4933"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4D199D0F" w14:textId="77777777" w:rsidR="00951901" w:rsidRDefault="00951901" w:rsidP="00E12EF1">
            <w:pPr>
              <w:adjustRightInd w:val="0"/>
              <w:rPr>
                <w:sz w:val="24"/>
                <w:szCs w:val="24"/>
              </w:rPr>
            </w:pPr>
          </w:p>
        </w:tc>
        <w:tc>
          <w:tcPr>
            <w:tcW w:w="6451" w:type="dxa"/>
            <w:tcBorders>
              <w:top w:val="nil"/>
              <w:left w:val="single" w:sz="2" w:space="0" w:color="000000"/>
              <w:bottom w:val="single" w:sz="6" w:space="0" w:color="000000"/>
              <w:right w:val="nil"/>
            </w:tcBorders>
            <w:shd w:val="clear" w:color="auto" w:fill="E7E6E6" w:themeFill="background2"/>
            <w:tcMar>
              <w:left w:w="60" w:type="dxa"/>
              <w:right w:w="60" w:type="dxa"/>
            </w:tcMar>
          </w:tcPr>
          <w:p w14:paraId="6AAB165F" w14:textId="77777777" w:rsidR="00951901" w:rsidRDefault="00951901" w:rsidP="00E12EF1">
            <w:pPr>
              <w:adjustRightInd w:val="0"/>
              <w:spacing w:before="60" w:after="60"/>
              <w:rPr>
                <w:b/>
                <w:bCs/>
                <w:color w:val="000000"/>
              </w:rPr>
            </w:pPr>
            <w:r>
              <w:rPr>
                <w:b/>
                <w:bCs/>
                <w:color w:val="000000"/>
              </w:rPr>
              <w:t>Rubric 4c: Analyze Feedback from Participants and Assess Leadership Skills</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086371E"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94</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77FD565B"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2.83</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CE6E6CE"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0.45</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1314F84" w14:textId="77777777" w:rsidR="00951901" w:rsidRPr="00822AEF" w:rsidRDefault="00951901" w:rsidP="00822AEF">
            <w:pPr>
              <w:adjustRightInd w:val="0"/>
              <w:spacing w:before="60" w:after="60"/>
              <w:jc w:val="center"/>
              <w:rPr>
                <w:rFonts w:cstheme="minorHAnsi"/>
                <w:color w:val="000000"/>
              </w:rPr>
            </w:pPr>
            <w:r w:rsidRPr="00822AEF">
              <w:rPr>
                <w:rFonts w:cstheme="minorHAnsi"/>
                <w:color w:val="000000"/>
              </w:rPr>
              <w:t>1.00</w:t>
            </w:r>
          </w:p>
        </w:tc>
        <w:tc>
          <w:tcPr>
            <w:tcW w:w="72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6BC45D42" w14:textId="3AC70DF8" w:rsidR="00951901" w:rsidRPr="00822AEF" w:rsidRDefault="00951901" w:rsidP="00822AEF">
            <w:pPr>
              <w:adjustRightInd w:val="0"/>
              <w:spacing w:before="60" w:after="60"/>
              <w:jc w:val="center"/>
              <w:rPr>
                <w:rFonts w:cstheme="minorHAnsi"/>
                <w:color w:val="000000"/>
              </w:rPr>
            </w:pPr>
            <w:r w:rsidRPr="00822AEF">
              <w:rPr>
                <w:rFonts w:cstheme="minorHAnsi"/>
                <w:color w:val="000000"/>
              </w:rPr>
              <w:t>4.00</w:t>
            </w:r>
          </w:p>
        </w:tc>
      </w:tr>
    </w:tbl>
    <w:p w14:paraId="2BBC42CC" w14:textId="77777777" w:rsidR="00444A9A" w:rsidRDefault="00444A9A" w:rsidP="00DC16FA">
      <w:pPr>
        <w:shd w:val="clear" w:color="auto" w:fill="FFFFFF"/>
        <w:spacing w:after="0" w:line="240" w:lineRule="auto"/>
        <w:rPr>
          <w:rFonts w:eastAsia="Times New Roman" w:cs="Times New Roman"/>
          <w:color w:val="222222"/>
        </w:rPr>
      </w:pPr>
    </w:p>
    <w:p w14:paraId="705B5503" w14:textId="77777777" w:rsidR="002C1E7B" w:rsidRPr="008009B8" w:rsidRDefault="002C1E7B" w:rsidP="00DC16FA">
      <w:pPr>
        <w:shd w:val="clear" w:color="auto" w:fill="FFFFFF"/>
        <w:spacing w:after="0" w:line="240" w:lineRule="auto"/>
        <w:rPr>
          <w:rFonts w:eastAsia="Times New Roman" w:cs="Times New Roman"/>
          <w:color w:val="222222"/>
        </w:rPr>
        <w:sectPr w:rsidR="002C1E7B" w:rsidRPr="008009B8" w:rsidSect="004D1ED3">
          <w:pgSz w:w="15840" w:h="12240" w:orient="landscape"/>
          <w:pgMar w:top="1440" w:right="1440" w:bottom="1440" w:left="1440" w:header="720" w:footer="720" w:gutter="0"/>
          <w:cols w:space="720"/>
          <w:docGrid w:linePitch="360"/>
        </w:sectPr>
      </w:pPr>
    </w:p>
    <w:p w14:paraId="7AD955AD" w14:textId="19978C32" w:rsidR="007656C0" w:rsidRDefault="004D1ED3" w:rsidP="00BD6343">
      <w:pPr>
        <w:pStyle w:val="TableFigure"/>
      </w:pPr>
      <w:r w:rsidRPr="004D1ED3">
        <w:lastRenderedPageBreak/>
        <w:t>Ta</w:t>
      </w:r>
      <w:r w:rsidR="00657300">
        <w:t xml:space="preserve">ble </w:t>
      </w:r>
      <w:r w:rsidR="000D2297">
        <w:t>6</w:t>
      </w:r>
      <w:r w:rsidR="00144EF4">
        <w:t>.</w:t>
      </w:r>
      <w:r w:rsidRPr="004D1ED3">
        <w:t xml:space="preserve"> </w:t>
      </w:r>
      <w:r w:rsidR="007656C0" w:rsidRPr="004D1ED3">
        <w:t xml:space="preserve">Descriptive Statistics </w:t>
      </w:r>
      <w:r w:rsidR="00D23BB8" w:rsidRPr="004D1ED3">
        <w:t>o</w:t>
      </w:r>
      <w:r w:rsidR="007656C0" w:rsidRPr="004D1ED3">
        <w:t>f</w:t>
      </w:r>
      <w:r w:rsidR="0051220A" w:rsidRPr="004D1ED3">
        <w:t xml:space="preserve"> Indicators by Task for </w:t>
      </w:r>
      <w:r w:rsidR="008926FE">
        <w:t>2019</w:t>
      </w:r>
      <w:r w:rsidR="00D7585E">
        <w:t>–</w:t>
      </w:r>
      <w:r w:rsidR="008926FE">
        <w:t>2020</w:t>
      </w:r>
      <w:r w:rsidR="007225AD" w:rsidRPr="004D1ED3">
        <w:t xml:space="preserve"> PAL </w:t>
      </w:r>
      <w:r w:rsidR="008170F4">
        <w:t>All Takers</w:t>
      </w:r>
    </w:p>
    <w:tbl>
      <w:tblPr>
        <w:tblW w:w="14900" w:type="dxa"/>
        <w:jc w:val="center"/>
        <w:tblLayout w:type="fixed"/>
        <w:tblCellMar>
          <w:left w:w="0" w:type="dxa"/>
          <w:right w:w="0" w:type="dxa"/>
        </w:tblCellMar>
        <w:tblLook w:val="0000" w:firstRow="0" w:lastRow="0" w:firstColumn="0" w:lastColumn="0" w:noHBand="0" w:noVBand="0"/>
      </w:tblPr>
      <w:tblGrid>
        <w:gridCol w:w="3238"/>
        <w:gridCol w:w="4217"/>
        <w:gridCol w:w="3820"/>
        <w:gridCol w:w="725"/>
        <w:gridCol w:w="725"/>
        <w:gridCol w:w="725"/>
        <w:gridCol w:w="725"/>
        <w:gridCol w:w="725"/>
      </w:tblGrid>
      <w:tr w:rsidR="008926FE" w14:paraId="553D49B4" w14:textId="77777777" w:rsidTr="00D7585E">
        <w:trPr>
          <w:cantSplit/>
          <w:tblHeader/>
          <w:jc w:val="center"/>
        </w:trPr>
        <w:tc>
          <w:tcPr>
            <w:tcW w:w="11275" w:type="dxa"/>
            <w:gridSpan w:val="3"/>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3C62E94D" w14:textId="77777777" w:rsidR="008926FE" w:rsidRDefault="008926FE" w:rsidP="00E12EF1">
            <w:pPr>
              <w:keepNext/>
              <w:adjustRightInd w:val="0"/>
              <w:spacing w:before="60" w:after="60"/>
              <w:jc w:val="center"/>
              <w:rPr>
                <w:b/>
                <w:bCs/>
                <w:color w:val="000000"/>
              </w:rPr>
            </w:pPr>
          </w:p>
        </w:tc>
        <w:tc>
          <w:tcPr>
            <w:tcW w:w="3625"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399CF3AF" w14:textId="77777777" w:rsidR="008926FE" w:rsidRDefault="008926FE" w:rsidP="00E12EF1">
            <w:pPr>
              <w:keepNext/>
              <w:adjustRightInd w:val="0"/>
              <w:spacing w:before="60" w:after="60"/>
              <w:jc w:val="center"/>
              <w:rPr>
                <w:b/>
                <w:bCs/>
                <w:color w:val="000000"/>
              </w:rPr>
            </w:pPr>
            <w:r>
              <w:rPr>
                <w:b/>
                <w:bCs/>
                <w:color w:val="000000"/>
              </w:rPr>
              <w:t>Indicator Score</w:t>
            </w:r>
          </w:p>
        </w:tc>
      </w:tr>
      <w:tr w:rsidR="008926FE" w14:paraId="1337AC41" w14:textId="77777777" w:rsidTr="00D7585E">
        <w:trPr>
          <w:cantSplit/>
          <w:tblHeader/>
          <w:jc w:val="center"/>
        </w:trPr>
        <w:tc>
          <w:tcPr>
            <w:tcW w:w="11275" w:type="dxa"/>
            <w:gridSpan w:val="3"/>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2B416305" w14:textId="77777777" w:rsidR="008926FE" w:rsidRDefault="008926FE" w:rsidP="00E12EF1">
            <w:pPr>
              <w:keepNext/>
              <w:adjustRightInd w:val="0"/>
              <w:rPr>
                <w:sz w:val="24"/>
                <w:szCs w:val="24"/>
              </w:rPr>
            </w:pP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6808E7D" w14:textId="77777777" w:rsidR="008926FE" w:rsidRDefault="008926FE" w:rsidP="00E12EF1">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CE6F275" w14:textId="77777777" w:rsidR="008926FE" w:rsidRDefault="008926FE" w:rsidP="00E12EF1">
            <w:pPr>
              <w:keepNext/>
              <w:adjustRightInd w:val="0"/>
              <w:spacing w:before="60" w:after="60"/>
              <w:jc w:val="center"/>
              <w:rPr>
                <w:b/>
                <w:bCs/>
                <w:color w:val="000000"/>
              </w:rPr>
            </w:pPr>
            <w:r>
              <w:rPr>
                <w:b/>
                <w:bCs/>
                <w:color w:val="000000"/>
              </w:rPr>
              <w:t>Mea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2F029F4" w14:textId="77777777" w:rsidR="008926FE" w:rsidRDefault="008926FE" w:rsidP="00E12EF1">
            <w:pPr>
              <w:keepNext/>
              <w:adjustRightInd w:val="0"/>
              <w:spacing w:before="60" w:after="60"/>
              <w:jc w:val="center"/>
              <w:rPr>
                <w:b/>
                <w:bCs/>
                <w:color w:val="000000"/>
              </w:rPr>
            </w:pPr>
            <w:r>
              <w:rPr>
                <w:b/>
                <w:bCs/>
                <w:color w:val="000000"/>
              </w:rPr>
              <w:t>S.D.</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2863901" w14:textId="77777777" w:rsidR="008926FE" w:rsidRDefault="008926FE" w:rsidP="00E12EF1">
            <w:pPr>
              <w:keepNext/>
              <w:adjustRightInd w:val="0"/>
              <w:spacing w:before="60" w:after="60"/>
              <w:jc w:val="center"/>
              <w:rPr>
                <w:b/>
                <w:bCs/>
                <w:color w:val="000000"/>
              </w:rPr>
            </w:pPr>
            <w:r>
              <w:rPr>
                <w:b/>
                <w:bCs/>
                <w:color w:val="000000"/>
              </w:rPr>
              <w:t>Min</w:t>
            </w:r>
          </w:p>
        </w:tc>
        <w:tc>
          <w:tcPr>
            <w:tcW w:w="72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12459A28" w14:textId="77777777" w:rsidR="008926FE" w:rsidRDefault="008926FE" w:rsidP="00E12EF1">
            <w:pPr>
              <w:keepNext/>
              <w:adjustRightInd w:val="0"/>
              <w:spacing w:before="60" w:after="60"/>
              <w:jc w:val="center"/>
              <w:rPr>
                <w:b/>
                <w:bCs/>
                <w:color w:val="000000"/>
              </w:rPr>
            </w:pPr>
            <w:r>
              <w:rPr>
                <w:b/>
                <w:bCs/>
                <w:color w:val="000000"/>
              </w:rPr>
              <w:t>Max</w:t>
            </w:r>
          </w:p>
        </w:tc>
      </w:tr>
      <w:tr w:rsidR="008926FE" w14:paraId="01B835B1" w14:textId="77777777" w:rsidTr="00D7585E">
        <w:trPr>
          <w:cantSplit/>
          <w:jc w:val="center"/>
        </w:trPr>
        <w:tc>
          <w:tcPr>
            <w:tcW w:w="3238"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9D7E42C" w14:textId="77777777" w:rsidR="008926FE" w:rsidRDefault="008926FE" w:rsidP="00E12EF1">
            <w:pPr>
              <w:keepNext/>
              <w:adjustRightInd w:val="0"/>
              <w:spacing w:before="60" w:after="60"/>
              <w:rPr>
                <w:b/>
                <w:bCs/>
                <w:color w:val="000000"/>
              </w:rPr>
            </w:pPr>
            <w:r>
              <w:rPr>
                <w:b/>
                <w:bCs/>
                <w:color w:val="000000"/>
              </w:rPr>
              <w:t>Task</w:t>
            </w:r>
          </w:p>
        </w:tc>
        <w:tc>
          <w:tcPr>
            <w:tcW w:w="421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A594C6B" w14:textId="77777777" w:rsidR="008926FE" w:rsidRDefault="008926FE" w:rsidP="00E12EF1">
            <w:pPr>
              <w:keepNext/>
              <w:adjustRightInd w:val="0"/>
              <w:spacing w:before="60" w:after="60"/>
              <w:rPr>
                <w:b/>
                <w:bCs/>
                <w:color w:val="000000"/>
              </w:rPr>
            </w:pPr>
            <w:r>
              <w:rPr>
                <w:b/>
                <w:bCs/>
                <w:color w:val="000000"/>
              </w:rPr>
              <w:t>Rubric</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ED575F1" w14:textId="77777777" w:rsidR="008926FE" w:rsidRDefault="008926FE" w:rsidP="00E12EF1">
            <w:pPr>
              <w:keepNext/>
              <w:adjustRightInd w:val="0"/>
              <w:spacing w:before="60" w:after="60"/>
              <w:rPr>
                <w:b/>
                <w:bCs/>
                <w:color w:val="000000"/>
              </w:rPr>
            </w:pPr>
            <w:r>
              <w:rPr>
                <w:b/>
                <w:bCs/>
                <w:color w:val="000000"/>
              </w:rPr>
              <w:t>Indicator</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E1A8CEC" w14:textId="77777777" w:rsidR="008926FE" w:rsidRDefault="008926FE" w:rsidP="00E12EF1">
            <w:pPr>
              <w:keepNext/>
              <w:adjustRightInd w:val="0"/>
              <w:spacing w:before="60" w:after="60"/>
              <w:jc w:val="right"/>
              <w:rPr>
                <w:color w:val="000000"/>
              </w:rPr>
            </w:pPr>
            <w:r>
              <w:rPr>
                <w:color w:val="000000"/>
              </w:rPr>
              <w:t>35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B9D0291" w14:textId="77777777" w:rsidR="008926FE" w:rsidRDefault="008926FE" w:rsidP="00E12EF1">
            <w:pPr>
              <w:keepNext/>
              <w:adjustRightInd w:val="0"/>
              <w:spacing w:before="60" w:after="60"/>
              <w:jc w:val="right"/>
              <w:rPr>
                <w:color w:val="000000"/>
              </w:rPr>
            </w:pPr>
            <w:r>
              <w:rPr>
                <w:color w:val="000000"/>
              </w:rPr>
              <w:t>3.02</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1783D6E" w14:textId="77777777" w:rsidR="008926FE" w:rsidRDefault="008926FE" w:rsidP="00E12EF1">
            <w:pPr>
              <w:keepNext/>
              <w:adjustRightInd w:val="0"/>
              <w:spacing w:before="60" w:after="60"/>
              <w:jc w:val="right"/>
              <w:rPr>
                <w:color w:val="000000"/>
              </w:rPr>
            </w:pPr>
            <w:r>
              <w:rPr>
                <w:color w:val="000000"/>
              </w:rPr>
              <w:t>0.2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CD98D1D" w14:textId="77777777" w:rsidR="008926FE" w:rsidRDefault="008926FE" w:rsidP="00E12EF1">
            <w:pPr>
              <w:keepNext/>
              <w:adjustRightInd w:val="0"/>
              <w:spacing w:before="60" w:after="60"/>
              <w:jc w:val="right"/>
              <w:rPr>
                <w:color w:val="000000"/>
              </w:rPr>
            </w:pPr>
            <w:r>
              <w:rPr>
                <w:color w:val="000000"/>
              </w:rPr>
              <w:t>2.00</w:t>
            </w:r>
          </w:p>
        </w:tc>
        <w:tc>
          <w:tcPr>
            <w:tcW w:w="72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1075798" w14:textId="77777777" w:rsidR="008926FE" w:rsidRDefault="008926FE" w:rsidP="00E12EF1">
            <w:pPr>
              <w:keepNext/>
              <w:adjustRightInd w:val="0"/>
              <w:spacing w:before="60" w:after="60"/>
              <w:jc w:val="right"/>
              <w:rPr>
                <w:color w:val="000000"/>
              </w:rPr>
            </w:pPr>
            <w:r>
              <w:rPr>
                <w:color w:val="000000"/>
              </w:rPr>
              <w:t>4.00</w:t>
            </w:r>
          </w:p>
        </w:tc>
      </w:tr>
      <w:tr w:rsidR="008926FE" w14:paraId="11891B03" w14:textId="77777777" w:rsidTr="00D7585E">
        <w:trPr>
          <w:cantSplit/>
          <w:jc w:val="center"/>
        </w:trPr>
        <w:tc>
          <w:tcPr>
            <w:tcW w:w="3238" w:type="dxa"/>
            <w:vMerge w:val="restart"/>
            <w:tcBorders>
              <w:top w:val="nil"/>
              <w:left w:val="single" w:sz="6" w:space="0" w:color="000000"/>
              <w:bottom w:val="single" w:sz="2" w:space="0" w:color="000000"/>
              <w:right w:val="nil"/>
            </w:tcBorders>
            <w:shd w:val="clear" w:color="auto" w:fill="E7E6E6" w:themeFill="background2"/>
            <w:tcMar>
              <w:left w:w="60" w:type="dxa"/>
              <w:right w:w="60" w:type="dxa"/>
            </w:tcMar>
          </w:tcPr>
          <w:p w14:paraId="12F0881E" w14:textId="77777777" w:rsidR="008926FE" w:rsidRDefault="008926FE" w:rsidP="00E12EF1">
            <w:pPr>
              <w:keepNext/>
              <w:adjustRightInd w:val="0"/>
              <w:spacing w:before="60" w:after="60"/>
              <w:rPr>
                <w:b/>
                <w:bCs/>
                <w:color w:val="000000"/>
              </w:rPr>
            </w:pPr>
            <w:r>
              <w:rPr>
                <w:b/>
                <w:bCs/>
                <w:color w:val="000000"/>
              </w:rPr>
              <w:t>Task 1: Leadership through a Vision for High Student Achievement</w:t>
            </w: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30A29EF3" w14:textId="77777777" w:rsidR="008926FE" w:rsidRDefault="008926FE" w:rsidP="00E12EF1">
            <w:pPr>
              <w:keepNext/>
              <w:adjustRightInd w:val="0"/>
              <w:spacing w:before="60" w:after="60"/>
              <w:rPr>
                <w:b/>
                <w:bCs/>
                <w:color w:val="000000"/>
              </w:rPr>
            </w:pPr>
            <w:r>
              <w:rPr>
                <w:b/>
                <w:bCs/>
                <w:color w:val="000000"/>
              </w:rPr>
              <w:t>Rubric 1a: Investigate and Prepare a Vision</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9B895A9" w14:textId="77777777" w:rsidR="008926FE" w:rsidRDefault="008926FE" w:rsidP="00E12EF1">
            <w:pPr>
              <w:keepNext/>
              <w:adjustRightInd w:val="0"/>
              <w:spacing w:before="60" w:after="60"/>
              <w:rPr>
                <w:b/>
                <w:bCs/>
                <w:color w:val="000000"/>
              </w:rPr>
            </w:pPr>
            <w:r>
              <w:rPr>
                <w:b/>
                <w:bCs/>
                <w:color w:val="000000"/>
              </w:rPr>
              <w:t>Indicator 1a1: Data collection</w:t>
            </w: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5255E0" w14:textId="77777777" w:rsidR="008926FE" w:rsidRDefault="008926FE" w:rsidP="00E12EF1">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6B55848" w14:textId="77777777" w:rsidR="008926FE" w:rsidRDefault="008926FE" w:rsidP="00E12EF1">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60876D5" w14:textId="77777777" w:rsidR="008926FE" w:rsidRDefault="008926FE" w:rsidP="00E12EF1">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DC39774" w14:textId="77777777" w:rsidR="008926FE" w:rsidRDefault="008926FE" w:rsidP="00E12EF1">
            <w:pPr>
              <w:keepNext/>
              <w:adjustRightInd w:val="0"/>
              <w:rPr>
                <w:sz w:val="24"/>
                <w:szCs w:val="24"/>
              </w:rPr>
            </w:pPr>
          </w:p>
        </w:tc>
        <w:tc>
          <w:tcPr>
            <w:tcW w:w="72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3962151" w14:textId="77777777" w:rsidR="008926FE" w:rsidRDefault="008926FE" w:rsidP="00E12EF1">
            <w:pPr>
              <w:keepNext/>
              <w:adjustRightInd w:val="0"/>
              <w:rPr>
                <w:sz w:val="24"/>
                <w:szCs w:val="24"/>
              </w:rPr>
            </w:pPr>
          </w:p>
        </w:tc>
      </w:tr>
      <w:tr w:rsidR="008926FE" w14:paraId="60BBD381"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3DDFBDC"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0614027D"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8B02789" w14:textId="77777777" w:rsidR="008926FE" w:rsidRDefault="008926FE" w:rsidP="00E12EF1">
            <w:pPr>
              <w:keepNext/>
              <w:adjustRightInd w:val="0"/>
              <w:spacing w:before="60" w:after="60"/>
              <w:rPr>
                <w:b/>
                <w:bCs/>
                <w:color w:val="000000"/>
              </w:rPr>
            </w:pPr>
            <w:r>
              <w:rPr>
                <w:b/>
                <w:bCs/>
                <w:color w:val="000000"/>
              </w:rPr>
              <w:t>Indicator 1a2: Data analysis and priority defini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E9A077" w14:textId="77777777" w:rsidR="008926FE" w:rsidRDefault="008926FE" w:rsidP="00E12EF1">
            <w:pPr>
              <w:keepNext/>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BDCC13" w14:textId="77777777" w:rsidR="008926FE" w:rsidRDefault="008926FE" w:rsidP="00E12EF1">
            <w:pPr>
              <w:keepNext/>
              <w:adjustRightInd w:val="0"/>
              <w:spacing w:before="60" w:after="60"/>
              <w:jc w:val="right"/>
              <w:rPr>
                <w:color w:val="000000"/>
              </w:rPr>
            </w:pPr>
            <w:r>
              <w:rPr>
                <w:color w:val="000000"/>
              </w:rPr>
              <w:t>3.0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4ABC61" w14:textId="77777777" w:rsidR="008926FE" w:rsidRDefault="008926FE" w:rsidP="00E12EF1">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29E062"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C91CEEA" w14:textId="77777777" w:rsidR="008926FE" w:rsidRDefault="008926FE" w:rsidP="00E12EF1">
            <w:pPr>
              <w:keepNext/>
              <w:adjustRightInd w:val="0"/>
              <w:spacing w:before="60" w:after="60"/>
              <w:jc w:val="right"/>
              <w:rPr>
                <w:color w:val="000000"/>
              </w:rPr>
            </w:pPr>
            <w:r>
              <w:rPr>
                <w:color w:val="000000"/>
              </w:rPr>
              <w:t>4.00</w:t>
            </w:r>
          </w:p>
        </w:tc>
      </w:tr>
      <w:tr w:rsidR="008926FE" w14:paraId="057B48F5"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20ADD64E"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48032B07"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C968A54" w14:textId="77777777" w:rsidR="008926FE" w:rsidRDefault="008926FE" w:rsidP="00E12EF1">
            <w:pPr>
              <w:keepNext/>
              <w:adjustRightInd w:val="0"/>
              <w:spacing w:before="60" w:after="60"/>
              <w:rPr>
                <w:b/>
                <w:bCs/>
                <w:color w:val="000000"/>
              </w:rPr>
            </w:pPr>
            <w:r>
              <w:rPr>
                <w:b/>
                <w:bCs/>
                <w:color w:val="000000"/>
              </w:rPr>
              <w:t>Indicator 1a3: Evaluation of existing policies, practices, and program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4589BC" w14:textId="77777777" w:rsidR="008926FE" w:rsidRDefault="008926FE" w:rsidP="00E12EF1">
            <w:pPr>
              <w:keepNext/>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1ED9A" w14:textId="77777777" w:rsidR="008926FE" w:rsidRDefault="008926FE" w:rsidP="00E12EF1">
            <w:pPr>
              <w:keepNext/>
              <w:adjustRightInd w:val="0"/>
              <w:spacing w:before="60" w:after="60"/>
              <w:jc w:val="right"/>
              <w:rPr>
                <w:color w:val="000000"/>
              </w:rPr>
            </w:pPr>
            <w:r>
              <w:rPr>
                <w:color w:val="000000"/>
              </w:rPr>
              <w:t>3.0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C513F8" w14:textId="77777777" w:rsidR="008926FE" w:rsidRDefault="008926FE" w:rsidP="00E12EF1">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9C07EE" w14:textId="77777777" w:rsidR="008926FE" w:rsidRDefault="008926FE" w:rsidP="00E12EF1">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1E91299" w14:textId="77777777" w:rsidR="008926FE" w:rsidRDefault="008926FE" w:rsidP="00E12EF1">
            <w:pPr>
              <w:keepNext/>
              <w:adjustRightInd w:val="0"/>
              <w:spacing w:before="60" w:after="60"/>
              <w:jc w:val="right"/>
              <w:rPr>
                <w:color w:val="000000"/>
              </w:rPr>
            </w:pPr>
            <w:r>
              <w:rPr>
                <w:color w:val="000000"/>
              </w:rPr>
              <w:t>4.00</w:t>
            </w:r>
          </w:p>
        </w:tc>
      </w:tr>
      <w:tr w:rsidR="008926FE" w14:paraId="54E7E3B6"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65AA9C85"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5D437906" w14:textId="77777777" w:rsidR="008926FE" w:rsidRDefault="008926FE" w:rsidP="00E12EF1">
            <w:pPr>
              <w:keepNext/>
              <w:adjustRightInd w:val="0"/>
              <w:spacing w:before="60" w:after="60"/>
              <w:rPr>
                <w:b/>
                <w:bCs/>
                <w:color w:val="000000"/>
              </w:rPr>
            </w:pPr>
            <w:r>
              <w:rPr>
                <w:b/>
                <w:bCs/>
                <w:color w:val="000000"/>
              </w:rPr>
              <w:t>Rubric 1b: Design an Integrated Plan for Strategies to Develop and Implement Improvement in the Priority Academic Area</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086CBCD" w14:textId="77777777" w:rsidR="008926FE" w:rsidRDefault="008926FE" w:rsidP="00E12EF1">
            <w:pPr>
              <w:keepNext/>
              <w:adjustRightInd w:val="0"/>
              <w:spacing w:before="60" w:after="60"/>
              <w:rPr>
                <w:b/>
                <w:bCs/>
                <w:color w:val="000000"/>
              </w:rPr>
            </w:pPr>
            <w:r>
              <w:rPr>
                <w:b/>
                <w:bCs/>
                <w:color w:val="000000"/>
              </w:rPr>
              <w:t>Indicator 1b1: Vision plan and focu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452B2C" w14:textId="77777777" w:rsidR="008926FE" w:rsidRDefault="008926FE" w:rsidP="00E12EF1">
            <w:pPr>
              <w:keepNext/>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961D90" w14:textId="77777777" w:rsidR="008926FE" w:rsidRDefault="008926FE" w:rsidP="00E12EF1">
            <w:pPr>
              <w:keepNext/>
              <w:adjustRightInd w:val="0"/>
              <w:spacing w:before="60" w:after="60"/>
              <w:jc w:val="right"/>
              <w:rPr>
                <w:color w:val="000000"/>
              </w:rPr>
            </w:pPr>
            <w:r>
              <w:rPr>
                <w:color w:val="000000"/>
              </w:rPr>
              <w:t>2.9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F8F5CD" w14:textId="77777777" w:rsidR="008926FE" w:rsidRDefault="008926FE" w:rsidP="00E12EF1">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FAA72B"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EBF376" w14:textId="77777777" w:rsidR="008926FE" w:rsidRDefault="008926FE" w:rsidP="00E12EF1">
            <w:pPr>
              <w:keepNext/>
              <w:adjustRightInd w:val="0"/>
              <w:spacing w:before="60" w:after="60"/>
              <w:jc w:val="right"/>
              <w:rPr>
                <w:color w:val="000000"/>
              </w:rPr>
            </w:pPr>
            <w:r>
              <w:rPr>
                <w:color w:val="000000"/>
              </w:rPr>
              <w:t>4.00</w:t>
            </w:r>
          </w:p>
        </w:tc>
      </w:tr>
      <w:tr w:rsidR="008926FE" w14:paraId="626D96DC"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F17A20B"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28B0738A"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44D2C0F" w14:textId="77777777" w:rsidR="008926FE" w:rsidRDefault="008926FE" w:rsidP="00E12EF1">
            <w:pPr>
              <w:keepNext/>
              <w:adjustRightInd w:val="0"/>
              <w:spacing w:before="60" w:after="60"/>
              <w:rPr>
                <w:b/>
                <w:bCs/>
                <w:color w:val="000000"/>
              </w:rPr>
            </w:pPr>
            <w:r>
              <w:rPr>
                <w:b/>
                <w:bCs/>
                <w:color w:val="000000"/>
              </w:rPr>
              <w:t>Indicator 1b2: Solicitation of input from teachers and other stakeholder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9FF464" w14:textId="77777777" w:rsidR="008926FE" w:rsidRDefault="008926FE" w:rsidP="00E12EF1">
            <w:pPr>
              <w:keepNext/>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6FA254" w14:textId="77777777" w:rsidR="008926FE" w:rsidRDefault="008926FE" w:rsidP="00E12EF1">
            <w:pPr>
              <w:keepNext/>
              <w:adjustRightInd w:val="0"/>
              <w:spacing w:before="60" w:after="60"/>
              <w:jc w:val="right"/>
              <w:rPr>
                <w:color w:val="000000"/>
              </w:rPr>
            </w:pPr>
            <w:r>
              <w:rPr>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B3500C" w14:textId="77777777" w:rsidR="008926FE" w:rsidRDefault="008926FE" w:rsidP="00E12EF1">
            <w:pPr>
              <w:keepNext/>
              <w:adjustRightInd w:val="0"/>
              <w:spacing w:before="60" w:after="60"/>
              <w:jc w:val="right"/>
              <w:rPr>
                <w:color w:val="000000"/>
              </w:rPr>
            </w:pPr>
            <w:r>
              <w:rPr>
                <w:color w:val="000000"/>
              </w:rPr>
              <w:t>0.4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12CCE6" w14:textId="77777777" w:rsidR="008926FE" w:rsidRDefault="008926FE" w:rsidP="00E12EF1">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4B8D03" w14:textId="77777777" w:rsidR="008926FE" w:rsidRDefault="008926FE" w:rsidP="00E12EF1">
            <w:pPr>
              <w:keepNext/>
              <w:adjustRightInd w:val="0"/>
              <w:spacing w:before="60" w:after="60"/>
              <w:jc w:val="right"/>
              <w:rPr>
                <w:color w:val="000000"/>
              </w:rPr>
            </w:pPr>
            <w:r>
              <w:rPr>
                <w:color w:val="000000"/>
              </w:rPr>
              <w:t>4.00</w:t>
            </w:r>
          </w:p>
        </w:tc>
      </w:tr>
      <w:tr w:rsidR="008926FE" w14:paraId="3A8BC355"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21416FFB"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6671C5E6"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5C200F7" w14:textId="77777777" w:rsidR="008926FE" w:rsidRDefault="008926FE" w:rsidP="00E12EF1">
            <w:pPr>
              <w:keepNext/>
              <w:adjustRightInd w:val="0"/>
              <w:spacing w:before="60" w:after="60"/>
              <w:rPr>
                <w:b/>
                <w:bCs/>
                <w:color w:val="000000"/>
              </w:rPr>
            </w:pPr>
            <w:r>
              <w:rPr>
                <w:b/>
                <w:bCs/>
                <w:color w:val="000000"/>
              </w:rPr>
              <w:t>Indicator 1b3: Plan detail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ABD999" w14:textId="77777777" w:rsidR="008926FE" w:rsidRDefault="008926FE" w:rsidP="00E12EF1">
            <w:pPr>
              <w:keepNext/>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C7A290" w14:textId="77777777" w:rsidR="008926FE" w:rsidRDefault="008926FE" w:rsidP="00E12EF1">
            <w:pPr>
              <w:keepNext/>
              <w:adjustRightInd w:val="0"/>
              <w:spacing w:before="60" w:after="60"/>
              <w:jc w:val="right"/>
              <w:rPr>
                <w:color w:val="000000"/>
              </w:rPr>
            </w:pPr>
            <w:r>
              <w:rPr>
                <w:color w:val="000000"/>
              </w:rPr>
              <w:t>2.9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B46260" w14:textId="77777777" w:rsidR="008926FE" w:rsidRDefault="008926FE" w:rsidP="00E12EF1">
            <w:pPr>
              <w:keepNext/>
              <w:adjustRightInd w:val="0"/>
              <w:spacing w:before="60" w:after="60"/>
              <w:jc w:val="right"/>
              <w:rPr>
                <w:color w:val="000000"/>
              </w:rPr>
            </w:pPr>
            <w:r>
              <w:rPr>
                <w:color w:val="000000"/>
              </w:rPr>
              <w:t>0.3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2EE494"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B03C43A" w14:textId="77777777" w:rsidR="008926FE" w:rsidRDefault="008926FE" w:rsidP="00E12EF1">
            <w:pPr>
              <w:keepNext/>
              <w:adjustRightInd w:val="0"/>
              <w:spacing w:before="60" w:after="60"/>
              <w:jc w:val="right"/>
              <w:rPr>
                <w:color w:val="000000"/>
              </w:rPr>
            </w:pPr>
            <w:r>
              <w:rPr>
                <w:color w:val="000000"/>
              </w:rPr>
              <w:t>4.00</w:t>
            </w:r>
          </w:p>
        </w:tc>
      </w:tr>
      <w:tr w:rsidR="008926FE" w14:paraId="4520047F"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1ED15AB0"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6090DE5D" w14:textId="77777777" w:rsidR="008926FE" w:rsidRDefault="008926FE" w:rsidP="00E12EF1">
            <w:pPr>
              <w:keepNext/>
              <w:adjustRightInd w:val="0"/>
              <w:spacing w:before="60" w:after="60"/>
              <w:rPr>
                <w:b/>
                <w:bCs/>
                <w:color w:val="000000"/>
              </w:rPr>
            </w:pPr>
            <w:r>
              <w:rPr>
                <w:b/>
                <w:bCs/>
                <w:color w:val="000000"/>
              </w:rPr>
              <w:t>Rubric 1c: Assess and Analyze Feedback from Participants</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0AF7A1E" w14:textId="77777777" w:rsidR="008926FE" w:rsidRDefault="008926FE" w:rsidP="00E12EF1">
            <w:pPr>
              <w:keepNext/>
              <w:adjustRightInd w:val="0"/>
              <w:spacing w:before="60" w:after="60"/>
              <w:rPr>
                <w:b/>
                <w:bCs/>
                <w:color w:val="000000"/>
              </w:rPr>
            </w:pPr>
            <w:r>
              <w:rPr>
                <w:b/>
                <w:bCs/>
                <w:color w:val="000000"/>
              </w:rPr>
              <w:t>Indicator 1c1: Plan feedbac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EC8CB1" w14:textId="77777777" w:rsidR="008926FE" w:rsidRDefault="008926FE" w:rsidP="00E12EF1">
            <w:pPr>
              <w:keepNext/>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DE3A31" w14:textId="77777777" w:rsidR="008926FE" w:rsidRDefault="008926FE" w:rsidP="00E12EF1">
            <w:pPr>
              <w:keepNext/>
              <w:adjustRightInd w:val="0"/>
              <w:spacing w:before="60" w:after="60"/>
              <w:jc w:val="right"/>
              <w:rPr>
                <w:color w:val="000000"/>
              </w:rPr>
            </w:pPr>
            <w:r>
              <w:rPr>
                <w:color w:val="000000"/>
              </w:rPr>
              <w:t>3.0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6B461D" w14:textId="77777777" w:rsidR="008926FE" w:rsidRDefault="008926FE" w:rsidP="00E12EF1">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6D97FB"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C6C6308" w14:textId="77777777" w:rsidR="008926FE" w:rsidRDefault="008926FE" w:rsidP="00E12EF1">
            <w:pPr>
              <w:keepNext/>
              <w:adjustRightInd w:val="0"/>
              <w:spacing w:before="60" w:after="60"/>
              <w:jc w:val="right"/>
              <w:rPr>
                <w:color w:val="000000"/>
              </w:rPr>
            </w:pPr>
            <w:r>
              <w:rPr>
                <w:color w:val="000000"/>
              </w:rPr>
              <w:t>4.00</w:t>
            </w:r>
          </w:p>
        </w:tc>
      </w:tr>
      <w:tr w:rsidR="008926FE" w14:paraId="55659E0C"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785946C3" w14:textId="77777777" w:rsidR="008926FE" w:rsidRDefault="008926FE" w:rsidP="00E12EF1">
            <w:pPr>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13FCA3C0" w14:textId="77777777" w:rsidR="008926FE" w:rsidRDefault="008926FE" w:rsidP="00E12EF1">
            <w:pPr>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E22A86F" w14:textId="77777777" w:rsidR="008926FE" w:rsidRDefault="008926FE" w:rsidP="00E12EF1">
            <w:pPr>
              <w:adjustRightInd w:val="0"/>
              <w:spacing w:before="60" w:after="60"/>
              <w:rPr>
                <w:b/>
                <w:bCs/>
                <w:color w:val="000000"/>
              </w:rPr>
            </w:pPr>
            <w:r>
              <w:rPr>
                <w:b/>
                <w:bCs/>
                <w:color w:val="000000"/>
              </w:rPr>
              <w:t>Indicator 1c2: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A48030" w14:textId="77777777" w:rsidR="008926FE" w:rsidRDefault="008926FE" w:rsidP="00E12EF1">
            <w:pPr>
              <w:adjustRightInd w:val="0"/>
              <w:spacing w:before="60" w:after="60"/>
              <w:jc w:val="right"/>
              <w:rPr>
                <w:color w:val="000000"/>
              </w:rPr>
            </w:pPr>
            <w:r>
              <w:rPr>
                <w:color w:val="000000"/>
              </w:rPr>
              <w:t>35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D6B7C9" w14:textId="77777777" w:rsidR="008926FE" w:rsidRDefault="008926FE" w:rsidP="00E12EF1">
            <w:pPr>
              <w:adjustRightInd w:val="0"/>
              <w:spacing w:before="60" w:after="60"/>
              <w:jc w:val="right"/>
              <w:rPr>
                <w:color w:val="000000"/>
              </w:rPr>
            </w:pPr>
            <w:r>
              <w:rPr>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5567B8" w14:textId="77777777" w:rsidR="008926FE" w:rsidRDefault="008926FE" w:rsidP="00E12EF1">
            <w:pPr>
              <w:adjustRightInd w:val="0"/>
              <w:spacing w:before="60" w:after="60"/>
              <w:jc w:val="right"/>
              <w:rPr>
                <w:color w:val="000000"/>
              </w:rPr>
            </w:pPr>
            <w:r>
              <w:rPr>
                <w:color w:val="000000"/>
              </w:rPr>
              <w:t>0.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78E58B" w14:textId="77777777" w:rsidR="008926FE" w:rsidRDefault="008926FE" w:rsidP="00E12EF1">
            <w:pPr>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30AEE53" w14:textId="77777777" w:rsidR="008926FE" w:rsidRDefault="008926FE" w:rsidP="00E12EF1">
            <w:pPr>
              <w:adjustRightInd w:val="0"/>
              <w:spacing w:before="60" w:after="60"/>
              <w:jc w:val="right"/>
              <w:rPr>
                <w:color w:val="000000"/>
              </w:rPr>
            </w:pPr>
            <w:r>
              <w:rPr>
                <w:color w:val="000000"/>
              </w:rPr>
              <w:t>3.50</w:t>
            </w:r>
          </w:p>
        </w:tc>
      </w:tr>
      <w:tr w:rsidR="008926FE" w14:paraId="155AB992" w14:textId="77777777" w:rsidTr="00D7585E">
        <w:trPr>
          <w:cantSplit/>
          <w:jc w:val="center"/>
        </w:trPr>
        <w:tc>
          <w:tcPr>
            <w:tcW w:w="3238" w:type="dxa"/>
            <w:vMerge w:val="restart"/>
            <w:tcBorders>
              <w:top w:val="nil"/>
              <w:left w:val="single" w:sz="6" w:space="0" w:color="000000"/>
              <w:bottom w:val="single" w:sz="2" w:space="0" w:color="000000"/>
              <w:right w:val="nil"/>
            </w:tcBorders>
            <w:shd w:val="clear" w:color="auto" w:fill="E7E6E6" w:themeFill="background2"/>
            <w:tcMar>
              <w:left w:w="60" w:type="dxa"/>
              <w:right w:w="60" w:type="dxa"/>
            </w:tcMar>
          </w:tcPr>
          <w:p w14:paraId="366D1F88" w14:textId="77777777" w:rsidR="008926FE" w:rsidRDefault="008926FE" w:rsidP="00E12EF1">
            <w:pPr>
              <w:keepNext/>
              <w:adjustRightInd w:val="0"/>
              <w:spacing w:before="60" w:after="60"/>
              <w:rPr>
                <w:b/>
                <w:bCs/>
                <w:color w:val="000000"/>
              </w:rPr>
            </w:pPr>
            <w:r>
              <w:rPr>
                <w:b/>
                <w:bCs/>
                <w:color w:val="000000"/>
              </w:rPr>
              <w:lastRenderedPageBreak/>
              <w:t>Task 2: Instructional Leadership for a Professional Learning Culture</w:t>
            </w: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135F87D7" w14:textId="77777777" w:rsidR="008926FE" w:rsidRDefault="008926FE" w:rsidP="00E12EF1">
            <w:pPr>
              <w:keepNext/>
              <w:adjustRightInd w:val="0"/>
              <w:spacing w:before="60" w:after="60"/>
              <w:rPr>
                <w:b/>
                <w:bCs/>
                <w:color w:val="000000"/>
              </w:rPr>
            </w:pPr>
            <w:r>
              <w:rPr>
                <w:b/>
                <w:bCs/>
                <w:color w:val="000000"/>
              </w:rPr>
              <w:t>Rubric 2a: Plan to Facilitate Group Learning</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2EAF801" w14:textId="77777777" w:rsidR="008926FE" w:rsidRDefault="008926FE" w:rsidP="00E12EF1">
            <w:pPr>
              <w:keepNext/>
              <w:adjustRightInd w:val="0"/>
              <w:spacing w:before="60" w:after="60"/>
              <w:rPr>
                <w:b/>
                <w:bCs/>
                <w:color w:val="000000"/>
              </w:rPr>
            </w:pPr>
            <w:r>
              <w:rPr>
                <w:b/>
                <w:bCs/>
                <w:color w:val="000000"/>
              </w:rPr>
              <w:t>Indicator 2a1: Group identification and group forma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392159" w14:textId="77777777" w:rsidR="008926FE" w:rsidRDefault="008926FE" w:rsidP="00E12EF1">
            <w:pPr>
              <w:keepNext/>
              <w:adjustRightInd w:val="0"/>
              <w:spacing w:before="60" w:after="60"/>
              <w:jc w:val="right"/>
              <w:rPr>
                <w:color w:val="000000"/>
              </w:rPr>
            </w:pPr>
            <w:r>
              <w:rPr>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C104C8" w14:textId="77777777" w:rsidR="008926FE" w:rsidRDefault="008926FE" w:rsidP="00E12EF1">
            <w:pPr>
              <w:keepNext/>
              <w:adjustRightInd w:val="0"/>
              <w:spacing w:before="60" w:after="60"/>
              <w:jc w:val="right"/>
              <w:rPr>
                <w:color w:val="000000"/>
              </w:rPr>
            </w:pPr>
            <w:r>
              <w:rPr>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E1685C" w14:textId="77777777" w:rsidR="008926FE" w:rsidRDefault="008926FE" w:rsidP="00E12EF1">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6D8D6D"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BD7801C" w14:textId="77777777" w:rsidR="008926FE" w:rsidRDefault="008926FE" w:rsidP="00E12EF1">
            <w:pPr>
              <w:keepNext/>
              <w:adjustRightInd w:val="0"/>
              <w:spacing w:before="60" w:after="60"/>
              <w:jc w:val="right"/>
              <w:rPr>
                <w:color w:val="000000"/>
              </w:rPr>
            </w:pPr>
            <w:r>
              <w:rPr>
                <w:color w:val="000000"/>
              </w:rPr>
              <w:t>4.00</w:t>
            </w:r>
          </w:p>
        </w:tc>
      </w:tr>
      <w:tr w:rsidR="008926FE" w14:paraId="523A00FD"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48DD235"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5FC60F9F"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C5234D5" w14:textId="77777777" w:rsidR="008926FE" w:rsidRDefault="008926FE" w:rsidP="00E12EF1">
            <w:pPr>
              <w:keepNext/>
              <w:adjustRightInd w:val="0"/>
              <w:spacing w:before="60" w:after="60"/>
              <w:rPr>
                <w:b/>
                <w:bCs/>
                <w:color w:val="000000"/>
              </w:rPr>
            </w:pPr>
            <w:r>
              <w:rPr>
                <w:b/>
                <w:bCs/>
                <w:color w:val="000000"/>
              </w:rPr>
              <w:t>Indicator 2a2: Group learning pla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C1A2B4" w14:textId="77777777" w:rsidR="008926FE" w:rsidRDefault="008926FE" w:rsidP="00E12EF1">
            <w:pPr>
              <w:keepNext/>
              <w:adjustRightInd w:val="0"/>
              <w:spacing w:before="60" w:after="60"/>
              <w:jc w:val="right"/>
              <w:rPr>
                <w:color w:val="000000"/>
              </w:rPr>
            </w:pPr>
            <w:r>
              <w:rPr>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8B8645" w14:textId="77777777" w:rsidR="008926FE" w:rsidRDefault="008926FE" w:rsidP="00E12EF1">
            <w:pPr>
              <w:keepNext/>
              <w:adjustRightInd w:val="0"/>
              <w:spacing w:before="60" w:after="60"/>
              <w:jc w:val="right"/>
              <w:rPr>
                <w:color w:val="000000"/>
              </w:rPr>
            </w:pPr>
            <w:r>
              <w:rPr>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AAC55C" w14:textId="77777777" w:rsidR="008926FE" w:rsidRDefault="008926FE" w:rsidP="00E12EF1">
            <w:pPr>
              <w:keepNext/>
              <w:adjustRightInd w:val="0"/>
              <w:spacing w:before="60" w:after="60"/>
              <w:jc w:val="right"/>
              <w:rPr>
                <w:color w:val="000000"/>
              </w:rPr>
            </w:pPr>
            <w:r>
              <w:rPr>
                <w:color w:val="000000"/>
              </w:rPr>
              <w:t>0.3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62080E"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3DBCC50" w14:textId="77777777" w:rsidR="008926FE" w:rsidRDefault="008926FE" w:rsidP="00E12EF1">
            <w:pPr>
              <w:keepNext/>
              <w:adjustRightInd w:val="0"/>
              <w:spacing w:before="60" w:after="60"/>
              <w:jc w:val="right"/>
              <w:rPr>
                <w:color w:val="000000"/>
              </w:rPr>
            </w:pPr>
            <w:r>
              <w:rPr>
                <w:color w:val="000000"/>
              </w:rPr>
              <w:t>4.00</w:t>
            </w:r>
          </w:p>
        </w:tc>
      </w:tr>
      <w:tr w:rsidR="008926FE" w14:paraId="2829E0BD"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1644C15B"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66BA728F" w14:textId="77777777" w:rsidR="008926FE" w:rsidRDefault="008926FE" w:rsidP="00E12EF1">
            <w:pPr>
              <w:keepNext/>
              <w:adjustRightInd w:val="0"/>
              <w:spacing w:before="60" w:after="60"/>
              <w:rPr>
                <w:b/>
                <w:bCs/>
                <w:color w:val="000000"/>
              </w:rPr>
            </w:pPr>
            <w:r>
              <w:rPr>
                <w:b/>
                <w:bCs/>
                <w:color w:val="000000"/>
              </w:rPr>
              <w:t>Rubric 2b: Enact a Professional Learning Culture to Support Team Learning</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9C9C220" w14:textId="77777777" w:rsidR="008926FE" w:rsidRDefault="008926FE" w:rsidP="00E12EF1">
            <w:pPr>
              <w:keepNext/>
              <w:adjustRightInd w:val="0"/>
              <w:spacing w:before="60" w:after="60"/>
              <w:rPr>
                <w:b/>
                <w:bCs/>
                <w:color w:val="000000"/>
              </w:rPr>
            </w:pPr>
            <w:r>
              <w:rPr>
                <w:b/>
                <w:bCs/>
                <w:color w:val="000000"/>
              </w:rPr>
              <w:t>Indicator 2b1: Group proces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2907DC" w14:textId="77777777" w:rsidR="008926FE" w:rsidRDefault="008926FE" w:rsidP="00E12EF1">
            <w:pPr>
              <w:keepNext/>
              <w:adjustRightInd w:val="0"/>
              <w:spacing w:before="60" w:after="60"/>
              <w:jc w:val="right"/>
              <w:rPr>
                <w:color w:val="000000"/>
              </w:rPr>
            </w:pPr>
            <w:r>
              <w:rPr>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1F72A3" w14:textId="77777777" w:rsidR="008926FE" w:rsidRDefault="008926FE" w:rsidP="00E12EF1">
            <w:pPr>
              <w:keepNext/>
              <w:adjustRightInd w:val="0"/>
              <w:spacing w:before="60" w:after="60"/>
              <w:jc w:val="right"/>
              <w:rPr>
                <w:color w:val="000000"/>
              </w:rPr>
            </w:pPr>
            <w:r>
              <w:rPr>
                <w:color w:val="000000"/>
              </w:rPr>
              <w:t>3.0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7DD0D3" w14:textId="77777777" w:rsidR="008926FE" w:rsidRDefault="008926FE" w:rsidP="00E12EF1">
            <w:pPr>
              <w:keepNext/>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C10101"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502862" w14:textId="77777777" w:rsidR="008926FE" w:rsidRDefault="008926FE" w:rsidP="00E12EF1">
            <w:pPr>
              <w:keepNext/>
              <w:adjustRightInd w:val="0"/>
              <w:spacing w:before="60" w:after="60"/>
              <w:jc w:val="right"/>
              <w:rPr>
                <w:color w:val="000000"/>
              </w:rPr>
            </w:pPr>
            <w:r>
              <w:rPr>
                <w:color w:val="000000"/>
              </w:rPr>
              <w:t>4.00</w:t>
            </w:r>
          </w:p>
        </w:tc>
      </w:tr>
      <w:tr w:rsidR="008926FE" w14:paraId="74FAC044"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699F81C8"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2742CEAB"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8FF3702" w14:textId="77777777" w:rsidR="008926FE" w:rsidRDefault="008926FE" w:rsidP="00E12EF1">
            <w:pPr>
              <w:keepNext/>
              <w:adjustRightInd w:val="0"/>
              <w:spacing w:before="60" w:after="60"/>
              <w:rPr>
                <w:b/>
                <w:bCs/>
                <w:color w:val="000000"/>
              </w:rPr>
            </w:pPr>
            <w:r>
              <w:rPr>
                <w:b/>
                <w:bCs/>
                <w:color w:val="000000"/>
              </w:rPr>
              <w:t>Indicator 2b2: Group learning and wor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EE2D1C" w14:textId="77777777" w:rsidR="008926FE" w:rsidRDefault="008926FE" w:rsidP="00E12EF1">
            <w:pPr>
              <w:keepNext/>
              <w:adjustRightInd w:val="0"/>
              <w:spacing w:before="60" w:after="60"/>
              <w:jc w:val="right"/>
              <w:rPr>
                <w:color w:val="000000"/>
              </w:rPr>
            </w:pPr>
            <w:r>
              <w:rPr>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45356F" w14:textId="77777777" w:rsidR="008926FE" w:rsidRDefault="008926FE" w:rsidP="00E12EF1">
            <w:pPr>
              <w:keepNext/>
              <w:adjustRightInd w:val="0"/>
              <w:spacing w:before="60" w:after="60"/>
              <w:jc w:val="right"/>
              <w:rPr>
                <w:color w:val="000000"/>
              </w:rPr>
            </w:pPr>
            <w:r>
              <w:rPr>
                <w:color w:val="000000"/>
              </w:rPr>
              <w:t>2.8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1FA7E2" w14:textId="77777777" w:rsidR="008926FE" w:rsidRDefault="008926FE" w:rsidP="00E12EF1">
            <w:pPr>
              <w:keepNext/>
              <w:adjustRightInd w:val="0"/>
              <w:spacing w:before="60" w:after="60"/>
              <w:jc w:val="right"/>
              <w:rPr>
                <w:color w:val="000000"/>
              </w:rPr>
            </w:pPr>
            <w:r>
              <w:rPr>
                <w:color w:val="000000"/>
              </w:rPr>
              <w:t>0.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7881A9"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6131434" w14:textId="77777777" w:rsidR="008926FE" w:rsidRDefault="008926FE" w:rsidP="00E12EF1">
            <w:pPr>
              <w:keepNext/>
              <w:adjustRightInd w:val="0"/>
              <w:spacing w:before="60" w:after="60"/>
              <w:jc w:val="right"/>
              <w:rPr>
                <w:color w:val="000000"/>
              </w:rPr>
            </w:pPr>
            <w:r>
              <w:rPr>
                <w:color w:val="000000"/>
              </w:rPr>
              <w:t>4.00</w:t>
            </w:r>
          </w:p>
        </w:tc>
      </w:tr>
      <w:tr w:rsidR="008926FE" w14:paraId="6896092F"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2AEE571"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1AA4F9E4" w14:textId="77777777" w:rsidR="008926FE" w:rsidRDefault="008926FE" w:rsidP="00E12EF1">
            <w:pPr>
              <w:keepNext/>
              <w:adjustRightInd w:val="0"/>
              <w:spacing w:before="60" w:after="60"/>
              <w:rPr>
                <w:b/>
                <w:bCs/>
                <w:color w:val="000000"/>
              </w:rPr>
            </w:pPr>
            <w:r>
              <w:rPr>
                <w:b/>
                <w:bCs/>
                <w:color w:val="000000"/>
              </w:rPr>
              <w:t>Rubric 2c: Assess Team Learning to Improve Ongoing Group Learning</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6137180" w14:textId="77777777" w:rsidR="008926FE" w:rsidRDefault="008926FE" w:rsidP="00E12EF1">
            <w:pPr>
              <w:keepNext/>
              <w:adjustRightInd w:val="0"/>
              <w:spacing w:before="60" w:after="60"/>
              <w:rPr>
                <w:b/>
                <w:bCs/>
                <w:color w:val="000000"/>
              </w:rPr>
            </w:pPr>
            <w:r>
              <w:rPr>
                <w:b/>
                <w:bCs/>
                <w:color w:val="000000"/>
              </w:rPr>
              <w:t>Indicator 2c1: Assessment of group process and group wor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F614E3" w14:textId="77777777" w:rsidR="008926FE" w:rsidRDefault="008926FE" w:rsidP="00E12EF1">
            <w:pPr>
              <w:keepNext/>
              <w:adjustRightInd w:val="0"/>
              <w:spacing w:before="60" w:after="60"/>
              <w:jc w:val="right"/>
              <w:rPr>
                <w:color w:val="000000"/>
              </w:rPr>
            </w:pPr>
            <w:r>
              <w:rPr>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8C3D0D" w14:textId="77777777" w:rsidR="008926FE" w:rsidRDefault="008926FE" w:rsidP="00E12EF1">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0F0DD6" w14:textId="77777777" w:rsidR="008926FE" w:rsidRDefault="008926FE" w:rsidP="00E12EF1">
            <w:pPr>
              <w:keepNext/>
              <w:adjustRightInd w:val="0"/>
              <w:spacing w:before="60" w:after="60"/>
              <w:jc w:val="right"/>
              <w:rPr>
                <w:color w:val="000000"/>
              </w:rPr>
            </w:pPr>
            <w:r>
              <w:rPr>
                <w:color w:val="000000"/>
              </w:rPr>
              <w:t>0.4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92BD15"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46CAF83" w14:textId="77777777" w:rsidR="008926FE" w:rsidRDefault="008926FE" w:rsidP="00E12EF1">
            <w:pPr>
              <w:keepNext/>
              <w:adjustRightInd w:val="0"/>
              <w:spacing w:before="60" w:after="60"/>
              <w:jc w:val="right"/>
              <w:rPr>
                <w:color w:val="000000"/>
              </w:rPr>
            </w:pPr>
            <w:r>
              <w:rPr>
                <w:color w:val="000000"/>
              </w:rPr>
              <w:t>4.00</w:t>
            </w:r>
          </w:p>
        </w:tc>
      </w:tr>
      <w:tr w:rsidR="008926FE" w14:paraId="09E14CED"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EEB2CAF" w14:textId="77777777" w:rsidR="008926FE" w:rsidRDefault="008926FE" w:rsidP="00E12EF1">
            <w:pPr>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7F1E22E4" w14:textId="77777777" w:rsidR="008926FE" w:rsidRDefault="008926FE" w:rsidP="00E12EF1">
            <w:pPr>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22D858E" w14:textId="77777777" w:rsidR="008926FE" w:rsidRDefault="008926FE" w:rsidP="00E12EF1">
            <w:pPr>
              <w:adjustRightInd w:val="0"/>
              <w:spacing w:before="60" w:after="60"/>
              <w:rPr>
                <w:b/>
                <w:bCs/>
                <w:color w:val="000000"/>
              </w:rPr>
            </w:pPr>
            <w:r>
              <w:rPr>
                <w:b/>
                <w:bCs/>
                <w:color w:val="000000"/>
              </w:rPr>
              <w:t>Indicator 2c2: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6974D2" w14:textId="77777777" w:rsidR="008926FE" w:rsidRDefault="008926FE" w:rsidP="00E12EF1">
            <w:pPr>
              <w:adjustRightInd w:val="0"/>
              <w:spacing w:before="60" w:after="60"/>
              <w:jc w:val="right"/>
              <w:rPr>
                <w:color w:val="000000"/>
              </w:rPr>
            </w:pPr>
            <w:r>
              <w:rPr>
                <w:color w:val="000000"/>
              </w:rPr>
              <w:t>34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B38D21" w14:textId="77777777" w:rsidR="008926FE" w:rsidRDefault="008926FE" w:rsidP="00E12EF1">
            <w:pPr>
              <w:adjustRightInd w:val="0"/>
              <w:spacing w:before="60" w:after="60"/>
              <w:jc w:val="right"/>
              <w:rPr>
                <w:color w:val="000000"/>
              </w:rPr>
            </w:pPr>
            <w:r>
              <w:rPr>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3A19F5" w14:textId="77777777" w:rsidR="008926FE" w:rsidRDefault="008926FE" w:rsidP="00E12EF1">
            <w:pPr>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02A638" w14:textId="77777777" w:rsidR="008926FE" w:rsidRDefault="008926FE" w:rsidP="00E12EF1">
            <w:pPr>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AAF807F" w14:textId="77777777" w:rsidR="008926FE" w:rsidRDefault="008926FE" w:rsidP="00E12EF1">
            <w:pPr>
              <w:adjustRightInd w:val="0"/>
              <w:spacing w:before="60" w:after="60"/>
              <w:jc w:val="right"/>
              <w:rPr>
                <w:color w:val="000000"/>
              </w:rPr>
            </w:pPr>
            <w:r>
              <w:rPr>
                <w:color w:val="000000"/>
              </w:rPr>
              <w:t>4.00</w:t>
            </w:r>
          </w:p>
        </w:tc>
      </w:tr>
      <w:tr w:rsidR="008926FE" w14:paraId="2159446F" w14:textId="77777777" w:rsidTr="00D7585E">
        <w:trPr>
          <w:cantSplit/>
          <w:jc w:val="center"/>
        </w:trPr>
        <w:tc>
          <w:tcPr>
            <w:tcW w:w="3238" w:type="dxa"/>
            <w:vMerge w:val="restart"/>
            <w:tcBorders>
              <w:top w:val="nil"/>
              <w:left w:val="single" w:sz="6" w:space="0" w:color="000000"/>
              <w:bottom w:val="single" w:sz="2" w:space="0" w:color="000000"/>
              <w:right w:val="nil"/>
            </w:tcBorders>
            <w:shd w:val="clear" w:color="auto" w:fill="E7E6E6" w:themeFill="background2"/>
            <w:tcMar>
              <w:left w:w="60" w:type="dxa"/>
              <w:right w:w="60" w:type="dxa"/>
            </w:tcMar>
          </w:tcPr>
          <w:p w14:paraId="2350C9D6" w14:textId="77777777" w:rsidR="008926FE" w:rsidRDefault="008926FE" w:rsidP="00E12EF1">
            <w:pPr>
              <w:keepNext/>
              <w:adjustRightInd w:val="0"/>
              <w:spacing w:before="60" w:after="60"/>
              <w:rPr>
                <w:b/>
                <w:bCs/>
                <w:color w:val="000000"/>
              </w:rPr>
            </w:pPr>
            <w:r>
              <w:rPr>
                <w:b/>
                <w:bCs/>
                <w:color w:val="000000"/>
              </w:rPr>
              <w:t>Task 3: Leadership in Observing, Assessing, and Supporting Individual Teacher Effectiveness</w:t>
            </w: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6D5BD0E2" w14:textId="77777777" w:rsidR="008926FE" w:rsidRDefault="008926FE" w:rsidP="00E12EF1">
            <w:pPr>
              <w:keepNext/>
              <w:adjustRightInd w:val="0"/>
              <w:spacing w:before="60" w:after="60"/>
              <w:rPr>
                <w:b/>
                <w:bCs/>
                <w:color w:val="000000"/>
              </w:rPr>
            </w:pPr>
            <w:r>
              <w:rPr>
                <w:b/>
                <w:bCs/>
                <w:color w:val="000000"/>
              </w:rPr>
              <w:t>Rubric 3a: Plan</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6696C81" w14:textId="77777777" w:rsidR="008926FE" w:rsidRDefault="008926FE" w:rsidP="00E12EF1">
            <w:pPr>
              <w:keepNext/>
              <w:adjustRightInd w:val="0"/>
              <w:spacing w:before="60" w:after="60"/>
              <w:rPr>
                <w:b/>
                <w:bCs/>
                <w:color w:val="000000"/>
              </w:rPr>
            </w:pPr>
            <w:r>
              <w:rPr>
                <w:b/>
                <w:bCs/>
                <w:color w:val="000000"/>
              </w:rPr>
              <w:t>Indicator 3a1: Observation focus selec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747B30"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A6B0B0" w14:textId="77777777" w:rsidR="008926FE" w:rsidRDefault="008926FE" w:rsidP="00E12EF1">
            <w:pPr>
              <w:keepNext/>
              <w:adjustRightInd w:val="0"/>
              <w:spacing w:before="60" w:after="60"/>
              <w:jc w:val="right"/>
              <w:rPr>
                <w:color w:val="000000"/>
              </w:rPr>
            </w:pPr>
            <w:r>
              <w:rPr>
                <w:color w:val="000000"/>
              </w:rPr>
              <w:t>3.0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D51805" w14:textId="77777777" w:rsidR="008926FE" w:rsidRDefault="008926FE" w:rsidP="00E12EF1">
            <w:pPr>
              <w:keepNext/>
              <w:adjustRightInd w:val="0"/>
              <w:spacing w:before="60" w:after="60"/>
              <w:jc w:val="right"/>
              <w:rPr>
                <w:color w:val="000000"/>
              </w:rPr>
            </w:pPr>
            <w:r>
              <w:rPr>
                <w:color w:val="000000"/>
              </w:rPr>
              <w:t>0.4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07479D"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533D08" w14:textId="77777777" w:rsidR="008926FE" w:rsidRDefault="008926FE" w:rsidP="00E12EF1">
            <w:pPr>
              <w:keepNext/>
              <w:adjustRightInd w:val="0"/>
              <w:spacing w:before="60" w:after="60"/>
              <w:jc w:val="right"/>
              <w:rPr>
                <w:color w:val="000000"/>
              </w:rPr>
            </w:pPr>
            <w:r>
              <w:rPr>
                <w:color w:val="000000"/>
              </w:rPr>
              <w:t>4.00</w:t>
            </w:r>
          </w:p>
        </w:tc>
      </w:tr>
      <w:tr w:rsidR="008926FE" w14:paraId="16DAEE3A"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78A318C8"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23FAB548"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409521D" w14:textId="77777777" w:rsidR="008926FE" w:rsidRDefault="008926FE" w:rsidP="00E12EF1">
            <w:pPr>
              <w:keepNext/>
              <w:adjustRightInd w:val="0"/>
              <w:spacing w:before="60" w:after="60"/>
              <w:rPr>
                <w:b/>
                <w:bCs/>
                <w:color w:val="000000"/>
              </w:rPr>
            </w:pPr>
            <w:r>
              <w:rPr>
                <w:b/>
                <w:bCs/>
                <w:color w:val="000000"/>
              </w:rPr>
              <w:t>Indicator 3a2: Pre-observation meet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9FFCE6"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B5DFA5" w14:textId="77777777" w:rsidR="008926FE" w:rsidRDefault="008926FE" w:rsidP="00E12EF1">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51797D" w14:textId="77777777" w:rsidR="008926FE" w:rsidRDefault="008926FE" w:rsidP="00E12EF1">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AE5AE6"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E1DCA7" w14:textId="77777777" w:rsidR="008926FE" w:rsidRDefault="008926FE" w:rsidP="00E12EF1">
            <w:pPr>
              <w:keepNext/>
              <w:adjustRightInd w:val="0"/>
              <w:spacing w:before="60" w:after="60"/>
              <w:jc w:val="right"/>
              <w:rPr>
                <w:color w:val="000000"/>
              </w:rPr>
            </w:pPr>
            <w:r>
              <w:rPr>
                <w:color w:val="000000"/>
              </w:rPr>
              <w:t>4.00</w:t>
            </w:r>
          </w:p>
        </w:tc>
      </w:tr>
      <w:tr w:rsidR="008926FE" w14:paraId="03374047"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67F1EEC6"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47621B9D" w14:textId="77777777" w:rsidR="008926FE" w:rsidRDefault="008926FE" w:rsidP="00E12EF1">
            <w:pPr>
              <w:keepNext/>
              <w:adjustRightInd w:val="0"/>
              <w:spacing w:before="60" w:after="60"/>
              <w:rPr>
                <w:b/>
                <w:bCs/>
                <w:color w:val="000000"/>
              </w:rPr>
            </w:pPr>
            <w:r>
              <w:rPr>
                <w:b/>
                <w:bCs/>
                <w:color w:val="000000"/>
              </w:rPr>
              <w:t>Rubric 3b: Conduct the Observation</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9CA2F47" w14:textId="77777777" w:rsidR="008926FE" w:rsidRDefault="008926FE" w:rsidP="00E12EF1">
            <w:pPr>
              <w:keepNext/>
              <w:adjustRightInd w:val="0"/>
              <w:spacing w:before="60" w:after="60"/>
              <w:rPr>
                <w:b/>
                <w:bCs/>
                <w:color w:val="000000"/>
              </w:rPr>
            </w:pPr>
            <w:r>
              <w:rPr>
                <w:b/>
                <w:bCs/>
                <w:color w:val="000000"/>
              </w:rPr>
              <w:t>Indicator 3b1: Use and application of teacher observation rubric</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847714"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934A1" w14:textId="77777777" w:rsidR="008926FE" w:rsidRDefault="008926FE" w:rsidP="00E12EF1">
            <w:pPr>
              <w:keepNext/>
              <w:adjustRightInd w:val="0"/>
              <w:spacing w:before="60" w:after="60"/>
              <w:jc w:val="right"/>
              <w:rPr>
                <w:color w:val="000000"/>
              </w:rPr>
            </w:pPr>
            <w:r>
              <w:rPr>
                <w:color w:val="000000"/>
              </w:rPr>
              <w:t>3.0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C4A96E" w14:textId="77777777" w:rsidR="008926FE" w:rsidRDefault="008926FE" w:rsidP="00E12EF1">
            <w:pPr>
              <w:keepNext/>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A4A97E"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E072585" w14:textId="77777777" w:rsidR="008926FE" w:rsidRDefault="008926FE" w:rsidP="00E12EF1">
            <w:pPr>
              <w:keepNext/>
              <w:adjustRightInd w:val="0"/>
              <w:spacing w:before="60" w:after="60"/>
              <w:jc w:val="right"/>
              <w:rPr>
                <w:color w:val="000000"/>
              </w:rPr>
            </w:pPr>
            <w:r>
              <w:rPr>
                <w:color w:val="000000"/>
              </w:rPr>
              <w:t>4.00</w:t>
            </w:r>
          </w:p>
        </w:tc>
      </w:tr>
      <w:tr w:rsidR="008926FE" w14:paraId="5EF49AAF"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79A998EA"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7A5C40E4"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03273B9" w14:textId="77777777" w:rsidR="008926FE" w:rsidRDefault="008926FE" w:rsidP="00E12EF1">
            <w:pPr>
              <w:keepNext/>
              <w:adjustRightInd w:val="0"/>
              <w:spacing w:before="60" w:after="60"/>
              <w:rPr>
                <w:b/>
                <w:bCs/>
                <w:color w:val="000000"/>
              </w:rPr>
            </w:pPr>
            <w:r>
              <w:rPr>
                <w:b/>
                <w:bCs/>
                <w:color w:val="000000"/>
              </w:rPr>
              <w:t>Indicator 3b2: Description of observation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8E54A6"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525957" w14:textId="77777777" w:rsidR="008926FE" w:rsidRDefault="008926FE" w:rsidP="00E12EF1">
            <w:pPr>
              <w:keepNext/>
              <w:adjustRightInd w:val="0"/>
              <w:spacing w:before="60" w:after="60"/>
              <w:jc w:val="right"/>
              <w:rPr>
                <w:color w:val="000000"/>
              </w:rPr>
            </w:pPr>
            <w:r>
              <w:rPr>
                <w:color w:val="000000"/>
              </w:rPr>
              <w:t>3.0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3A542A" w14:textId="77777777" w:rsidR="008926FE" w:rsidRDefault="008926FE" w:rsidP="00E12EF1">
            <w:pPr>
              <w:keepNext/>
              <w:adjustRightInd w:val="0"/>
              <w:spacing w:before="60" w:after="60"/>
              <w:jc w:val="right"/>
              <w:rPr>
                <w:color w:val="000000"/>
              </w:rPr>
            </w:pPr>
            <w:r>
              <w:rPr>
                <w:color w:val="000000"/>
              </w:rPr>
              <w:t>0.2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BBCF4F"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0CF3DF" w14:textId="77777777" w:rsidR="008926FE" w:rsidRDefault="008926FE" w:rsidP="00E12EF1">
            <w:pPr>
              <w:keepNext/>
              <w:adjustRightInd w:val="0"/>
              <w:spacing w:before="60" w:after="60"/>
              <w:jc w:val="right"/>
              <w:rPr>
                <w:color w:val="000000"/>
              </w:rPr>
            </w:pPr>
            <w:r>
              <w:rPr>
                <w:color w:val="000000"/>
              </w:rPr>
              <w:t>4.00</w:t>
            </w:r>
          </w:p>
        </w:tc>
      </w:tr>
      <w:tr w:rsidR="008926FE" w14:paraId="02CDFA00"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68DF2255"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53351342" w14:textId="77777777" w:rsidR="008926FE" w:rsidRDefault="008926FE" w:rsidP="00E12EF1">
            <w:pPr>
              <w:keepNext/>
              <w:adjustRightInd w:val="0"/>
              <w:spacing w:before="60" w:after="60"/>
              <w:rPr>
                <w:b/>
                <w:bCs/>
                <w:color w:val="000000"/>
              </w:rPr>
            </w:pPr>
            <w:r>
              <w:rPr>
                <w:b/>
                <w:bCs/>
                <w:color w:val="000000"/>
              </w:rPr>
              <w:t>Rubric 3c: Provide Feedback and Suggest Support</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3630B8E6" w14:textId="77777777" w:rsidR="008926FE" w:rsidRDefault="008926FE" w:rsidP="00E12EF1">
            <w:pPr>
              <w:keepNext/>
              <w:adjustRightInd w:val="0"/>
              <w:spacing w:before="60" w:after="60"/>
              <w:rPr>
                <w:b/>
                <w:bCs/>
                <w:color w:val="000000"/>
              </w:rPr>
            </w:pPr>
            <w:r>
              <w:rPr>
                <w:b/>
                <w:bCs/>
                <w:color w:val="000000"/>
              </w:rPr>
              <w:t>Indicator 3c1: Feedback cont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3214F1"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5A1CAB" w14:textId="77777777" w:rsidR="008926FE" w:rsidRDefault="008926FE" w:rsidP="00E12EF1">
            <w:pPr>
              <w:keepNext/>
              <w:adjustRightInd w:val="0"/>
              <w:spacing w:before="60" w:after="60"/>
              <w:jc w:val="right"/>
              <w:rPr>
                <w:color w:val="000000"/>
              </w:rPr>
            </w:pPr>
            <w:r>
              <w:rPr>
                <w:color w:val="000000"/>
              </w:rPr>
              <w:t>3.0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0AB205" w14:textId="77777777" w:rsidR="008926FE" w:rsidRDefault="008926FE" w:rsidP="00E12EF1">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5C6B37" w14:textId="77777777" w:rsidR="008926FE" w:rsidRDefault="008926FE" w:rsidP="00E12EF1">
            <w:pPr>
              <w:keepNext/>
              <w:adjustRightInd w:val="0"/>
              <w:spacing w:before="60" w:after="60"/>
              <w:jc w:val="right"/>
              <w:rPr>
                <w:color w:val="000000"/>
              </w:rPr>
            </w:pPr>
            <w:r>
              <w:rPr>
                <w:color w:val="000000"/>
              </w:rPr>
              <w:t>2.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8A117F" w14:textId="77777777" w:rsidR="008926FE" w:rsidRDefault="008926FE" w:rsidP="00E12EF1">
            <w:pPr>
              <w:keepNext/>
              <w:adjustRightInd w:val="0"/>
              <w:spacing w:before="60" w:after="60"/>
              <w:jc w:val="right"/>
              <w:rPr>
                <w:color w:val="000000"/>
              </w:rPr>
            </w:pPr>
            <w:r>
              <w:rPr>
                <w:color w:val="000000"/>
              </w:rPr>
              <w:t>4.00</w:t>
            </w:r>
          </w:p>
        </w:tc>
      </w:tr>
      <w:tr w:rsidR="008926FE" w14:paraId="5158DF0C"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32FC82B4"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1C2F0FC8"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47D34B6" w14:textId="77777777" w:rsidR="008926FE" w:rsidRDefault="008926FE" w:rsidP="00E12EF1">
            <w:pPr>
              <w:keepNext/>
              <w:adjustRightInd w:val="0"/>
              <w:spacing w:before="60" w:after="60"/>
              <w:rPr>
                <w:b/>
                <w:bCs/>
                <w:color w:val="000000"/>
              </w:rPr>
            </w:pPr>
            <w:r>
              <w:rPr>
                <w:b/>
                <w:bCs/>
                <w:color w:val="000000"/>
              </w:rPr>
              <w:t>Indicator 3c2: Rapport and teacher engag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5C07C7"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A33914" w14:textId="77777777" w:rsidR="008926FE" w:rsidRDefault="008926FE" w:rsidP="00E12EF1">
            <w:pPr>
              <w:keepNext/>
              <w:adjustRightInd w:val="0"/>
              <w:spacing w:before="60" w:after="60"/>
              <w:jc w:val="right"/>
              <w:rPr>
                <w:color w:val="000000"/>
              </w:rPr>
            </w:pPr>
            <w:r>
              <w:rPr>
                <w:color w:val="000000"/>
              </w:rPr>
              <w:t>3.1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D1A1A9" w14:textId="77777777" w:rsidR="008926FE" w:rsidRDefault="008926FE" w:rsidP="00E12EF1">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33B1BB"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360489" w14:textId="77777777" w:rsidR="008926FE" w:rsidRDefault="008926FE" w:rsidP="00E12EF1">
            <w:pPr>
              <w:keepNext/>
              <w:adjustRightInd w:val="0"/>
              <w:spacing w:before="60" w:after="60"/>
              <w:jc w:val="right"/>
              <w:rPr>
                <w:color w:val="000000"/>
              </w:rPr>
            </w:pPr>
            <w:r>
              <w:rPr>
                <w:color w:val="000000"/>
              </w:rPr>
              <w:t>4.00</w:t>
            </w:r>
          </w:p>
        </w:tc>
      </w:tr>
      <w:tr w:rsidR="008926FE" w14:paraId="7B026B8F"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5971C30C"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7C548E94"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52EEC132" w14:textId="77777777" w:rsidR="008926FE" w:rsidRDefault="008926FE" w:rsidP="00E12EF1">
            <w:pPr>
              <w:keepNext/>
              <w:adjustRightInd w:val="0"/>
              <w:spacing w:before="60" w:after="60"/>
              <w:rPr>
                <w:b/>
                <w:bCs/>
                <w:color w:val="000000"/>
              </w:rPr>
            </w:pPr>
            <w:r>
              <w:rPr>
                <w:b/>
                <w:bCs/>
                <w:color w:val="000000"/>
              </w:rPr>
              <w:t>Indicator 3c3: Teacher develop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7677B4" w14:textId="77777777" w:rsidR="008926FE" w:rsidRDefault="008926FE" w:rsidP="00E12EF1">
            <w:pPr>
              <w:keepNext/>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DAF461" w14:textId="77777777" w:rsidR="008926FE" w:rsidRDefault="008926FE" w:rsidP="00E12EF1">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DE0BBA" w14:textId="77777777" w:rsidR="008926FE" w:rsidRDefault="008926FE" w:rsidP="00E12EF1">
            <w:pPr>
              <w:keepNext/>
              <w:adjustRightInd w:val="0"/>
              <w:spacing w:before="60" w:after="60"/>
              <w:jc w:val="right"/>
              <w:rPr>
                <w:color w:val="000000"/>
              </w:rPr>
            </w:pPr>
            <w:r>
              <w:rPr>
                <w:color w:val="000000"/>
              </w:rPr>
              <w:t>0.3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7493EC" w14:textId="77777777" w:rsidR="008926FE" w:rsidRDefault="008926FE" w:rsidP="00E12EF1">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D5B84CC" w14:textId="77777777" w:rsidR="008926FE" w:rsidRDefault="008926FE" w:rsidP="00E12EF1">
            <w:pPr>
              <w:keepNext/>
              <w:adjustRightInd w:val="0"/>
              <w:spacing w:before="60" w:after="60"/>
              <w:jc w:val="right"/>
              <w:rPr>
                <w:color w:val="000000"/>
              </w:rPr>
            </w:pPr>
            <w:r>
              <w:rPr>
                <w:color w:val="000000"/>
              </w:rPr>
              <w:t>4.00</w:t>
            </w:r>
          </w:p>
        </w:tc>
      </w:tr>
      <w:tr w:rsidR="008926FE" w14:paraId="5914F0F0" w14:textId="77777777" w:rsidTr="00D7585E">
        <w:trPr>
          <w:cantSplit/>
          <w:jc w:val="center"/>
        </w:trPr>
        <w:tc>
          <w:tcPr>
            <w:tcW w:w="3238" w:type="dxa"/>
            <w:vMerge/>
            <w:tcBorders>
              <w:top w:val="nil"/>
              <w:left w:val="single" w:sz="6" w:space="0" w:color="000000"/>
              <w:bottom w:val="single" w:sz="2" w:space="0" w:color="000000"/>
              <w:right w:val="nil"/>
            </w:tcBorders>
            <w:shd w:val="clear" w:color="auto" w:fill="E7E6E6" w:themeFill="background2"/>
            <w:tcMar>
              <w:left w:w="60" w:type="dxa"/>
              <w:right w:w="60" w:type="dxa"/>
            </w:tcMar>
          </w:tcPr>
          <w:p w14:paraId="26E54AE8" w14:textId="77777777" w:rsidR="008926FE" w:rsidRDefault="008926FE" w:rsidP="00E12EF1">
            <w:pPr>
              <w:adjustRightInd w:val="0"/>
              <w:rPr>
                <w:sz w:val="24"/>
                <w:szCs w:val="24"/>
              </w:rPr>
            </w:pPr>
          </w:p>
        </w:tc>
        <w:tc>
          <w:tcPr>
            <w:tcW w:w="421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57766CB" w14:textId="77777777" w:rsidR="008926FE" w:rsidRDefault="008926FE" w:rsidP="00E12EF1">
            <w:pPr>
              <w:adjustRightInd w:val="0"/>
              <w:spacing w:before="60" w:after="60"/>
              <w:rPr>
                <w:b/>
                <w:bCs/>
                <w:color w:val="000000"/>
              </w:rPr>
            </w:pPr>
            <w:r>
              <w:rPr>
                <w:b/>
                <w:bCs/>
                <w:color w:val="000000"/>
              </w:rPr>
              <w:t>Rubric 3d: Assess: Analyze and Identify Implications</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10AF62A6" w14:textId="77777777" w:rsidR="008926FE" w:rsidRDefault="008926FE" w:rsidP="00E12EF1">
            <w:pPr>
              <w:adjustRightInd w:val="0"/>
              <w:spacing w:before="60" w:after="60"/>
              <w:rPr>
                <w:b/>
                <w:bCs/>
                <w:color w:val="000000"/>
              </w:rPr>
            </w:pPr>
            <w:r>
              <w:rPr>
                <w:b/>
                <w:bCs/>
                <w:color w:val="000000"/>
              </w:rPr>
              <w:t>Indicator 3d1: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68392C" w14:textId="77777777" w:rsidR="008926FE" w:rsidRDefault="008926FE" w:rsidP="00E12EF1">
            <w:pPr>
              <w:adjustRightInd w:val="0"/>
              <w:spacing w:before="60" w:after="60"/>
              <w:jc w:val="right"/>
              <w:rPr>
                <w:color w:val="000000"/>
              </w:rPr>
            </w:pPr>
            <w:r>
              <w:rPr>
                <w:color w:val="000000"/>
              </w:rPr>
              <w:t>3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660FAC" w14:textId="77777777" w:rsidR="008926FE" w:rsidRDefault="008926FE" w:rsidP="00E12EF1">
            <w:pPr>
              <w:adjustRightInd w:val="0"/>
              <w:spacing w:before="60" w:after="60"/>
              <w:jc w:val="right"/>
              <w:rPr>
                <w:color w:val="000000"/>
              </w:rPr>
            </w:pPr>
            <w:r>
              <w:rPr>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74064A" w14:textId="77777777" w:rsidR="008926FE" w:rsidRDefault="008926FE" w:rsidP="00E12EF1">
            <w:pPr>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21FF54" w14:textId="77777777" w:rsidR="008926FE" w:rsidRDefault="008926FE" w:rsidP="00E12EF1">
            <w:pPr>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F4D0711" w14:textId="77777777" w:rsidR="008926FE" w:rsidRDefault="008926FE" w:rsidP="00E12EF1">
            <w:pPr>
              <w:adjustRightInd w:val="0"/>
              <w:spacing w:before="60" w:after="60"/>
              <w:jc w:val="right"/>
              <w:rPr>
                <w:color w:val="000000"/>
              </w:rPr>
            </w:pPr>
            <w:r>
              <w:rPr>
                <w:color w:val="000000"/>
              </w:rPr>
              <w:t>4.00</w:t>
            </w:r>
          </w:p>
        </w:tc>
      </w:tr>
      <w:tr w:rsidR="008926FE" w14:paraId="7AC2974D" w14:textId="77777777" w:rsidTr="00D7585E">
        <w:trPr>
          <w:cantSplit/>
          <w:jc w:val="center"/>
        </w:trPr>
        <w:tc>
          <w:tcPr>
            <w:tcW w:w="3238" w:type="dxa"/>
            <w:vMerge w:val="restart"/>
            <w:tcBorders>
              <w:top w:val="nil"/>
              <w:left w:val="single" w:sz="6" w:space="0" w:color="000000"/>
              <w:bottom w:val="single" w:sz="6" w:space="0" w:color="000000"/>
              <w:right w:val="nil"/>
            </w:tcBorders>
            <w:shd w:val="clear" w:color="auto" w:fill="E7E6E6" w:themeFill="background2"/>
            <w:tcMar>
              <w:left w:w="60" w:type="dxa"/>
              <w:right w:w="60" w:type="dxa"/>
            </w:tcMar>
          </w:tcPr>
          <w:p w14:paraId="136C1842" w14:textId="77777777" w:rsidR="008926FE" w:rsidRDefault="008926FE" w:rsidP="00E12EF1">
            <w:pPr>
              <w:keepNext/>
              <w:adjustRightInd w:val="0"/>
              <w:spacing w:before="60" w:after="60"/>
              <w:rPr>
                <w:b/>
                <w:bCs/>
                <w:color w:val="000000"/>
              </w:rPr>
            </w:pPr>
            <w:r>
              <w:rPr>
                <w:b/>
                <w:bCs/>
                <w:color w:val="000000"/>
              </w:rPr>
              <w:lastRenderedPageBreak/>
              <w:t>Task 4: Leadership for Family Engagement and Community Involvement</w:t>
            </w:r>
          </w:p>
        </w:tc>
        <w:tc>
          <w:tcPr>
            <w:tcW w:w="4217" w:type="dxa"/>
            <w:vMerge w:val="restart"/>
            <w:tcBorders>
              <w:top w:val="nil"/>
              <w:left w:val="single" w:sz="2" w:space="0" w:color="000000"/>
              <w:bottom w:val="single" w:sz="2" w:space="0" w:color="000000"/>
              <w:right w:val="nil"/>
            </w:tcBorders>
            <w:shd w:val="clear" w:color="auto" w:fill="E7E6E6" w:themeFill="background2"/>
            <w:tcMar>
              <w:left w:w="60" w:type="dxa"/>
              <w:right w:w="60" w:type="dxa"/>
            </w:tcMar>
          </w:tcPr>
          <w:p w14:paraId="34EB5320" w14:textId="77777777" w:rsidR="008926FE" w:rsidRDefault="008926FE" w:rsidP="00E12EF1">
            <w:pPr>
              <w:keepNext/>
              <w:adjustRightInd w:val="0"/>
              <w:spacing w:before="60" w:after="60"/>
              <w:rPr>
                <w:b/>
                <w:bCs/>
                <w:color w:val="000000"/>
              </w:rPr>
            </w:pPr>
            <w:r>
              <w:rPr>
                <w:b/>
                <w:bCs/>
                <w:color w:val="000000"/>
              </w:rPr>
              <w:t>Rubric 4a: Plan to Promote Family and Community Involvement</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42E0C07A" w14:textId="3641362F" w:rsidR="008926FE" w:rsidRDefault="008926FE" w:rsidP="00E12EF1">
            <w:pPr>
              <w:keepNext/>
              <w:adjustRightInd w:val="0"/>
              <w:spacing w:before="60" w:after="60"/>
              <w:rPr>
                <w:b/>
                <w:bCs/>
                <w:color w:val="000000"/>
              </w:rPr>
            </w:pPr>
            <w:r>
              <w:rPr>
                <w:b/>
                <w:bCs/>
                <w:color w:val="000000"/>
              </w:rPr>
              <w:t>Indicator 4a1: Investigation of the</w:t>
            </w:r>
            <w:r w:rsidR="00695C58">
              <w:rPr>
                <w:b/>
                <w:bCs/>
                <w:color w:val="000000"/>
              </w:rPr>
              <w:t xml:space="preserve"> </w:t>
            </w:r>
            <w:r>
              <w:rPr>
                <w:b/>
                <w:bCs/>
                <w:color w:val="000000"/>
              </w:rPr>
              <w:t>priority area</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44D798" w14:textId="77777777" w:rsidR="008926FE" w:rsidRDefault="008926FE" w:rsidP="00E12EF1">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0FC2CD" w14:textId="77777777" w:rsidR="008926FE" w:rsidRDefault="008926FE" w:rsidP="00E12EF1">
            <w:pPr>
              <w:keepNext/>
              <w:adjustRightInd w:val="0"/>
              <w:spacing w:before="60" w:after="60"/>
              <w:jc w:val="right"/>
              <w:rPr>
                <w:color w:val="000000"/>
              </w:rPr>
            </w:pPr>
            <w:r>
              <w:rPr>
                <w:color w:val="000000"/>
              </w:rPr>
              <w:t>2.7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B1117B" w14:textId="77777777" w:rsidR="008926FE" w:rsidRDefault="008926FE" w:rsidP="00E12EF1">
            <w:pPr>
              <w:keepNext/>
              <w:adjustRightInd w:val="0"/>
              <w:spacing w:before="60" w:after="60"/>
              <w:jc w:val="right"/>
              <w:rPr>
                <w:color w:val="000000"/>
              </w:rPr>
            </w:pPr>
            <w:r>
              <w:rPr>
                <w:color w:val="000000"/>
              </w:rPr>
              <w:t>0.4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F881CF"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98D224" w14:textId="77777777" w:rsidR="008926FE" w:rsidRDefault="008926FE" w:rsidP="00E12EF1">
            <w:pPr>
              <w:keepNext/>
              <w:adjustRightInd w:val="0"/>
              <w:spacing w:before="60" w:after="60"/>
              <w:jc w:val="right"/>
              <w:rPr>
                <w:color w:val="000000"/>
              </w:rPr>
            </w:pPr>
            <w:r>
              <w:rPr>
                <w:color w:val="000000"/>
              </w:rPr>
              <w:t>4.00</w:t>
            </w:r>
          </w:p>
        </w:tc>
      </w:tr>
      <w:tr w:rsidR="008926FE" w14:paraId="6F01B64E" w14:textId="77777777" w:rsidTr="00D7585E">
        <w:trPr>
          <w:cantSplit/>
          <w:jc w:val="center"/>
        </w:trPr>
        <w:tc>
          <w:tcPr>
            <w:tcW w:w="3238"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16335837"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4ACBF78B"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DE466DE" w14:textId="77777777" w:rsidR="008926FE" w:rsidRDefault="008926FE" w:rsidP="00E12EF1">
            <w:pPr>
              <w:keepNext/>
              <w:adjustRightInd w:val="0"/>
              <w:spacing w:before="60" w:after="60"/>
              <w:rPr>
                <w:b/>
                <w:bCs/>
                <w:color w:val="000000"/>
              </w:rPr>
            </w:pPr>
            <w:r>
              <w:rPr>
                <w:b/>
                <w:bCs/>
                <w:color w:val="000000"/>
              </w:rPr>
              <w:t>Indicator 4a2: Investigation of work group engag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4AFE2F" w14:textId="77777777" w:rsidR="008926FE" w:rsidRDefault="008926FE" w:rsidP="00E12EF1">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061901" w14:textId="77777777" w:rsidR="008926FE" w:rsidRDefault="008926FE" w:rsidP="00E12EF1">
            <w:pPr>
              <w:keepNext/>
              <w:adjustRightInd w:val="0"/>
              <w:spacing w:before="60" w:after="60"/>
              <w:jc w:val="right"/>
              <w:rPr>
                <w:color w:val="000000"/>
              </w:rPr>
            </w:pPr>
            <w:r>
              <w:rPr>
                <w:color w:val="000000"/>
              </w:rPr>
              <w:t>2.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FA2396" w14:textId="77777777" w:rsidR="008926FE" w:rsidRDefault="008926FE" w:rsidP="00E12EF1">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3424CE"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074E1A8" w14:textId="77777777" w:rsidR="008926FE" w:rsidRDefault="008926FE" w:rsidP="00E12EF1">
            <w:pPr>
              <w:keepNext/>
              <w:adjustRightInd w:val="0"/>
              <w:spacing w:before="60" w:after="60"/>
              <w:jc w:val="right"/>
              <w:rPr>
                <w:color w:val="000000"/>
              </w:rPr>
            </w:pPr>
            <w:r>
              <w:rPr>
                <w:color w:val="000000"/>
              </w:rPr>
              <w:t>4.00</w:t>
            </w:r>
          </w:p>
        </w:tc>
      </w:tr>
      <w:tr w:rsidR="008926FE" w14:paraId="601D1F04" w14:textId="77777777" w:rsidTr="00D7585E">
        <w:trPr>
          <w:cantSplit/>
          <w:jc w:val="center"/>
        </w:trPr>
        <w:tc>
          <w:tcPr>
            <w:tcW w:w="3238"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2FBBCB18" w14:textId="77777777" w:rsidR="008926FE" w:rsidRDefault="008926FE" w:rsidP="00E12EF1">
            <w:pPr>
              <w:keepNext/>
              <w:adjustRightInd w:val="0"/>
              <w:rPr>
                <w:sz w:val="24"/>
                <w:szCs w:val="24"/>
              </w:rPr>
            </w:pPr>
          </w:p>
        </w:tc>
        <w:tc>
          <w:tcPr>
            <w:tcW w:w="4217" w:type="dxa"/>
            <w:vMerge/>
            <w:tcBorders>
              <w:top w:val="nil"/>
              <w:left w:val="single" w:sz="2" w:space="0" w:color="000000"/>
              <w:bottom w:val="single" w:sz="2" w:space="0" w:color="000000"/>
              <w:right w:val="nil"/>
            </w:tcBorders>
            <w:shd w:val="clear" w:color="auto" w:fill="E7E6E6" w:themeFill="background2"/>
            <w:tcMar>
              <w:left w:w="60" w:type="dxa"/>
              <w:right w:w="60" w:type="dxa"/>
            </w:tcMar>
          </w:tcPr>
          <w:p w14:paraId="526B1BD4" w14:textId="77777777" w:rsidR="008926FE" w:rsidRDefault="008926FE" w:rsidP="00E12EF1">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7217721F" w14:textId="77777777" w:rsidR="008926FE" w:rsidRDefault="008926FE" w:rsidP="00E12EF1">
            <w:pPr>
              <w:keepNext/>
              <w:adjustRightInd w:val="0"/>
              <w:spacing w:before="60" w:after="60"/>
              <w:rPr>
                <w:b/>
                <w:bCs/>
                <w:color w:val="000000"/>
              </w:rPr>
            </w:pPr>
            <w:r>
              <w:rPr>
                <w:b/>
                <w:bCs/>
                <w:color w:val="000000"/>
              </w:rPr>
              <w:t>Indicator 4a3: Preparation of the plan, including strategi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8214DD" w14:textId="77777777" w:rsidR="008926FE" w:rsidRDefault="008926FE" w:rsidP="00E12EF1">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6710AB" w14:textId="77777777" w:rsidR="008926FE" w:rsidRDefault="008926FE" w:rsidP="00E12EF1">
            <w:pPr>
              <w:keepNext/>
              <w:adjustRightInd w:val="0"/>
              <w:spacing w:before="60" w:after="60"/>
              <w:jc w:val="right"/>
              <w:rPr>
                <w:color w:val="000000"/>
              </w:rPr>
            </w:pPr>
            <w:r>
              <w:rPr>
                <w:color w:val="000000"/>
              </w:rPr>
              <w:t>2.8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F7344E" w14:textId="77777777" w:rsidR="008926FE" w:rsidRDefault="008926FE" w:rsidP="00E12EF1">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9E796A"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A4BE16" w14:textId="77777777" w:rsidR="008926FE" w:rsidRDefault="008926FE" w:rsidP="00E12EF1">
            <w:pPr>
              <w:keepNext/>
              <w:adjustRightInd w:val="0"/>
              <w:spacing w:before="60" w:after="60"/>
              <w:jc w:val="right"/>
              <w:rPr>
                <w:color w:val="000000"/>
              </w:rPr>
            </w:pPr>
            <w:r>
              <w:rPr>
                <w:color w:val="000000"/>
              </w:rPr>
              <w:t>4.00</w:t>
            </w:r>
          </w:p>
        </w:tc>
      </w:tr>
      <w:tr w:rsidR="008926FE" w14:paraId="29789E63" w14:textId="77777777" w:rsidTr="00D7585E">
        <w:trPr>
          <w:cantSplit/>
          <w:jc w:val="center"/>
        </w:trPr>
        <w:tc>
          <w:tcPr>
            <w:tcW w:w="3238"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583BD22A" w14:textId="77777777" w:rsidR="008926FE" w:rsidRDefault="008926FE" w:rsidP="00E12EF1">
            <w:pPr>
              <w:keepNext/>
              <w:adjustRightInd w:val="0"/>
              <w:rPr>
                <w:sz w:val="24"/>
                <w:szCs w:val="24"/>
              </w:rPr>
            </w:pPr>
          </w:p>
        </w:tc>
        <w:tc>
          <w:tcPr>
            <w:tcW w:w="4217"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9FA7CD0" w14:textId="77777777" w:rsidR="008926FE" w:rsidRDefault="008926FE" w:rsidP="00E12EF1">
            <w:pPr>
              <w:keepNext/>
              <w:adjustRightInd w:val="0"/>
              <w:spacing w:before="60" w:after="60"/>
              <w:rPr>
                <w:b/>
                <w:bCs/>
                <w:color w:val="000000"/>
              </w:rPr>
            </w:pPr>
            <w:r>
              <w:rPr>
                <w:b/>
                <w:bCs/>
                <w:color w:val="000000"/>
              </w:rPr>
              <w:t>Rubric 4b: Implement an Engagement or Involvement Strategy</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6992EC16" w14:textId="77777777" w:rsidR="008926FE" w:rsidRDefault="008926FE" w:rsidP="00E12EF1">
            <w:pPr>
              <w:keepNext/>
              <w:adjustRightInd w:val="0"/>
              <w:spacing w:before="60" w:after="60"/>
              <w:rPr>
                <w:b/>
                <w:bCs/>
                <w:color w:val="000000"/>
              </w:rPr>
            </w:pPr>
            <w:r>
              <w:rPr>
                <w:b/>
                <w:bCs/>
                <w:color w:val="000000"/>
              </w:rPr>
              <w:t>Indicator 4b1: Implementation of the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77EE7F" w14:textId="77777777" w:rsidR="008926FE" w:rsidRDefault="008926FE" w:rsidP="00E12EF1">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054432" w14:textId="77777777" w:rsidR="008926FE" w:rsidRDefault="008926FE" w:rsidP="00E12EF1">
            <w:pPr>
              <w:keepNext/>
              <w:adjustRightInd w:val="0"/>
              <w:spacing w:before="60" w:after="60"/>
              <w:jc w:val="right"/>
              <w:rPr>
                <w:color w:val="000000"/>
              </w:rPr>
            </w:pPr>
            <w:r>
              <w:rPr>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1605A3" w14:textId="77777777" w:rsidR="008926FE" w:rsidRDefault="008926FE" w:rsidP="00E12EF1">
            <w:pPr>
              <w:keepNext/>
              <w:adjustRightInd w:val="0"/>
              <w:spacing w:before="60" w:after="60"/>
              <w:jc w:val="right"/>
              <w:rPr>
                <w:color w:val="000000"/>
              </w:rPr>
            </w:pPr>
            <w:r>
              <w:rPr>
                <w:color w:val="000000"/>
              </w:rPr>
              <w:t>0.4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E2FF08"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F5E8DF4" w14:textId="77777777" w:rsidR="008926FE" w:rsidRDefault="008926FE" w:rsidP="00E12EF1">
            <w:pPr>
              <w:keepNext/>
              <w:adjustRightInd w:val="0"/>
              <w:spacing w:before="60" w:after="60"/>
              <w:jc w:val="right"/>
              <w:rPr>
                <w:color w:val="000000"/>
              </w:rPr>
            </w:pPr>
            <w:r>
              <w:rPr>
                <w:color w:val="000000"/>
              </w:rPr>
              <w:t>4.00</w:t>
            </w:r>
          </w:p>
        </w:tc>
      </w:tr>
      <w:tr w:rsidR="008926FE" w14:paraId="031FC9A7" w14:textId="77777777" w:rsidTr="00D7585E">
        <w:trPr>
          <w:cantSplit/>
          <w:jc w:val="center"/>
        </w:trPr>
        <w:tc>
          <w:tcPr>
            <w:tcW w:w="3238"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13610027" w14:textId="77777777" w:rsidR="008926FE" w:rsidRDefault="008926FE" w:rsidP="00E12EF1">
            <w:pPr>
              <w:keepNext/>
              <w:adjustRightInd w:val="0"/>
              <w:rPr>
                <w:sz w:val="24"/>
                <w:szCs w:val="24"/>
              </w:rPr>
            </w:pPr>
          </w:p>
        </w:tc>
        <w:tc>
          <w:tcPr>
            <w:tcW w:w="4217" w:type="dxa"/>
            <w:vMerge w:val="restart"/>
            <w:tcBorders>
              <w:top w:val="nil"/>
              <w:left w:val="single" w:sz="2" w:space="0" w:color="000000"/>
              <w:bottom w:val="single" w:sz="6" w:space="0" w:color="000000"/>
              <w:right w:val="nil"/>
            </w:tcBorders>
            <w:shd w:val="clear" w:color="auto" w:fill="E7E6E6" w:themeFill="background2"/>
            <w:tcMar>
              <w:left w:w="60" w:type="dxa"/>
              <w:right w:w="60" w:type="dxa"/>
            </w:tcMar>
          </w:tcPr>
          <w:p w14:paraId="0B4F96E3" w14:textId="77777777" w:rsidR="008926FE" w:rsidRDefault="008926FE" w:rsidP="00E12EF1">
            <w:pPr>
              <w:keepNext/>
              <w:adjustRightInd w:val="0"/>
              <w:spacing w:before="60" w:after="60"/>
              <w:rPr>
                <w:b/>
                <w:bCs/>
                <w:color w:val="000000"/>
              </w:rPr>
            </w:pPr>
            <w:r>
              <w:rPr>
                <w:b/>
                <w:bCs/>
                <w:color w:val="000000"/>
              </w:rPr>
              <w:t>Rubric 4c: Analyze Feedback from Participants and Assess Leadership Skills</w:t>
            </w:r>
          </w:p>
        </w:tc>
        <w:tc>
          <w:tcPr>
            <w:tcW w:w="3820" w:type="dxa"/>
            <w:tcBorders>
              <w:top w:val="nil"/>
              <w:left w:val="single" w:sz="2" w:space="0" w:color="000000"/>
              <w:bottom w:val="single" w:sz="2" w:space="0" w:color="000000"/>
              <w:right w:val="nil"/>
            </w:tcBorders>
            <w:shd w:val="clear" w:color="auto" w:fill="E7E6E6" w:themeFill="background2"/>
            <w:tcMar>
              <w:left w:w="60" w:type="dxa"/>
              <w:right w:w="60" w:type="dxa"/>
            </w:tcMar>
          </w:tcPr>
          <w:p w14:paraId="075C3738" w14:textId="77777777" w:rsidR="008926FE" w:rsidRDefault="008926FE" w:rsidP="00E12EF1">
            <w:pPr>
              <w:keepNext/>
              <w:adjustRightInd w:val="0"/>
              <w:spacing w:before="60" w:after="60"/>
              <w:rPr>
                <w:b/>
                <w:bCs/>
                <w:color w:val="000000"/>
              </w:rPr>
            </w:pPr>
            <w:r>
              <w:rPr>
                <w:b/>
                <w:bCs/>
                <w:color w:val="000000"/>
              </w:rPr>
              <w:t>Indicator 4c1: Assessment and analysis of feedback on the family and community engagement plan and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BF0E05" w14:textId="77777777" w:rsidR="008926FE" w:rsidRDefault="008926FE" w:rsidP="00E12EF1">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89DC3C" w14:textId="77777777" w:rsidR="008926FE" w:rsidRDefault="008926FE" w:rsidP="00E12EF1">
            <w:pPr>
              <w:keepNext/>
              <w:adjustRightInd w:val="0"/>
              <w:spacing w:before="60" w:after="60"/>
              <w:jc w:val="right"/>
              <w:rPr>
                <w:color w:val="000000"/>
              </w:rPr>
            </w:pPr>
            <w:r>
              <w:rPr>
                <w:color w:val="000000"/>
              </w:rPr>
              <w:t>2.8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D2E4E7" w14:textId="77777777" w:rsidR="008926FE" w:rsidRDefault="008926FE" w:rsidP="00E12EF1">
            <w:pPr>
              <w:keepNext/>
              <w:adjustRightInd w:val="0"/>
              <w:spacing w:before="60" w:after="60"/>
              <w:jc w:val="right"/>
              <w:rPr>
                <w:color w:val="000000"/>
              </w:rPr>
            </w:pPr>
            <w:r>
              <w:rPr>
                <w:color w:val="000000"/>
              </w:rPr>
              <w:t>0.5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A45C8A" w14:textId="77777777" w:rsidR="008926FE" w:rsidRDefault="008926FE" w:rsidP="00E12EF1">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B7F0641" w14:textId="77777777" w:rsidR="008926FE" w:rsidRDefault="008926FE" w:rsidP="00E12EF1">
            <w:pPr>
              <w:keepNext/>
              <w:adjustRightInd w:val="0"/>
              <w:spacing w:before="60" w:after="60"/>
              <w:jc w:val="right"/>
              <w:rPr>
                <w:color w:val="000000"/>
              </w:rPr>
            </w:pPr>
            <w:r>
              <w:rPr>
                <w:color w:val="000000"/>
              </w:rPr>
              <w:t>4.00</w:t>
            </w:r>
          </w:p>
        </w:tc>
      </w:tr>
      <w:tr w:rsidR="008926FE" w14:paraId="46A9B137" w14:textId="77777777" w:rsidTr="00D7585E">
        <w:trPr>
          <w:cantSplit/>
          <w:jc w:val="center"/>
        </w:trPr>
        <w:tc>
          <w:tcPr>
            <w:tcW w:w="3238" w:type="dxa"/>
            <w:vMerge/>
            <w:tcBorders>
              <w:top w:val="nil"/>
              <w:left w:val="single" w:sz="6" w:space="0" w:color="000000"/>
              <w:bottom w:val="single" w:sz="6" w:space="0" w:color="000000"/>
              <w:right w:val="nil"/>
            </w:tcBorders>
            <w:shd w:val="clear" w:color="auto" w:fill="E7E6E6" w:themeFill="background2"/>
            <w:tcMar>
              <w:left w:w="60" w:type="dxa"/>
              <w:right w:w="60" w:type="dxa"/>
            </w:tcMar>
          </w:tcPr>
          <w:p w14:paraId="7587BDA4" w14:textId="77777777" w:rsidR="008926FE" w:rsidRDefault="008926FE" w:rsidP="00E12EF1">
            <w:pPr>
              <w:adjustRightInd w:val="0"/>
              <w:rPr>
                <w:sz w:val="24"/>
                <w:szCs w:val="24"/>
              </w:rPr>
            </w:pPr>
          </w:p>
        </w:tc>
        <w:tc>
          <w:tcPr>
            <w:tcW w:w="4217" w:type="dxa"/>
            <w:vMerge/>
            <w:tcBorders>
              <w:top w:val="nil"/>
              <w:left w:val="single" w:sz="2" w:space="0" w:color="000000"/>
              <w:bottom w:val="single" w:sz="6" w:space="0" w:color="000000"/>
              <w:right w:val="nil"/>
            </w:tcBorders>
            <w:shd w:val="clear" w:color="auto" w:fill="E7E6E6" w:themeFill="background2"/>
            <w:tcMar>
              <w:left w:w="60" w:type="dxa"/>
              <w:right w:w="60" w:type="dxa"/>
            </w:tcMar>
          </w:tcPr>
          <w:p w14:paraId="738342B3" w14:textId="77777777" w:rsidR="008926FE" w:rsidRDefault="008926FE" w:rsidP="00E12EF1">
            <w:pPr>
              <w:adjustRightInd w:val="0"/>
              <w:rPr>
                <w:sz w:val="24"/>
                <w:szCs w:val="24"/>
              </w:rPr>
            </w:pPr>
          </w:p>
        </w:tc>
        <w:tc>
          <w:tcPr>
            <w:tcW w:w="3820" w:type="dxa"/>
            <w:tcBorders>
              <w:top w:val="nil"/>
              <w:left w:val="single" w:sz="2" w:space="0" w:color="000000"/>
              <w:bottom w:val="single" w:sz="6" w:space="0" w:color="000000"/>
              <w:right w:val="nil"/>
            </w:tcBorders>
            <w:shd w:val="clear" w:color="auto" w:fill="E7E6E6" w:themeFill="background2"/>
            <w:tcMar>
              <w:left w:w="60" w:type="dxa"/>
              <w:right w:w="60" w:type="dxa"/>
            </w:tcMar>
          </w:tcPr>
          <w:p w14:paraId="0DA2C331" w14:textId="77777777" w:rsidR="008926FE" w:rsidRDefault="008926FE" w:rsidP="00E12EF1">
            <w:pPr>
              <w:adjustRightInd w:val="0"/>
              <w:spacing w:before="60" w:after="60"/>
              <w:rPr>
                <w:b/>
                <w:bCs/>
                <w:color w:val="000000"/>
              </w:rPr>
            </w:pPr>
            <w:r>
              <w:rPr>
                <w:b/>
                <w:bCs/>
                <w:color w:val="000000"/>
              </w:rPr>
              <w:t>Indicator 4c2: Assessment of leadership skills and practices</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826F383" w14:textId="77777777" w:rsidR="008926FE" w:rsidRDefault="008926FE" w:rsidP="00E12EF1">
            <w:pPr>
              <w:adjustRightInd w:val="0"/>
              <w:spacing w:before="60" w:after="60"/>
              <w:jc w:val="right"/>
              <w:rPr>
                <w:color w:val="000000"/>
              </w:rPr>
            </w:pPr>
            <w:r>
              <w:rPr>
                <w:color w:val="000000"/>
              </w:rPr>
              <w:t>294</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958B1B8" w14:textId="77777777" w:rsidR="008926FE" w:rsidRDefault="008926FE" w:rsidP="00E12EF1">
            <w:pPr>
              <w:adjustRightInd w:val="0"/>
              <w:spacing w:before="60" w:after="60"/>
              <w:jc w:val="right"/>
              <w:rPr>
                <w:color w:val="000000"/>
              </w:rPr>
            </w:pPr>
            <w:r>
              <w:rPr>
                <w:color w:val="000000"/>
              </w:rPr>
              <w:t>2.84</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AA6C478" w14:textId="77777777" w:rsidR="008926FE" w:rsidRDefault="008926FE" w:rsidP="00E12EF1">
            <w:pPr>
              <w:adjustRightInd w:val="0"/>
              <w:spacing w:before="60" w:after="60"/>
              <w:jc w:val="right"/>
              <w:rPr>
                <w:color w:val="000000"/>
              </w:rPr>
            </w:pPr>
            <w:r>
              <w:rPr>
                <w:color w:val="000000"/>
              </w:rPr>
              <w:t>0.51</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ACC2DA0" w14:textId="77777777" w:rsidR="008926FE" w:rsidRDefault="008926FE" w:rsidP="00E12EF1">
            <w:pPr>
              <w:adjustRightInd w:val="0"/>
              <w:spacing w:before="60" w:after="60"/>
              <w:jc w:val="right"/>
              <w:rPr>
                <w:color w:val="000000"/>
              </w:rPr>
            </w:pPr>
            <w:r>
              <w:rPr>
                <w:color w:val="000000"/>
              </w:rPr>
              <w:t>1.00</w:t>
            </w:r>
          </w:p>
        </w:tc>
        <w:tc>
          <w:tcPr>
            <w:tcW w:w="72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25FF1A89" w14:textId="77777777" w:rsidR="008926FE" w:rsidRDefault="008926FE" w:rsidP="00E12EF1">
            <w:pPr>
              <w:adjustRightInd w:val="0"/>
              <w:spacing w:before="60" w:after="60"/>
              <w:jc w:val="right"/>
              <w:rPr>
                <w:color w:val="000000"/>
              </w:rPr>
            </w:pPr>
            <w:r>
              <w:rPr>
                <w:color w:val="000000"/>
              </w:rPr>
              <w:t>4.00</w:t>
            </w:r>
          </w:p>
        </w:tc>
      </w:tr>
    </w:tbl>
    <w:p w14:paraId="7B5C40E4" w14:textId="1D325381" w:rsidR="008926FE" w:rsidRDefault="008926FE" w:rsidP="00BD6343">
      <w:pPr>
        <w:pStyle w:val="TableFigure"/>
      </w:pPr>
    </w:p>
    <w:p w14:paraId="2EBA4C43" w14:textId="3C0C7C5C" w:rsidR="008926FE" w:rsidRDefault="008926FE" w:rsidP="00BD6343">
      <w:pPr>
        <w:pStyle w:val="TableFigure"/>
      </w:pPr>
    </w:p>
    <w:p w14:paraId="460B9CFA" w14:textId="46920E91" w:rsidR="008926FE" w:rsidRDefault="008926FE" w:rsidP="00BD6343">
      <w:pPr>
        <w:pStyle w:val="TableFigure"/>
      </w:pPr>
    </w:p>
    <w:p w14:paraId="6C45B228" w14:textId="77777777" w:rsidR="008926FE" w:rsidRPr="004D1ED3" w:rsidRDefault="008926FE" w:rsidP="00BD6343">
      <w:pPr>
        <w:pStyle w:val="TableFigure"/>
      </w:pPr>
    </w:p>
    <w:p w14:paraId="6A89A565" w14:textId="77777777" w:rsidR="00444A9A" w:rsidRDefault="00444A9A" w:rsidP="00DC16FA">
      <w:pPr>
        <w:shd w:val="clear" w:color="auto" w:fill="FFFFFF"/>
        <w:spacing w:after="0" w:line="240" w:lineRule="auto"/>
        <w:rPr>
          <w:rFonts w:ascii="Times New Roman" w:eastAsia="Times New Roman" w:hAnsi="Times New Roman" w:cs="Times New Roman"/>
          <w:color w:val="222222"/>
        </w:rPr>
      </w:pPr>
      <w:bookmarkStart w:id="41" w:name="IDX"/>
      <w:bookmarkEnd w:id="41"/>
    </w:p>
    <w:p w14:paraId="3D9AF8C5" w14:textId="77777777" w:rsidR="002C1E7B" w:rsidRPr="007F3991" w:rsidRDefault="002C1E7B" w:rsidP="00DC16FA">
      <w:pPr>
        <w:shd w:val="clear" w:color="auto" w:fill="FFFFFF"/>
        <w:spacing w:after="0" w:line="240" w:lineRule="auto"/>
        <w:rPr>
          <w:rFonts w:ascii="Times New Roman" w:eastAsia="Times New Roman" w:hAnsi="Times New Roman" w:cs="Times New Roman"/>
          <w:color w:val="222222"/>
        </w:rPr>
        <w:sectPr w:rsidR="002C1E7B" w:rsidRPr="007F3991" w:rsidSect="007656C0">
          <w:pgSz w:w="15840" w:h="12240" w:orient="landscape"/>
          <w:pgMar w:top="1440" w:right="1440" w:bottom="1440" w:left="1440" w:header="720" w:footer="720" w:gutter="0"/>
          <w:cols w:space="720"/>
          <w:docGrid w:linePitch="360"/>
        </w:sectPr>
      </w:pPr>
    </w:p>
    <w:p w14:paraId="77A9E66B" w14:textId="659715C5" w:rsidR="00BD2DB8" w:rsidRDefault="006D03F0" w:rsidP="008E0BD4">
      <w:r w:rsidRPr="006D03F0">
        <w:lastRenderedPageBreak/>
        <w:t xml:space="preserve">During </w:t>
      </w:r>
      <w:r w:rsidR="00930E4B">
        <w:t>the 2016</w:t>
      </w:r>
      <w:r w:rsidR="00241CEB">
        <w:t>–</w:t>
      </w:r>
      <w:r w:rsidR="00EC796D">
        <w:t xml:space="preserve">2020 </w:t>
      </w:r>
      <w:r w:rsidR="00584A39">
        <w:t>p</w:t>
      </w:r>
      <w:r w:rsidRPr="006D03F0">
        <w:t xml:space="preserve">rogram </w:t>
      </w:r>
      <w:r w:rsidR="00584A39">
        <w:t>y</w:t>
      </w:r>
      <w:r w:rsidRPr="006D03F0">
        <w:t>ear</w:t>
      </w:r>
      <w:r w:rsidR="00BD2DB8">
        <w:t>s</w:t>
      </w:r>
      <w:r w:rsidRPr="006D03F0">
        <w:t xml:space="preserve">, candidates were required to achieve a higher composite average score (2.75) to pass than they were during the </w:t>
      </w:r>
      <w:r w:rsidR="00BD2DB8">
        <w:t>initial 2015</w:t>
      </w:r>
      <w:r w:rsidR="00241CEB">
        <w:t>–</w:t>
      </w:r>
      <w:r w:rsidR="00BD2DB8">
        <w:t>2016</w:t>
      </w:r>
      <w:r w:rsidR="00BD2DB8" w:rsidRPr="006D03F0">
        <w:t xml:space="preserve"> </w:t>
      </w:r>
      <w:r w:rsidRPr="006D03F0">
        <w:t xml:space="preserve">program year (2.5). For this reason, the percentage of PAL completers who passed (and how well) </w:t>
      </w:r>
      <w:r w:rsidR="00BD2DB8">
        <w:t>continues to be</w:t>
      </w:r>
      <w:r w:rsidR="00BD2DB8" w:rsidRPr="006D03F0">
        <w:t xml:space="preserve"> </w:t>
      </w:r>
      <w:r w:rsidRPr="006D03F0">
        <w:t>evaluated</w:t>
      </w:r>
      <w:r w:rsidR="00930E4B">
        <w:t xml:space="preserve"> at critical score ranges</w:t>
      </w:r>
      <w:r w:rsidRPr="006D03F0">
        <w:t>.</w:t>
      </w:r>
      <w:r w:rsidR="00D83708" w:rsidRPr="008E0BD4">
        <w:t xml:space="preserve"> </w:t>
      </w:r>
    </w:p>
    <w:p w14:paraId="7D4678AD" w14:textId="2B8777D1" w:rsidR="00D83708" w:rsidRPr="008E0BD4" w:rsidRDefault="00930E4B" w:rsidP="008E0BD4">
      <w:r>
        <w:t xml:space="preserve">In </w:t>
      </w:r>
      <w:r w:rsidR="00584A39">
        <w:t>p</w:t>
      </w:r>
      <w:r>
        <w:t xml:space="preserve">rogram </w:t>
      </w:r>
      <w:r w:rsidR="00584A39">
        <w:t>y</w:t>
      </w:r>
      <w:r>
        <w:t xml:space="preserve">ear </w:t>
      </w:r>
      <w:r w:rsidR="00EC796D">
        <w:t>2018</w:t>
      </w:r>
      <w:r w:rsidR="00584A39">
        <w:t>–</w:t>
      </w:r>
      <w:r w:rsidR="00EC796D">
        <w:t>2019</w:t>
      </w:r>
      <w:r>
        <w:t xml:space="preserve">, </w:t>
      </w:r>
      <w:r w:rsidR="00BD2DB8">
        <w:t>8.</w:t>
      </w:r>
      <w:r w:rsidR="00EC796D">
        <w:t xml:space="preserve">8 </w:t>
      </w:r>
      <w:r w:rsidR="00D608D8">
        <w:t>percent</w:t>
      </w:r>
      <w:r w:rsidR="00BD2DB8">
        <w:t xml:space="preserve"> of completers</w:t>
      </w:r>
      <w:r w:rsidR="00D608D8">
        <w:t xml:space="preserve"> had scores that did not meet or exceed the total average composite PAL score level (2.75). Similarly, evaluation results in Table </w:t>
      </w:r>
      <w:r w:rsidR="00E44EB3">
        <w:t>7</w:t>
      </w:r>
      <w:r w:rsidR="00D608D8">
        <w:t xml:space="preserve"> show </w:t>
      </w:r>
      <w:r w:rsidR="00DC3145" w:rsidRPr="008E0BD4">
        <w:t xml:space="preserve">that </w:t>
      </w:r>
      <w:r w:rsidR="00D75391">
        <w:t xml:space="preserve">8.9 </w:t>
      </w:r>
      <w:r w:rsidR="00DC3145" w:rsidRPr="008E0BD4">
        <w:t xml:space="preserve">percent </w:t>
      </w:r>
      <w:r>
        <w:t xml:space="preserve">of completers </w:t>
      </w:r>
      <w:r w:rsidR="00DC3145" w:rsidRPr="008E0BD4">
        <w:t xml:space="preserve">had scores </w:t>
      </w:r>
      <w:r w:rsidR="00443B40">
        <w:t xml:space="preserve">that did not meet </w:t>
      </w:r>
      <w:r w:rsidR="00DC3145" w:rsidRPr="008E0BD4">
        <w:t xml:space="preserve">or exceed the total average composite PAL score level </w:t>
      </w:r>
      <w:r w:rsidR="00D608D8">
        <w:t xml:space="preserve">for the </w:t>
      </w:r>
      <w:r w:rsidR="00EC796D">
        <w:t>2019</w:t>
      </w:r>
      <w:r w:rsidR="00584A39">
        <w:t>–</w:t>
      </w:r>
      <w:r w:rsidR="00EC796D">
        <w:t>2020</w:t>
      </w:r>
      <w:r w:rsidR="00BD2DB8">
        <w:t xml:space="preserve"> </w:t>
      </w:r>
      <w:r w:rsidR="00D608D8">
        <w:t xml:space="preserve">program year. </w:t>
      </w:r>
    </w:p>
    <w:p w14:paraId="13908042" w14:textId="1BBA0995" w:rsidR="00DC3145" w:rsidRPr="008E0BD4" w:rsidRDefault="008E0BD4" w:rsidP="00BD6343">
      <w:pPr>
        <w:pStyle w:val="TableFigure"/>
      </w:pPr>
      <w:r w:rsidRPr="008E0BD4">
        <w:t xml:space="preserve">Table </w:t>
      </w:r>
      <w:r w:rsidR="007225F5">
        <w:t>7</w:t>
      </w:r>
      <w:r w:rsidR="00013331">
        <w:t>.</w:t>
      </w:r>
      <w:r w:rsidRPr="008E0BD4">
        <w:t xml:space="preserve"> </w:t>
      </w:r>
      <w:r w:rsidR="00DC3145" w:rsidRPr="008E0BD4">
        <w:t xml:space="preserve">Percentage </w:t>
      </w:r>
      <w:r w:rsidR="00616391" w:rsidRPr="008E0BD4">
        <w:t>D</w:t>
      </w:r>
      <w:r w:rsidR="00DC3145" w:rsidRPr="008E0BD4">
        <w:t xml:space="preserve">istribution of </w:t>
      </w:r>
      <w:r w:rsidR="00DD6818">
        <w:t>2019</w:t>
      </w:r>
      <w:r w:rsidR="0034293C">
        <w:t>–</w:t>
      </w:r>
      <w:r w:rsidR="00DD6818">
        <w:t>2020</w:t>
      </w:r>
      <w:r w:rsidR="00BD2DB8" w:rsidRPr="008E0BD4">
        <w:t xml:space="preserve"> </w:t>
      </w:r>
      <w:r w:rsidR="00DC3145" w:rsidRPr="008E0BD4">
        <w:t xml:space="preserve">PAL </w:t>
      </w:r>
      <w:r w:rsidR="00616391" w:rsidRPr="008E0BD4">
        <w:t>C</w:t>
      </w:r>
      <w:r w:rsidR="00DC3145" w:rsidRPr="008E0BD4">
        <w:t xml:space="preserve">ompleters by </w:t>
      </w:r>
      <w:r w:rsidR="00616391" w:rsidRPr="008E0BD4">
        <w:t>T</w:t>
      </w:r>
      <w:r w:rsidR="00DC3145" w:rsidRPr="008E0BD4">
        <w:t xml:space="preserve">otal </w:t>
      </w:r>
      <w:r w:rsidR="00616391" w:rsidRPr="008E0BD4">
        <w:t>A</w:t>
      </w:r>
      <w:r w:rsidR="00DC3145" w:rsidRPr="008E0BD4">
        <w:t xml:space="preserve">verage PAL </w:t>
      </w:r>
      <w:r w:rsidR="00616391" w:rsidRPr="008E0BD4">
        <w:t>S</w:t>
      </w:r>
      <w:r w:rsidR="00DC3145" w:rsidRPr="008E0BD4">
        <w:t>core</w:t>
      </w:r>
    </w:p>
    <w:tbl>
      <w:tblPr>
        <w:tblW w:w="0" w:type="auto"/>
        <w:jc w:val="center"/>
        <w:tblLayout w:type="fixed"/>
        <w:tblCellMar>
          <w:left w:w="0" w:type="dxa"/>
          <w:right w:w="0" w:type="dxa"/>
        </w:tblCellMar>
        <w:tblLook w:val="0000" w:firstRow="0" w:lastRow="0" w:firstColumn="0" w:lastColumn="0" w:noHBand="0" w:noVBand="0"/>
      </w:tblPr>
      <w:tblGrid>
        <w:gridCol w:w="1589"/>
        <w:gridCol w:w="1085"/>
        <w:gridCol w:w="1085"/>
      </w:tblGrid>
      <w:tr w:rsidR="0005277B" w14:paraId="7A0FA1E5" w14:textId="77777777" w:rsidTr="00604C1A">
        <w:trPr>
          <w:cantSplit/>
          <w:tblHeader/>
          <w:jc w:val="center"/>
        </w:trPr>
        <w:tc>
          <w:tcPr>
            <w:tcW w:w="1589" w:type="dxa"/>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29951DBF" w14:textId="77777777" w:rsidR="0005277B" w:rsidRDefault="00781A5F" w:rsidP="004A020C">
            <w:pPr>
              <w:keepNext/>
              <w:adjustRightInd w:val="0"/>
              <w:spacing w:before="60" w:after="60"/>
              <w:jc w:val="center"/>
              <w:rPr>
                <w:b/>
                <w:bCs/>
                <w:color w:val="000000"/>
              </w:rPr>
            </w:pPr>
            <w:r>
              <w:rPr>
                <w:b/>
                <w:bCs/>
                <w:color w:val="000000"/>
              </w:rPr>
              <w:t>Score Range</w:t>
            </w:r>
          </w:p>
        </w:tc>
        <w:tc>
          <w:tcPr>
            <w:tcW w:w="1085" w:type="dxa"/>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58A303F3" w14:textId="77777777" w:rsidR="0005277B" w:rsidRDefault="0005277B" w:rsidP="004A020C">
            <w:pPr>
              <w:keepNext/>
              <w:adjustRightInd w:val="0"/>
              <w:spacing w:before="60" w:after="60"/>
              <w:jc w:val="center"/>
              <w:rPr>
                <w:b/>
                <w:bCs/>
                <w:color w:val="000000"/>
              </w:rPr>
            </w:pPr>
            <w:r>
              <w:rPr>
                <w:b/>
                <w:bCs/>
                <w:color w:val="000000"/>
              </w:rPr>
              <w:t>Number</w:t>
            </w:r>
          </w:p>
        </w:tc>
        <w:tc>
          <w:tcPr>
            <w:tcW w:w="1085" w:type="dxa"/>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00DB59C6" w14:textId="77777777" w:rsidR="0005277B" w:rsidRDefault="0005277B" w:rsidP="004A020C">
            <w:pPr>
              <w:keepNext/>
              <w:adjustRightInd w:val="0"/>
              <w:spacing w:before="60" w:after="60"/>
              <w:jc w:val="center"/>
              <w:rPr>
                <w:b/>
                <w:bCs/>
                <w:color w:val="000000"/>
              </w:rPr>
            </w:pPr>
            <w:r>
              <w:rPr>
                <w:b/>
                <w:bCs/>
                <w:color w:val="000000"/>
              </w:rPr>
              <w:t>Percent</w:t>
            </w:r>
          </w:p>
        </w:tc>
      </w:tr>
      <w:tr w:rsidR="00BD2DB8" w14:paraId="792EC083" w14:textId="77777777" w:rsidTr="0090369E">
        <w:trPr>
          <w:cantSplit/>
          <w:trHeight w:val="238"/>
          <w:jc w:val="center"/>
        </w:trPr>
        <w:tc>
          <w:tcPr>
            <w:tcW w:w="1589" w:type="dxa"/>
            <w:tcBorders>
              <w:top w:val="nil"/>
              <w:left w:val="single" w:sz="6" w:space="0" w:color="000000"/>
              <w:right w:val="nil"/>
            </w:tcBorders>
            <w:shd w:val="clear" w:color="auto" w:fill="E7E6E6" w:themeFill="background2"/>
            <w:tcMar>
              <w:left w:w="60" w:type="dxa"/>
              <w:right w:w="60" w:type="dxa"/>
            </w:tcMar>
          </w:tcPr>
          <w:p w14:paraId="44C2CB66" w14:textId="77777777" w:rsidR="00BD2DB8" w:rsidRDefault="00BD2DB8" w:rsidP="00BD2DB8">
            <w:pPr>
              <w:adjustRightInd w:val="0"/>
              <w:spacing w:before="60" w:after="60"/>
              <w:rPr>
                <w:b/>
                <w:bCs/>
                <w:color w:val="000000"/>
              </w:rPr>
            </w:pPr>
            <w:r>
              <w:rPr>
                <w:b/>
                <w:bCs/>
                <w:color w:val="000000"/>
              </w:rPr>
              <w:t>Less than 2.50</w:t>
            </w:r>
          </w:p>
        </w:tc>
        <w:tc>
          <w:tcPr>
            <w:tcW w:w="1085" w:type="dxa"/>
            <w:tcBorders>
              <w:top w:val="nil"/>
              <w:left w:val="single" w:sz="2" w:space="0" w:color="000000"/>
              <w:bottom w:val="single" w:sz="2" w:space="0" w:color="000000"/>
              <w:right w:val="nil"/>
            </w:tcBorders>
            <w:shd w:val="clear" w:color="auto" w:fill="FFFFFF"/>
            <w:tcMar>
              <w:left w:w="60" w:type="dxa"/>
              <w:right w:w="403" w:type="dxa"/>
            </w:tcMar>
            <w:vAlign w:val="bottom"/>
          </w:tcPr>
          <w:p w14:paraId="0001DB28" w14:textId="00016C0A" w:rsidR="00BD2DB8" w:rsidRDefault="00A400B3" w:rsidP="0090369E">
            <w:pPr>
              <w:keepNext/>
              <w:tabs>
                <w:tab w:val="decimal" w:pos="593"/>
              </w:tabs>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403" w:type="dxa"/>
            </w:tcMar>
            <w:vAlign w:val="bottom"/>
          </w:tcPr>
          <w:p w14:paraId="62412B80" w14:textId="519A6E6F" w:rsidR="00BD2DB8" w:rsidRDefault="00A400B3" w:rsidP="0090369E">
            <w:pPr>
              <w:keepNext/>
              <w:tabs>
                <w:tab w:val="decimal" w:pos="593"/>
              </w:tabs>
              <w:adjustRightInd w:val="0"/>
              <w:spacing w:before="60" w:after="60"/>
              <w:jc w:val="right"/>
              <w:rPr>
                <w:color w:val="000000"/>
              </w:rPr>
            </w:pPr>
            <w:r>
              <w:rPr>
                <w:color w:val="000000"/>
              </w:rPr>
              <w:t>0.7</w:t>
            </w:r>
          </w:p>
        </w:tc>
      </w:tr>
      <w:tr w:rsidR="00BD2DB8" w14:paraId="16A5F91D" w14:textId="77777777" w:rsidTr="0090369E">
        <w:trPr>
          <w:cantSplit/>
          <w:jc w:val="center"/>
        </w:trPr>
        <w:tc>
          <w:tcPr>
            <w:tcW w:w="1589" w:type="dxa"/>
            <w:tcBorders>
              <w:top w:val="single" w:sz="2" w:space="0" w:color="000000"/>
              <w:left w:val="single" w:sz="6" w:space="0" w:color="000000"/>
              <w:bottom w:val="single" w:sz="2" w:space="0" w:color="000000"/>
              <w:right w:val="nil"/>
            </w:tcBorders>
            <w:shd w:val="clear" w:color="auto" w:fill="E7E6E6" w:themeFill="background2"/>
            <w:tcMar>
              <w:left w:w="60" w:type="dxa"/>
              <w:right w:w="60" w:type="dxa"/>
            </w:tcMar>
          </w:tcPr>
          <w:p w14:paraId="119C68B0" w14:textId="77777777" w:rsidR="00BD2DB8" w:rsidRDefault="00BD2DB8" w:rsidP="00BD2DB8">
            <w:pPr>
              <w:adjustRightInd w:val="0"/>
              <w:spacing w:before="60" w:after="60"/>
              <w:rPr>
                <w:b/>
                <w:bCs/>
                <w:color w:val="000000"/>
              </w:rPr>
            </w:pPr>
            <w:r>
              <w:rPr>
                <w:b/>
                <w:bCs/>
                <w:color w:val="000000"/>
              </w:rPr>
              <w:t>2.50–2.74</w:t>
            </w:r>
          </w:p>
        </w:tc>
        <w:tc>
          <w:tcPr>
            <w:tcW w:w="1085" w:type="dxa"/>
            <w:tcBorders>
              <w:top w:val="single" w:sz="2" w:space="0" w:color="000000"/>
              <w:left w:val="single" w:sz="2" w:space="0" w:color="000000"/>
              <w:bottom w:val="single" w:sz="2" w:space="0" w:color="000000"/>
              <w:right w:val="nil"/>
            </w:tcBorders>
            <w:shd w:val="clear" w:color="auto" w:fill="FFFFFF"/>
            <w:tcMar>
              <w:left w:w="60" w:type="dxa"/>
              <w:right w:w="403" w:type="dxa"/>
            </w:tcMar>
            <w:vAlign w:val="bottom"/>
          </w:tcPr>
          <w:p w14:paraId="3868EE98" w14:textId="2C8B7803" w:rsidR="00BD2DB8" w:rsidRDefault="00A400B3" w:rsidP="0090369E">
            <w:pPr>
              <w:tabs>
                <w:tab w:val="decimal" w:pos="593"/>
              </w:tabs>
              <w:adjustRightInd w:val="0"/>
              <w:spacing w:before="60" w:after="60"/>
              <w:jc w:val="right"/>
              <w:rPr>
                <w:color w:val="000000"/>
              </w:rPr>
            </w:pPr>
            <w:r>
              <w:rPr>
                <w:color w:val="000000"/>
              </w:rPr>
              <w:t>23</w:t>
            </w:r>
          </w:p>
        </w:tc>
        <w:tc>
          <w:tcPr>
            <w:tcW w:w="1085" w:type="dxa"/>
            <w:tcBorders>
              <w:top w:val="single" w:sz="2" w:space="0" w:color="000000"/>
              <w:left w:val="single" w:sz="2" w:space="0" w:color="000000"/>
              <w:bottom w:val="single" w:sz="2" w:space="0" w:color="000000"/>
              <w:right w:val="single" w:sz="6" w:space="0" w:color="000000"/>
            </w:tcBorders>
            <w:shd w:val="clear" w:color="auto" w:fill="FFFFFF"/>
            <w:tcMar>
              <w:left w:w="60" w:type="dxa"/>
              <w:right w:w="403" w:type="dxa"/>
            </w:tcMar>
            <w:vAlign w:val="bottom"/>
          </w:tcPr>
          <w:p w14:paraId="2C962213" w14:textId="7D87CAB3" w:rsidR="00BD2DB8" w:rsidRDefault="00A400B3" w:rsidP="0090369E">
            <w:pPr>
              <w:tabs>
                <w:tab w:val="decimal" w:pos="593"/>
              </w:tabs>
              <w:adjustRightInd w:val="0"/>
              <w:spacing w:before="60" w:after="60"/>
              <w:jc w:val="right"/>
              <w:rPr>
                <w:color w:val="000000"/>
              </w:rPr>
            </w:pPr>
            <w:r>
              <w:rPr>
                <w:color w:val="000000"/>
              </w:rPr>
              <w:t>8.2</w:t>
            </w:r>
          </w:p>
        </w:tc>
      </w:tr>
      <w:tr w:rsidR="00BD2DB8" w14:paraId="6B2B9D02" w14:textId="77777777" w:rsidTr="0090369E">
        <w:trPr>
          <w:cantSplit/>
          <w:jc w:val="center"/>
        </w:trPr>
        <w:tc>
          <w:tcPr>
            <w:tcW w:w="1589" w:type="dxa"/>
            <w:tcBorders>
              <w:top w:val="single" w:sz="2" w:space="0" w:color="000000"/>
              <w:left w:val="single" w:sz="6" w:space="0" w:color="000000"/>
              <w:bottom w:val="single" w:sz="2" w:space="0" w:color="000000"/>
              <w:right w:val="nil"/>
            </w:tcBorders>
            <w:shd w:val="clear" w:color="auto" w:fill="E7E6E6" w:themeFill="background2"/>
            <w:tcMar>
              <w:left w:w="60" w:type="dxa"/>
              <w:right w:w="60" w:type="dxa"/>
            </w:tcMar>
          </w:tcPr>
          <w:p w14:paraId="78528893" w14:textId="77777777" w:rsidR="00BD2DB8" w:rsidRDefault="00BD2DB8" w:rsidP="00BD2DB8">
            <w:pPr>
              <w:adjustRightInd w:val="0"/>
              <w:spacing w:before="60" w:after="60"/>
              <w:rPr>
                <w:b/>
                <w:bCs/>
                <w:color w:val="000000"/>
              </w:rPr>
            </w:pPr>
            <w:r>
              <w:rPr>
                <w:b/>
                <w:bCs/>
                <w:color w:val="000000"/>
              </w:rPr>
              <w:t>2.75–2.99</w:t>
            </w:r>
          </w:p>
        </w:tc>
        <w:tc>
          <w:tcPr>
            <w:tcW w:w="1085" w:type="dxa"/>
            <w:tcBorders>
              <w:top w:val="single" w:sz="2" w:space="0" w:color="000000"/>
              <w:left w:val="single" w:sz="2" w:space="0" w:color="000000"/>
              <w:bottom w:val="single" w:sz="2" w:space="0" w:color="000000"/>
              <w:right w:val="nil"/>
            </w:tcBorders>
            <w:shd w:val="clear" w:color="auto" w:fill="FFFFFF"/>
            <w:tcMar>
              <w:left w:w="60" w:type="dxa"/>
              <w:right w:w="403" w:type="dxa"/>
            </w:tcMar>
            <w:vAlign w:val="bottom"/>
          </w:tcPr>
          <w:p w14:paraId="114E74B4" w14:textId="5D783D65" w:rsidR="00BD2DB8" w:rsidRDefault="00A400B3" w:rsidP="0090369E">
            <w:pPr>
              <w:tabs>
                <w:tab w:val="decimal" w:pos="593"/>
              </w:tabs>
              <w:adjustRightInd w:val="0"/>
              <w:spacing w:before="60" w:after="60"/>
              <w:jc w:val="right"/>
              <w:rPr>
                <w:color w:val="000000"/>
              </w:rPr>
            </w:pPr>
            <w:r>
              <w:rPr>
                <w:color w:val="000000"/>
              </w:rPr>
              <w:t>147</w:t>
            </w:r>
          </w:p>
        </w:tc>
        <w:tc>
          <w:tcPr>
            <w:tcW w:w="1085" w:type="dxa"/>
            <w:tcBorders>
              <w:top w:val="single" w:sz="2" w:space="0" w:color="000000"/>
              <w:left w:val="single" w:sz="2" w:space="0" w:color="000000"/>
              <w:bottom w:val="single" w:sz="2" w:space="0" w:color="000000"/>
              <w:right w:val="single" w:sz="6" w:space="0" w:color="000000"/>
            </w:tcBorders>
            <w:shd w:val="clear" w:color="auto" w:fill="FFFFFF"/>
            <w:tcMar>
              <w:left w:w="60" w:type="dxa"/>
              <w:right w:w="403" w:type="dxa"/>
            </w:tcMar>
            <w:vAlign w:val="bottom"/>
          </w:tcPr>
          <w:p w14:paraId="09DFD644" w14:textId="68D83C02" w:rsidR="00BD2DB8" w:rsidRDefault="00A400B3" w:rsidP="0090369E">
            <w:pPr>
              <w:tabs>
                <w:tab w:val="decimal" w:pos="593"/>
              </w:tabs>
              <w:adjustRightInd w:val="0"/>
              <w:spacing w:before="60" w:after="60"/>
              <w:jc w:val="right"/>
              <w:rPr>
                <w:color w:val="000000"/>
              </w:rPr>
            </w:pPr>
            <w:r>
              <w:rPr>
                <w:color w:val="000000"/>
              </w:rPr>
              <w:t>52.3</w:t>
            </w:r>
          </w:p>
        </w:tc>
      </w:tr>
      <w:tr w:rsidR="00BD2DB8" w14:paraId="7EE0ACAF" w14:textId="77777777" w:rsidTr="0090369E">
        <w:trPr>
          <w:cantSplit/>
          <w:jc w:val="center"/>
        </w:trPr>
        <w:tc>
          <w:tcPr>
            <w:tcW w:w="1589" w:type="dxa"/>
            <w:tcBorders>
              <w:top w:val="single" w:sz="2" w:space="0" w:color="000000"/>
              <w:left w:val="single" w:sz="6" w:space="0" w:color="000000"/>
              <w:bottom w:val="single" w:sz="2" w:space="0" w:color="000000"/>
              <w:right w:val="nil"/>
            </w:tcBorders>
            <w:shd w:val="clear" w:color="auto" w:fill="E7E6E6" w:themeFill="background2"/>
            <w:tcMar>
              <w:left w:w="60" w:type="dxa"/>
              <w:right w:w="60" w:type="dxa"/>
            </w:tcMar>
          </w:tcPr>
          <w:p w14:paraId="0333394F" w14:textId="77777777" w:rsidR="00BD2DB8" w:rsidRDefault="00BD2DB8" w:rsidP="00BD2DB8">
            <w:pPr>
              <w:keepNext/>
              <w:adjustRightInd w:val="0"/>
              <w:spacing w:before="60" w:after="60"/>
              <w:rPr>
                <w:b/>
                <w:bCs/>
                <w:color w:val="000000"/>
              </w:rPr>
            </w:pPr>
            <w:r>
              <w:rPr>
                <w:b/>
                <w:bCs/>
                <w:color w:val="000000"/>
              </w:rPr>
              <w:t>3.00 and above</w:t>
            </w:r>
          </w:p>
        </w:tc>
        <w:tc>
          <w:tcPr>
            <w:tcW w:w="1085" w:type="dxa"/>
            <w:tcBorders>
              <w:top w:val="single" w:sz="2" w:space="0" w:color="000000"/>
              <w:left w:val="single" w:sz="2" w:space="0" w:color="000000"/>
              <w:bottom w:val="single" w:sz="2" w:space="0" w:color="000000"/>
              <w:right w:val="nil"/>
            </w:tcBorders>
            <w:shd w:val="clear" w:color="auto" w:fill="FFFFFF"/>
            <w:tcMar>
              <w:left w:w="60" w:type="dxa"/>
              <w:right w:w="403" w:type="dxa"/>
            </w:tcMar>
            <w:vAlign w:val="bottom"/>
          </w:tcPr>
          <w:p w14:paraId="5F2A4E9C" w14:textId="4A82FD48" w:rsidR="00BD2DB8" w:rsidRDefault="00A400B3" w:rsidP="0090369E">
            <w:pPr>
              <w:keepNext/>
              <w:tabs>
                <w:tab w:val="decimal" w:pos="593"/>
              </w:tabs>
              <w:adjustRightInd w:val="0"/>
              <w:spacing w:before="60" w:after="60"/>
              <w:jc w:val="right"/>
              <w:rPr>
                <w:color w:val="000000"/>
              </w:rPr>
            </w:pPr>
            <w:r>
              <w:rPr>
                <w:color w:val="000000"/>
              </w:rPr>
              <w:t>109</w:t>
            </w:r>
          </w:p>
        </w:tc>
        <w:tc>
          <w:tcPr>
            <w:tcW w:w="1085" w:type="dxa"/>
            <w:tcBorders>
              <w:top w:val="single" w:sz="2" w:space="0" w:color="000000"/>
              <w:left w:val="single" w:sz="2" w:space="0" w:color="000000"/>
              <w:bottom w:val="single" w:sz="2" w:space="0" w:color="000000"/>
              <w:right w:val="single" w:sz="6" w:space="0" w:color="000000"/>
            </w:tcBorders>
            <w:shd w:val="clear" w:color="auto" w:fill="FFFFFF"/>
            <w:tcMar>
              <w:left w:w="60" w:type="dxa"/>
              <w:right w:w="403" w:type="dxa"/>
            </w:tcMar>
            <w:vAlign w:val="bottom"/>
          </w:tcPr>
          <w:p w14:paraId="75169861" w14:textId="1E3B83DB" w:rsidR="00BD2DB8" w:rsidRDefault="00A400B3" w:rsidP="0090369E">
            <w:pPr>
              <w:keepNext/>
              <w:tabs>
                <w:tab w:val="decimal" w:pos="593"/>
              </w:tabs>
              <w:adjustRightInd w:val="0"/>
              <w:spacing w:before="60" w:after="60"/>
              <w:jc w:val="right"/>
              <w:rPr>
                <w:color w:val="000000"/>
              </w:rPr>
            </w:pPr>
            <w:r>
              <w:rPr>
                <w:color w:val="000000"/>
              </w:rPr>
              <w:t>38.8</w:t>
            </w:r>
          </w:p>
        </w:tc>
      </w:tr>
      <w:tr w:rsidR="00BD2DB8" w14:paraId="6B1CB409" w14:textId="77777777" w:rsidTr="0090369E">
        <w:trPr>
          <w:cantSplit/>
          <w:jc w:val="center"/>
        </w:trPr>
        <w:tc>
          <w:tcPr>
            <w:tcW w:w="1589" w:type="dxa"/>
            <w:tcBorders>
              <w:top w:val="single" w:sz="2" w:space="0" w:color="000000"/>
              <w:left w:val="single" w:sz="6" w:space="0" w:color="000000"/>
              <w:bottom w:val="single" w:sz="6" w:space="0" w:color="auto"/>
              <w:right w:val="nil"/>
            </w:tcBorders>
            <w:shd w:val="clear" w:color="auto" w:fill="E7E6E6" w:themeFill="background2"/>
            <w:tcMar>
              <w:left w:w="60" w:type="dxa"/>
              <w:right w:w="60" w:type="dxa"/>
            </w:tcMar>
          </w:tcPr>
          <w:p w14:paraId="0C4DA1B3" w14:textId="77777777" w:rsidR="00BD2DB8" w:rsidRDefault="00BD2DB8" w:rsidP="00BD2DB8">
            <w:pPr>
              <w:adjustRightInd w:val="0"/>
              <w:spacing w:before="60" w:after="60"/>
              <w:rPr>
                <w:b/>
                <w:bCs/>
                <w:color w:val="000000"/>
              </w:rPr>
            </w:pPr>
            <w:r>
              <w:rPr>
                <w:b/>
                <w:bCs/>
                <w:color w:val="000000"/>
              </w:rPr>
              <w:t>All Completers</w:t>
            </w:r>
          </w:p>
        </w:tc>
        <w:tc>
          <w:tcPr>
            <w:tcW w:w="1085" w:type="dxa"/>
            <w:tcBorders>
              <w:top w:val="single" w:sz="2" w:space="0" w:color="000000"/>
              <w:left w:val="single" w:sz="2" w:space="0" w:color="000000"/>
              <w:bottom w:val="single" w:sz="6" w:space="0" w:color="auto"/>
              <w:right w:val="nil"/>
            </w:tcBorders>
            <w:shd w:val="clear" w:color="auto" w:fill="FFFFFF"/>
            <w:tcMar>
              <w:left w:w="60" w:type="dxa"/>
              <w:right w:w="403" w:type="dxa"/>
            </w:tcMar>
            <w:vAlign w:val="bottom"/>
          </w:tcPr>
          <w:p w14:paraId="194107B4" w14:textId="6C3E3415" w:rsidR="00BD2DB8" w:rsidRDefault="00A400B3" w:rsidP="0090369E">
            <w:pPr>
              <w:tabs>
                <w:tab w:val="decimal" w:pos="593"/>
              </w:tabs>
              <w:adjustRightInd w:val="0"/>
              <w:spacing w:before="60" w:after="60"/>
              <w:jc w:val="right"/>
              <w:rPr>
                <w:color w:val="000000"/>
              </w:rPr>
            </w:pPr>
            <w:r>
              <w:rPr>
                <w:color w:val="000000"/>
              </w:rPr>
              <w:t>281</w:t>
            </w:r>
          </w:p>
        </w:tc>
        <w:tc>
          <w:tcPr>
            <w:tcW w:w="1085" w:type="dxa"/>
            <w:tcBorders>
              <w:top w:val="single" w:sz="2" w:space="0" w:color="000000"/>
              <w:left w:val="single" w:sz="2" w:space="0" w:color="000000"/>
              <w:bottom w:val="single" w:sz="6" w:space="0" w:color="auto"/>
              <w:right w:val="single" w:sz="6" w:space="0" w:color="000000"/>
            </w:tcBorders>
            <w:shd w:val="clear" w:color="auto" w:fill="FFFFFF"/>
            <w:tcMar>
              <w:left w:w="60" w:type="dxa"/>
              <w:right w:w="403" w:type="dxa"/>
            </w:tcMar>
            <w:vAlign w:val="bottom"/>
          </w:tcPr>
          <w:p w14:paraId="6ED1364A" w14:textId="73623DEF" w:rsidR="00BD2DB8" w:rsidRDefault="00BD2DB8" w:rsidP="0090369E">
            <w:pPr>
              <w:tabs>
                <w:tab w:val="decimal" w:pos="593"/>
              </w:tabs>
              <w:adjustRightInd w:val="0"/>
              <w:spacing w:before="60" w:after="60"/>
              <w:jc w:val="right"/>
              <w:rPr>
                <w:color w:val="000000"/>
              </w:rPr>
            </w:pPr>
            <w:r>
              <w:rPr>
                <w:color w:val="000000"/>
              </w:rPr>
              <w:t>100.0</w:t>
            </w:r>
          </w:p>
        </w:tc>
      </w:tr>
    </w:tbl>
    <w:p w14:paraId="4733A08D" w14:textId="77777777" w:rsidR="007211BD" w:rsidRPr="00307DB6" w:rsidRDefault="007211BD" w:rsidP="007211BD">
      <w:pPr>
        <w:shd w:val="clear" w:color="auto" w:fill="FFFFFF"/>
        <w:spacing w:after="0" w:line="240" w:lineRule="auto"/>
        <w:rPr>
          <w:rFonts w:ascii="Times New Roman" w:eastAsia="Times New Roman" w:hAnsi="Times New Roman" w:cs="Times New Roman"/>
          <w:color w:val="222222"/>
          <w:highlight w:val="yellow"/>
        </w:rPr>
      </w:pPr>
    </w:p>
    <w:p w14:paraId="22A30EA0" w14:textId="070C5FBA" w:rsidR="00B57398" w:rsidRPr="00F12F99" w:rsidRDefault="00443B40" w:rsidP="00F12F99">
      <w:r w:rsidRPr="00443B40">
        <w:t xml:space="preserve">The PAL </w:t>
      </w:r>
      <w:r w:rsidR="00584A39">
        <w:t>c</w:t>
      </w:r>
      <w:r w:rsidRPr="00443B40">
        <w:t>ompleters’ total PAL scores were compared by preparation pathway, gender</w:t>
      </w:r>
      <w:r w:rsidR="00781A5F">
        <w:t>,</w:t>
      </w:r>
      <w:r w:rsidRPr="00443B40">
        <w:t xml:space="preserve"> and race/ethnicity, </w:t>
      </w:r>
      <w:r w:rsidR="00781A5F">
        <w:t xml:space="preserve">and </w:t>
      </w:r>
      <w:r w:rsidRPr="00443B40">
        <w:t>the results are shown in Tabl</w:t>
      </w:r>
      <w:r>
        <w:t xml:space="preserve">e </w:t>
      </w:r>
      <w:r w:rsidR="00D83DF8">
        <w:t>8</w:t>
      </w:r>
      <w:r w:rsidRPr="00443B40">
        <w:t xml:space="preserve">. The overall mean was </w:t>
      </w:r>
      <w:r w:rsidR="0044206D">
        <w:t>2.</w:t>
      </w:r>
      <w:r w:rsidR="00A400B3">
        <w:t xml:space="preserve">94 </w:t>
      </w:r>
      <w:r w:rsidR="0044206D">
        <w:t xml:space="preserve">(comparable to the </w:t>
      </w:r>
      <w:r w:rsidR="00A400B3">
        <w:t>20</w:t>
      </w:r>
      <w:r w:rsidR="00135CC5">
        <w:t>1</w:t>
      </w:r>
      <w:r w:rsidR="00A400B3">
        <w:t>8</w:t>
      </w:r>
      <w:r w:rsidR="0034293C">
        <w:t>–</w:t>
      </w:r>
      <w:r w:rsidR="00A400B3">
        <w:t>2019</w:t>
      </w:r>
      <w:r w:rsidR="0044206D">
        <w:t xml:space="preserve"> program year)</w:t>
      </w:r>
      <w:r>
        <w:t xml:space="preserve"> with a 0.</w:t>
      </w:r>
      <w:r w:rsidR="00A400B3">
        <w:t>17</w:t>
      </w:r>
      <w:r w:rsidR="00A400B3" w:rsidRPr="00443B40">
        <w:t xml:space="preserve"> </w:t>
      </w:r>
      <w:r w:rsidRPr="00443B40">
        <w:t>standard deviation</w:t>
      </w:r>
      <w:r w:rsidRPr="00046658">
        <w:t>. Using t-tests for comparison of pairs by pathway and gender, the results were not statistically significant.</w:t>
      </w:r>
      <w:r w:rsidRPr="00443B40">
        <w:t xml:space="preserve"> </w:t>
      </w:r>
    </w:p>
    <w:p w14:paraId="6474DBF3" w14:textId="00C10B09" w:rsidR="00443B40" w:rsidRDefault="00443B40" w:rsidP="00BD6343">
      <w:pPr>
        <w:pStyle w:val="TableFigure"/>
      </w:pPr>
      <w:r w:rsidRPr="00443B40">
        <w:t xml:space="preserve">Table </w:t>
      </w:r>
      <w:r w:rsidR="00D63773">
        <w:t>8.</w:t>
      </w:r>
      <w:r w:rsidRPr="00443B40">
        <w:t xml:space="preserve"> Descriptive Statistics of Total Scores by Demographic Attributes of </w:t>
      </w:r>
      <w:r w:rsidR="00A400B3">
        <w:t>2019</w:t>
      </w:r>
      <w:r w:rsidR="00584A39">
        <w:t>–</w:t>
      </w:r>
      <w:r w:rsidR="00A400B3">
        <w:t>2020</w:t>
      </w:r>
      <w:r w:rsidR="0044206D" w:rsidRPr="00443B40">
        <w:t xml:space="preserve"> </w:t>
      </w:r>
      <w:r w:rsidRPr="00443B40">
        <w:t>PAL Completers</w:t>
      </w:r>
    </w:p>
    <w:tbl>
      <w:tblPr>
        <w:tblW w:w="0" w:type="auto"/>
        <w:jc w:val="center"/>
        <w:tblLayout w:type="fixed"/>
        <w:tblCellMar>
          <w:left w:w="0" w:type="dxa"/>
          <w:right w:w="0" w:type="dxa"/>
        </w:tblCellMar>
        <w:tblLook w:val="0000" w:firstRow="0" w:lastRow="0" w:firstColumn="0" w:lastColumn="0" w:noHBand="0" w:noVBand="0"/>
      </w:tblPr>
      <w:tblGrid>
        <w:gridCol w:w="2520"/>
        <w:gridCol w:w="982"/>
        <w:gridCol w:w="990"/>
        <w:gridCol w:w="990"/>
        <w:gridCol w:w="1018"/>
        <w:gridCol w:w="1085"/>
      </w:tblGrid>
      <w:tr w:rsidR="00A400B3" w14:paraId="2214E21F" w14:textId="77777777" w:rsidTr="0034293C">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78E62ECD" w14:textId="77777777" w:rsidR="00A400B3" w:rsidRDefault="00A400B3" w:rsidP="00E12EF1">
            <w:pPr>
              <w:keepNext/>
              <w:adjustRightInd w:val="0"/>
              <w:spacing w:before="60" w:after="60"/>
              <w:jc w:val="center"/>
              <w:rPr>
                <w:b/>
                <w:bCs/>
                <w:color w:val="000000"/>
              </w:rPr>
            </w:pPr>
          </w:p>
        </w:tc>
        <w:tc>
          <w:tcPr>
            <w:tcW w:w="5065"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319E544D" w14:textId="77777777" w:rsidR="00A400B3" w:rsidRDefault="00A400B3" w:rsidP="00E12EF1">
            <w:pPr>
              <w:keepNext/>
              <w:adjustRightInd w:val="0"/>
              <w:spacing w:before="60" w:after="60"/>
              <w:jc w:val="center"/>
              <w:rPr>
                <w:b/>
                <w:bCs/>
                <w:color w:val="000000"/>
              </w:rPr>
            </w:pPr>
            <w:r>
              <w:rPr>
                <w:b/>
                <w:bCs/>
                <w:color w:val="000000"/>
              </w:rPr>
              <w:t>Total Score</w:t>
            </w:r>
          </w:p>
        </w:tc>
      </w:tr>
      <w:tr w:rsidR="00A400B3" w14:paraId="08890B51" w14:textId="77777777" w:rsidTr="0034293C">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16337211" w14:textId="77777777" w:rsidR="00A400B3" w:rsidRDefault="00A400B3" w:rsidP="00E12EF1">
            <w:pPr>
              <w:keepNext/>
              <w:adjustRightInd w:val="0"/>
              <w:rPr>
                <w:sz w:val="24"/>
                <w:szCs w:val="24"/>
              </w:rPr>
            </w:pPr>
          </w:p>
        </w:tc>
        <w:tc>
          <w:tcPr>
            <w:tcW w:w="982"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EABAF7F" w14:textId="77777777" w:rsidR="00A400B3" w:rsidRDefault="00A400B3" w:rsidP="00E12EF1">
            <w:pPr>
              <w:keepNext/>
              <w:adjustRightInd w:val="0"/>
              <w:spacing w:before="60" w:after="60"/>
              <w:jc w:val="center"/>
              <w:rPr>
                <w:b/>
                <w:bCs/>
                <w:color w:val="000000"/>
              </w:rPr>
            </w:pPr>
            <w:r>
              <w:rPr>
                <w:b/>
                <w:bCs/>
                <w:color w:val="000000"/>
              </w:rPr>
              <w:t>N</w:t>
            </w:r>
          </w:p>
        </w:tc>
        <w:tc>
          <w:tcPr>
            <w:tcW w:w="99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B787341" w14:textId="77777777" w:rsidR="00A400B3" w:rsidRDefault="00A400B3" w:rsidP="00E12EF1">
            <w:pPr>
              <w:keepNext/>
              <w:adjustRightInd w:val="0"/>
              <w:spacing w:before="60" w:after="60"/>
              <w:jc w:val="center"/>
              <w:rPr>
                <w:b/>
                <w:bCs/>
                <w:color w:val="000000"/>
              </w:rPr>
            </w:pPr>
            <w:r>
              <w:rPr>
                <w:b/>
                <w:bCs/>
                <w:color w:val="000000"/>
              </w:rPr>
              <w:t>Mean</w:t>
            </w:r>
          </w:p>
        </w:tc>
        <w:tc>
          <w:tcPr>
            <w:tcW w:w="99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6EA4F77" w14:textId="77777777" w:rsidR="00A400B3" w:rsidRDefault="00A400B3" w:rsidP="00E12EF1">
            <w:pPr>
              <w:keepNext/>
              <w:adjustRightInd w:val="0"/>
              <w:spacing w:before="60" w:after="60"/>
              <w:jc w:val="center"/>
              <w:rPr>
                <w:b/>
                <w:bCs/>
                <w:color w:val="000000"/>
              </w:rPr>
            </w:pPr>
            <w:r>
              <w:rPr>
                <w:b/>
                <w:bCs/>
                <w:color w:val="000000"/>
              </w:rPr>
              <w:t>S.D.</w:t>
            </w:r>
          </w:p>
        </w:tc>
        <w:tc>
          <w:tcPr>
            <w:tcW w:w="1018"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5F773AE" w14:textId="77777777" w:rsidR="00A400B3" w:rsidRDefault="00A400B3" w:rsidP="00E12EF1">
            <w:pPr>
              <w:keepNext/>
              <w:adjustRightInd w:val="0"/>
              <w:spacing w:before="60" w:after="60"/>
              <w:jc w:val="center"/>
              <w:rPr>
                <w:b/>
                <w:bCs/>
                <w:color w:val="000000"/>
              </w:rPr>
            </w:pPr>
            <w:r>
              <w:rPr>
                <w:b/>
                <w:bCs/>
                <w:color w:val="000000"/>
              </w:rPr>
              <w:t>Min</w:t>
            </w:r>
          </w:p>
        </w:tc>
        <w:tc>
          <w:tcPr>
            <w:tcW w:w="1085"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211D9FD2" w14:textId="77777777" w:rsidR="00A400B3" w:rsidRDefault="00A400B3" w:rsidP="00E12EF1">
            <w:pPr>
              <w:keepNext/>
              <w:adjustRightInd w:val="0"/>
              <w:spacing w:before="60" w:after="60"/>
              <w:jc w:val="center"/>
              <w:rPr>
                <w:b/>
                <w:bCs/>
                <w:color w:val="000000"/>
              </w:rPr>
            </w:pPr>
            <w:r>
              <w:rPr>
                <w:b/>
                <w:bCs/>
                <w:color w:val="000000"/>
              </w:rPr>
              <w:t>Max</w:t>
            </w:r>
          </w:p>
        </w:tc>
      </w:tr>
      <w:tr w:rsidR="00A400B3" w14:paraId="4B2E9B30"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C83D59B" w14:textId="77777777" w:rsidR="00A400B3" w:rsidRDefault="00A400B3" w:rsidP="00E12EF1">
            <w:pPr>
              <w:adjustRightInd w:val="0"/>
              <w:spacing w:before="60" w:after="60"/>
              <w:rPr>
                <w:b/>
                <w:bCs/>
                <w:color w:val="000000"/>
              </w:rPr>
            </w:pPr>
            <w:r>
              <w:rPr>
                <w:b/>
                <w:bCs/>
                <w:color w:val="000000"/>
              </w:rPr>
              <w:t>All Completers</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A6511C" w14:textId="77777777" w:rsidR="00A400B3" w:rsidRDefault="00A400B3" w:rsidP="00E12EF1">
            <w:pPr>
              <w:adjustRightInd w:val="0"/>
              <w:spacing w:before="60" w:after="60"/>
              <w:jc w:val="right"/>
              <w:rPr>
                <w:color w:val="000000"/>
              </w:rPr>
            </w:pPr>
            <w:r>
              <w:rPr>
                <w:color w:val="000000"/>
              </w:rPr>
              <w:t>2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8262AE" w14:textId="77777777" w:rsidR="00A400B3" w:rsidRDefault="00A400B3" w:rsidP="00E12EF1">
            <w:pPr>
              <w:adjustRightInd w:val="0"/>
              <w:spacing w:before="60" w:after="60"/>
              <w:jc w:val="right"/>
              <w:rPr>
                <w:color w:val="000000"/>
              </w:rPr>
            </w:pPr>
            <w:r>
              <w:rPr>
                <w:color w:val="000000"/>
              </w:rPr>
              <w:t>2.9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10A04D" w14:textId="77777777" w:rsidR="00A400B3" w:rsidRDefault="00A400B3" w:rsidP="00E12EF1">
            <w:pPr>
              <w:adjustRightInd w:val="0"/>
              <w:spacing w:before="60" w:after="60"/>
              <w:jc w:val="right"/>
              <w:rPr>
                <w:color w:val="000000"/>
              </w:rPr>
            </w:pPr>
            <w:r>
              <w:rPr>
                <w:color w:val="000000"/>
              </w:rPr>
              <w:t>0.17</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E283D0" w14:textId="77777777" w:rsidR="00A400B3" w:rsidRDefault="00A400B3" w:rsidP="00E12EF1">
            <w:pPr>
              <w:adjustRightInd w:val="0"/>
              <w:spacing w:before="60" w:after="60"/>
              <w:jc w:val="right"/>
              <w:rPr>
                <w:color w:val="000000"/>
              </w:rPr>
            </w:pPr>
            <w:r>
              <w:rPr>
                <w:color w:val="000000"/>
              </w:rPr>
              <w:t>2.3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CE7943C" w14:textId="77777777" w:rsidR="00A400B3" w:rsidRDefault="00A400B3" w:rsidP="00E12EF1">
            <w:pPr>
              <w:adjustRightInd w:val="0"/>
              <w:spacing w:before="60" w:after="60"/>
              <w:jc w:val="right"/>
              <w:rPr>
                <w:color w:val="000000"/>
              </w:rPr>
            </w:pPr>
            <w:r>
              <w:rPr>
                <w:color w:val="000000"/>
              </w:rPr>
              <w:t>3.41</w:t>
            </w:r>
          </w:p>
        </w:tc>
      </w:tr>
      <w:tr w:rsidR="00A400B3" w14:paraId="1784D1A6"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6044EA9" w14:textId="77777777" w:rsidR="00A400B3" w:rsidRDefault="00A400B3" w:rsidP="00E12EF1">
            <w:pPr>
              <w:keepNext/>
              <w:adjustRightInd w:val="0"/>
              <w:spacing w:before="60" w:after="60"/>
              <w:rPr>
                <w:b/>
                <w:bCs/>
                <w:color w:val="000000"/>
              </w:rPr>
            </w:pPr>
            <w:r>
              <w:rPr>
                <w:b/>
                <w:bCs/>
                <w:color w:val="000000"/>
              </w:rPr>
              <w:t>Preparation Pathway</w:t>
            </w:r>
          </w:p>
        </w:tc>
        <w:tc>
          <w:tcPr>
            <w:tcW w:w="982"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E4A9B82" w14:textId="77777777" w:rsidR="00A400B3" w:rsidRDefault="00A400B3" w:rsidP="00E12EF1">
            <w:pPr>
              <w:keepNext/>
              <w:adjustRightInd w:val="0"/>
              <w:spacing w:before="60" w:after="60"/>
              <w:jc w:val="right"/>
              <w:rPr>
                <w:color w:val="000000"/>
              </w:rPr>
            </w:pPr>
            <w:r>
              <w:rPr>
                <w:color w:val="000000"/>
              </w:rPr>
              <w:t>276</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3CBC92" w14:textId="77777777" w:rsidR="00A400B3" w:rsidRDefault="00A400B3" w:rsidP="00E12EF1">
            <w:pPr>
              <w:keepNext/>
              <w:adjustRightInd w:val="0"/>
              <w:spacing w:before="60" w:after="60"/>
              <w:jc w:val="right"/>
              <w:rPr>
                <w:color w:val="000000"/>
              </w:rPr>
            </w:pPr>
            <w:r>
              <w:rPr>
                <w:color w:val="000000"/>
              </w:rPr>
              <w:t>2.94</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81AE7B6" w14:textId="77777777" w:rsidR="00A400B3" w:rsidRDefault="00A400B3" w:rsidP="00E12EF1">
            <w:pPr>
              <w:keepNext/>
              <w:adjustRightInd w:val="0"/>
              <w:spacing w:before="60" w:after="60"/>
              <w:jc w:val="right"/>
              <w:rPr>
                <w:color w:val="000000"/>
              </w:rPr>
            </w:pPr>
            <w:r>
              <w:rPr>
                <w:color w:val="000000"/>
              </w:rPr>
              <w:t>0.17</w:t>
            </w:r>
          </w:p>
        </w:tc>
        <w:tc>
          <w:tcPr>
            <w:tcW w:w="1018"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37ED36" w14:textId="77777777" w:rsidR="00A400B3" w:rsidRDefault="00A400B3" w:rsidP="00E12EF1">
            <w:pPr>
              <w:keepNext/>
              <w:adjustRightInd w:val="0"/>
              <w:spacing w:before="60" w:after="60"/>
              <w:jc w:val="right"/>
              <w:rPr>
                <w:color w:val="000000"/>
              </w:rPr>
            </w:pPr>
            <w:r>
              <w:rPr>
                <w:color w:val="000000"/>
              </w:rPr>
              <w:t>2.33</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93FE05" w14:textId="77777777" w:rsidR="00A400B3" w:rsidRDefault="00A400B3" w:rsidP="00E12EF1">
            <w:pPr>
              <w:keepNext/>
              <w:adjustRightInd w:val="0"/>
              <w:spacing w:before="60" w:after="60"/>
              <w:jc w:val="right"/>
              <w:rPr>
                <w:color w:val="000000"/>
              </w:rPr>
            </w:pPr>
            <w:r>
              <w:rPr>
                <w:color w:val="000000"/>
              </w:rPr>
              <w:t>3.41</w:t>
            </w:r>
          </w:p>
        </w:tc>
      </w:tr>
      <w:tr w:rsidR="00A400B3" w14:paraId="33B45DC6"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D6B79E3" w14:textId="77777777" w:rsidR="00A400B3" w:rsidRDefault="00A400B3" w:rsidP="00E12EF1">
            <w:pPr>
              <w:adjustRightInd w:val="0"/>
              <w:spacing w:before="60" w:after="60"/>
              <w:ind w:firstLine="144"/>
              <w:rPr>
                <w:b/>
                <w:bCs/>
                <w:color w:val="000000"/>
              </w:rPr>
            </w:pPr>
            <w:r>
              <w:rPr>
                <w:b/>
                <w:bCs/>
                <w:color w:val="000000"/>
              </w:rPr>
              <w:t>Preparation Program</w:t>
            </w:r>
          </w:p>
        </w:tc>
        <w:tc>
          <w:tcPr>
            <w:tcW w:w="982"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F2FD639" w14:textId="77777777" w:rsidR="00A400B3" w:rsidRDefault="00A400B3" w:rsidP="00E12EF1">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3A43F6" w14:textId="77777777" w:rsidR="00A400B3" w:rsidRDefault="00A400B3" w:rsidP="00E12EF1">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4E2CEC" w14:textId="77777777" w:rsidR="00A400B3" w:rsidRDefault="00A400B3" w:rsidP="00E12EF1">
            <w:pPr>
              <w:adjustRightInd w:val="0"/>
              <w:rPr>
                <w:sz w:val="24"/>
                <w:szCs w:val="24"/>
              </w:rPr>
            </w:pPr>
          </w:p>
        </w:tc>
        <w:tc>
          <w:tcPr>
            <w:tcW w:w="1018"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11E63E8" w14:textId="77777777" w:rsidR="00A400B3" w:rsidRDefault="00A400B3" w:rsidP="00E12EF1">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5EB6CAA" w14:textId="77777777" w:rsidR="00A400B3" w:rsidRDefault="00A400B3" w:rsidP="00E12EF1">
            <w:pPr>
              <w:adjustRightInd w:val="0"/>
              <w:rPr>
                <w:sz w:val="24"/>
                <w:szCs w:val="24"/>
              </w:rPr>
            </w:pPr>
          </w:p>
        </w:tc>
      </w:tr>
      <w:tr w:rsidR="00A400B3" w14:paraId="0B2AE15A"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97E33C1" w14:textId="4E5376D0" w:rsidR="00A400B3" w:rsidRDefault="00A400B3" w:rsidP="00E12EF1">
            <w:pPr>
              <w:adjustRightInd w:val="0"/>
              <w:spacing w:before="60" w:after="60"/>
              <w:ind w:firstLine="144"/>
              <w:rPr>
                <w:b/>
                <w:bCs/>
                <w:color w:val="000000"/>
              </w:rPr>
            </w:pPr>
            <w:r>
              <w:rPr>
                <w:b/>
                <w:bCs/>
                <w:color w:val="000000"/>
              </w:rPr>
              <w:t>Alternative Pathway</w:t>
            </w:r>
            <w:r w:rsidR="0034293C">
              <w:rPr>
                <w:b/>
                <w:bCs/>
                <w:color w:val="000000"/>
              </w:rPr>
              <w:t>—</w:t>
            </w:r>
            <w:r w:rsidR="0034293C">
              <w:rPr>
                <w:b/>
                <w:bCs/>
                <w:color w:val="000000"/>
              </w:rPr>
              <w:br/>
              <w:t xml:space="preserve">   </w:t>
            </w:r>
            <w:r>
              <w:rPr>
                <w:b/>
                <w:bCs/>
                <w:color w:val="000000"/>
              </w:rPr>
              <w:t>Internship</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943DDA" w14:textId="77777777" w:rsidR="00A400B3" w:rsidRDefault="00A400B3" w:rsidP="00E12EF1">
            <w:pPr>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15C85E" w14:textId="77777777" w:rsidR="00A400B3" w:rsidRDefault="00A400B3" w:rsidP="00E12EF1">
            <w:pPr>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B4C386"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BDAB72" w14:textId="77777777" w:rsidR="00A400B3" w:rsidRDefault="00A400B3" w:rsidP="00E12EF1">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566FDFE" w14:textId="77777777" w:rsidR="00A400B3" w:rsidRDefault="00A400B3" w:rsidP="00E12EF1">
            <w:pPr>
              <w:adjustRightInd w:val="0"/>
              <w:spacing w:before="60" w:after="60"/>
              <w:jc w:val="right"/>
              <w:rPr>
                <w:color w:val="000000"/>
              </w:rPr>
            </w:pPr>
            <w:r>
              <w:rPr>
                <w:color w:val="000000"/>
              </w:rPr>
              <w:t>- -</w:t>
            </w:r>
          </w:p>
        </w:tc>
      </w:tr>
      <w:tr w:rsidR="00A400B3" w14:paraId="5FD08954"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713F8B7" w14:textId="29FF3DC8" w:rsidR="00A400B3" w:rsidRDefault="00A400B3" w:rsidP="00E12EF1">
            <w:pPr>
              <w:adjustRightInd w:val="0"/>
              <w:spacing w:before="60" w:after="60"/>
              <w:ind w:firstLine="144"/>
              <w:rPr>
                <w:b/>
                <w:bCs/>
                <w:color w:val="000000"/>
              </w:rPr>
            </w:pPr>
            <w:r>
              <w:rPr>
                <w:b/>
                <w:bCs/>
                <w:color w:val="000000"/>
              </w:rPr>
              <w:t>Alternative Pathway</w:t>
            </w:r>
            <w:r w:rsidR="0034293C">
              <w:rPr>
                <w:b/>
                <w:bCs/>
                <w:color w:val="000000"/>
              </w:rPr>
              <w:t>—</w:t>
            </w:r>
            <w:r w:rsidR="0034293C">
              <w:rPr>
                <w:b/>
                <w:bCs/>
                <w:color w:val="000000"/>
              </w:rPr>
              <w:br/>
              <w:t xml:space="preserve">   </w:t>
            </w:r>
            <w:r>
              <w:rPr>
                <w:b/>
                <w:bCs/>
                <w:color w:val="000000"/>
              </w:rPr>
              <w:t>Panel Review</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392EBE" w14:textId="77777777" w:rsidR="00A400B3" w:rsidRDefault="00A400B3" w:rsidP="00E12EF1">
            <w:pPr>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C2F395" w14:textId="77777777" w:rsidR="00A400B3" w:rsidRDefault="00A400B3" w:rsidP="00E12EF1">
            <w:pPr>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077CB0"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473272" w14:textId="77777777" w:rsidR="00A400B3" w:rsidRDefault="00A400B3" w:rsidP="00E12EF1">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A671654" w14:textId="77777777" w:rsidR="00A400B3" w:rsidRDefault="00A400B3" w:rsidP="00E12EF1">
            <w:pPr>
              <w:adjustRightInd w:val="0"/>
              <w:spacing w:before="60" w:after="60"/>
              <w:jc w:val="right"/>
              <w:rPr>
                <w:color w:val="000000"/>
              </w:rPr>
            </w:pPr>
            <w:r>
              <w:rPr>
                <w:color w:val="000000"/>
              </w:rPr>
              <w:t>- -</w:t>
            </w:r>
          </w:p>
        </w:tc>
      </w:tr>
      <w:tr w:rsidR="00A400B3" w14:paraId="51B73C57"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E313C3F" w14:textId="77777777" w:rsidR="00A400B3" w:rsidRDefault="00A400B3" w:rsidP="00E12EF1">
            <w:pPr>
              <w:adjustRightInd w:val="0"/>
              <w:spacing w:before="60" w:after="60"/>
              <w:ind w:firstLine="144"/>
              <w:rPr>
                <w:b/>
                <w:bCs/>
                <w:color w:val="000000"/>
              </w:rPr>
            </w:pPr>
            <w:r>
              <w:rPr>
                <w:b/>
                <w:bCs/>
                <w:color w:val="000000"/>
              </w:rPr>
              <w:t>Out of State</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E129D6" w14:textId="77777777" w:rsidR="00A400B3" w:rsidRDefault="00A400B3" w:rsidP="00E12EF1">
            <w:pPr>
              <w:adjustRightInd w:val="0"/>
              <w:spacing w:before="60" w:after="60"/>
              <w:jc w:val="right"/>
              <w:rPr>
                <w:color w:val="000000"/>
              </w:rPr>
            </w:pPr>
            <w:r>
              <w:rPr>
                <w:color w:val="000000"/>
              </w:rPr>
              <w:t>5</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0EAE43" w14:textId="77777777" w:rsidR="00A400B3" w:rsidRDefault="00A400B3" w:rsidP="00E12EF1">
            <w:pPr>
              <w:adjustRightInd w:val="0"/>
              <w:spacing w:before="60" w:after="60"/>
              <w:jc w:val="right"/>
              <w:rPr>
                <w:color w:val="000000"/>
              </w:rPr>
            </w:pPr>
            <w:r>
              <w:rPr>
                <w:color w:val="000000"/>
              </w:rPr>
              <w:t>2.86</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403109" w14:textId="77777777" w:rsidR="00A400B3" w:rsidRDefault="00A400B3" w:rsidP="00E12EF1">
            <w:pPr>
              <w:adjustRightInd w:val="0"/>
              <w:spacing w:before="60" w:after="60"/>
              <w:jc w:val="right"/>
              <w:rPr>
                <w:color w:val="000000"/>
              </w:rPr>
            </w:pPr>
            <w:r>
              <w:rPr>
                <w:color w:val="000000"/>
              </w:rPr>
              <w:t>0.07</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A5E0F1" w14:textId="77777777" w:rsidR="00A400B3" w:rsidRDefault="00A400B3" w:rsidP="00E12EF1">
            <w:pPr>
              <w:adjustRightInd w:val="0"/>
              <w:spacing w:before="60" w:after="60"/>
              <w:jc w:val="right"/>
              <w:rPr>
                <w:color w:val="000000"/>
              </w:rPr>
            </w:pPr>
            <w:r>
              <w:rPr>
                <w:color w:val="000000"/>
              </w:rPr>
              <w:t>2.7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7B339A5" w14:textId="77777777" w:rsidR="00A400B3" w:rsidRDefault="00A400B3" w:rsidP="00E12EF1">
            <w:pPr>
              <w:adjustRightInd w:val="0"/>
              <w:spacing w:before="60" w:after="60"/>
              <w:jc w:val="right"/>
              <w:rPr>
                <w:color w:val="000000"/>
              </w:rPr>
            </w:pPr>
            <w:r>
              <w:rPr>
                <w:color w:val="000000"/>
              </w:rPr>
              <w:t>2.91</w:t>
            </w:r>
          </w:p>
        </w:tc>
      </w:tr>
      <w:tr w:rsidR="00A400B3" w14:paraId="22569062"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D92C7CB" w14:textId="77777777" w:rsidR="00A400B3" w:rsidRDefault="00A400B3" w:rsidP="00E12EF1">
            <w:pPr>
              <w:keepNext/>
              <w:adjustRightInd w:val="0"/>
              <w:spacing w:before="60" w:after="60"/>
              <w:rPr>
                <w:b/>
                <w:bCs/>
                <w:color w:val="000000"/>
              </w:rPr>
            </w:pPr>
            <w:r>
              <w:rPr>
                <w:b/>
                <w:bCs/>
                <w:color w:val="000000"/>
              </w:rPr>
              <w:t>Gender</w:t>
            </w:r>
          </w:p>
        </w:tc>
        <w:tc>
          <w:tcPr>
            <w:tcW w:w="982"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307B00F" w14:textId="77777777" w:rsidR="00A400B3" w:rsidRDefault="00A400B3" w:rsidP="00E12EF1">
            <w:pPr>
              <w:keepNext/>
              <w:adjustRightInd w:val="0"/>
              <w:spacing w:before="60" w:after="60"/>
              <w:jc w:val="right"/>
              <w:rPr>
                <w:color w:val="000000"/>
              </w:rPr>
            </w:pPr>
            <w:r>
              <w:rPr>
                <w:color w:val="000000"/>
              </w:rPr>
              <w:t>71</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F9E5EC" w14:textId="77777777" w:rsidR="00A400B3" w:rsidRDefault="00A400B3" w:rsidP="00E12EF1">
            <w:pPr>
              <w:keepNext/>
              <w:adjustRightInd w:val="0"/>
              <w:spacing w:before="60" w:after="60"/>
              <w:jc w:val="right"/>
              <w:rPr>
                <w:color w:val="000000"/>
              </w:rPr>
            </w:pPr>
            <w:r>
              <w:rPr>
                <w:color w:val="000000"/>
              </w:rPr>
              <w:t>2.92</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5F66A9A" w14:textId="77777777" w:rsidR="00A400B3" w:rsidRDefault="00A400B3" w:rsidP="00E12EF1">
            <w:pPr>
              <w:keepNext/>
              <w:adjustRightInd w:val="0"/>
              <w:spacing w:before="60" w:after="60"/>
              <w:jc w:val="right"/>
              <w:rPr>
                <w:color w:val="000000"/>
              </w:rPr>
            </w:pPr>
            <w:r>
              <w:rPr>
                <w:color w:val="000000"/>
              </w:rPr>
              <w:t>0.16</w:t>
            </w:r>
          </w:p>
        </w:tc>
        <w:tc>
          <w:tcPr>
            <w:tcW w:w="1018"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9645496" w14:textId="77777777" w:rsidR="00A400B3" w:rsidRDefault="00A400B3" w:rsidP="00E12EF1">
            <w:pPr>
              <w:keepNext/>
              <w:adjustRightInd w:val="0"/>
              <w:spacing w:before="60" w:after="60"/>
              <w:jc w:val="right"/>
              <w:rPr>
                <w:color w:val="000000"/>
              </w:rPr>
            </w:pPr>
            <w:r>
              <w:rPr>
                <w:color w:val="000000"/>
              </w:rPr>
              <w:t>2.53</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0DD2A2" w14:textId="77777777" w:rsidR="00A400B3" w:rsidRDefault="00A400B3" w:rsidP="00E12EF1">
            <w:pPr>
              <w:keepNext/>
              <w:adjustRightInd w:val="0"/>
              <w:spacing w:before="60" w:after="60"/>
              <w:jc w:val="right"/>
              <w:rPr>
                <w:color w:val="000000"/>
              </w:rPr>
            </w:pPr>
            <w:r>
              <w:rPr>
                <w:color w:val="000000"/>
              </w:rPr>
              <w:t>3.28</w:t>
            </w:r>
          </w:p>
        </w:tc>
      </w:tr>
      <w:tr w:rsidR="00A400B3" w14:paraId="06AB804C"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DEDB912" w14:textId="77777777" w:rsidR="00A400B3" w:rsidRDefault="00A400B3" w:rsidP="00E12EF1">
            <w:pPr>
              <w:adjustRightInd w:val="0"/>
              <w:spacing w:before="60" w:after="60"/>
              <w:ind w:firstLine="144"/>
              <w:rPr>
                <w:b/>
                <w:bCs/>
                <w:color w:val="000000"/>
              </w:rPr>
            </w:pPr>
            <w:r>
              <w:rPr>
                <w:b/>
                <w:bCs/>
                <w:color w:val="000000"/>
              </w:rPr>
              <w:t>Male</w:t>
            </w:r>
          </w:p>
        </w:tc>
        <w:tc>
          <w:tcPr>
            <w:tcW w:w="982"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E1CD97" w14:textId="77777777" w:rsidR="00A400B3" w:rsidRDefault="00A400B3" w:rsidP="00E12EF1">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89902FC" w14:textId="77777777" w:rsidR="00A400B3" w:rsidRDefault="00A400B3" w:rsidP="00E12EF1">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1142AF4" w14:textId="77777777" w:rsidR="00A400B3" w:rsidRDefault="00A400B3" w:rsidP="00E12EF1">
            <w:pPr>
              <w:adjustRightInd w:val="0"/>
              <w:rPr>
                <w:sz w:val="24"/>
                <w:szCs w:val="24"/>
              </w:rPr>
            </w:pPr>
          </w:p>
        </w:tc>
        <w:tc>
          <w:tcPr>
            <w:tcW w:w="1018"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DC0AF54" w14:textId="77777777" w:rsidR="00A400B3" w:rsidRDefault="00A400B3" w:rsidP="00E12EF1">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412F771" w14:textId="77777777" w:rsidR="00A400B3" w:rsidRDefault="00A400B3" w:rsidP="00E12EF1">
            <w:pPr>
              <w:adjustRightInd w:val="0"/>
              <w:rPr>
                <w:sz w:val="24"/>
                <w:szCs w:val="24"/>
              </w:rPr>
            </w:pPr>
          </w:p>
        </w:tc>
      </w:tr>
      <w:tr w:rsidR="00A400B3" w14:paraId="3D65C62B"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C6599B4" w14:textId="77777777" w:rsidR="00A400B3" w:rsidRDefault="00A400B3" w:rsidP="00E12EF1">
            <w:pPr>
              <w:adjustRightInd w:val="0"/>
              <w:spacing w:before="60" w:after="60"/>
              <w:ind w:firstLine="144"/>
              <w:rPr>
                <w:b/>
                <w:bCs/>
                <w:color w:val="000000"/>
              </w:rPr>
            </w:pPr>
            <w:r>
              <w:rPr>
                <w:b/>
                <w:bCs/>
                <w:color w:val="000000"/>
              </w:rPr>
              <w:t>Female</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C69423" w14:textId="77777777" w:rsidR="00A400B3" w:rsidRDefault="00A400B3" w:rsidP="00E12EF1">
            <w:pPr>
              <w:adjustRightInd w:val="0"/>
              <w:spacing w:before="60" w:after="60"/>
              <w:jc w:val="right"/>
              <w:rPr>
                <w:color w:val="000000"/>
              </w:rPr>
            </w:pPr>
            <w:r>
              <w:rPr>
                <w:color w:val="000000"/>
              </w:rPr>
              <w:t>20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2DE565" w14:textId="77777777" w:rsidR="00A400B3" w:rsidRDefault="00A400B3" w:rsidP="00E12EF1">
            <w:pPr>
              <w:adjustRightInd w:val="0"/>
              <w:spacing w:before="60" w:after="60"/>
              <w:jc w:val="right"/>
              <w:rPr>
                <w:color w:val="000000"/>
              </w:rPr>
            </w:pPr>
            <w:r>
              <w:rPr>
                <w:color w:val="000000"/>
              </w:rPr>
              <w:t>2.95</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C63600" w14:textId="77777777" w:rsidR="00A400B3" w:rsidRDefault="00A400B3" w:rsidP="00E12EF1">
            <w:pPr>
              <w:adjustRightInd w:val="0"/>
              <w:spacing w:before="60" w:after="60"/>
              <w:jc w:val="right"/>
              <w:rPr>
                <w:color w:val="000000"/>
              </w:rPr>
            </w:pPr>
            <w:r>
              <w:rPr>
                <w:color w:val="000000"/>
              </w:rPr>
              <w:t>0.17</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125D76" w14:textId="77777777" w:rsidR="00A400B3" w:rsidRDefault="00A400B3" w:rsidP="00E12EF1">
            <w:pPr>
              <w:adjustRightInd w:val="0"/>
              <w:spacing w:before="60" w:after="60"/>
              <w:jc w:val="right"/>
              <w:rPr>
                <w:color w:val="000000"/>
              </w:rPr>
            </w:pPr>
            <w:r>
              <w:rPr>
                <w:color w:val="000000"/>
              </w:rPr>
              <w:t>2.3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98724D" w14:textId="77777777" w:rsidR="00A400B3" w:rsidRDefault="00A400B3" w:rsidP="00E12EF1">
            <w:pPr>
              <w:adjustRightInd w:val="0"/>
              <w:spacing w:before="60" w:after="60"/>
              <w:jc w:val="right"/>
              <w:rPr>
                <w:color w:val="000000"/>
              </w:rPr>
            </w:pPr>
            <w:r>
              <w:rPr>
                <w:color w:val="000000"/>
              </w:rPr>
              <w:t>3.41</w:t>
            </w:r>
          </w:p>
        </w:tc>
      </w:tr>
      <w:tr w:rsidR="00A400B3" w14:paraId="1D8E5950"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470436E" w14:textId="77777777" w:rsidR="00A400B3" w:rsidRDefault="00A400B3" w:rsidP="00E12EF1">
            <w:pPr>
              <w:adjustRightInd w:val="0"/>
              <w:spacing w:before="60" w:after="60"/>
              <w:ind w:firstLine="144"/>
              <w:rPr>
                <w:b/>
                <w:bCs/>
                <w:color w:val="000000"/>
              </w:rPr>
            </w:pPr>
            <w:r>
              <w:rPr>
                <w:b/>
                <w:bCs/>
                <w:color w:val="000000"/>
              </w:rPr>
              <w:lastRenderedPageBreak/>
              <w:t>Not Reported</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D78456" w14:textId="77777777" w:rsidR="00A400B3" w:rsidRDefault="00A400B3" w:rsidP="00E12EF1">
            <w:pPr>
              <w:adjustRightInd w:val="0"/>
              <w:spacing w:before="60" w:after="60"/>
              <w:jc w:val="right"/>
              <w:rPr>
                <w:color w:val="000000"/>
              </w:rPr>
            </w:pPr>
            <w:r>
              <w:rPr>
                <w:color w:val="000000"/>
              </w:rPr>
              <w:t>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FCCBFC" w14:textId="77777777" w:rsidR="00A400B3" w:rsidRDefault="00A400B3" w:rsidP="00E12EF1">
            <w:pPr>
              <w:adjustRightInd w:val="0"/>
              <w:spacing w:before="60" w:after="60"/>
              <w:jc w:val="right"/>
              <w:rPr>
                <w:color w:val="000000"/>
              </w:rPr>
            </w:pPr>
            <w:r>
              <w:rPr>
                <w:color w:val="000000"/>
              </w:rPr>
              <w:t>2.8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2A35E0" w14:textId="77777777" w:rsidR="00A400B3" w:rsidRDefault="00A400B3" w:rsidP="00E12EF1">
            <w:pPr>
              <w:adjustRightInd w:val="0"/>
              <w:spacing w:before="60" w:after="60"/>
              <w:jc w:val="right"/>
              <w:rPr>
                <w:color w:val="000000"/>
              </w:rPr>
            </w:pPr>
            <w:r>
              <w:rPr>
                <w:color w:val="000000"/>
              </w:rPr>
              <w:t>0.26</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61961C" w14:textId="77777777" w:rsidR="00A400B3" w:rsidRDefault="00A400B3" w:rsidP="00E12EF1">
            <w:pPr>
              <w:adjustRightInd w:val="0"/>
              <w:spacing w:before="60" w:after="60"/>
              <w:jc w:val="right"/>
              <w:rPr>
                <w:color w:val="000000"/>
              </w:rPr>
            </w:pPr>
            <w:r>
              <w:rPr>
                <w:color w:val="000000"/>
              </w:rPr>
              <w:t>2.69</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C891CF" w14:textId="77777777" w:rsidR="00A400B3" w:rsidRDefault="00A400B3" w:rsidP="00E12EF1">
            <w:pPr>
              <w:adjustRightInd w:val="0"/>
              <w:spacing w:before="60" w:after="60"/>
              <w:jc w:val="right"/>
              <w:rPr>
                <w:color w:val="000000"/>
              </w:rPr>
            </w:pPr>
            <w:r>
              <w:rPr>
                <w:color w:val="000000"/>
              </w:rPr>
              <w:t>3.16</w:t>
            </w:r>
          </w:p>
        </w:tc>
      </w:tr>
      <w:tr w:rsidR="00A400B3" w14:paraId="3EF14711"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90524DB" w14:textId="77777777" w:rsidR="00A400B3" w:rsidRDefault="00A400B3" w:rsidP="00E12EF1">
            <w:pPr>
              <w:keepNext/>
              <w:adjustRightInd w:val="0"/>
              <w:spacing w:before="60" w:after="60"/>
              <w:rPr>
                <w:b/>
                <w:bCs/>
                <w:color w:val="000000"/>
              </w:rPr>
            </w:pPr>
            <w:r>
              <w:rPr>
                <w:b/>
                <w:bCs/>
                <w:color w:val="000000"/>
              </w:rPr>
              <w:t>Race/Ethnicity</w:t>
            </w:r>
          </w:p>
        </w:tc>
        <w:tc>
          <w:tcPr>
            <w:tcW w:w="982"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563DABF" w14:textId="77777777" w:rsidR="00A400B3" w:rsidRDefault="00A400B3" w:rsidP="00E12EF1">
            <w:pPr>
              <w:keepNext/>
              <w:adjustRightInd w:val="0"/>
              <w:spacing w:before="60" w:after="60"/>
              <w:jc w:val="right"/>
              <w:rPr>
                <w:color w:val="000000"/>
              </w:rPr>
            </w:pPr>
            <w:r>
              <w:rPr>
                <w:color w:val="000000"/>
              </w:rPr>
              <w:t>0</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2CBAE85" w14:textId="77777777" w:rsidR="00A400B3" w:rsidRDefault="00A400B3" w:rsidP="00E12EF1">
            <w:pPr>
              <w:keepNext/>
              <w:adjustRightInd w:val="0"/>
              <w:spacing w:before="60" w:after="60"/>
              <w:jc w:val="right"/>
              <w:rPr>
                <w:color w:val="000000"/>
              </w:rPr>
            </w:pPr>
            <w:r>
              <w:rPr>
                <w:color w:val="000000"/>
              </w:rPr>
              <w:t>- -</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AF31C0E" w14:textId="77777777" w:rsidR="00A400B3" w:rsidRDefault="00A400B3" w:rsidP="00E12EF1">
            <w:pPr>
              <w:keepNext/>
              <w:adjustRightInd w:val="0"/>
              <w:spacing w:before="60" w:after="60"/>
              <w:jc w:val="right"/>
              <w:rPr>
                <w:color w:val="000000"/>
              </w:rPr>
            </w:pPr>
            <w:r>
              <w:rPr>
                <w:color w:val="000000"/>
              </w:rPr>
              <w:t>- -</w:t>
            </w:r>
          </w:p>
        </w:tc>
        <w:tc>
          <w:tcPr>
            <w:tcW w:w="1018"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8802C1" w14:textId="77777777" w:rsidR="00A400B3" w:rsidRDefault="00A400B3" w:rsidP="00E12EF1">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DE6C66" w14:textId="77777777" w:rsidR="00A400B3" w:rsidRDefault="00A400B3" w:rsidP="00E12EF1">
            <w:pPr>
              <w:keepNext/>
              <w:adjustRightInd w:val="0"/>
              <w:spacing w:before="60" w:after="60"/>
              <w:jc w:val="right"/>
              <w:rPr>
                <w:color w:val="000000"/>
              </w:rPr>
            </w:pPr>
            <w:r>
              <w:rPr>
                <w:color w:val="000000"/>
              </w:rPr>
              <w:t>- -</w:t>
            </w:r>
          </w:p>
        </w:tc>
      </w:tr>
      <w:tr w:rsidR="00A400B3" w14:paraId="50533D89"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94031FD" w14:textId="0CCE6217" w:rsidR="00A400B3" w:rsidRDefault="00A400B3" w:rsidP="00E12EF1">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p>
        </w:tc>
        <w:tc>
          <w:tcPr>
            <w:tcW w:w="982"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ECA9672" w14:textId="77777777" w:rsidR="00A400B3" w:rsidRDefault="00A400B3" w:rsidP="00E12EF1">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FA5D97" w14:textId="77777777" w:rsidR="00A400B3" w:rsidRDefault="00A400B3" w:rsidP="00E12EF1">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BE56351" w14:textId="77777777" w:rsidR="00A400B3" w:rsidRDefault="00A400B3" w:rsidP="00E12EF1">
            <w:pPr>
              <w:adjustRightInd w:val="0"/>
              <w:rPr>
                <w:sz w:val="24"/>
                <w:szCs w:val="24"/>
              </w:rPr>
            </w:pPr>
          </w:p>
        </w:tc>
        <w:tc>
          <w:tcPr>
            <w:tcW w:w="1018"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A1FDED7" w14:textId="77777777" w:rsidR="00A400B3" w:rsidRDefault="00A400B3" w:rsidP="00E12EF1">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3B48B5C" w14:textId="77777777" w:rsidR="00A400B3" w:rsidRDefault="00A400B3" w:rsidP="00E12EF1">
            <w:pPr>
              <w:adjustRightInd w:val="0"/>
              <w:rPr>
                <w:sz w:val="24"/>
                <w:szCs w:val="24"/>
              </w:rPr>
            </w:pPr>
          </w:p>
        </w:tc>
      </w:tr>
      <w:tr w:rsidR="00A400B3" w14:paraId="1D64F3CE"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46C86F0" w14:textId="77777777" w:rsidR="00A400B3" w:rsidRDefault="00A400B3" w:rsidP="00E12EF1">
            <w:pPr>
              <w:adjustRightInd w:val="0"/>
              <w:spacing w:before="60" w:after="60"/>
              <w:ind w:firstLine="144"/>
              <w:rPr>
                <w:b/>
                <w:bCs/>
                <w:color w:val="000000"/>
              </w:rPr>
            </w:pPr>
            <w:r>
              <w:rPr>
                <w:b/>
                <w:bCs/>
                <w:color w:val="000000"/>
              </w:rPr>
              <w:t>Asian</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817AAE" w14:textId="77777777" w:rsidR="00A400B3" w:rsidRDefault="00A400B3" w:rsidP="00E12EF1">
            <w:pPr>
              <w:adjustRightInd w:val="0"/>
              <w:spacing w:before="60" w:after="60"/>
              <w:jc w:val="right"/>
              <w:rPr>
                <w:color w:val="000000"/>
              </w:rPr>
            </w:pPr>
            <w:r>
              <w:rPr>
                <w:color w:val="000000"/>
              </w:rPr>
              <w:t>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4C48B7" w14:textId="77777777" w:rsidR="00A400B3" w:rsidRDefault="00A400B3" w:rsidP="00E12EF1">
            <w:pPr>
              <w:adjustRightInd w:val="0"/>
              <w:spacing w:before="60" w:after="60"/>
              <w:jc w:val="right"/>
              <w:rPr>
                <w:color w:val="000000"/>
              </w:rPr>
            </w:pPr>
            <w:r>
              <w:rPr>
                <w:color w:val="000000"/>
              </w:rPr>
              <w:t>3.02</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8E76B6" w14:textId="77777777" w:rsidR="00A400B3" w:rsidRDefault="00A400B3" w:rsidP="00E12EF1">
            <w:pPr>
              <w:adjustRightInd w:val="0"/>
              <w:spacing w:before="60" w:after="60"/>
              <w:jc w:val="right"/>
              <w:rPr>
                <w:color w:val="000000"/>
              </w:rPr>
            </w:pPr>
            <w:r>
              <w:rPr>
                <w:color w:val="000000"/>
              </w:rPr>
              <w:t>0.08</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6D030E" w14:textId="77777777" w:rsidR="00A400B3" w:rsidRDefault="00A400B3" w:rsidP="00E12EF1">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21AE8E2" w14:textId="77777777" w:rsidR="00A400B3" w:rsidRDefault="00A400B3" w:rsidP="00E12EF1">
            <w:pPr>
              <w:adjustRightInd w:val="0"/>
              <w:spacing w:before="60" w:after="60"/>
              <w:jc w:val="right"/>
              <w:rPr>
                <w:color w:val="000000"/>
              </w:rPr>
            </w:pPr>
            <w:r>
              <w:rPr>
                <w:color w:val="000000"/>
              </w:rPr>
              <w:t>3.12</w:t>
            </w:r>
          </w:p>
        </w:tc>
      </w:tr>
      <w:tr w:rsidR="00A400B3" w14:paraId="6E0F8785"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4E9E72C" w14:textId="77777777" w:rsidR="00A400B3" w:rsidRDefault="00A400B3" w:rsidP="00E12EF1">
            <w:pPr>
              <w:adjustRightInd w:val="0"/>
              <w:spacing w:before="60" w:after="60"/>
              <w:ind w:firstLine="144"/>
              <w:rPr>
                <w:b/>
                <w:bCs/>
                <w:color w:val="000000"/>
              </w:rPr>
            </w:pPr>
            <w:r>
              <w:rPr>
                <w:b/>
                <w:bCs/>
                <w:color w:val="000000"/>
              </w:rPr>
              <w:t>Black</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566BCF" w14:textId="77777777" w:rsidR="00A400B3" w:rsidRDefault="00A400B3" w:rsidP="00E12EF1">
            <w:pPr>
              <w:adjustRightInd w:val="0"/>
              <w:spacing w:before="60" w:after="60"/>
              <w:jc w:val="right"/>
              <w:rPr>
                <w:color w:val="000000"/>
              </w:rPr>
            </w:pPr>
            <w:r>
              <w:rPr>
                <w:color w:val="000000"/>
              </w:rPr>
              <w:t>1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72C275" w14:textId="77777777" w:rsidR="00A400B3" w:rsidRDefault="00A400B3" w:rsidP="00E12EF1">
            <w:pPr>
              <w:adjustRightInd w:val="0"/>
              <w:spacing w:before="60" w:after="60"/>
              <w:jc w:val="right"/>
              <w:rPr>
                <w:color w:val="000000"/>
              </w:rPr>
            </w:pPr>
            <w:r>
              <w:rPr>
                <w:color w:val="000000"/>
              </w:rPr>
              <w:t>2.9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9AEFAD" w14:textId="77777777" w:rsidR="00A400B3" w:rsidRDefault="00A400B3" w:rsidP="00E12EF1">
            <w:pPr>
              <w:adjustRightInd w:val="0"/>
              <w:spacing w:before="60" w:after="60"/>
              <w:jc w:val="right"/>
              <w:rPr>
                <w:color w:val="000000"/>
              </w:rPr>
            </w:pPr>
            <w:r>
              <w:rPr>
                <w:color w:val="000000"/>
              </w:rPr>
              <w:t>0.20</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E98C5A" w14:textId="77777777" w:rsidR="00A400B3" w:rsidRDefault="00A400B3" w:rsidP="00E12EF1">
            <w:pPr>
              <w:adjustRightInd w:val="0"/>
              <w:spacing w:before="60" w:after="60"/>
              <w:jc w:val="right"/>
              <w:rPr>
                <w:color w:val="000000"/>
              </w:rPr>
            </w:pPr>
            <w:r>
              <w:rPr>
                <w:color w:val="000000"/>
              </w:rPr>
              <w:t>2.6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BBA1DA1" w14:textId="77777777" w:rsidR="00A400B3" w:rsidRDefault="00A400B3" w:rsidP="00E12EF1">
            <w:pPr>
              <w:adjustRightInd w:val="0"/>
              <w:spacing w:before="60" w:after="60"/>
              <w:jc w:val="right"/>
              <w:rPr>
                <w:color w:val="000000"/>
              </w:rPr>
            </w:pPr>
            <w:r>
              <w:rPr>
                <w:color w:val="000000"/>
              </w:rPr>
              <w:t>3.34</w:t>
            </w:r>
          </w:p>
        </w:tc>
      </w:tr>
      <w:tr w:rsidR="00A400B3" w14:paraId="4F053160"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4CEF7F1" w14:textId="77777777" w:rsidR="00A400B3" w:rsidRDefault="00A400B3" w:rsidP="00E12EF1">
            <w:pPr>
              <w:adjustRightInd w:val="0"/>
              <w:spacing w:before="60" w:after="60"/>
              <w:ind w:firstLine="144"/>
              <w:rPr>
                <w:b/>
                <w:bCs/>
                <w:color w:val="000000"/>
              </w:rPr>
            </w:pPr>
            <w:r>
              <w:rPr>
                <w:b/>
                <w:bCs/>
                <w:color w:val="000000"/>
              </w:rPr>
              <w:t>White</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0AD7DA" w14:textId="77777777" w:rsidR="00A400B3" w:rsidRDefault="00A400B3" w:rsidP="00E12EF1">
            <w:pPr>
              <w:adjustRightInd w:val="0"/>
              <w:spacing w:before="60" w:after="60"/>
              <w:jc w:val="right"/>
              <w:rPr>
                <w:color w:val="000000"/>
              </w:rPr>
            </w:pPr>
            <w:r>
              <w:rPr>
                <w:color w:val="000000"/>
              </w:rPr>
              <w:t>235</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07B757" w14:textId="77777777" w:rsidR="00A400B3" w:rsidRDefault="00A400B3" w:rsidP="00E12EF1">
            <w:pPr>
              <w:adjustRightInd w:val="0"/>
              <w:spacing w:before="60" w:after="60"/>
              <w:jc w:val="right"/>
              <w:rPr>
                <w:color w:val="000000"/>
              </w:rPr>
            </w:pPr>
            <w:r>
              <w:rPr>
                <w:color w:val="000000"/>
              </w:rPr>
              <w:t>2.9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1142DE" w14:textId="77777777" w:rsidR="00A400B3" w:rsidRDefault="00A400B3" w:rsidP="00E12EF1">
            <w:pPr>
              <w:adjustRightInd w:val="0"/>
              <w:spacing w:before="60" w:after="60"/>
              <w:jc w:val="right"/>
              <w:rPr>
                <w:color w:val="000000"/>
              </w:rPr>
            </w:pPr>
            <w:r>
              <w:rPr>
                <w:color w:val="000000"/>
              </w:rPr>
              <w:t>0.16</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3F3CAF" w14:textId="77777777" w:rsidR="00A400B3" w:rsidRDefault="00A400B3" w:rsidP="00E12EF1">
            <w:pPr>
              <w:adjustRightInd w:val="0"/>
              <w:spacing w:before="60" w:after="60"/>
              <w:jc w:val="right"/>
              <w:rPr>
                <w:color w:val="000000"/>
              </w:rPr>
            </w:pPr>
            <w:r>
              <w:rPr>
                <w:color w:val="000000"/>
              </w:rPr>
              <w:t>2.4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707BDB3" w14:textId="77777777" w:rsidR="00A400B3" w:rsidRDefault="00A400B3" w:rsidP="00E12EF1">
            <w:pPr>
              <w:adjustRightInd w:val="0"/>
              <w:spacing w:before="60" w:after="60"/>
              <w:jc w:val="right"/>
              <w:rPr>
                <w:color w:val="000000"/>
              </w:rPr>
            </w:pPr>
            <w:r>
              <w:rPr>
                <w:color w:val="000000"/>
              </w:rPr>
              <w:t>3.41</w:t>
            </w:r>
          </w:p>
        </w:tc>
      </w:tr>
      <w:tr w:rsidR="00A400B3" w14:paraId="1EA07F29"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544164E" w14:textId="77777777" w:rsidR="00A400B3" w:rsidRDefault="00A400B3" w:rsidP="00E12EF1">
            <w:pPr>
              <w:adjustRightInd w:val="0"/>
              <w:spacing w:before="60" w:after="60"/>
              <w:ind w:firstLine="144"/>
              <w:rPr>
                <w:b/>
                <w:bCs/>
                <w:color w:val="000000"/>
              </w:rPr>
            </w:pPr>
            <w:r>
              <w:rPr>
                <w:b/>
                <w:bCs/>
                <w:color w:val="000000"/>
              </w:rPr>
              <w:t>Hispanic</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186D6C" w14:textId="77777777" w:rsidR="00A400B3" w:rsidRDefault="00A400B3" w:rsidP="00E12EF1">
            <w:pPr>
              <w:adjustRightInd w:val="0"/>
              <w:spacing w:before="60" w:after="60"/>
              <w:jc w:val="right"/>
              <w:rPr>
                <w:color w:val="000000"/>
              </w:rPr>
            </w:pPr>
            <w:r>
              <w:rPr>
                <w:color w:val="000000"/>
              </w:rPr>
              <w:t>1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2AC630" w14:textId="77777777" w:rsidR="00A400B3" w:rsidRDefault="00A400B3" w:rsidP="00E12EF1">
            <w:pPr>
              <w:adjustRightInd w:val="0"/>
              <w:spacing w:before="60" w:after="60"/>
              <w:jc w:val="right"/>
              <w:rPr>
                <w:color w:val="000000"/>
              </w:rPr>
            </w:pPr>
            <w:r>
              <w:rPr>
                <w:color w:val="000000"/>
              </w:rPr>
              <w:t>3.0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020651" w14:textId="77777777" w:rsidR="00A400B3" w:rsidRDefault="00A400B3" w:rsidP="00E12EF1">
            <w:pPr>
              <w:adjustRightInd w:val="0"/>
              <w:spacing w:before="60" w:after="60"/>
              <w:jc w:val="right"/>
              <w:rPr>
                <w:color w:val="000000"/>
              </w:rPr>
            </w:pPr>
            <w:r>
              <w:rPr>
                <w:color w:val="000000"/>
              </w:rPr>
              <w:t>0.12</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B91409" w14:textId="77777777" w:rsidR="00A400B3" w:rsidRDefault="00A400B3" w:rsidP="00E12EF1">
            <w:pPr>
              <w:adjustRightInd w:val="0"/>
              <w:spacing w:before="60" w:after="60"/>
              <w:jc w:val="right"/>
              <w:rPr>
                <w:color w:val="000000"/>
              </w:rPr>
            </w:pPr>
            <w:r>
              <w:rPr>
                <w:color w:val="000000"/>
              </w:rPr>
              <w:t>2.8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7428978" w14:textId="77777777" w:rsidR="00A400B3" w:rsidRDefault="00A400B3" w:rsidP="00E12EF1">
            <w:pPr>
              <w:adjustRightInd w:val="0"/>
              <w:spacing w:before="60" w:after="60"/>
              <w:jc w:val="right"/>
              <w:rPr>
                <w:color w:val="000000"/>
              </w:rPr>
            </w:pPr>
            <w:r>
              <w:rPr>
                <w:color w:val="000000"/>
              </w:rPr>
              <w:t>3.22</w:t>
            </w:r>
          </w:p>
        </w:tc>
      </w:tr>
      <w:tr w:rsidR="00A400B3" w14:paraId="30FB3981"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E3B1513" w14:textId="2C881A6A" w:rsidR="00A400B3" w:rsidRDefault="00A400B3" w:rsidP="00E12EF1">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r>
              <w:rPr>
                <w:b/>
                <w:bCs/>
                <w:color w:val="000000"/>
              </w:rPr>
              <w:t>/Latino</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A430D4" w14:textId="77777777" w:rsidR="00A400B3" w:rsidRDefault="00A400B3" w:rsidP="00E12EF1">
            <w:pPr>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F1EDF6" w14:textId="77777777" w:rsidR="00A400B3" w:rsidRDefault="00A400B3" w:rsidP="00E12EF1">
            <w:pPr>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42D201"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7F4FD2" w14:textId="77777777" w:rsidR="00A400B3" w:rsidRDefault="00A400B3" w:rsidP="00E12EF1">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52614DD" w14:textId="77777777" w:rsidR="00A400B3" w:rsidRDefault="00A400B3" w:rsidP="00E12EF1">
            <w:pPr>
              <w:adjustRightInd w:val="0"/>
              <w:spacing w:before="60" w:after="60"/>
              <w:jc w:val="right"/>
              <w:rPr>
                <w:color w:val="000000"/>
              </w:rPr>
            </w:pPr>
            <w:r>
              <w:rPr>
                <w:color w:val="000000"/>
              </w:rPr>
              <w:t>- -</w:t>
            </w:r>
          </w:p>
        </w:tc>
      </w:tr>
      <w:tr w:rsidR="00A400B3" w14:paraId="52F557B9"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0D9CDD3" w14:textId="77777777" w:rsidR="00A400B3" w:rsidRDefault="00A400B3" w:rsidP="00E12EF1">
            <w:pPr>
              <w:adjustRightInd w:val="0"/>
              <w:spacing w:before="60" w:after="60"/>
              <w:ind w:firstLine="144"/>
              <w:rPr>
                <w:b/>
                <w:bCs/>
                <w:color w:val="000000"/>
              </w:rPr>
            </w:pPr>
            <w:r>
              <w:rPr>
                <w:b/>
                <w:bCs/>
                <w:color w:val="000000"/>
              </w:rPr>
              <w:t>Asian/Latino</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B9E7D4" w14:textId="77777777" w:rsidR="00A400B3" w:rsidRDefault="00A400B3" w:rsidP="00E12EF1">
            <w:pPr>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FF7121" w14:textId="77777777" w:rsidR="00A400B3" w:rsidRDefault="00A400B3" w:rsidP="00E12EF1">
            <w:pPr>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A3D2E8"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DEF8E7" w14:textId="77777777" w:rsidR="00A400B3" w:rsidRDefault="00A400B3" w:rsidP="00E12EF1">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DFFA1F6" w14:textId="77777777" w:rsidR="00A400B3" w:rsidRDefault="00A400B3" w:rsidP="00E12EF1">
            <w:pPr>
              <w:adjustRightInd w:val="0"/>
              <w:spacing w:before="60" w:after="60"/>
              <w:jc w:val="right"/>
              <w:rPr>
                <w:color w:val="000000"/>
              </w:rPr>
            </w:pPr>
            <w:r>
              <w:rPr>
                <w:color w:val="000000"/>
              </w:rPr>
              <w:t>- -</w:t>
            </w:r>
          </w:p>
        </w:tc>
      </w:tr>
      <w:tr w:rsidR="00A400B3" w14:paraId="60C4BE75"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93329B4" w14:textId="77777777" w:rsidR="00A400B3" w:rsidRDefault="00A400B3" w:rsidP="00E12EF1">
            <w:pPr>
              <w:adjustRightInd w:val="0"/>
              <w:spacing w:before="60" w:after="60"/>
              <w:ind w:firstLine="144"/>
              <w:rPr>
                <w:b/>
                <w:bCs/>
                <w:color w:val="000000"/>
              </w:rPr>
            </w:pPr>
            <w:r>
              <w:rPr>
                <w:b/>
                <w:bCs/>
                <w:color w:val="000000"/>
              </w:rPr>
              <w:t>Black/Latino</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D39B89" w14:textId="77777777" w:rsidR="00A400B3" w:rsidRDefault="00A400B3" w:rsidP="00E12EF1">
            <w:pPr>
              <w:adjustRightInd w:val="0"/>
              <w:spacing w:before="60" w:after="60"/>
              <w:jc w:val="right"/>
              <w:rPr>
                <w:color w:val="000000"/>
              </w:rPr>
            </w:pPr>
            <w:r>
              <w:rPr>
                <w:color w:val="000000"/>
              </w:rPr>
              <w:t>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0292A4" w14:textId="77777777" w:rsidR="00A400B3" w:rsidRDefault="00A400B3" w:rsidP="00E12EF1">
            <w:pPr>
              <w:adjustRightInd w:val="0"/>
              <w:spacing w:before="60" w:after="60"/>
              <w:jc w:val="right"/>
              <w:rPr>
                <w:color w:val="000000"/>
              </w:rPr>
            </w:pPr>
            <w:r>
              <w:rPr>
                <w:color w:val="000000"/>
              </w:rPr>
              <w:t>2.9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05612" w14:textId="77777777" w:rsidR="00A400B3" w:rsidRDefault="00A400B3" w:rsidP="00E12EF1">
            <w:pPr>
              <w:adjustRightInd w:val="0"/>
              <w:spacing w:before="60" w:after="60"/>
              <w:jc w:val="right"/>
              <w:rPr>
                <w:color w:val="000000"/>
              </w:rPr>
            </w:pPr>
            <w:r>
              <w:rPr>
                <w:color w:val="000000"/>
              </w:rPr>
              <w:t>0.20</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B2EF18" w14:textId="77777777" w:rsidR="00A400B3" w:rsidRDefault="00A400B3" w:rsidP="00E12EF1">
            <w:pPr>
              <w:adjustRightInd w:val="0"/>
              <w:spacing w:before="60" w:after="60"/>
              <w:jc w:val="right"/>
              <w:rPr>
                <w:color w:val="000000"/>
              </w:rPr>
            </w:pPr>
            <w:r>
              <w:rPr>
                <w:color w:val="000000"/>
              </w:rPr>
              <w:t>2.7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88B3D8B" w14:textId="77777777" w:rsidR="00A400B3" w:rsidRDefault="00A400B3" w:rsidP="00E12EF1">
            <w:pPr>
              <w:adjustRightInd w:val="0"/>
              <w:spacing w:before="60" w:after="60"/>
              <w:jc w:val="right"/>
              <w:rPr>
                <w:color w:val="000000"/>
              </w:rPr>
            </w:pPr>
            <w:r>
              <w:rPr>
                <w:color w:val="000000"/>
              </w:rPr>
              <w:t>3.18</w:t>
            </w:r>
          </w:p>
        </w:tc>
      </w:tr>
      <w:tr w:rsidR="00A400B3" w14:paraId="2B224690"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6CB7AD9" w14:textId="77777777" w:rsidR="00A400B3" w:rsidRDefault="00A400B3" w:rsidP="00E12EF1">
            <w:pPr>
              <w:adjustRightInd w:val="0"/>
              <w:spacing w:before="60" w:after="60"/>
              <w:ind w:firstLine="144"/>
              <w:rPr>
                <w:b/>
                <w:bCs/>
                <w:color w:val="000000"/>
              </w:rPr>
            </w:pPr>
            <w:r>
              <w:rPr>
                <w:b/>
                <w:bCs/>
                <w:color w:val="000000"/>
              </w:rPr>
              <w:t>Pacific</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34C9B2" w14:textId="77777777" w:rsidR="00A400B3" w:rsidRDefault="00A400B3" w:rsidP="00E12EF1">
            <w:pPr>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2A9D09" w14:textId="77777777" w:rsidR="00A400B3" w:rsidRDefault="00A400B3" w:rsidP="00E12EF1">
            <w:pPr>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D74759"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D8FC72" w14:textId="77777777" w:rsidR="00A400B3" w:rsidRDefault="00A400B3" w:rsidP="00E12EF1">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8597675" w14:textId="77777777" w:rsidR="00A400B3" w:rsidRDefault="00A400B3" w:rsidP="00E12EF1">
            <w:pPr>
              <w:adjustRightInd w:val="0"/>
              <w:spacing w:before="60" w:after="60"/>
              <w:jc w:val="right"/>
              <w:rPr>
                <w:color w:val="000000"/>
              </w:rPr>
            </w:pPr>
            <w:r>
              <w:rPr>
                <w:color w:val="000000"/>
              </w:rPr>
              <w:t>- -</w:t>
            </w:r>
          </w:p>
        </w:tc>
      </w:tr>
      <w:tr w:rsidR="00A400B3" w14:paraId="12FBFD73"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CF9D6E8" w14:textId="77777777" w:rsidR="00A400B3" w:rsidRDefault="00A400B3" w:rsidP="00E12EF1">
            <w:pPr>
              <w:adjustRightInd w:val="0"/>
              <w:spacing w:before="60" w:after="60"/>
              <w:ind w:firstLine="144"/>
              <w:rPr>
                <w:b/>
                <w:bCs/>
                <w:color w:val="000000"/>
              </w:rPr>
            </w:pPr>
            <w:r>
              <w:rPr>
                <w:b/>
                <w:bCs/>
                <w:color w:val="000000"/>
              </w:rPr>
              <w:t>Pacific/Latino</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B65EE4" w14:textId="77777777" w:rsidR="00A400B3" w:rsidRDefault="00A400B3" w:rsidP="00E12EF1">
            <w:pPr>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633E26" w14:textId="77777777" w:rsidR="00A400B3" w:rsidRDefault="00A400B3" w:rsidP="00E12EF1">
            <w:pPr>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54123E"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4CB795" w14:textId="77777777" w:rsidR="00A400B3" w:rsidRDefault="00A400B3" w:rsidP="00E12EF1">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A2B878D" w14:textId="77777777" w:rsidR="00A400B3" w:rsidRDefault="00A400B3" w:rsidP="00E12EF1">
            <w:pPr>
              <w:adjustRightInd w:val="0"/>
              <w:spacing w:before="60" w:after="60"/>
              <w:jc w:val="right"/>
              <w:rPr>
                <w:color w:val="000000"/>
              </w:rPr>
            </w:pPr>
            <w:r>
              <w:rPr>
                <w:color w:val="000000"/>
              </w:rPr>
              <w:t>- -</w:t>
            </w:r>
          </w:p>
        </w:tc>
      </w:tr>
      <w:tr w:rsidR="00A400B3" w14:paraId="5D70E5CD"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836E2B9" w14:textId="77777777" w:rsidR="00A400B3" w:rsidRDefault="00A400B3" w:rsidP="00E12EF1">
            <w:pPr>
              <w:adjustRightInd w:val="0"/>
              <w:spacing w:before="60" w:after="60"/>
              <w:ind w:firstLine="144"/>
              <w:rPr>
                <w:b/>
                <w:bCs/>
                <w:color w:val="000000"/>
              </w:rPr>
            </w:pPr>
            <w:r>
              <w:rPr>
                <w:b/>
                <w:bCs/>
                <w:color w:val="000000"/>
              </w:rPr>
              <w:t>White/Latino</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A4BD37" w14:textId="77777777" w:rsidR="00A400B3" w:rsidRDefault="00A400B3" w:rsidP="00E12EF1">
            <w:pPr>
              <w:adjustRightInd w:val="0"/>
              <w:spacing w:before="60" w:after="60"/>
              <w:jc w:val="right"/>
              <w:rPr>
                <w:color w:val="000000"/>
              </w:rPr>
            </w:pPr>
            <w:r>
              <w:rPr>
                <w:color w:val="000000"/>
              </w:rPr>
              <w:t>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FBA325" w14:textId="77777777" w:rsidR="00A400B3" w:rsidRDefault="00A400B3" w:rsidP="00E12EF1">
            <w:pPr>
              <w:adjustRightInd w:val="0"/>
              <w:spacing w:before="60" w:after="60"/>
              <w:jc w:val="right"/>
              <w:rPr>
                <w:color w:val="000000"/>
              </w:rPr>
            </w:pPr>
            <w:r>
              <w:rPr>
                <w:color w:val="000000"/>
              </w:rPr>
              <w:t>3.0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AEBD2D" w14:textId="77777777" w:rsidR="00A400B3" w:rsidRDefault="00A400B3" w:rsidP="00E12EF1">
            <w:pPr>
              <w:adjustRightInd w:val="0"/>
              <w:spacing w:before="60" w:after="60"/>
              <w:jc w:val="right"/>
              <w:rPr>
                <w:color w:val="000000"/>
              </w:rPr>
            </w:pPr>
            <w:r>
              <w:rPr>
                <w:color w:val="000000"/>
              </w:rPr>
              <w:t>0.15</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9C2F35" w14:textId="77777777" w:rsidR="00A400B3" w:rsidRDefault="00A400B3" w:rsidP="00E12EF1">
            <w:pPr>
              <w:adjustRightInd w:val="0"/>
              <w:spacing w:before="60" w:after="60"/>
              <w:jc w:val="right"/>
              <w:rPr>
                <w:color w:val="000000"/>
              </w:rPr>
            </w:pPr>
            <w:r>
              <w:rPr>
                <w:color w:val="000000"/>
              </w:rPr>
              <w:t>2.8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2CBBF27" w14:textId="77777777" w:rsidR="00A400B3" w:rsidRDefault="00A400B3" w:rsidP="00E12EF1">
            <w:pPr>
              <w:adjustRightInd w:val="0"/>
              <w:spacing w:before="60" w:after="60"/>
              <w:jc w:val="right"/>
              <w:rPr>
                <w:color w:val="000000"/>
              </w:rPr>
            </w:pPr>
            <w:r>
              <w:rPr>
                <w:color w:val="000000"/>
              </w:rPr>
              <w:t>3.17</w:t>
            </w:r>
          </w:p>
        </w:tc>
      </w:tr>
      <w:tr w:rsidR="00A400B3" w14:paraId="22A113E7"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F2CDC5F" w14:textId="77777777" w:rsidR="00A400B3" w:rsidRDefault="00A400B3" w:rsidP="00E12EF1">
            <w:pPr>
              <w:adjustRightInd w:val="0"/>
              <w:spacing w:before="60" w:after="60"/>
              <w:ind w:firstLine="144"/>
              <w:rPr>
                <w:b/>
                <w:bCs/>
                <w:color w:val="000000"/>
              </w:rPr>
            </w:pPr>
            <w:r>
              <w:rPr>
                <w:b/>
                <w:bCs/>
                <w:color w:val="000000"/>
              </w:rPr>
              <w:t>Multiracial</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0F1383" w14:textId="77777777" w:rsidR="00A400B3" w:rsidRDefault="00A400B3" w:rsidP="00E12EF1">
            <w:pPr>
              <w:adjustRightInd w:val="0"/>
              <w:spacing w:before="60" w:after="60"/>
              <w:jc w:val="right"/>
              <w:rPr>
                <w:color w:val="000000"/>
              </w:rPr>
            </w:pPr>
            <w:r>
              <w:rPr>
                <w:color w:val="000000"/>
              </w:rPr>
              <w:t>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6C4AC0" w14:textId="77777777" w:rsidR="00A400B3" w:rsidRDefault="00A400B3" w:rsidP="00E12EF1">
            <w:pPr>
              <w:adjustRightInd w:val="0"/>
              <w:spacing w:before="60" w:after="60"/>
              <w:jc w:val="right"/>
              <w:rPr>
                <w:color w:val="000000"/>
              </w:rPr>
            </w:pPr>
            <w:r>
              <w:rPr>
                <w:color w:val="000000"/>
              </w:rPr>
              <w:t>2.72</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7C9081" w14:textId="77777777" w:rsidR="00A400B3" w:rsidRDefault="00A400B3" w:rsidP="00E12EF1">
            <w:pPr>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C055CA" w14:textId="77777777" w:rsidR="00A400B3" w:rsidRDefault="00A400B3" w:rsidP="00E12EF1">
            <w:pPr>
              <w:adjustRightInd w:val="0"/>
              <w:spacing w:before="60" w:after="60"/>
              <w:jc w:val="right"/>
              <w:rPr>
                <w:color w:val="000000"/>
              </w:rPr>
            </w:pPr>
            <w:r>
              <w:rPr>
                <w:color w:val="000000"/>
              </w:rPr>
              <w:t>2.7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A817AD" w14:textId="77777777" w:rsidR="00A400B3" w:rsidRDefault="00A400B3" w:rsidP="00E12EF1">
            <w:pPr>
              <w:adjustRightInd w:val="0"/>
              <w:spacing w:before="60" w:after="60"/>
              <w:jc w:val="right"/>
              <w:rPr>
                <w:color w:val="000000"/>
              </w:rPr>
            </w:pPr>
            <w:r>
              <w:rPr>
                <w:color w:val="000000"/>
              </w:rPr>
              <w:t>2.72</w:t>
            </w:r>
          </w:p>
        </w:tc>
      </w:tr>
      <w:tr w:rsidR="00A400B3" w14:paraId="7F48F6FD" w14:textId="77777777" w:rsidTr="0034293C">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8854668" w14:textId="77777777" w:rsidR="00A400B3" w:rsidRDefault="00A400B3" w:rsidP="00E12EF1">
            <w:pPr>
              <w:keepNext/>
              <w:adjustRightInd w:val="0"/>
              <w:spacing w:before="60" w:after="60"/>
              <w:ind w:firstLine="144"/>
              <w:rPr>
                <w:b/>
                <w:bCs/>
                <w:color w:val="000000"/>
              </w:rPr>
            </w:pPr>
            <w:r>
              <w:rPr>
                <w:b/>
                <w:bCs/>
                <w:color w:val="000000"/>
              </w:rPr>
              <w:t>Multiracial/Latino</w:t>
            </w:r>
          </w:p>
        </w:tc>
        <w:tc>
          <w:tcPr>
            <w:tcW w:w="982"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EAD42E" w14:textId="77777777" w:rsidR="00A400B3" w:rsidRDefault="00A400B3" w:rsidP="00E12EF1">
            <w:pPr>
              <w:keepNext/>
              <w:adjustRightInd w:val="0"/>
              <w:spacing w:before="60" w:after="60"/>
              <w:jc w:val="right"/>
              <w:rPr>
                <w:color w:val="000000"/>
              </w:rPr>
            </w:pPr>
            <w:r>
              <w:rPr>
                <w:color w:val="000000"/>
              </w:rPr>
              <w:t>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DABEBB" w14:textId="77777777" w:rsidR="00A400B3" w:rsidRDefault="00A400B3" w:rsidP="00E12EF1">
            <w:pPr>
              <w:keepNext/>
              <w:adjustRightInd w:val="0"/>
              <w:spacing w:before="60" w:after="60"/>
              <w:jc w:val="right"/>
              <w:rPr>
                <w:color w:val="000000"/>
              </w:rPr>
            </w:pPr>
            <w:r>
              <w:rPr>
                <w:color w:val="000000"/>
              </w:rPr>
              <w:t>- -</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D3D37E" w14:textId="77777777" w:rsidR="00A400B3" w:rsidRDefault="00A400B3" w:rsidP="00E12EF1">
            <w:pPr>
              <w:keepNext/>
              <w:adjustRightInd w:val="0"/>
              <w:spacing w:before="60" w:after="60"/>
              <w:jc w:val="right"/>
              <w:rPr>
                <w:color w:val="000000"/>
              </w:rPr>
            </w:pPr>
            <w:r>
              <w:rPr>
                <w:color w:val="000000"/>
              </w:rPr>
              <w:t>- -</w:t>
            </w:r>
          </w:p>
        </w:tc>
        <w:tc>
          <w:tcPr>
            <w:tcW w:w="1018"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654E28" w14:textId="77777777" w:rsidR="00A400B3" w:rsidRDefault="00A400B3" w:rsidP="00E12EF1">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2743603" w14:textId="77777777" w:rsidR="00A400B3" w:rsidRDefault="00A400B3" w:rsidP="00E12EF1">
            <w:pPr>
              <w:keepNext/>
              <w:adjustRightInd w:val="0"/>
              <w:spacing w:before="60" w:after="60"/>
              <w:jc w:val="right"/>
              <w:rPr>
                <w:color w:val="000000"/>
              </w:rPr>
            </w:pPr>
            <w:r>
              <w:rPr>
                <w:color w:val="000000"/>
              </w:rPr>
              <w:t>- -</w:t>
            </w:r>
          </w:p>
        </w:tc>
      </w:tr>
      <w:tr w:rsidR="00A400B3" w14:paraId="5DACE874" w14:textId="77777777" w:rsidTr="0034293C">
        <w:trPr>
          <w:cantSplit/>
          <w:jc w:val="center"/>
        </w:trPr>
        <w:tc>
          <w:tcPr>
            <w:tcW w:w="2520"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2D384950" w14:textId="77777777" w:rsidR="00A400B3" w:rsidRDefault="00A400B3" w:rsidP="00E12EF1">
            <w:pPr>
              <w:adjustRightInd w:val="0"/>
              <w:spacing w:before="60" w:after="60"/>
              <w:ind w:firstLine="144"/>
              <w:rPr>
                <w:b/>
                <w:bCs/>
                <w:color w:val="000000"/>
              </w:rPr>
            </w:pPr>
            <w:r>
              <w:rPr>
                <w:b/>
                <w:bCs/>
                <w:color w:val="000000"/>
              </w:rPr>
              <w:t>Not reported</w:t>
            </w:r>
          </w:p>
        </w:tc>
        <w:tc>
          <w:tcPr>
            <w:tcW w:w="982"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615036" w14:textId="77777777" w:rsidR="00A400B3" w:rsidRDefault="00A400B3" w:rsidP="00E12EF1">
            <w:pPr>
              <w:adjustRightInd w:val="0"/>
              <w:spacing w:before="60" w:after="60"/>
              <w:jc w:val="right"/>
              <w:rPr>
                <w:color w:val="000000"/>
              </w:rPr>
            </w:pPr>
            <w:r>
              <w:rPr>
                <w:color w:val="000000"/>
              </w:rPr>
              <w:t>8</w:t>
            </w:r>
          </w:p>
        </w:tc>
        <w:tc>
          <w:tcPr>
            <w:tcW w:w="990" w:type="dxa"/>
            <w:tcBorders>
              <w:top w:val="nil"/>
              <w:left w:val="single" w:sz="2" w:space="0" w:color="000000"/>
              <w:bottom w:val="single" w:sz="6" w:space="0" w:color="000000"/>
              <w:right w:val="nil"/>
            </w:tcBorders>
            <w:shd w:val="clear" w:color="auto" w:fill="FFFFFF"/>
            <w:tcMar>
              <w:left w:w="60" w:type="dxa"/>
              <w:right w:w="60" w:type="dxa"/>
            </w:tcMar>
            <w:vAlign w:val="bottom"/>
          </w:tcPr>
          <w:p w14:paraId="274F12C4" w14:textId="77777777" w:rsidR="00A400B3" w:rsidRDefault="00A400B3" w:rsidP="00E12EF1">
            <w:pPr>
              <w:adjustRightInd w:val="0"/>
              <w:spacing w:before="60" w:after="60"/>
              <w:jc w:val="right"/>
              <w:rPr>
                <w:color w:val="000000"/>
              </w:rPr>
            </w:pPr>
            <w:r>
              <w:rPr>
                <w:color w:val="000000"/>
              </w:rPr>
              <w:t>2.89</w:t>
            </w:r>
          </w:p>
        </w:tc>
        <w:tc>
          <w:tcPr>
            <w:tcW w:w="990" w:type="dxa"/>
            <w:tcBorders>
              <w:top w:val="nil"/>
              <w:left w:val="single" w:sz="2" w:space="0" w:color="000000"/>
              <w:bottom w:val="single" w:sz="6" w:space="0" w:color="000000"/>
              <w:right w:val="nil"/>
            </w:tcBorders>
            <w:shd w:val="clear" w:color="auto" w:fill="FFFFFF"/>
            <w:tcMar>
              <w:left w:w="60" w:type="dxa"/>
              <w:right w:w="60" w:type="dxa"/>
            </w:tcMar>
            <w:vAlign w:val="bottom"/>
          </w:tcPr>
          <w:p w14:paraId="1F8FB94E" w14:textId="77777777" w:rsidR="00A400B3" w:rsidRDefault="00A400B3" w:rsidP="00E12EF1">
            <w:pPr>
              <w:adjustRightInd w:val="0"/>
              <w:spacing w:before="60" w:after="60"/>
              <w:jc w:val="right"/>
              <w:rPr>
                <w:color w:val="000000"/>
              </w:rPr>
            </w:pPr>
            <w:r>
              <w:rPr>
                <w:color w:val="000000"/>
              </w:rPr>
              <w:t>0.28</w:t>
            </w:r>
          </w:p>
        </w:tc>
        <w:tc>
          <w:tcPr>
            <w:tcW w:w="1018" w:type="dxa"/>
            <w:tcBorders>
              <w:top w:val="nil"/>
              <w:left w:val="single" w:sz="2" w:space="0" w:color="000000"/>
              <w:bottom w:val="single" w:sz="6" w:space="0" w:color="000000"/>
              <w:right w:val="nil"/>
            </w:tcBorders>
            <w:shd w:val="clear" w:color="auto" w:fill="FFFFFF"/>
            <w:tcMar>
              <w:left w:w="60" w:type="dxa"/>
              <w:right w:w="60" w:type="dxa"/>
            </w:tcMar>
            <w:vAlign w:val="bottom"/>
          </w:tcPr>
          <w:p w14:paraId="67C49F7A" w14:textId="77777777" w:rsidR="00A400B3" w:rsidRDefault="00A400B3" w:rsidP="00E12EF1">
            <w:pPr>
              <w:adjustRightInd w:val="0"/>
              <w:spacing w:before="60" w:after="60"/>
              <w:jc w:val="right"/>
              <w:rPr>
                <w:color w:val="000000"/>
              </w:rPr>
            </w:pPr>
            <w:r>
              <w:rPr>
                <w:color w:val="000000"/>
              </w:rPr>
              <w:t>2.33</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7D2709B9" w14:textId="77777777" w:rsidR="00A400B3" w:rsidRDefault="00A400B3" w:rsidP="00E12EF1">
            <w:pPr>
              <w:adjustRightInd w:val="0"/>
              <w:spacing w:before="60" w:after="60"/>
              <w:jc w:val="right"/>
              <w:rPr>
                <w:color w:val="000000"/>
              </w:rPr>
            </w:pPr>
            <w:r>
              <w:rPr>
                <w:color w:val="000000"/>
              </w:rPr>
              <w:t>3.18</w:t>
            </w:r>
          </w:p>
        </w:tc>
      </w:tr>
    </w:tbl>
    <w:p w14:paraId="0F569D0F" w14:textId="77777777" w:rsidR="00443B40" w:rsidRDefault="00443B40" w:rsidP="00D83708">
      <w:pPr>
        <w:shd w:val="clear" w:color="auto" w:fill="FFFFFF"/>
        <w:spacing w:after="0" w:line="240" w:lineRule="auto"/>
        <w:rPr>
          <w:rFonts w:ascii="Times New Roman" w:eastAsia="Times New Roman" w:hAnsi="Times New Roman" w:cs="Times New Roman"/>
          <w:color w:val="222222"/>
        </w:rPr>
      </w:pPr>
    </w:p>
    <w:p w14:paraId="304630BA" w14:textId="77777777" w:rsidR="0034293C" w:rsidRDefault="0034293C" w:rsidP="00443B40"/>
    <w:p w14:paraId="08D3F8A2" w14:textId="573AEA5E" w:rsidR="00A5271F" w:rsidRDefault="00A7344B" w:rsidP="00443B40">
      <w:r w:rsidRPr="00046658">
        <w:t xml:space="preserve">Next, we </w:t>
      </w:r>
      <w:r w:rsidR="00443B40" w:rsidRPr="00046658">
        <w:t>examined</w:t>
      </w:r>
      <w:r w:rsidRPr="00046658">
        <w:t xml:space="preserve"> </w:t>
      </w:r>
      <w:r w:rsidR="00A2181A" w:rsidRPr="00046658">
        <w:t xml:space="preserve">patterns of </w:t>
      </w:r>
      <w:r w:rsidR="001862C5" w:rsidRPr="00046658">
        <w:t xml:space="preserve">demographic attributes </w:t>
      </w:r>
      <w:r w:rsidR="00A2181A" w:rsidRPr="00046658">
        <w:t>and</w:t>
      </w:r>
      <w:r w:rsidR="001862C5" w:rsidRPr="00046658">
        <w:t xml:space="preserve"> candidate performance</w:t>
      </w:r>
      <w:r w:rsidR="00DB69F7" w:rsidRPr="00A856AC">
        <w:t xml:space="preserve"> for all candidates</w:t>
      </w:r>
      <w:r w:rsidR="00D623C1" w:rsidRPr="00046658">
        <w:t>.</w:t>
      </w:r>
      <w:r w:rsidR="00CE1CCA" w:rsidRPr="00046658">
        <w:t xml:space="preserve"> </w:t>
      </w:r>
      <w:r w:rsidR="00BD1104" w:rsidRPr="00046658">
        <w:t>All scores showed</w:t>
      </w:r>
      <w:r w:rsidR="00323970" w:rsidRPr="00046658">
        <w:t xml:space="preserve"> </w:t>
      </w:r>
      <w:r w:rsidR="00397204">
        <w:t>some</w:t>
      </w:r>
      <w:r w:rsidR="00397204" w:rsidRPr="00046658">
        <w:t xml:space="preserve"> </w:t>
      </w:r>
      <w:r w:rsidR="00323970" w:rsidRPr="00046658">
        <w:t>statistically significant difference</w:t>
      </w:r>
      <w:r w:rsidR="00397204">
        <w:t xml:space="preserve">, with </w:t>
      </w:r>
      <w:r w:rsidR="000A2825">
        <w:t>T</w:t>
      </w:r>
      <w:r w:rsidR="00397204">
        <w:t>ask 4 having a lower mean as compared to Tasks 1, 2, and 3</w:t>
      </w:r>
      <w:r w:rsidR="00BD1104" w:rsidRPr="00046658">
        <w:t>.</w:t>
      </w:r>
      <w:r w:rsidR="00323970" w:rsidRPr="00443B40">
        <w:t xml:space="preserve"> </w:t>
      </w:r>
      <w:r w:rsidR="00786F3E" w:rsidRPr="00046658">
        <w:t xml:space="preserve">As shown in Table 9, </w:t>
      </w:r>
      <w:r w:rsidR="00340C1A" w:rsidRPr="00046658">
        <w:t xml:space="preserve">in </w:t>
      </w:r>
      <w:r w:rsidR="00584A39">
        <w:t>p</w:t>
      </w:r>
      <w:r w:rsidR="00340C1A" w:rsidRPr="00046658">
        <w:t xml:space="preserve">rogram </w:t>
      </w:r>
      <w:r w:rsidR="00584A39">
        <w:t>y</w:t>
      </w:r>
      <w:r w:rsidR="00340C1A" w:rsidRPr="00046658">
        <w:t xml:space="preserve">ear </w:t>
      </w:r>
      <w:r w:rsidR="00A400B3">
        <w:t>2019</w:t>
      </w:r>
      <w:r w:rsidR="0034293C">
        <w:t>–</w:t>
      </w:r>
      <w:r w:rsidR="00A400B3">
        <w:t>2020</w:t>
      </w:r>
      <w:r w:rsidR="00DA4BE8" w:rsidRPr="00046658">
        <w:t xml:space="preserve"> </w:t>
      </w:r>
      <w:r w:rsidR="00786F3E" w:rsidRPr="00046658">
        <w:t>t</w:t>
      </w:r>
      <w:r w:rsidR="00D623C1" w:rsidRPr="00046658">
        <w:t xml:space="preserve">here was a </w:t>
      </w:r>
      <w:r w:rsidR="00323970" w:rsidRPr="00046658">
        <w:t xml:space="preserve">pattern in the </w:t>
      </w:r>
      <w:r w:rsidR="00D623C1" w:rsidRPr="00046658">
        <w:t>difference</w:t>
      </w:r>
      <w:r w:rsidR="00323970" w:rsidRPr="00046658">
        <w:t>s</w:t>
      </w:r>
      <w:r w:rsidR="00D623C1" w:rsidRPr="00046658">
        <w:t xml:space="preserve"> </w:t>
      </w:r>
      <w:r w:rsidR="006D03F0" w:rsidRPr="00046658">
        <w:t>between</w:t>
      </w:r>
      <w:r w:rsidR="00323970" w:rsidRPr="00046658">
        <w:t xml:space="preserve"> task</w:t>
      </w:r>
      <w:r w:rsidR="006D03F0" w:rsidRPr="00046658">
        <w:t>s</w:t>
      </w:r>
      <w:r w:rsidR="00323970" w:rsidRPr="00046658">
        <w:t xml:space="preserve"> by</w:t>
      </w:r>
      <w:r w:rsidR="00D623C1" w:rsidRPr="00046658">
        <w:t xml:space="preserve"> </w:t>
      </w:r>
      <w:r w:rsidR="00786F3E" w:rsidRPr="00046658">
        <w:t xml:space="preserve">gender </w:t>
      </w:r>
      <w:r w:rsidR="00397204">
        <w:t>for Task 3</w:t>
      </w:r>
      <w:r w:rsidR="000A2825">
        <w:t>,</w:t>
      </w:r>
      <w:r w:rsidR="00D623C1" w:rsidRPr="00046658">
        <w:t xml:space="preserve"> </w:t>
      </w:r>
      <w:r w:rsidR="00397204">
        <w:t>with female candidates scoring higher.</w:t>
      </w:r>
    </w:p>
    <w:p w14:paraId="46F60A76" w14:textId="77777777" w:rsidR="009F43AC" w:rsidRPr="00307DB6" w:rsidRDefault="009F43AC" w:rsidP="00DC16FA">
      <w:pPr>
        <w:rPr>
          <w:rFonts w:ascii="Times New Roman" w:hAnsi="Times New Roman" w:cs="Times New Roman"/>
          <w:highlight w:val="yellow"/>
        </w:rPr>
      </w:pPr>
    </w:p>
    <w:p w14:paraId="67FC1FC4" w14:textId="77777777" w:rsidR="003A2FA5" w:rsidRPr="00307DB6" w:rsidRDefault="003A2FA5" w:rsidP="00DC16FA">
      <w:pPr>
        <w:rPr>
          <w:rFonts w:ascii="Times New Roman" w:hAnsi="Times New Roman" w:cs="Times New Roman"/>
          <w:highlight w:val="yellow"/>
        </w:rPr>
        <w:sectPr w:rsidR="003A2FA5" w:rsidRPr="00307DB6" w:rsidSect="00EC4979">
          <w:pgSz w:w="12240" w:h="15840"/>
          <w:pgMar w:top="1440" w:right="1440" w:bottom="1440" w:left="1440" w:header="720" w:footer="720" w:gutter="0"/>
          <w:cols w:space="720"/>
          <w:docGrid w:linePitch="360"/>
        </w:sectPr>
      </w:pPr>
    </w:p>
    <w:p w14:paraId="4E5B864F" w14:textId="7D77A464" w:rsidR="00DC16FA" w:rsidRDefault="00443B40" w:rsidP="00BD6343">
      <w:pPr>
        <w:pStyle w:val="TableFigure"/>
      </w:pPr>
      <w:r w:rsidRPr="00443B40">
        <w:lastRenderedPageBreak/>
        <w:t xml:space="preserve">Table </w:t>
      </w:r>
      <w:r w:rsidR="00D63773">
        <w:t>9</w:t>
      </w:r>
      <w:r w:rsidR="00013331">
        <w:t>.</w:t>
      </w:r>
      <w:bookmarkStart w:id="42" w:name="m_-7735246876197349641__Toc328208128"/>
      <w:bookmarkStart w:id="43" w:name="m_-7735246876197349641__Toc317413454"/>
      <w:bookmarkEnd w:id="42"/>
      <w:r w:rsidR="00891954">
        <w:t xml:space="preserve"> Best Attempt</w:t>
      </w:r>
      <w:r w:rsidRPr="00443B40">
        <w:t xml:space="preserve"> </w:t>
      </w:r>
      <w:r w:rsidR="00B30737" w:rsidRPr="00443B40">
        <w:t>Descriptive Statistics</w:t>
      </w:r>
      <w:r w:rsidR="00891954">
        <w:t xml:space="preserve"> by Demographic Characteristic</w:t>
      </w:r>
      <w:r w:rsidR="00B30737" w:rsidRPr="00443B40">
        <w:t xml:space="preserve"> </w:t>
      </w:r>
      <w:r w:rsidR="00891954">
        <w:t xml:space="preserve">for All Takers Submitting Tasks in </w:t>
      </w:r>
      <w:bookmarkEnd w:id="43"/>
      <w:r w:rsidR="00233B27">
        <w:t>2019</w:t>
      </w:r>
      <w:r w:rsidR="00822AEF">
        <w:t>–</w:t>
      </w:r>
      <w:r w:rsidR="00233B27">
        <w:t>2020</w:t>
      </w:r>
    </w:p>
    <w:tbl>
      <w:tblPr>
        <w:tblW w:w="14716" w:type="dxa"/>
        <w:jc w:val="center"/>
        <w:tblLayout w:type="fixed"/>
        <w:tblCellMar>
          <w:left w:w="0" w:type="dxa"/>
          <w:right w:w="0" w:type="dxa"/>
        </w:tblCellMar>
        <w:tblLook w:val="0000" w:firstRow="0" w:lastRow="0" w:firstColumn="0" w:lastColumn="0" w:noHBand="0" w:noVBand="0"/>
      </w:tblPr>
      <w:tblGrid>
        <w:gridCol w:w="2520"/>
        <w:gridCol w:w="581"/>
        <w:gridCol w:w="725"/>
        <w:gridCol w:w="581"/>
        <w:gridCol w:w="581"/>
        <w:gridCol w:w="581"/>
        <w:gridCol w:w="581"/>
        <w:gridCol w:w="725"/>
        <w:gridCol w:w="581"/>
        <w:gridCol w:w="581"/>
        <w:gridCol w:w="581"/>
        <w:gridCol w:w="581"/>
        <w:gridCol w:w="725"/>
        <w:gridCol w:w="581"/>
        <w:gridCol w:w="581"/>
        <w:gridCol w:w="581"/>
        <w:gridCol w:w="581"/>
        <w:gridCol w:w="725"/>
        <w:gridCol w:w="581"/>
        <w:gridCol w:w="581"/>
        <w:gridCol w:w="581"/>
      </w:tblGrid>
      <w:tr w:rsidR="00233B27" w14:paraId="54B6E7D7" w14:textId="77777777" w:rsidTr="00822AEF">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2D50BBE7" w14:textId="77777777" w:rsidR="00233B27" w:rsidRDefault="00233B27" w:rsidP="00E12EF1">
            <w:pPr>
              <w:keepNext/>
              <w:adjustRightInd w:val="0"/>
              <w:spacing w:before="60" w:after="60"/>
              <w:jc w:val="center"/>
              <w:rPr>
                <w:b/>
                <w:bCs/>
                <w:color w:val="000000"/>
              </w:rPr>
            </w:pPr>
          </w:p>
        </w:tc>
        <w:tc>
          <w:tcPr>
            <w:tcW w:w="3049" w:type="dxa"/>
            <w:gridSpan w:val="5"/>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0D4569C2" w14:textId="77777777" w:rsidR="00233B27" w:rsidRDefault="00233B27" w:rsidP="00E12EF1">
            <w:pPr>
              <w:keepNext/>
              <w:adjustRightInd w:val="0"/>
              <w:spacing w:before="60" w:after="60"/>
              <w:jc w:val="center"/>
              <w:rPr>
                <w:b/>
                <w:bCs/>
                <w:color w:val="000000"/>
              </w:rPr>
            </w:pPr>
            <w:r>
              <w:rPr>
                <w:b/>
                <w:bCs/>
                <w:color w:val="000000"/>
              </w:rPr>
              <w:t>Task 1</w:t>
            </w:r>
          </w:p>
        </w:tc>
        <w:tc>
          <w:tcPr>
            <w:tcW w:w="3049" w:type="dxa"/>
            <w:gridSpan w:val="5"/>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3AF6ECFA" w14:textId="77777777" w:rsidR="00233B27" w:rsidRDefault="00233B27" w:rsidP="00E12EF1">
            <w:pPr>
              <w:keepNext/>
              <w:adjustRightInd w:val="0"/>
              <w:spacing w:before="60" w:after="60"/>
              <w:jc w:val="center"/>
              <w:rPr>
                <w:b/>
                <w:bCs/>
                <w:color w:val="000000"/>
              </w:rPr>
            </w:pPr>
            <w:r>
              <w:rPr>
                <w:b/>
                <w:bCs/>
                <w:color w:val="000000"/>
              </w:rPr>
              <w:t>Task 2</w:t>
            </w:r>
          </w:p>
        </w:tc>
        <w:tc>
          <w:tcPr>
            <w:tcW w:w="3049" w:type="dxa"/>
            <w:gridSpan w:val="5"/>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2DEE00D2" w14:textId="77777777" w:rsidR="00233B27" w:rsidRDefault="00233B27" w:rsidP="00E12EF1">
            <w:pPr>
              <w:keepNext/>
              <w:adjustRightInd w:val="0"/>
              <w:spacing w:before="60" w:after="60"/>
              <w:jc w:val="center"/>
              <w:rPr>
                <w:b/>
                <w:bCs/>
                <w:color w:val="000000"/>
              </w:rPr>
            </w:pPr>
            <w:r>
              <w:rPr>
                <w:b/>
                <w:bCs/>
                <w:color w:val="000000"/>
              </w:rPr>
              <w:t>Task 3</w:t>
            </w:r>
          </w:p>
        </w:tc>
        <w:tc>
          <w:tcPr>
            <w:tcW w:w="3049" w:type="dxa"/>
            <w:gridSpan w:val="5"/>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1EA25581" w14:textId="77777777" w:rsidR="00233B27" w:rsidRDefault="00233B27" w:rsidP="00E12EF1">
            <w:pPr>
              <w:keepNext/>
              <w:adjustRightInd w:val="0"/>
              <w:spacing w:before="60" w:after="60"/>
              <w:jc w:val="center"/>
              <w:rPr>
                <w:b/>
                <w:bCs/>
                <w:color w:val="000000"/>
              </w:rPr>
            </w:pPr>
            <w:r>
              <w:rPr>
                <w:b/>
                <w:bCs/>
                <w:color w:val="000000"/>
              </w:rPr>
              <w:t>Task 4</w:t>
            </w:r>
          </w:p>
        </w:tc>
      </w:tr>
      <w:tr w:rsidR="00233B27" w14:paraId="53D9976A" w14:textId="77777777" w:rsidTr="00822AEF">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07E902DE" w14:textId="77777777" w:rsidR="00233B27" w:rsidRDefault="00233B27" w:rsidP="00E12EF1">
            <w:pPr>
              <w:keepNext/>
              <w:adjustRightInd w:val="0"/>
              <w:rPr>
                <w:sz w:val="24"/>
                <w:szCs w:val="24"/>
              </w:rPr>
            </w:pP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111FB75F" w14:textId="77777777" w:rsidR="00233B27" w:rsidRDefault="00233B27" w:rsidP="00E12EF1">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08CA7E3F" w14:textId="77777777" w:rsidR="00233B27" w:rsidRDefault="00233B27" w:rsidP="00E12EF1">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5B59FC58" w14:textId="77777777" w:rsidR="00233B27" w:rsidRDefault="00233B27" w:rsidP="00E12EF1">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632A46C" w14:textId="77777777" w:rsidR="00233B27" w:rsidRDefault="00233B27" w:rsidP="00E12EF1">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FDA7EA6" w14:textId="77777777" w:rsidR="00233B27" w:rsidRDefault="00233B27" w:rsidP="00E12EF1">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C39A814" w14:textId="77777777" w:rsidR="00233B27" w:rsidRDefault="00233B27" w:rsidP="00E12EF1">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AF1F82F" w14:textId="77777777" w:rsidR="00233B27" w:rsidRDefault="00233B27" w:rsidP="00E12EF1">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3FCAF2B9" w14:textId="77777777" w:rsidR="00233B27" w:rsidRDefault="00233B27" w:rsidP="00E12EF1">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67CE8044" w14:textId="77777777" w:rsidR="00233B27" w:rsidRDefault="00233B27" w:rsidP="00E12EF1">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81BA178" w14:textId="77777777" w:rsidR="00233B27" w:rsidRDefault="00233B27" w:rsidP="00E12EF1">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570E6098" w14:textId="77777777" w:rsidR="00233B27" w:rsidRDefault="00233B27" w:rsidP="00E12EF1">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5D9C858D" w14:textId="77777777" w:rsidR="00233B27" w:rsidRDefault="00233B27" w:rsidP="00E12EF1">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58BC665C" w14:textId="77777777" w:rsidR="00233B27" w:rsidRDefault="00233B27" w:rsidP="00E12EF1">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EAFC617" w14:textId="77777777" w:rsidR="00233B27" w:rsidRDefault="00233B27" w:rsidP="00E12EF1">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84F450F" w14:textId="77777777" w:rsidR="00233B27" w:rsidRDefault="00233B27" w:rsidP="00E12EF1">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4192F16" w14:textId="77777777" w:rsidR="00233B27" w:rsidRDefault="00233B27" w:rsidP="00E12EF1">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5302246" w14:textId="77777777" w:rsidR="00233B27" w:rsidRDefault="00233B27" w:rsidP="00E12EF1">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529FDBFA" w14:textId="77777777" w:rsidR="00233B27" w:rsidRDefault="00233B27" w:rsidP="00E12EF1">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59C6EC19" w14:textId="77777777" w:rsidR="00233B27" w:rsidRDefault="00233B27" w:rsidP="00E12EF1">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3F5C5299" w14:textId="77777777" w:rsidR="00233B27" w:rsidRDefault="00233B27" w:rsidP="00E12EF1">
            <w:pPr>
              <w:keepNext/>
              <w:adjustRightInd w:val="0"/>
              <w:spacing w:before="60" w:after="60"/>
              <w:jc w:val="center"/>
              <w:rPr>
                <w:b/>
                <w:bCs/>
                <w:color w:val="000000"/>
              </w:rPr>
            </w:pPr>
            <w:r>
              <w:rPr>
                <w:b/>
                <w:bCs/>
                <w:color w:val="000000"/>
              </w:rPr>
              <w:t>Max</w:t>
            </w:r>
          </w:p>
        </w:tc>
      </w:tr>
      <w:tr w:rsidR="00233B27" w14:paraId="74B33560"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D92A38F" w14:textId="77777777" w:rsidR="00233B27" w:rsidRDefault="00233B27" w:rsidP="00E12EF1">
            <w:pPr>
              <w:adjustRightInd w:val="0"/>
              <w:spacing w:before="60" w:after="60"/>
              <w:rPr>
                <w:b/>
                <w:bCs/>
                <w:color w:val="000000"/>
              </w:rPr>
            </w:pPr>
            <w:r>
              <w:rPr>
                <w:b/>
                <w:bCs/>
                <w:color w:val="000000"/>
              </w:rPr>
              <w:t>Completers Only</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998DEC" w14:textId="77777777" w:rsidR="00233B27" w:rsidRDefault="00233B27" w:rsidP="00E12EF1">
            <w:pPr>
              <w:adjustRightInd w:val="0"/>
              <w:spacing w:before="60" w:after="60"/>
              <w:jc w:val="right"/>
              <w:rPr>
                <w:color w:val="000000"/>
              </w:rPr>
            </w:pPr>
            <w:r>
              <w:rPr>
                <w:color w:val="000000"/>
              </w:rPr>
              <w:t>18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E682EE" w14:textId="77777777" w:rsidR="00233B27" w:rsidRDefault="00233B27" w:rsidP="00E12EF1">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39C964" w14:textId="77777777" w:rsidR="00233B27" w:rsidRDefault="00233B27" w:rsidP="00E12EF1">
            <w:pPr>
              <w:adjustRightInd w:val="0"/>
              <w:spacing w:before="60" w:after="60"/>
              <w:jc w:val="right"/>
              <w:rPr>
                <w:color w:val="000000"/>
              </w:rPr>
            </w:pPr>
            <w:r>
              <w:rPr>
                <w:color w:val="000000"/>
              </w:rPr>
              <w:t>0.2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EFCE82" w14:textId="77777777" w:rsidR="00233B27" w:rsidRDefault="00233B27" w:rsidP="00E12EF1">
            <w:pPr>
              <w:adjustRightInd w:val="0"/>
              <w:spacing w:before="60" w:after="60"/>
              <w:jc w:val="right"/>
              <w:rPr>
                <w:color w:val="000000"/>
              </w:rPr>
            </w:pPr>
            <w:r>
              <w:rPr>
                <w:color w:val="000000"/>
              </w:rPr>
              <w:t>2.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D20826" w14:textId="77777777" w:rsidR="00233B27" w:rsidRDefault="00233B27" w:rsidP="00E12EF1">
            <w:pPr>
              <w:adjustRightInd w:val="0"/>
              <w:spacing w:before="60" w:after="60"/>
              <w:jc w:val="right"/>
              <w:rPr>
                <w:color w:val="000000"/>
              </w:rPr>
            </w:pPr>
            <w:r>
              <w:rPr>
                <w:color w:val="000000"/>
              </w:rPr>
              <w:t>3.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8F791D" w14:textId="77777777" w:rsidR="00233B27" w:rsidRDefault="00233B27" w:rsidP="00E12EF1">
            <w:pPr>
              <w:adjustRightInd w:val="0"/>
              <w:spacing w:before="60" w:after="60"/>
              <w:jc w:val="right"/>
              <w:rPr>
                <w:color w:val="000000"/>
              </w:rPr>
            </w:pPr>
            <w:r>
              <w:rPr>
                <w:color w:val="000000"/>
              </w:rPr>
              <w:t>22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26292B" w14:textId="77777777" w:rsidR="00233B27" w:rsidRDefault="00233B27" w:rsidP="00E12EF1">
            <w:pPr>
              <w:adjustRightInd w:val="0"/>
              <w:spacing w:before="60" w:after="60"/>
              <w:jc w:val="right"/>
              <w:rPr>
                <w:color w:val="000000"/>
              </w:rPr>
            </w:pPr>
            <w:r>
              <w:rPr>
                <w:color w:val="000000"/>
              </w:rPr>
              <w:t>2.9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065C71" w14:textId="77777777" w:rsidR="00233B27" w:rsidRDefault="00233B27" w:rsidP="00E12EF1">
            <w:pPr>
              <w:adjustRightInd w:val="0"/>
              <w:spacing w:before="60" w:after="60"/>
              <w:jc w:val="right"/>
              <w:rPr>
                <w:color w:val="000000"/>
              </w:rPr>
            </w:pPr>
            <w:r>
              <w:rPr>
                <w:color w:val="000000"/>
              </w:rPr>
              <w:t>0.2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1544C7" w14:textId="77777777" w:rsidR="00233B27" w:rsidRDefault="00233B27" w:rsidP="00E12EF1">
            <w:pPr>
              <w:adjustRightInd w:val="0"/>
              <w:spacing w:before="60" w:after="60"/>
              <w:jc w:val="right"/>
              <w:rPr>
                <w:color w:val="000000"/>
              </w:rPr>
            </w:pPr>
            <w:r>
              <w:rPr>
                <w:color w:val="000000"/>
              </w:rPr>
              <w:t>2.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C4515" w14:textId="77777777" w:rsidR="00233B27" w:rsidRDefault="00233B27" w:rsidP="00E12EF1">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F318B5" w14:textId="77777777" w:rsidR="00233B27" w:rsidRDefault="00233B27" w:rsidP="00E12EF1">
            <w:pPr>
              <w:adjustRightInd w:val="0"/>
              <w:spacing w:before="60" w:after="60"/>
              <w:jc w:val="right"/>
              <w:rPr>
                <w:color w:val="000000"/>
              </w:rPr>
            </w:pPr>
            <w:r>
              <w:rPr>
                <w:color w:val="000000"/>
              </w:rPr>
              <w:t>23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07CF0A" w14:textId="77777777" w:rsidR="00233B27" w:rsidRDefault="00233B27" w:rsidP="00E12EF1">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9E9310" w14:textId="77777777" w:rsidR="00233B27" w:rsidRDefault="00233B27" w:rsidP="00E12EF1">
            <w:pPr>
              <w:adjustRightInd w:val="0"/>
              <w:spacing w:before="60" w:after="60"/>
              <w:jc w:val="right"/>
              <w:rPr>
                <w:color w:val="000000"/>
              </w:rPr>
            </w:pPr>
            <w:r>
              <w:rPr>
                <w:color w:val="000000"/>
              </w:rPr>
              <w:t>0.2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7CC43F" w14:textId="77777777" w:rsidR="00233B27" w:rsidRDefault="00233B27" w:rsidP="00E12EF1">
            <w:pPr>
              <w:adjustRightInd w:val="0"/>
              <w:spacing w:before="60" w:after="60"/>
              <w:jc w:val="right"/>
              <w:rPr>
                <w:color w:val="000000"/>
              </w:rPr>
            </w:pPr>
            <w:r>
              <w:rPr>
                <w:color w:val="000000"/>
              </w:rPr>
              <w:t>2.4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819342" w14:textId="77777777" w:rsidR="00233B27" w:rsidRDefault="00233B27" w:rsidP="00E12EF1">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FB13E1" w14:textId="77777777" w:rsidR="00233B27" w:rsidRDefault="00233B27" w:rsidP="00E12EF1">
            <w:pPr>
              <w:adjustRightInd w:val="0"/>
              <w:spacing w:before="60" w:after="60"/>
              <w:jc w:val="right"/>
              <w:rPr>
                <w:color w:val="000000"/>
              </w:rPr>
            </w:pPr>
            <w:r>
              <w:rPr>
                <w:color w:val="000000"/>
              </w:rPr>
              <w:t>26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3694D3" w14:textId="77777777" w:rsidR="00233B27" w:rsidRDefault="00233B27" w:rsidP="00E12EF1">
            <w:pPr>
              <w:adjustRightInd w:val="0"/>
              <w:spacing w:before="60" w:after="60"/>
              <w:jc w:val="right"/>
              <w:rPr>
                <w:color w:val="000000"/>
              </w:rPr>
            </w:pPr>
            <w:r>
              <w:rPr>
                <w:color w:val="000000"/>
              </w:rPr>
              <w:t>2.8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F846AE" w14:textId="77777777" w:rsidR="00233B27" w:rsidRDefault="00233B27" w:rsidP="00E12EF1">
            <w:pPr>
              <w:adjustRightInd w:val="0"/>
              <w:spacing w:before="60" w:after="60"/>
              <w:jc w:val="right"/>
              <w:rPr>
                <w:color w:val="000000"/>
              </w:rPr>
            </w:pPr>
            <w:r>
              <w:rPr>
                <w:color w:val="000000"/>
              </w:rPr>
              <w:t>0.3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BC6DDB" w14:textId="77777777" w:rsidR="00233B27" w:rsidRDefault="00233B27" w:rsidP="00E12EF1">
            <w:pPr>
              <w:adjustRightInd w:val="0"/>
              <w:spacing w:before="60" w:after="60"/>
              <w:jc w:val="right"/>
              <w:rPr>
                <w:color w:val="000000"/>
              </w:rPr>
            </w:pPr>
            <w:r>
              <w:rPr>
                <w:color w:val="000000"/>
              </w:rPr>
              <w:t>1.77</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CF5315" w14:textId="77777777" w:rsidR="00233B27" w:rsidRDefault="00233B27" w:rsidP="00E12EF1">
            <w:pPr>
              <w:adjustRightInd w:val="0"/>
              <w:spacing w:before="60" w:after="60"/>
              <w:jc w:val="right"/>
              <w:rPr>
                <w:color w:val="000000"/>
              </w:rPr>
            </w:pPr>
            <w:r>
              <w:rPr>
                <w:color w:val="000000"/>
              </w:rPr>
              <w:t>3.88</w:t>
            </w:r>
          </w:p>
        </w:tc>
      </w:tr>
      <w:tr w:rsidR="00233B27" w14:paraId="4135F67D"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A13A188" w14:textId="77777777" w:rsidR="00233B27" w:rsidRDefault="00233B27" w:rsidP="00E12EF1">
            <w:pPr>
              <w:keepNext/>
              <w:adjustRightInd w:val="0"/>
              <w:spacing w:before="60" w:after="60"/>
              <w:rPr>
                <w:b/>
                <w:bCs/>
                <w:color w:val="000000"/>
              </w:rPr>
            </w:pPr>
            <w:r>
              <w:rPr>
                <w:b/>
                <w:bCs/>
                <w:color w:val="000000"/>
              </w:rPr>
              <w:t>Preparation Pathway</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E28A968" w14:textId="77777777" w:rsidR="00233B27" w:rsidRDefault="00233B27" w:rsidP="00E12EF1">
            <w:pPr>
              <w:keepNext/>
              <w:adjustRightInd w:val="0"/>
              <w:spacing w:before="60" w:after="60"/>
              <w:jc w:val="right"/>
              <w:rPr>
                <w:color w:val="000000"/>
              </w:rPr>
            </w:pPr>
            <w:r>
              <w:rPr>
                <w:color w:val="000000"/>
              </w:rPr>
              <w:t>182</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8F7F429" w14:textId="77777777" w:rsidR="00233B27" w:rsidRDefault="00233B27" w:rsidP="00E12EF1">
            <w:pPr>
              <w:keepNext/>
              <w:adjustRightInd w:val="0"/>
              <w:spacing w:before="60" w:after="60"/>
              <w:jc w:val="right"/>
              <w:rPr>
                <w:color w:val="000000"/>
              </w:rPr>
            </w:pPr>
            <w:r>
              <w:rPr>
                <w:color w:val="000000"/>
              </w:rPr>
              <w:t>3.0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B5ED2FC" w14:textId="77777777" w:rsidR="00233B27" w:rsidRDefault="00233B27" w:rsidP="00E12EF1">
            <w:pPr>
              <w:keepNext/>
              <w:adjustRightInd w:val="0"/>
              <w:spacing w:before="60" w:after="60"/>
              <w:jc w:val="right"/>
              <w:rPr>
                <w:color w:val="000000"/>
              </w:rPr>
            </w:pPr>
            <w:r>
              <w:rPr>
                <w:color w:val="000000"/>
              </w:rPr>
              <w:t>0.2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FD104C2" w14:textId="77777777" w:rsidR="00233B27" w:rsidRDefault="00233B27" w:rsidP="00E12EF1">
            <w:pPr>
              <w:keepNext/>
              <w:adjustRightInd w:val="0"/>
              <w:spacing w:before="60" w:after="60"/>
              <w:jc w:val="right"/>
              <w:rPr>
                <w:color w:val="000000"/>
              </w:rPr>
            </w:pPr>
            <w:r>
              <w:rPr>
                <w:color w:val="000000"/>
              </w:rPr>
              <w:t>2.2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0B05FF0" w14:textId="77777777" w:rsidR="00233B27" w:rsidRDefault="00233B27" w:rsidP="00E12EF1">
            <w:pPr>
              <w:keepNext/>
              <w:adjustRightInd w:val="0"/>
              <w:spacing w:before="60" w:after="60"/>
              <w:jc w:val="right"/>
              <w:rPr>
                <w:color w:val="000000"/>
              </w:rPr>
            </w:pPr>
            <w:r>
              <w:rPr>
                <w:color w:val="000000"/>
              </w:rPr>
              <w:t>3.9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95D75BF" w14:textId="77777777" w:rsidR="00233B27" w:rsidRDefault="00233B27" w:rsidP="00E12EF1">
            <w:pPr>
              <w:keepNext/>
              <w:adjustRightInd w:val="0"/>
              <w:spacing w:before="60" w:after="60"/>
              <w:jc w:val="right"/>
              <w:rPr>
                <w:color w:val="000000"/>
              </w:rPr>
            </w:pPr>
            <w:r>
              <w:rPr>
                <w:color w:val="000000"/>
              </w:rPr>
              <w:t>224</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17AE818" w14:textId="77777777" w:rsidR="00233B27" w:rsidRDefault="00233B27" w:rsidP="00E12EF1">
            <w:pPr>
              <w:keepNext/>
              <w:adjustRightInd w:val="0"/>
              <w:spacing w:before="60" w:after="60"/>
              <w:jc w:val="right"/>
              <w:rPr>
                <w:color w:val="000000"/>
              </w:rPr>
            </w:pPr>
            <w:r>
              <w:rPr>
                <w:color w:val="000000"/>
              </w:rPr>
              <w:t>2.9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326B409" w14:textId="77777777" w:rsidR="00233B27" w:rsidRDefault="00233B27" w:rsidP="00E12EF1">
            <w:pPr>
              <w:keepNext/>
              <w:adjustRightInd w:val="0"/>
              <w:spacing w:before="60" w:after="60"/>
              <w:jc w:val="right"/>
              <w:rPr>
                <w:color w:val="000000"/>
              </w:rPr>
            </w:pPr>
            <w:r>
              <w:rPr>
                <w:color w:val="000000"/>
              </w:rPr>
              <w:t>0.2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D5BCE0" w14:textId="77777777" w:rsidR="00233B27" w:rsidRDefault="00233B27" w:rsidP="00E12EF1">
            <w:pPr>
              <w:keepNext/>
              <w:adjustRightInd w:val="0"/>
              <w:spacing w:before="60" w:after="60"/>
              <w:jc w:val="right"/>
              <w:rPr>
                <w:color w:val="000000"/>
              </w:rPr>
            </w:pPr>
            <w:r>
              <w:rPr>
                <w:color w:val="000000"/>
              </w:rPr>
              <w:t>2.1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BB9DBD" w14:textId="77777777" w:rsidR="00233B27" w:rsidRDefault="00233B27" w:rsidP="00E12EF1">
            <w:pPr>
              <w:keepNext/>
              <w:adjustRightInd w:val="0"/>
              <w:spacing w:before="60" w:after="60"/>
              <w:jc w:val="right"/>
              <w:rPr>
                <w:color w:val="000000"/>
              </w:rPr>
            </w:pPr>
            <w:r>
              <w:rPr>
                <w:color w:val="000000"/>
              </w:rPr>
              <w:t>3.6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09F36A0" w14:textId="77777777" w:rsidR="00233B27" w:rsidRDefault="00233B27" w:rsidP="00E12EF1">
            <w:pPr>
              <w:keepNext/>
              <w:adjustRightInd w:val="0"/>
              <w:spacing w:before="60" w:after="60"/>
              <w:jc w:val="right"/>
              <w:rPr>
                <w:color w:val="000000"/>
              </w:rPr>
            </w:pPr>
            <w:r>
              <w:rPr>
                <w:color w:val="000000"/>
              </w:rPr>
              <w:t>225</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6FF5F3B" w14:textId="77777777" w:rsidR="00233B27" w:rsidRDefault="00233B27" w:rsidP="00E12EF1">
            <w:pPr>
              <w:keepNext/>
              <w:adjustRightInd w:val="0"/>
              <w:spacing w:before="60" w:after="60"/>
              <w:jc w:val="right"/>
              <w:rPr>
                <w:color w:val="000000"/>
              </w:rPr>
            </w:pPr>
            <w:r>
              <w:rPr>
                <w:color w:val="000000"/>
              </w:rPr>
              <w:t>3.0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DF542BB" w14:textId="77777777" w:rsidR="00233B27" w:rsidRDefault="00233B27" w:rsidP="00E12EF1">
            <w:pPr>
              <w:keepNext/>
              <w:adjustRightInd w:val="0"/>
              <w:spacing w:before="60" w:after="60"/>
              <w:jc w:val="right"/>
              <w:rPr>
                <w:color w:val="000000"/>
              </w:rPr>
            </w:pPr>
            <w:r>
              <w:rPr>
                <w:color w:val="000000"/>
              </w:rPr>
              <w:t>0.2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50DFA24" w14:textId="77777777" w:rsidR="00233B27" w:rsidRDefault="00233B27" w:rsidP="00E12EF1">
            <w:pPr>
              <w:keepNext/>
              <w:adjustRightInd w:val="0"/>
              <w:spacing w:before="60" w:after="60"/>
              <w:jc w:val="right"/>
              <w:rPr>
                <w:color w:val="000000"/>
              </w:rPr>
            </w:pPr>
            <w:r>
              <w:rPr>
                <w:color w:val="000000"/>
              </w:rPr>
              <w:t>2.4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4421ACF" w14:textId="77777777" w:rsidR="00233B27" w:rsidRDefault="00233B27" w:rsidP="00E12EF1">
            <w:pPr>
              <w:keepNext/>
              <w:adjustRightInd w:val="0"/>
              <w:spacing w:before="60" w:after="60"/>
              <w:jc w:val="right"/>
              <w:rPr>
                <w:color w:val="000000"/>
              </w:rPr>
            </w:pPr>
            <w:r>
              <w:rPr>
                <w:color w:val="000000"/>
              </w:rPr>
              <w:t>3.58</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70B480B" w14:textId="77777777" w:rsidR="00233B27" w:rsidRDefault="00233B27" w:rsidP="00E12EF1">
            <w:pPr>
              <w:keepNext/>
              <w:adjustRightInd w:val="0"/>
              <w:spacing w:before="60" w:after="60"/>
              <w:jc w:val="right"/>
              <w:rPr>
                <w:color w:val="000000"/>
              </w:rPr>
            </w:pPr>
            <w:r>
              <w:rPr>
                <w:color w:val="000000"/>
              </w:rPr>
              <w:t>256</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6D7CDD3" w14:textId="77777777" w:rsidR="00233B27" w:rsidRDefault="00233B27" w:rsidP="00E12EF1">
            <w:pPr>
              <w:keepNext/>
              <w:adjustRightInd w:val="0"/>
              <w:spacing w:before="60" w:after="60"/>
              <w:jc w:val="right"/>
              <w:rPr>
                <w:color w:val="000000"/>
              </w:rPr>
            </w:pPr>
            <w:r>
              <w:rPr>
                <w:color w:val="000000"/>
              </w:rPr>
              <w:t>2.87</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FFECD9" w14:textId="77777777" w:rsidR="00233B27" w:rsidRDefault="00233B27" w:rsidP="00E12EF1">
            <w:pPr>
              <w:keepNext/>
              <w:adjustRightInd w:val="0"/>
              <w:spacing w:before="60" w:after="60"/>
              <w:jc w:val="right"/>
              <w:rPr>
                <w:color w:val="000000"/>
              </w:rPr>
            </w:pPr>
            <w:r>
              <w:rPr>
                <w:color w:val="000000"/>
              </w:rPr>
              <w:t>0.3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82E0876" w14:textId="77777777" w:rsidR="00233B27" w:rsidRDefault="00233B27" w:rsidP="00E12EF1">
            <w:pPr>
              <w:keepNext/>
              <w:adjustRightInd w:val="0"/>
              <w:spacing w:before="60" w:after="60"/>
              <w:jc w:val="right"/>
              <w:rPr>
                <w:color w:val="000000"/>
              </w:rPr>
            </w:pPr>
            <w:r>
              <w:rPr>
                <w:color w:val="000000"/>
              </w:rPr>
              <w:t>1.77</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078995" w14:textId="77777777" w:rsidR="00233B27" w:rsidRDefault="00233B27" w:rsidP="00E12EF1">
            <w:pPr>
              <w:keepNext/>
              <w:adjustRightInd w:val="0"/>
              <w:spacing w:before="60" w:after="60"/>
              <w:jc w:val="right"/>
              <w:rPr>
                <w:color w:val="000000"/>
              </w:rPr>
            </w:pPr>
            <w:r>
              <w:rPr>
                <w:color w:val="000000"/>
              </w:rPr>
              <w:t>3.88</w:t>
            </w:r>
          </w:p>
        </w:tc>
      </w:tr>
      <w:tr w:rsidR="00233B27" w14:paraId="36BC776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E3DFFB0" w14:textId="77777777" w:rsidR="00233B27" w:rsidRDefault="00233B27" w:rsidP="00E12EF1">
            <w:pPr>
              <w:adjustRightInd w:val="0"/>
              <w:spacing w:before="60" w:after="60"/>
              <w:ind w:firstLine="144"/>
              <w:rPr>
                <w:b/>
                <w:bCs/>
                <w:color w:val="000000"/>
              </w:rPr>
            </w:pPr>
            <w:r>
              <w:rPr>
                <w:b/>
                <w:bCs/>
                <w:color w:val="000000"/>
              </w:rPr>
              <w:t>Preparation Program</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B86DA74"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F7773F9"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4A8FD82"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2124D34"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2889B9"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386322"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F4002E3"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BBC21E"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F12B1EC"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B4066FA"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0BB6028"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F64C87B"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86BEA62"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F0B60F4"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93690C"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C31EDAB"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27779C9"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87E47D"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45592C3"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1EC0659" w14:textId="77777777" w:rsidR="00233B27" w:rsidRDefault="00233B27" w:rsidP="00E12EF1">
            <w:pPr>
              <w:adjustRightInd w:val="0"/>
              <w:rPr>
                <w:sz w:val="24"/>
                <w:szCs w:val="24"/>
              </w:rPr>
            </w:pPr>
          </w:p>
        </w:tc>
      </w:tr>
      <w:tr w:rsidR="00233B27" w14:paraId="79E734BA"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73E4412" w14:textId="0A3E0788" w:rsidR="00233B27" w:rsidRDefault="00233B27" w:rsidP="0014359F">
            <w:pPr>
              <w:adjustRightInd w:val="0"/>
              <w:spacing w:before="60" w:after="60"/>
              <w:ind w:left="198"/>
              <w:rPr>
                <w:b/>
                <w:bCs/>
                <w:color w:val="000000"/>
              </w:rPr>
            </w:pPr>
            <w:r>
              <w:rPr>
                <w:b/>
                <w:bCs/>
                <w:color w:val="000000"/>
              </w:rPr>
              <w:t>Alternative Pathway</w:t>
            </w:r>
            <w:r w:rsidR="00584A39">
              <w:rPr>
                <w:b/>
                <w:bCs/>
                <w:color w:val="000000"/>
              </w:rPr>
              <w:t>—</w:t>
            </w:r>
            <w:r>
              <w:rPr>
                <w:b/>
                <w:bCs/>
                <w:color w:val="000000"/>
              </w:rPr>
              <w:t>Internship</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C65E93"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2706F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4227B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FA5AF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818F0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57CCD6"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5A25C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681CD5"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26F39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5CBEE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138659"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15B84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4A9119"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AD2CB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9A6BDB"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28B40E"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9074E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E1601D"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311A1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1C2D161" w14:textId="77777777" w:rsidR="00233B27" w:rsidRDefault="00233B27" w:rsidP="00E12EF1">
            <w:pPr>
              <w:adjustRightInd w:val="0"/>
              <w:spacing w:before="60" w:after="60"/>
              <w:jc w:val="right"/>
              <w:rPr>
                <w:color w:val="000000"/>
              </w:rPr>
            </w:pPr>
            <w:r>
              <w:rPr>
                <w:color w:val="000000"/>
              </w:rPr>
              <w:t>- -</w:t>
            </w:r>
          </w:p>
        </w:tc>
      </w:tr>
      <w:tr w:rsidR="00233B27" w14:paraId="0AF89BE0"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5DEB024" w14:textId="08B3B371" w:rsidR="00233B27" w:rsidRDefault="00233B27" w:rsidP="0014359F">
            <w:pPr>
              <w:adjustRightInd w:val="0"/>
              <w:spacing w:before="60" w:after="60"/>
              <w:ind w:left="198"/>
              <w:rPr>
                <w:b/>
                <w:bCs/>
                <w:color w:val="000000"/>
              </w:rPr>
            </w:pPr>
            <w:r>
              <w:rPr>
                <w:b/>
                <w:bCs/>
                <w:color w:val="000000"/>
              </w:rPr>
              <w:t>Alternative Pathway</w:t>
            </w:r>
            <w:r w:rsidR="00584A39">
              <w:rPr>
                <w:b/>
                <w:bCs/>
                <w:color w:val="000000"/>
              </w:rPr>
              <w:t>—</w:t>
            </w:r>
            <w:r>
              <w:rPr>
                <w:b/>
                <w:bCs/>
                <w:color w:val="000000"/>
              </w:rPr>
              <w:t>Panel Review</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18368F"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F1F1D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D8133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66B2DF"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E8F93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ACA105"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AA1CF3"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2571D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8D1D98"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B53DE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1510DB"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3442A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EECBA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069EB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042B18"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F63CB7"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842234"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10A0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8B2A14"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ADA1231" w14:textId="77777777" w:rsidR="00233B27" w:rsidRDefault="00233B27" w:rsidP="00E12EF1">
            <w:pPr>
              <w:adjustRightInd w:val="0"/>
              <w:spacing w:before="60" w:after="60"/>
              <w:jc w:val="right"/>
              <w:rPr>
                <w:color w:val="000000"/>
              </w:rPr>
            </w:pPr>
            <w:r>
              <w:rPr>
                <w:color w:val="000000"/>
              </w:rPr>
              <w:t>- -</w:t>
            </w:r>
          </w:p>
        </w:tc>
      </w:tr>
      <w:tr w:rsidR="00233B27" w14:paraId="1CA959F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E808B15" w14:textId="77777777" w:rsidR="00233B27" w:rsidRDefault="00233B27" w:rsidP="00E12EF1">
            <w:pPr>
              <w:adjustRightInd w:val="0"/>
              <w:spacing w:before="60" w:after="60"/>
              <w:ind w:firstLine="144"/>
              <w:rPr>
                <w:b/>
                <w:bCs/>
                <w:color w:val="000000"/>
              </w:rPr>
            </w:pPr>
            <w:r>
              <w:rPr>
                <w:b/>
                <w:bCs/>
                <w:color w:val="000000"/>
              </w:rPr>
              <w:t>Out of Stat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649300"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682FE8" w14:textId="77777777" w:rsidR="00233B27" w:rsidRDefault="00233B27" w:rsidP="00E12EF1">
            <w:pPr>
              <w:adjustRightInd w:val="0"/>
              <w:spacing w:before="60" w:after="60"/>
              <w:jc w:val="right"/>
              <w:rPr>
                <w:color w:val="000000"/>
              </w:rPr>
            </w:pPr>
            <w:r>
              <w:rPr>
                <w:color w:val="000000"/>
              </w:rPr>
              <w:t>2.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02A701" w14:textId="77777777" w:rsidR="00233B27" w:rsidRDefault="00233B27" w:rsidP="00E12EF1">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CDB564" w14:textId="77777777" w:rsidR="00233B27" w:rsidRDefault="00233B27" w:rsidP="00E12EF1">
            <w:pPr>
              <w:adjustRightInd w:val="0"/>
              <w:spacing w:before="60" w:after="60"/>
              <w:jc w:val="right"/>
              <w:rPr>
                <w:color w:val="000000"/>
              </w:rPr>
            </w:pPr>
            <w:r>
              <w:rPr>
                <w:color w:val="000000"/>
              </w:rPr>
              <w:t>2.6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B4A9FA" w14:textId="77777777" w:rsidR="00233B27" w:rsidRDefault="00233B27" w:rsidP="00E12EF1">
            <w:pPr>
              <w:adjustRightInd w:val="0"/>
              <w:spacing w:before="60" w:after="60"/>
              <w:jc w:val="right"/>
              <w:rPr>
                <w:color w:val="000000"/>
              </w:rPr>
            </w:pPr>
            <w:r>
              <w:rPr>
                <w:color w:val="000000"/>
              </w:rPr>
              <w:t>3.0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E99DD5"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58CF31" w14:textId="77777777" w:rsidR="00233B27" w:rsidRDefault="00233B27" w:rsidP="00E12EF1">
            <w:pPr>
              <w:adjustRightInd w:val="0"/>
              <w:spacing w:before="60" w:after="60"/>
              <w:jc w:val="right"/>
              <w:rPr>
                <w:color w:val="000000"/>
              </w:rPr>
            </w:pPr>
            <w:r>
              <w:rPr>
                <w:color w:val="000000"/>
              </w:rPr>
              <w:t>2.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116A56" w14:textId="77777777" w:rsidR="00233B27" w:rsidRDefault="00233B27" w:rsidP="00E12EF1">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292F6B" w14:textId="77777777" w:rsidR="00233B27" w:rsidRDefault="00233B27" w:rsidP="00E12EF1">
            <w:pPr>
              <w:adjustRightInd w:val="0"/>
              <w:spacing w:before="60" w:after="60"/>
              <w:jc w:val="right"/>
              <w:rPr>
                <w:color w:val="000000"/>
              </w:rPr>
            </w:pPr>
            <w:r>
              <w:rPr>
                <w:color w:val="000000"/>
              </w:rPr>
              <w:t>2.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0D1555" w14:textId="77777777" w:rsidR="00233B27" w:rsidRDefault="00233B27" w:rsidP="00E12EF1">
            <w:pPr>
              <w:adjustRightInd w:val="0"/>
              <w:spacing w:before="60" w:after="60"/>
              <w:jc w:val="right"/>
              <w:rPr>
                <w:color w:val="000000"/>
              </w:rPr>
            </w:pPr>
            <w:r>
              <w:rPr>
                <w:color w:val="000000"/>
              </w:rPr>
              <w:t>3.0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F8224A" w14:textId="77777777" w:rsidR="00233B27" w:rsidRDefault="00233B27" w:rsidP="00E12EF1">
            <w:pPr>
              <w:adjustRightInd w:val="0"/>
              <w:spacing w:before="60" w:after="60"/>
              <w:jc w:val="right"/>
              <w:rPr>
                <w:color w:val="000000"/>
              </w:rPr>
            </w:pPr>
            <w:r>
              <w:rPr>
                <w:color w:val="000000"/>
              </w:rPr>
              <w:t>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484481" w14:textId="77777777" w:rsidR="00233B27" w:rsidRDefault="00233B27" w:rsidP="00E12EF1">
            <w:pPr>
              <w:adjustRightInd w:val="0"/>
              <w:spacing w:before="60" w:after="60"/>
              <w:jc w:val="right"/>
              <w:rPr>
                <w:color w:val="000000"/>
              </w:rPr>
            </w:pPr>
            <w:r>
              <w:rPr>
                <w:color w:val="000000"/>
              </w:rPr>
              <w:t>2.9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78D79D" w14:textId="77777777" w:rsidR="00233B27" w:rsidRDefault="00233B27" w:rsidP="00E12EF1">
            <w:pPr>
              <w:adjustRightInd w:val="0"/>
              <w:spacing w:before="60" w:after="60"/>
              <w:jc w:val="right"/>
              <w:rPr>
                <w:color w:val="000000"/>
              </w:rPr>
            </w:pPr>
            <w:r>
              <w:rPr>
                <w:color w:val="000000"/>
              </w:rPr>
              <w:t>0.0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F47834" w14:textId="77777777" w:rsidR="00233B27" w:rsidRDefault="00233B27" w:rsidP="00E12EF1">
            <w:pPr>
              <w:adjustRightInd w:val="0"/>
              <w:spacing w:before="60" w:after="60"/>
              <w:jc w:val="right"/>
              <w:rPr>
                <w:color w:val="000000"/>
              </w:rPr>
            </w:pPr>
            <w:r>
              <w:rPr>
                <w:color w:val="000000"/>
              </w:rPr>
              <w:t>2.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B43863" w14:textId="77777777" w:rsidR="00233B27" w:rsidRDefault="00233B27" w:rsidP="00E12EF1">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E3EB1C" w14:textId="77777777" w:rsidR="00233B27" w:rsidRDefault="00233B27" w:rsidP="00E12EF1">
            <w:pPr>
              <w:adjustRightInd w:val="0"/>
              <w:spacing w:before="60" w:after="60"/>
              <w:jc w:val="right"/>
              <w:rPr>
                <w:color w:val="000000"/>
              </w:rPr>
            </w:pPr>
            <w:r>
              <w:rPr>
                <w:color w:val="000000"/>
              </w:rPr>
              <w:t>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BF4D0B" w14:textId="77777777" w:rsidR="00233B27" w:rsidRDefault="00233B27" w:rsidP="00E12EF1">
            <w:pPr>
              <w:adjustRightInd w:val="0"/>
              <w:spacing w:before="60" w:after="60"/>
              <w:jc w:val="right"/>
              <w:rPr>
                <w:color w:val="000000"/>
              </w:rPr>
            </w:pPr>
            <w:r>
              <w:rPr>
                <w:color w:val="000000"/>
              </w:rPr>
              <w:t>2.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FB5780" w14:textId="77777777" w:rsidR="00233B27" w:rsidRDefault="00233B27" w:rsidP="00E12EF1">
            <w:pPr>
              <w:adjustRightInd w:val="0"/>
              <w:spacing w:before="60" w:after="60"/>
              <w:jc w:val="right"/>
              <w:rPr>
                <w:color w:val="000000"/>
              </w:rPr>
            </w:pPr>
            <w:r>
              <w:rPr>
                <w:color w:val="000000"/>
              </w:rPr>
              <w:t>0.1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586BF8" w14:textId="77777777" w:rsidR="00233B27" w:rsidRDefault="00233B27" w:rsidP="00E12EF1">
            <w:pPr>
              <w:adjustRightInd w:val="0"/>
              <w:spacing w:before="60" w:after="60"/>
              <w:jc w:val="right"/>
              <w:rPr>
                <w:color w:val="000000"/>
              </w:rPr>
            </w:pPr>
            <w:r>
              <w:rPr>
                <w:color w:val="000000"/>
              </w:rPr>
              <w:t>2.72</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432D1DA" w14:textId="77777777" w:rsidR="00233B27" w:rsidRDefault="00233B27" w:rsidP="00E12EF1">
            <w:pPr>
              <w:adjustRightInd w:val="0"/>
              <w:spacing w:before="60" w:after="60"/>
              <w:jc w:val="right"/>
              <w:rPr>
                <w:color w:val="000000"/>
              </w:rPr>
            </w:pPr>
            <w:r>
              <w:rPr>
                <w:color w:val="000000"/>
              </w:rPr>
              <w:t>3.00</w:t>
            </w:r>
          </w:p>
        </w:tc>
      </w:tr>
      <w:tr w:rsidR="00233B27" w14:paraId="0D2DBECC"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7EDDE75" w14:textId="77777777" w:rsidR="00233B27" w:rsidRDefault="00233B27" w:rsidP="00E12EF1">
            <w:pPr>
              <w:keepNext/>
              <w:adjustRightInd w:val="0"/>
              <w:spacing w:before="60" w:after="60"/>
              <w:rPr>
                <w:b/>
                <w:bCs/>
                <w:color w:val="000000"/>
              </w:rPr>
            </w:pPr>
            <w:r>
              <w:rPr>
                <w:b/>
                <w:bCs/>
                <w:color w:val="000000"/>
              </w:rPr>
              <w:t>Gender</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B7BF409" w14:textId="77777777" w:rsidR="00233B27" w:rsidRDefault="00233B27" w:rsidP="00E12EF1">
            <w:pPr>
              <w:keepNext/>
              <w:adjustRightInd w:val="0"/>
              <w:spacing w:before="60" w:after="60"/>
              <w:jc w:val="right"/>
              <w:rPr>
                <w:color w:val="000000"/>
              </w:rPr>
            </w:pPr>
            <w:r>
              <w:rPr>
                <w:color w:val="000000"/>
              </w:rPr>
              <w:t>4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D4DECB1" w14:textId="77777777" w:rsidR="00233B27" w:rsidRDefault="00233B27" w:rsidP="00E12EF1">
            <w:pPr>
              <w:keepNext/>
              <w:adjustRightInd w:val="0"/>
              <w:spacing w:before="60" w:after="60"/>
              <w:jc w:val="right"/>
              <w:rPr>
                <w:color w:val="000000"/>
              </w:rPr>
            </w:pPr>
            <w:r>
              <w:rPr>
                <w:color w:val="000000"/>
              </w:rPr>
              <w:t>3.0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17DF9AD" w14:textId="77777777" w:rsidR="00233B27" w:rsidRDefault="00233B27" w:rsidP="00E12EF1">
            <w:pPr>
              <w:keepNext/>
              <w:adjustRightInd w:val="0"/>
              <w:spacing w:before="60" w:after="60"/>
              <w:jc w:val="right"/>
              <w:rPr>
                <w:color w:val="000000"/>
              </w:rPr>
            </w:pPr>
            <w:r>
              <w:rPr>
                <w:color w:val="000000"/>
              </w:rPr>
              <w:t>0.27</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E01E3D" w14:textId="77777777" w:rsidR="00233B27" w:rsidRDefault="00233B27" w:rsidP="00E12EF1">
            <w:pPr>
              <w:keepNext/>
              <w:adjustRightInd w:val="0"/>
              <w:spacing w:before="60" w:after="60"/>
              <w:jc w:val="right"/>
              <w:rPr>
                <w:color w:val="000000"/>
              </w:rPr>
            </w:pPr>
            <w:r>
              <w:rPr>
                <w:color w:val="000000"/>
              </w:rPr>
              <w:t>2.2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8F4F370" w14:textId="77777777" w:rsidR="00233B27" w:rsidRDefault="00233B27" w:rsidP="00E12EF1">
            <w:pPr>
              <w:keepNext/>
              <w:adjustRightInd w:val="0"/>
              <w:spacing w:before="60" w:after="60"/>
              <w:jc w:val="right"/>
              <w:rPr>
                <w:color w:val="000000"/>
              </w:rPr>
            </w:pPr>
            <w:r>
              <w:rPr>
                <w:color w:val="000000"/>
              </w:rPr>
              <w:t>3.69</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2BD67E" w14:textId="77777777" w:rsidR="00233B27" w:rsidRDefault="00233B27" w:rsidP="00E12EF1">
            <w:pPr>
              <w:keepNext/>
              <w:adjustRightInd w:val="0"/>
              <w:spacing w:before="60" w:after="60"/>
              <w:jc w:val="right"/>
              <w:rPr>
                <w:color w:val="000000"/>
              </w:rPr>
            </w:pPr>
            <w:r>
              <w:rPr>
                <w:color w:val="000000"/>
              </w:rPr>
              <w:t>61</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4D09291" w14:textId="77777777" w:rsidR="00233B27" w:rsidRDefault="00233B27" w:rsidP="00E12EF1">
            <w:pPr>
              <w:keepNext/>
              <w:adjustRightInd w:val="0"/>
              <w:spacing w:before="60" w:after="60"/>
              <w:jc w:val="right"/>
              <w:rPr>
                <w:color w:val="000000"/>
              </w:rPr>
            </w:pPr>
            <w:r>
              <w:rPr>
                <w:color w:val="000000"/>
              </w:rPr>
              <w:t>2.9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09382A4" w14:textId="77777777" w:rsidR="00233B27" w:rsidRDefault="00233B27" w:rsidP="00E12EF1">
            <w:pPr>
              <w:keepNext/>
              <w:adjustRightInd w:val="0"/>
              <w:spacing w:before="60" w:after="60"/>
              <w:jc w:val="right"/>
              <w:rPr>
                <w:color w:val="000000"/>
              </w:rPr>
            </w:pPr>
            <w:r>
              <w:rPr>
                <w:color w:val="000000"/>
              </w:rPr>
              <w:t>0.2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607AFBB" w14:textId="77777777" w:rsidR="00233B27" w:rsidRDefault="00233B27" w:rsidP="00E12EF1">
            <w:pPr>
              <w:keepNext/>
              <w:adjustRightInd w:val="0"/>
              <w:spacing w:before="60" w:after="60"/>
              <w:jc w:val="right"/>
              <w:rPr>
                <w:color w:val="000000"/>
              </w:rPr>
            </w:pPr>
            <w:r>
              <w:rPr>
                <w:color w:val="000000"/>
              </w:rPr>
              <w:t>2.5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FED9756" w14:textId="77777777" w:rsidR="00233B27" w:rsidRDefault="00233B27" w:rsidP="00E12EF1">
            <w:pPr>
              <w:keepNext/>
              <w:adjustRightInd w:val="0"/>
              <w:spacing w:before="60" w:after="60"/>
              <w:jc w:val="right"/>
              <w:rPr>
                <w:color w:val="000000"/>
              </w:rPr>
            </w:pPr>
            <w:r>
              <w:rPr>
                <w:color w:val="000000"/>
              </w:rPr>
              <w:t>3.5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8D3A87D" w14:textId="77777777" w:rsidR="00233B27" w:rsidRDefault="00233B27" w:rsidP="00E12EF1">
            <w:pPr>
              <w:keepNext/>
              <w:adjustRightInd w:val="0"/>
              <w:spacing w:before="60" w:after="60"/>
              <w:jc w:val="right"/>
              <w:rPr>
                <w:color w:val="000000"/>
              </w:rPr>
            </w:pPr>
            <w:r>
              <w:rPr>
                <w:color w:val="000000"/>
              </w:rPr>
              <w:t>58</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AF3B2FB" w14:textId="77777777" w:rsidR="00233B27" w:rsidRDefault="00233B27" w:rsidP="00E12EF1">
            <w:pPr>
              <w:keepNext/>
              <w:adjustRightInd w:val="0"/>
              <w:spacing w:before="60" w:after="60"/>
              <w:jc w:val="right"/>
              <w:rPr>
                <w:color w:val="000000"/>
              </w:rPr>
            </w:pPr>
            <w:r>
              <w:rPr>
                <w:color w:val="000000"/>
              </w:rPr>
              <w:t>2.98</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2260C6C" w14:textId="77777777" w:rsidR="00233B27" w:rsidRDefault="00233B27" w:rsidP="00E12EF1">
            <w:pPr>
              <w:keepNext/>
              <w:adjustRightInd w:val="0"/>
              <w:spacing w:before="60" w:after="60"/>
              <w:jc w:val="right"/>
              <w:rPr>
                <w:color w:val="000000"/>
              </w:rPr>
            </w:pPr>
            <w:r>
              <w:rPr>
                <w:color w:val="000000"/>
              </w:rPr>
              <w:t>0.2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B7386A" w14:textId="77777777" w:rsidR="00233B27" w:rsidRDefault="00233B27" w:rsidP="00E12EF1">
            <w:pPr>
              <w:keepNext/>
              <w:adjustRightInd w:val="0"/>
              <w:spacing w:before="60" w:after="60"/>
              <w:jc w:val="right"/>
              <w:rPr>
                <w:color w:val="000000"/>
              </w:rPr>
            </w:pPr>
            <w:r>
              <w:rPr>
                <w:color w:val="000000"/>
              </w:rPr>
              <w:t>2.4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FC28A8" w14:textId="77777777" w:rsidR="00233B27" w:rsidRDefault="00233B27" w:rsidP="00E12EF1">
            <w:pPr>
              <w:keepNext/>
              <w:adjustRightInd w:val="0"/>
              <w:spacing w:before="60" w:after="60"/>
              <w:jc w:val="right"/>
              <w:rPr>
                <w:color w:val="000000"/>
              </w:rPr>
            </w:pPr>
            <w:r>
              <w:rPr>
                <w:color w:val="000000"/>
              </w:rPr>
              <w:t>3.5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FB068F4" w14:textId="77777777" w:rsidR="00233B27" w:rsidRDefault="00233B27" w:rsidP="00E12EF1">
            <w:pPr>
              <w:keepNext/>
              <w:adjustRightInd w:val="0"/>
              <w:spacing w:before="60" w:after="60"/>
              <w:jc w:val="right"/>
              <w:rPr>
                <w:color w:val="000000"/>
              </w:rPr>
            </w:pPr>
            <w:r>
              <w:rPr>
                <w:color w:val="000000"/>
              </w:rPr>
              <w:t>64</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B7541F" w14:textId="77777777" w:rsidR="00233B27" w:rsidRDefault="00233B27" w:rsidP="00E12EF1">
            <w:pPr>
              <w:keepNext/>
              <w:adjustRightInd w:val="0"/>
              <w:spacing w:before="60" w:after="60"/>
              <w:jc w:val="right"/>
              <w:rPr>
                <w:color w:val="000000"/>
              </w:rPr>
            </w:pPr>
            <w:r>
              <w:rPr>
                <w:color w:val="000000"/>
              </w:rPr>
              <w:t>2.8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231049" w14:textId="77777777" w:rsidR="00233B27" w:rsidRDefault="00233B27" w:rsidP="00E12EF1">
            <w:pPr>
              <w:keepNext/>
              <w:adjustRightInd w:val="0"/>
              <w:spacing w:before="60" w:after="60"/>
              <w:jc w:val="right"/>
              <w:rPr>
                <w:color w:val="000000"/>
              </w:rPr>
            </w:pPr>
            <w:r>
              <w:rPr>
                <w:color w:val="000000"/>
              </w:rPr>
              <w:t>0.3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534B75C" w14:textId="77777777" w:rsidR="00233B27" w:rsidRDefault="00233B27" w:rsidP="00E12EF1">
            <w:pPr>
              <w:keepNext/>
              <w:adjustRightInd w:val="0"/>
              <w:spacing w:before="60" w:after="60"/>
              <w:jc w:val="right"/>
              <w:rPr>
                <w:color w:val="000000"/>
              </w:rPr>
            </w:pPr>
            <w:r>
              <w:rPr>
                <w:color w:val="000000"/>
              </w:rPr>
              <w:t>1.77</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6AFB0B" w14:textId="77777777" w:rsidR="00233B27" w:rsidRDefault="00233B27" w:rsidP="00E12EF1">
            <w:pPr>
              <w:keepNext/>
              <w:adjustRightInd w:val="0"/>
              <w:spacing w:before="60" w:after="60"/>
              <w:jc w:val="right"/>
              <w:rPr>
                <w:color w:val="000000"/>
              </w:rPr>
            </w:pPr>
            <w:r>
              <w:rPr>
                <w:color w:val="000000"/>
              </w:rPr>
              <w:t>3.66</w:t>
            </w:r>
          </w:p>
        </w:tc>
      </w:tr>
      <w:tr w:rsidR="00233B27" w14:paraId="03EA9F24"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EFD5DDE" w14:textId="77777777" w:rsidR="00233B27" w:rsidRDefault="00233B27" w:rsidP="00E12EF1">
            <w:pPr>
              <w:adjustRightInd w:val="0"/>
              <w:spacing w:before="60" w:after="60"/>
              <w:ind w:firstLine="144"/>
              <w:rPr>
                <w:b/>
                <w:bCs/>
                <w:color w:val="000000"/>
              </w:rPr>
            </w:pPr>
            <w:r>
              <w:rPr>
                <w:b/>
                <w:bCs/>
                <w:color w:val="000000"/>
              </w:rPr>
              <w:t>Male</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906EB9C"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98990F9"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D8B5702"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95A433"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8C8DC0B"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CAE6F95"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AFB7BF3"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CCEE46E"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81E30EC"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94782DD"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7740372"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8B4F7DE"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195D61E"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C4407E6"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8EFFBF0"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A109EA"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2064D24"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CA56F0"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B760E81"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B17321F" w14:textId="77777777" w:rsidR="00233B27" w:rsidRDefault="00233B27" w:rsidP="00E12EF1">
            <w:pPr>
              <w:adjustRightInd w:val="0"/>
              <w:rPr>
                <w:sz w:val="24"/>
                <w:szCs w:val="24"/>
              </w:rPr>
            </w:pPr>
          </w:p>
        </w:tc>
      </w:tr>
      <w:tr w:rsidR="00233B27" w14:paraId="455104DA"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AE7CD51" w14:textId="77777777" w:rsidR="00233B27" w:rsidRDefault="00233B27" w:rsidP="00E12EF1">
            <w:pPr>
              <w:adjustRightInd w:val="0"/>
              <w:spacing w:before="60" w:after="60"/>
              <w:ind w:firstLine="144"/>
              <w:rPr>
                <w:b/>
                <w:bCs/>
                <w:color w:val="000000"/>
              </w:rPr>
            </w:pPr>
            <w:r>
              <w:rPr>
                <w:b/>
                <w:bCs/>
                <w:color w:val="000000"/>
              </w:rPr>
              <w:t>Femal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BC80D5" w14:textId="77777777" w:rsidR="00233B27" w:rsidRDefault="00233B27" w:rsidP="00E12EF1">
            <w:pPr>
              <w:adjustRightInd w:val="0"/>
              <w:spacing w:before="60" w:after="60"/>
              <w:jc w:val="right"/>
              <w:rPr>
                <w:color w:val="000000"/>
              </w:rPr>
            </w:pPr>
            <w:r>
              <w:rPr>
                <w:color w:val="000000"/>
              </w:rPr>
              <w:t>1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A72E24" w14:textId="77777777" w:rsidR="00233B27" w:rsidRDefault="00233B27" w:rsidP="00E12EF1">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A1EED8" w14:textId="77777777" w:rsidR="00233B27" w:rsidRDefault="00233B27" w:rsidP="00E12EF1">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54D785" w14:textId="77777777" w:rsidR="00233B27" w:rsidRDefault="00233B27" w:rsidP="00E12EF1">
            <w:pPr>
              <w:adjustRightInd w:val="0"/>
              <w:spacing w:before="60" w:after="60"/>
              <w:jc w:val="right"/>
              <w:rPr>
                <w:color w:val="000000"/>
              </w:rPr>
            </w:pPr>
            <w:r>
              <w:rPr>
                <w:color w:val="000000"/>
              </w:rPr>
              <w:t>2.4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DCD751" w14:textId="77777777" w:rsidR="00233B27" w:rsidRDefault="00233B27" w:rsidP="00E12EF1">
            <w:pPr>
              <w:adjustRightInd w:val="0"/>
              <w:spacing w:before="60" w:after="60"/>
              <w:jc w:val="right"/>
              <w:rPr>
                <w:color w:val="000000"/>
              </w:rPr>
            </w:pPr>
            <w:r>
              <w:rPr>
                <w:color w:val="000000"/>
              </w:rPr>
              <w:t>3.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3D1BA3" w14:textId="77777777" w:rsidR="00233B27" w:rsidRDefault="00233B27" w:rsidP="00E12EF1">
            <w:pPr>
              <w:adjustRightInd w:val="0"/>
              <w:spacing w:before="60" w:after="60"/>
              <w:jc w:val="right"/>
              <w:rPr>
                <w:color w:val="000000"/>
              </w:rPr>
            </w:pPr>
            <w:r>
              <w:rPr>
                <w:color w:val="000000"/>
              </w:rPr>
              <w:t>16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5A148F" w14:textId="77777777" w:rsidR="00233B27" w:rsidRDefault="00233B27" w:rsidP="00E12EF1">
            <w:pPr>
              <w:adjustRightInd w:val="0"/>
              <w:spacing w:before="60" w:after="60"/>
              <w:jc w:val="right"/>
              <w:rPr>
                <w:color w:val="000000"/>
              </w:rPr>
            </w:pPr>
            <w:r>
              <w:rPr>
                <w:color w:val="000000"/>
              </w:rPr>
              <w:t>2.9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D36B58" w14:textId="77777777" w:rsidR="00233B27" w:rsidRDefault="00233B27" w:rsidP="00E12EF1">
            <w:pPr>
              <w:adjustRightInd w:val="0"/>
              <w:spacing w:before="60" w:after="60"/>
              <w:jc w:val="right"/>
              <w:rPr>
                <w:color w:val="000000"/>
              </w:rPr>
            </w:pPr>
            <w:r>
              <w:rPr>
                <w:color w:val="000000"/>
              </w:rPr>
              <w:t>0.2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C9EE0D" w14:textId="77777777" w:rsidR="00233B27" w:rsidRDefault="00233B27" w:rsidP="00E12EF1">
            <w:pPr>
              <w:adjustRightInd w:val="0"/>
              <w:spacing w:before="60" w:after="60"/>
              <w:jc w:val="right"/>
              <w:rPr>
                <w:color w:val="000000"/>
              </w:rPr>
            </w:pPr>
            <w:r>
              <w:rPr>
                <w:color w:val="000000"/>
              </w:rPr>
              <w:t>2.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BE55D1" w14:textId="77777777" w:rsidR="00233B27" w:rsidRDefault="00233B27" w:rsidP="00E12EF1">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EF1EC0" w14:textId="77777777" w:rsidR="00233B27" w:rsidRDefault="00233B27" w:rsidP="00E12EF1">
            <w:pPr>
              <w:adjustRightInd w:val="0"/>
              <w:spacing w:before="60" w:after="60"/>
              <w:jc w:val="right"/>
              <w:rPr>
                <w:color w:val="000000"/>
              </w:rPr>
            </w:pPr>
            <w:r>
              <w:rPr>
                <w:color w:val="000000"/>
              </w:rPr>
              <w:t>17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7B6DD6" w14:textId="77777777" w:rsidR="00233B27" w:rsidRDefault="00233B27" w:rsidP="00E12EF1">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318C86" w14:textId="77777777" w:rsidR="00233B27" w:rsidRDefault="00233B27" w:rsidP="00E12EF1">
            <w:pPr>
              <w:adjustRightInd w:val="0"/>
              <w:spacing w:before="60" w:after="60"/>
              <w:jc w:val="right"/>
              <w:rPr>
                <w:color w:val="000000"/>
              </w:rPr>
            </w:pPr>
            <w:r>
              <w:rPr>
                <w:color w:val="000000"/>
              </w:rPr>
              <w:t>0.1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E8CC18" w14:textId="77777777" w:rsidR="00233B27" w:rsidRDefault="00233B27" w:rsidP="00E12EF1">
            <w:pPr>
              <w:adjustRightInd w:val="0"/>
              <w:spacing w:before="60" w:after="60"/>
              <w:jc w:val="right"/>
              <w:rPr>
                <w:color w:val="000000"/>
              </w:rPr>
            </w:pPr>
            <w:r>
              <w:rPr>
                <w:color w:val="000000"/>
              </w:rPr>
              <w:t>2.4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EA7F45" w14:textId="77777777" w:rsidR="00233B27" w:rsidRDefault="00233B27" w:rsidP="00E12EF1">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217001" w14:textId="77777777" w:rsidR="00233B27" w:rsidRDefault="00233B27" w:rsidP="00E12EF1">
            <w:pPr>
              <w:adjustRightInd w:val="0"/>
              <w:spacing w:before="60" w:after="60"/>
              <w:jc w:val="right"/>
              <w:rPr>
                <w:color w:val="000000"/>
              </w:rPr>
            </w:pPr>
            <w:r>
              <w:rPr>
                <w:color w:val="000000"/>
              </w:rPr>
              <w:t>1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D2AC75" w14:textId="77777777" w:rsidR="00233B27" w:rsidRDefault="00233B27" w:rsidP="00E12EF1">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2ED307" w14:textId="77777777" w:rsidR="00233B27" w:rsidRDefault="00233B27" w:rsidP="00E12EF1">
            <w:pPr>
              <w:adjustRightInd w:val="0"/>
              <w:spacing w:before="60" w:after="60"/>
              <w:jc w:val="right"/>
              <w:rPr>
                <w:color w:val="000000"/>
              </w:rPr>
            </w:pPr>
            <w:r>
              <w:rPr>
                <w:color w:val="000000"/>
              </w:rPr>
              <w:t>0.3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29B2A" w14:textId="77777777" w:rsidR="00233B27" w:rsidRDefault="00233B27" w:rsidP="00E12EF1">
            <w:pPr>
              <w:adjustRightInd w:val="0"/>
              <w:spacing w:before="60" w:after="60"/>
              <w:jc w:val="right"/>
              <w:rPr>
                <w:color w:val="000000"/>
              </w:rPr>
            </w:pPr>
            <w:r>
              <w:rPr>
                <w:color w:val="000000"/>
              </w:rPr>
              <w:t>1.88</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E7A27B" w14:textId="77777777" w:rsidR="00233B27" w:rsidRDefault="00233B27" w:rsidP="00E12EF1">
            <w:pPr>
              <w:adjustRightInd w:val="0"/>
              <w:spacing w:before="60" w:after="60"/>
              <w:jc w:val="right"/>
              <w:rPr>
                <w:color w:val="000000"/>
              </w:rPr>
            </w:pPr>
            <w:r>
              <w:rPr>
                <w:color w:val="000000"/>
              </w:rPr>
              <w:t>3.88</w:t>
            </w:r>
          </w:p>
        </w:tc>
      </w:tr>
      <w:tr w:rsidR="00233B27" w14:paraId="754EA048"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033F390" w14:textId="77777777" w:rsidR="00233B27" w:rsidRDefault="00233B27" w:rsidP="00E12EF1">
            <w:pPr>
              <w:adjustRightInd w:val="0"/>
              <w:spacing w:before="60" w:after="60"/>
              <w:ind w:firstLine="144"/>
              <w:rPr>
                <w:b/>
                <w:bCs/>
                <w:color w:val="000000"/>
              </w:rPr>
            </w:pPr>
            <w:r>
              <w:rPr>
                <w:b/>
                <w:bCs/>
                <w:color w:val="000000"/>
              </w:rPr>
              <w:t>Not Reported</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13C961" w14:textId="77777777" w:rsidR="00233B27" w:rsidRDefault="00233B27" w:rsidP="00E12EF1">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2187EC" w14:textId="77777777" w:rsidR="00233B27" w:rsidRDefault="00233B27" w:rsidP="00E12EF1">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6841F9" w14:textId="77777777" w:rsidR="00233B27" w:rsidRDefault="00233B27" w:rsidP="00E12EF1">
            <w:pPr>
              <w:adjustRightInd w:val="0"/>
              <w:spacing w:before="60" w:after="60"/>
              <w:jc w:val="right"/>
              <w:rPr>
                <w:color w:val="000000"/>
              </w:rPr>
            </w:pPr>
            <w:r>
              <w:rPr>
                <w:color w:val="000000"/>
              </w:rPr>
              <w:t>0.2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B7D41C" w14:textId="77777777" w:rsidR="00233B27" w:rsidRDefault="00233B27" w:rsidP="00E12EF1">
            <w:pPr>
              <w:adjustRightInd w:val="0"/>
              <w:spacing w:before="60" w:after="60"/>
              <w:jc w:val="right"/>
              <w:rPr>
                <w:color w:val="000000"/>
              </w:rPr>
            </w:pPr>
            <w:r>
              <w:rPr>
                <w:color w:val="000000"/>
              </w:rPr>
              <w:t>2.7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510A2B" w14:textId="77777777" w:rsidR="00233B27" w:rsidRDefault="00233B27" w:rsidP="00E12EF1">
            <w:pPr>
              <w:adjustRightInd w:val="0"/>
              <w:spacing w:before="60" w:after="60"/>
              <w:jc w:val="right"/>
              <w:rPr>
                <w:color w:val="000000"/>
              </w:rPr>
            </w:pPr>
            <w:r>
              <w:rPr>
                <w:color w:val="000000"/>
              </w:rPr>
              <w:t>3.0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FFDEDA" w14:textId="77777777" w:rsidR="00233B27" w:rsidRDefault="00233B27" w:rsidP="00E12EF1">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512C3" w14:textId="77777777" w:rsidR="00233B27" w:rsidRDefault="00233B27" w:rsidP="00E12EF1">
            <w:pPr>
              <w:adjustRightInd w:val="0"/>
              <w:spacing w:before="60" w:after="60"/>
              <w:jc w:val="right"/>
              <w:rPr>
                <w:color w:val="000000"/>
              </w:rPr>
            </w:pPr>
            <w:r>
              <w:rPr>
                <w:color w:val="000000"/>
              </w:rPr>
              <w:t>2.9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7D73D7" w14:textId="77777777" w:rsidR="00233B27" w:rsidRDefault="00233B27" w:rsidP="00E12EF1">
            <w:pPr>
              <w:adjustRightInd w:val="0"/>
              <w:spacing w:before="60" w:after="60"/>
              <w:jc w:val="right"/>
              <w:rPr>
                <w:color w:val="000000"/>
              </w:rPr>
            </w:pPr>
            <w:r>
              <w:rPr>
                <w:color w:val="000000"/>
              </w:rPr>
              <w:t>0.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D1F75D" w14:textId="77777777" w:rsidR="00233B27" w:rsidRDefault="00233B27" w:rsidP="00E12EF1">
            <w:pPr>
              <w:adjustRightInd w:val="0"/>
              <w:spacing w:before="60" w:after="60"/>
              <w:jc w:val="right"/>
              <w:rPr>
                <w:color w:val="000000"/>
              </w:rPr>
            </w:pPr>
            <w:r>
              <w:rPr>
                <w:color w:val="000000"/>
              </w:rPr>
              <w:t>2.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0B9928" w14:textId="77777777" w:rsidR="00233B27" w:rsidRDefault="00233B27" w:rsidP="00E12EF1">
            <w:pPr>
              <w:adjustRightInd w:val="0"/>
              <w:spacing w:before="60" w:after="60"/>
              <w:jc w:val="right"/>
              <w:rPr>
                <w:color w:val="000000"/>
              </w:rPr>
            </w:pPr>
            <w:r>
              <w:rPr>
                <w:color w:val="000000"/>
              </w:rPr>
              <w:t>3.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FF5C6F" w14:textId="77777777" w:rsidR="00233B27" w:rsidRDefault="00233B27" w:rsidP="00E12EF1">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8A0469" w14:textId="77777777" w:rsidR="00233B27" w:rsidRDefault="00233B27" w:rsidP="00E12EF1">
            <w:pPr>
              <w:adjustRightInd w:val="0"/>
              <w:spacing w:before="60" w:after="60"/>
              <w:jc w:val="right"/>
              <w:rPr>
                <w:color w:val="000000"/>
              </w:rPr>
            </w:pPr>
            <w:r>
              <w:rPr>
                <w:color w:val="000000"/>
              </w:rPr>
              <w:t>2.8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D8142D" w14:textId="77777777" w:rsidR="00233B27" w:rsidRDefault="00233B27" w:rsidP="00E12EF1">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8AC8A1" w14:textId="77777777" w:rsidR="00233B27" w:rsidRDefault="00233B27" w:rsidP="00E12EF1">
            <w:pPr>
              <w:adjustRightInd w:val="0"/>
              <w:spacing w:before="60" w:after="60"/>
              <w:jc w:val="right"/>
              <w:rPr>
                <w:color w:val="000000"/>
              </w:rPr>
            </w:pPr>
            <w:r>
              <w:rPr>
                <w:color w:val="000000"/>
              </w:rPr>
              <w:t>2.6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3FB0DE" w14:textId="77777777" w:rsidR="00233B27" w:rsidRDefault="00233B27" w:rsidP="00E12EF1">
            <w:pPr>
              <w:adjustRightInd w:val="0"/>
              <w:spacing w:before="60" w:after="60"/>
              <w:jc w:val="right"/>
              <w:rPr>
                <w:color w:val="000000"/>
              </w:rPr>
            </w:pPr>
            <w:r>
              <w:rPr>
                <w:color w:val="000000"/>
              </w:rPr>
              <w:t>3.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70E919" w14:textId="77777777" w:rsidR="00233B27" w:rsidRDefault="00233B27" w:rsidP="00E12EF1">
            <w:pPr>
              <w:adjustRightInd w:val="0"/>
              <w:spacing w:before="60" w:after="60"/>
              <w:jc w:val="right"/>
              <w:rPr>
                <w:color w:val="000000"/>
              </w:rPr>
            </w:pPr>
            <w:r>
              <w:rPr>
                <w:color w:val="000000"/>
              </w:rPr>
              <w:t>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AB439E" w14:textId="77777777" w:rsidR="00233B27" w:rsidRDefault="00233B27" w:rsidP="00E12EF1">
            <w:pPr>
              <w:adjustRightInd w:val="0"/>
              <w:spacing w:before="60" w:after="60"/>
              <w:jc w:val="right"/>
              <w:rPr>
                <w:color w:val="000000"/>
              </w:rPr>
            </w:pPr>
            <w:r>
              <w:rPr>
                <w:color w:val="000000"/>
              </w:rPr>
              <w:t>3.0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4DCE93" w14:textId="77777777" w:rsidR="00233B27" w:rsidRDefault="00233B27" w:rsidP="00E12EF1">
            <w:pPr>
              <w:adjustRightInd w:val="0"/>
              <w:spacing w:before="60" w:after="60"/>
              <w:jc w:val="right"/>
              <w:rPr>
                <w:color w:val="000000"/>
              </w:rPr>
            </w:pPr>
            <w:r>
              <w:rPr>
                <w:color w:val="000000"/>
              </w:rPr>
              <w:t>0.3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FAD6DD" w14:textId="77777777" w:rsidR="00233B27" w:rsidRDefault="00233B27" w:rsidP="00E12EF1">
            <w:pPr>
              <w:adjustRightInd w:val="0"/>
              <w:spacing w:before="60" w:after="60"/>
              <w:jc w:val="right"/>
              <w:rPr>
                <w:color w:val="000000"/>
              </w:rPr>
            </w:pPr>
            <w:r>
              <w:rPr>
                <w:color w:val="000000"/>
              </w:rPr>
              <w:t>2.66</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E11A0B2" w14:textId="77777777" w:rsidR="00233B27" w:rsidRDefault="00233B27" w:rsidP="00E12EF1">
            <w:pPr>
              <w:adjustRightInd w:val="0"/>
              <w:spacing w:before="60" w:after="60"/>
              <w:jc w:val="right"/>
              <w:rPr>
                <w:color w:val="000000"/>
              </w:rPr>
            </w:pPr>
            <w:r>
              <w:rPr>
                <w:color w:val="000000"/>
              </w:rPr>
              <w:t>3.44</w:t>
            </w:r>
          </w:p>
        </w:tc>
      </w:tr>
      <w:tr w:rsidR="00233B27" w14:paraId="409D7926"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467DF44" w14:textId="77777777" w:rsidR="00233B27" w:rsidRDefault="00233B27" w:rsidP="00E12EF1">
            <w:pPr>
              <w:keepNext/>
              <w:adjustRightInd w:val="0"/>
              <w:spacing w:before="60" w:after="60"/>
              <w:rPr>
                <w:b/>
                <w:bCs/>
                <w:color w:val="000000"/>
              </w:rPr>
            </w:pPr>
            <w:r>
              <w:rPr>
                <w:b/>
                <w:bCs/>
                <w:color w:val="000000"/>
              </w:rPr>
              <w:t>Race/Ethnicity</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FED304E" w14:textId="77777777" w:rsidR="00233B27" w:rsidRDefault="00233B27" w:rsidP="00E12EF1">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632329"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B48BB6D"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04B3524"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0427953"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135376D" w14:textId="77777777" w:rsidR="00233B27" w:rsidRDefault="00233B27" w:rsidP="00E12EF1">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19C1503"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DEC159"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BAC4216"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A6FF5CC"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435689A" w14:textId="77777777" w:rsidR="00233B27" w:rsidRDefault="00233B27" w:rsidP="00E12EF1">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FFABF73"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18F8103"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550896"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E373AAE"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D31D66" w14:textId="77777777" w:rsidR="00233B27" w:rsidRDefault="00233B27" w:rsidP="00E12EF1">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1B9304"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1E3ECCD"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00040F9" w14:textId="77777777" w:rsidR="00233B27" w:rsidRDefault="00233B27" w:rsidP="00E12EF1">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C97BC2" w14:textId="77777777" w:rsidR="00233B27" w:rsidRDefault="00233B27" w:rsidP="00E12EF1">
            <w:pPr>
              <w:keepNext/>
              <w:adjustRightInd w:val="0"/>
              <w:spacing w:before="60" w:after="60"/>
              <w:jc w:val="right"/>
              <w:rPr>
                <w:color w:val="000000"/>
              </w:rPr>
            </w:pPr>
            <w:r>
              <w:rPr>
                <w:color w:val="000000"/>
              </w:rPr>
              <w:t>- -</w:t>
            </w:r>
          </w:p>
        </w:tc>
      </w:tr>
      <w:tr w:rsidR="00233B27" w14:paraId="4D2CCD2D"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43D7F11" w14:textId="17E92F13" w:rsidR="00233B27" w:rsidRDefault="00233B27" w:rsidP="00E12EF1">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640AE53"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6CAFCC"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A0F283"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784576C"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1A76D0"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14D0CB0"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EC90FB"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582CD3D"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608981E"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C09382"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0E7CF8C"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812084C"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D52EAB"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B6C0E8A"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B76BBB8"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50C57C9" w14:textId="77777777" w:rsidR="00233B27" w:rsidRDefault="00233B27" w:rsidP="00E12EF1">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590A0F8"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87C3A1D"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0CE334A" w14:textId="77777777" w:rsidR="00233B27" w:rsidRDefault="00233B27" w:rsidP="00E12EF1">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1928608" w14:textId="77777777" w:rsidR="00233B27" w:rsidRDefault="00233B27" w:rsidP="00E12EF1">
            <w:pPr>
              <w:adjustRightInd w:val="0"/>
              <w:rPr>
                <w:sz w:val="24"/>
                <w:szCs w:val="24"/>
              </w:rPr>
            </w:pPr>
          </w:p>
        </w:tc>
      </w:tr>
      <w:tr w:rsidR="00233B27" w14:paraId="139F8D20"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AC8233E" w14:textId="77777777" w:rsidR="00233B27" w:rsidRDefault="00233B27" w:rsidP="00E12EF1">
            <w:pPr>
              <w:adjustRightInd w:val="0"/>
              <w:spacing w:before="60" w:after="60"/>
              <w:ind w:firstLine="144"/>
              <w:rPr>
                <w:b/>
                <w:bCs/>
                <w:color w:val="000000"/>
              </w:rPr>
            </w:pPr>
            <w:r>
              <w:rPr>
                <w:b/>
                <w:bCs/>
                <w:color w:val="000000"/>
              </w:rPr>
              <w:t>Asian</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FCF0F0"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B42B36" w14:textId="77777777" w:rsidR="00233B27" w:rsidRDefault="00233B27" w:rsidP="00E12EF1">
            <w:pPr>
              <w:adjustRightInd w:val="0"/>
              <w:spacing w:before="60" w:after="60"/>
              <w:jc w:val="right"/>
              <w:rPr>
                <w:color w:val="000000"/>
              </w:rPr>
            </w:pPr>
            <w:r>
              <w:rPr>
                <w:color w:val="000000"/>
              </w:rPr>
              <w:t>3.1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EA928E" w14:textId="77777777" w:rsidR="00233B27" w:rsidRDefault="00233B27" w:rsidP="00E12EF1">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05268E" w14:textId="77777777" w:rsidR="00233B27" w:rsidRDefault="00233B27" w:rsidP="00E12EF1">
            <w:pPr>
              <w:adjustRightInd w:val="0"/>
              <w:spacing w:before="60" w:after="60"/>
              <w:jc w:val="right"/>
              <w:rPr>
                <w:color w:val="000000"/>
              </w:rPr>
            </w:pPr>
            <w:r>
              <w:rPr>
                <w:color w:val="000000"/>
              </w:rPr>
              <w:t>2.7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A4EEAC" w14:textId="77777777" w:rsidR="00233B27" w:rsidRDefault="00233B27" w:rsidP="00E12EF1">
            <w:pPr>
              <w:adjustRightInd w:val="0"/>
              <w:spacing w:before="60" w:after="60"/>
              <w:jc w:val="right"/>
              <w:rPr>
                <w:color w:val="000000"/>
              </w:rPr>
            </w:pPr>
            <w:r>
              <w:rPr>
                <w:color w:val="000000"/>
              </w:rPr>
              <w:t>3.3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653B91"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AADF8D" w14:textId="77777777" w:rsidR="00233B27" w:rsidRDefault="00233B27" w:rsidP="00E12EF1">
            <w:pPr>
              <w:adjustRightInd w:val="0"/>
              <w:spacing w:before="60" w:after="60"/>
              <w:jc w:val="right"/>
              <w:rPr>
                <w:color w:val="000000"/>
              </w:rPr>
            </w:pPr>
            <w:r>
              <w:rPr>
                <w:color w:val="000000"/>
              </w:rPr>
              <w:t>3.1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4EEEB4" w14:textId="77777777" w:rsidR="00233B27" w:rsidRDefault="00233B27" w:rsidP="00E12EF1">
            <w:pPr>
              <w:adjustRightInd w:val="0"/>
              <w:spacing w:before="60" w:after="60"/>
              <w:jc w:val="right"/>
              <w:rPr>
                <w:color w:val="000000"/>
              </w:rPr>
            </w:pPr>
            <w:r>
              <w:rPr>
                <w:color w:val="000000"/>
              </w:rPr>
              <w:t>0.3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283800" w14:textId="77777777" w:rsidR="00233B27" w:rsidRDefault="00233B27" w:rsidP="00E12EF1">
            <w:pPr>
              <w:adjustRightInd w:val="0"/>
              <w:spacing w:before="60" w:after="60"/>
              <w:jc w:val="right"/>
              <w:rPr>
                <w:color w:val="000000"/>
              </w:rPr>
            </w:pPr>
            <w:r>
              <w:rPr>
                <w:color w:val="000000"/>
              </w:rPr>
              <w:t>2.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F90BD9" w14:textId="77777777" w:rsidR="00233B27" w:rsidRDefault="00233B27" w:rsidP="00E12EF1">
            <w:pPr>
              <w:adjustRightInd w:val="0"/>
              <w:spacing w:before="60" w:after="60"/>
              <w:jc w:val="right"/>
              <w:rPr>
                <w:color w:val="000000"/>
              </w:rPr>
            </w:pPr>
            <w:r>
              <w:rPr>
                <w:color w:val="000000"/>
              </w:rPr>
              <w:t>3.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487858"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3DB332" w14:textId="77777777" w:rsidR="00233B27" w:rsidRDefault="00233B27" w:rsidP="00E12EF1">
            <w:pPr>
              <w:adjustRightInd w:val="0"/>
              <w:spacing w:before="60" w:after="60"/>
              <w:jc w:val="right"/>
              <w:rPr>
                <w:color w:val="000000"/>
              </w:rPr>
            </w:pPr>
            <w:r>
              <w:rPr>
                <w:color w:val="000000"/>
              </w:rPr>
              <w:t>2.8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1035DE" w14:textId="77777777" w:rsidR="00233B27" w:rsidRDefault="00233B27" w:rsidP="00E12EF1">
            <w:pPr>
              <w:adjustRightInd w:val="0"/>
              <w:spacing w:before="60" w:after="60"/>
              <w:jc w:val="right"/>
              <w:rPr>
                <w:color w:val="000000"/>
              </w:rPr>
            </w:pPr>
            <w:r>
              <w:rPr>
                <w:color w:val="000000"/>
              </w:rPr>
              <w:t>0.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EF6209" w14:textId="77777777" w:rsidR="00233B27" w:rsidRDefault="00233B27" w:rsidP="00E12EF1">
            <w:pPr>
              <w:adjustRightInd w:val="0"/>
              <w:spacing w:before="60" w:after="60"/>
              <w:jc w:val="right"/>
              <w:rPr>
                <w:color w:val="000000"/>
              </w:rPr>
            </w:pPr>
            <w:r>
              <w:rPr>
                <w:color w:val="000000"/>
              </w:rPr>
              <w:t>2.7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90CBAF" w14:textId="77777777" w:rsidR="00233B27" w:rsidRDefault="00233B27" w:rsidP="00E12EF1">
            <w:pPr>
              <w:adjustRightInd w:val="0"/>
              <w:spacing w:before="60" w:after="60"/>
              <w:jc w:val="right"/>
              <w:rPr>
                <w:color w:val="000000"/>
              </w:rPr>
            </w:pPr>
            <w:r>
              <w:rPr>
                <w:color w:val="000000"/>
              </w:rPr>
              <w:t>3.1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E2DF4D"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9D67F0" w14:textId="77777777" w:rsidR="00233B27" w:rsidRDefault="00233B27" w:rsidP="00E12EF1">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A9294C" w14:textId="77777777" w:rsidR="00233B27" w:rsidRDefault="00233B27" w:rsidP="00E12EF1">
            <w:pPr>
              <w:adjustRightInd w:val="0"/>
              <w:spacing w:before="60" w:after="60"/>
              <w:jc w:val="right"/>
              <w:rPr>
                <w:color w:val="000000"/>
              </w:rPr>
            </w:pPr>
            <w:r>
              <w:rPr>
                <w:color w:val="000000"/>
              </w:rPr>
              <w:t>0.1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A20A8B" w14:textId="77777777" w:rsidR="00233B27" w:rsidRDefault="00233B27" w:rsidP="00E12EF1">
            <w:pPr>
              <w:adjustRightInd w:val="0"/>
              <w:spacing w:before="60" w:after="60"/>
              <w:jc w:val="right"/>
              <w:rPr>
                <w:color w:val="000000"/>
              </w:rPr>
            </w:pPr>
            <w:r>
              <w:rPr>
                <w:color w:val="000000"/>
              </w:rPr>
              <w:t>2.66</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7B70B4" w14:textId="77777777" w:rsidR="00233B27" w:rsidRDefault="00233B27" w:rsidP="00E12EF1">
            <w:pPr>
              <w:adjustRightInd w:val="0"/>
              <w:spacing w:before="60" w:after="60"/>
              <w:jc w:val="right"/>
              <w:rPr>
                <w:color w:val="000000"/>
              </w:rPr>
            </w:pPr>
            <w:r>
              <w:rPr>
                <w:color w:val="000000"/>
              </w:rPr>
              <w:t>3.08</w:t>
            </w:r>
          </w:p>
        </w:tc>
      </w:tr>
      <w:tr w:rsidR="00233B27" w14:paraId="6799312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AF5AF08" w14:textId="77777777" w:rsidR="00233B27" w:rsidRDefault="00233B27" w:rsidP="00E12EF1">
            <w:pPr>
              <w:adjustRightInd w:val="0"/>
              <w:spacing w:before="60" w:after="60"/>
              <w:ind w:firstLine="144"/>
              <w:rPr>
                <w:b/>
                <w:bCs/>
                <w:color w:val="000000"/>
              </w:rPr>
            </w:pPr>
            <w:r>
              <w:rPr>
                <w:b/>
                <w:bCs/>
                <w:color w:val="000000"/>
              </w:rPr>
              <w:t>Black</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48BEC3" w14:textId="77777777" w:rsidR="00233B27" w:rsidRDefault="00233B27" w:rsidP="00E12EF1">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CB3E97" w14:textId="77777777" w:rsidR="00233B27" w:rsidRDefault="00233B27" w:rsidP="00E12EF1">
            <w:pPr>
              <w:adjustRightInd w:val="0"/>
              <w:spacing w:before="60" w:after="60"/>
              <w:jc w:val="right"/>
              <w:rPr>
                <w:color w:val="000000"/>
              </w:rPr>
            </w:pPr>
            <w:r>
              <w:rPr>
                <w:color w:val="000000"/>
              </w:rPr>
              <w:t>3.0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2D1B85" w14:textId="77777777" w:rsidR="00233B27" w:rsidRDefault="00233B27" w:rsidP="00E12EF1">
            <w:pPr>
              <w:adjustRightInd w:val="0"/>
              <w:spacing w:before="60" w:after="60"/>
              <w:jc w:val="right"/>
              <w:rPr>
                <w:color w:val="000000"/>
              </w:rPr>
            </w:pPr>
            <w:r>
              <w:rPr>
                <w:color w:val="000000"/>
              </w:rPr>
              <w:t>0.2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85901D" w14:textId="77777777" w:rsidR="00233B27" w:rsidRDefault="00233B27" w:rsidP="00E12EF1">
            <w:pPr>
              <w:adjustRightInd w:val="0"/>
              <w:spacing w:before="60" w:after="60"/>
              <w:jc w:val="right"/>
              <w:rPr>
                <w:color w:val="000000"/>
              </w:rPr>
            </w:pPr>
            <w:r>
              <w:rPr>
                <w:color w:val="000000"/>
              </w:rPr>
              <w:t>2.6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F6775C" w14:textId="77777777" w:rsidR="00233B27" w:rsidRDefault="00233B27" w:rsidP="00E12EF1">
            <w:pPr>
              <w:adjustRightInd w:val="0"/>
              <w:spacing w:before="60" w:after="60"/>
              <w:jc w:val="right"/>
              <w:rPr>
                <w:color w:val="000000"/>
              </w:rPr>
            </w:pPr>
            <w:r>
              <w:rPr>
                <w:color w:val="000000"/>
              </w:rPr>
              <w:t>3.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4DE18E" w14:textId="77777777" w:rsidR="00233B27" w:rsidRDefault="00233B27" w:rsidP="00E12EF1">
            <w:pPr>
              <w:adjustRightInd w:val="0"/>
              <w:spacing w:before="60" w:after="60"/>
              <w:jc w:val="right"/>
              <w:rPr>
                <w:color w:val="000000"/>
              </w:rPr>
            </w:pPr>
            <w:r>
              <w:rPr>
                <w:color w:val="000000"/>
              </w:rPr>
              <w:t>1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D2FC53" w14:textId="77777777" w:rsidR="00233B27" w:rsidRDefault="00233B27" w:rsidP="00E12EF1">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26B9D1" w14:textId="77777777" w:rsidR="00233B27" w:rsidRDefault="00233B27" w:rsidP="00E12EF1">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B37393" w14:textId="77777777" w:rsidR="00233B27" w:rsidRDefault="00233B27" w:rsidP="00E12EF1">
            <w:pPr>
              <w:adjustRightInd w:val="0"/>
              <w:spacing w:before="60" w:after="60"/>
              <w:jc w:val="right"/>
              <w:rPr>
                <w:color w:val="000000"/>
              </w:rPr>
            </w:pPr>
            <w:r>
              <w:rPr>
                <w:color w:val="000000"/>
              </w:rPr>
              <w:t>2.5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65A77F" w14:textId="77777777" w:rsidR="00233B27" w:rsidRDefault="00233B27" w:rsidP="00E12EF1">
            <w:pPr>
              <w:adjustRightInd w:val="0"/>
              <w:spacing w:before="60" w:after="60"/>
              <w:jc w:val="right"/>
              <w:rPr>
                <w:color w:val="000000"/>
              </w:rPr>
            </w:pPr>
            <w:r>
              <w:rPr>
                <w:color w:val="000000"/>
              </w:rPr>
              <w:t>3.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D7657D" w14:textId="77777777" w:rsidR="00233B27" w:rsidRDefault="00233B27" w:rsidP="00E12EF1">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5D48A6" w14:textId="77777777" w:rsidR="00233B27" w:rsidRDefault="00233B27" w:rsidP="00E12EF1">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B8D2C9" w14:textId="77777777" w:rsidR="00233B27" w:rsidRDefault="00233B27" w:rsidP="00E12EF1">
            <w:pPr>
              <w:adjustRightInd w:val="0"/>
              <w:spacing w:before="60" w:after="60"/>
              <w:jc w:val="right"/>
              <w:rPr>
                <w:color w:val="000000"/>
              </w:rPr>
            </w:pPr>
            <w:r>
              <w:rPr>
                <w:color w:val="000000"/>
              </w:rPr>
              <w:t>0.1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7B31A0" w14:textId="77777777" w:rsidR="00233B27" w:rsidRDefault="00233B27" w:rsidP="00E12EF1">
            <w:pPr>
              <w:adjustRightInd w:val="0"/>
              <w:spacing w:before="60" w:after="60"/>
              <w:jc w:val="right"/>
              <w:rPr>
                <w:color w:val="000000"/>
              </w:rPr>
            </w:pPr>
            <w:r>
              <w:rPr>
                <w:color w:val="000000"/>
              </w:rPr>
              <w:t>2.6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2BA157" w14:textId="77777777" w:rsidR="00233B27" w:rsidRDefault="00233B27" w:rsidP="00E12EF1">
            <w:pPr>
              <w:adjustRightInd w:val="0"/>
              <w:spacing w:before="60" w:after="60"/>
              <w:jc w:val="right"/>
              <w:rPr>
                <w:color w:val="000000"/>
              </w:rPr>
            </w:pPr>
            <w:r>
              <w:rPr>
                <w:color w:val="000000"/>
              </w:rPr>
              <w:t>3.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D954C2" w14:textId="77777777" w:rsidR="00233B27" w:rsidRDefault="00233B27" w:rsidP="00E12EF1">
            <w:pPr>
              <w:adjustRightInd w:val="0"/>
              <w:spacing w:before="60" w:after="60"/>
              <w:jc w:val="right"/>
              <w:rPr>
                <w:color w:val="000000"/>
              </w:rPr>
            </w:pPr>
            <w:r>
              <w:rPr>
                <w:color w:val="000000"/>
              </w:rPr>
              <w:t>1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955B42" w14:textId="77777777" w:rsidR="00233B27" w:rsidRDefault="00233B27" w:rsidP="00E12EF1">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DAE970" w14:textId="77777777" w:rsidR="00233B27" w:rsidRDefault="00233B27" w:rsidP="00E12EF1">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3A4E32" w14:textId="77777777" w:rsidR="00233B27" w:rsidRDefault="00233B27" w:rsidP="00E12EF1">
            <w:pPr>
              <w:adjustRightInd w:val="0"/>
              <w:spacing w:before="60" w:after="60"/>
              <w:jc w:val="right"/>
              <w:rPr>
                <w:color w:val="000000"/>
              </w:rPr>
            </w:pPr>
            <w:r>
              <w:rPr>
                <w:color w:val="000000"/>
              </w:rPr>
              <w:t>2.25</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5D6AC35" w14:textId="77777777" w:rsidR="00233B27" w:rsidRDefault="00233B27" w:rsidP="00E12EF1">
            <w:pPr>
              <w:adjustRightInd w:val="0"/>
              <w:spacing w:before="60" w:after="60"/>
              <w:jc w:val="right"/>
              <w:rPr>
                <w:color w:val="000000"/>
              </w:rPr>
            </w:pPr>
            <w:r>
              <w:rPr>
                <w:color w:val="000000"/>
              </w:rPr>
              <w:t>3.25</w:t>
            </w:r>
          </w:p>
        </w:tc>
      </w:tr>
      <w:tr w:rsidR="00233B27" w14:paraId="733AB700"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AFEFB48" w14:textId="77777777" w:rsidR="00233B27" w:rsidRDefault="00233B27" w:rsidP="00E12EF1">
            <w:pPr>
              <w:adjustRightInd w:val="0"/>
              <w:spacing w:before="60" w:after="60"/>
              <w:ind w:firstLine="144"/>
              <w:rPr>
                <w:b/>
                <w:bCs/>
                <w:color w:val="000000"/>
              </w:rPr>
            </w:pPr>
            <w:r>
              <w:rPr>
                <w:b/>
                <w:bCs/>
                <w:color w:val="000000"/>
              </w:rPr>
              <w:t>Whit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FAE4C1" w14:textId="77777777" w:rsidR="00233B27" w:rsidRDefault="00233B27" w:rsidP="00E12EF1">
            <w:pPr>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2693A9" w14:textId="77777777" w:rsidR="00233B27" w:rsidRDefault="00233B27" w:rsidP="00E12EF1">
            <w:pPr>
              <w:adjustRightInd w:val="0"/>
              <w:spacing w:before="60" w:after="60"/>
              <w:jc w:val="right"/>
              <w:rPr>
                <w:color w:val="000000"/>
              </w:rPr>
            </w:pPr>
            <w:r>
              <w:rPr>
                <w:color w:val="000000"/>
              </w:rPr>
              <w:t>3.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FB822C" w14:textId="77777777" w:rsidR="00233B27" w:rsidRDefault="00233B27" w:rsidP="00E12EF1">
            <w:pPr>
              <w:adjustRightInd w:val="0"/>
              <w:spacing w:before="60" w:after="60"/>
              <w:jc w:val="right"/>
              <w:rPr>
                <w:color w:val="000000"/>
              </w:rPr>
            </w:pPr>
            <w:r>
              <w:rPr>
                <w:color w:val="000000"/>
              </w:rPr>
              <w:t>0.2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BDD2A2" w14:textId="77777777" w:rsidR="00233B27" w:rsidRDefault="00233B27" w:rsidP="00E12EF1">
            <w:pPr>
              <w:adjustRightInd w:val="0"/>
              <w:spacing w:before="60" w:after="60"/>
              <w:jc w:val="right"/>
              <w:rPr>
                <w:color w:val="000000"/>
              </w:rPr>
            </w:pPr>
            <w:r>
              <w:rPr>
                <w:color w:val="000000"/>
              </w:rPr>
              <w:t>2.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468C6A" w14:textId="77777777" w:rsidR="00233B27" w:rsidRDefault="00233B27" w:rsidP="00E12EF1">
            <w:pPr>
              <w:adjustRightInd w:val="0"/>
              <w:spacing w:before="60" w:after="60"/>
              <w:jc w:val="right"/>
              <w:rPr>
                <w:color w:val="000000"/>
              </w:rPr>
            </w:pPr>
            <w:r>
              <w:rPr>
                <w:color w:val="000000"/>
              </w:rPr>
              <w:t>3.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855FC7" w14:textId="77777777" w:rsidR="00233B27" w:rsidRDefault="00233B27" w:rsidP="00E12EF1">
            <w:pPr>
              <w:adjustRightInd w:val="0"/>
              <w:spacing w:before="60" w:after="60"/>
              <w:jc w:val="right"/>
              <w:rPr>
                <w:color w:val="000000"/>
              </w:rPr>
            </w:pPr>
            <w:r>
              <w:rPr>
                <w:color w:val="000000"/>
              </w:rPr>
              <w:t>18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B821A6" w14:textId="77777777" w:rsidR="00233B27" w:rsidRDefault="00233B27" w:rsidP="00E12EF1">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EF944D" w14:textId="77777777" w:rsidR="00233B27" w:rsidRDefault="00233B27" w:rsidP="00E12EF1">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193440" w14:textId="77777777" w:rsidR="00233B27" w:rsidRDefault="00233B27" w:rsidP="00E12EF1">
            <w:pPr>
              <w:adjustRightInd w:val="0"/>
              <w:spacing w:before="60" w:after="60"/>
              <w:jc w:val="right"/>
              <w:rPr>
                <w:color w:val="000000"/>
              </w:rPr>
            </w:pPr>
            <w:r>
              <w:rPr>
                <w:color w:val="000000"/>
              </w:rPr>
              <w:t>2.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F652D7" w14:textId="77777777" w:rsidR="00233B27" w:rsidRDefault="00233B27" w:rsidP="00E12EF1">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D4E8E9" w14:textId="77777777" w:rsidR="00233B27" w:rsidRDefault="00233B27" w:rsidP="00E12EF1">
            <w:pPr>
              <w:adjustRightInd w:val="0"/>
              <w:spacing w:before="60" w:after="60"/>
              <w:jc w:val="right"/>
              <w:rPr>
                <w:color w:val="000000"/>
              </w:rPr>
            </w:pPr>
            <w:r>
              <w:rPr>
                <w:color w:val="000000"/>
              </w:rPr>
              <w:t>1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F7EE35" w14:textId="77777777" w:rsidR="00233B27" w:rsidRDefault="00233B27" w:rsidP="00E12EF1">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7A76F7" w14:textId="77777777" w:rsidR="00233B27" w:rsidRDefault="00233B27" w:rsidP="00E12EF1">
            <w:pPr>
              <w:adjustRightInd w:val="0"/>
              <w:spacing w:before="60" w:after="60"/>
              <w:jc w:val="right"/>
              <w:rPr>
                <w:color w:val="000000"/>
              </w:rPr>
            </w:pPr>
            <w:r>
              <w:rPr>
                <w:color w:val="000000"/>
              </w:rPr>
              <w:t>0.2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32CA8F" w14:textId="77777777" w:rsidR="00233B27" w:rsidRDefault="00233B27" w:rsidP="00E12EF1">
            <w:pPr>
              <w:adjustRightInd w:val="0"/>
              <w:spacing w:before="60" w:after="60"/>
              <w:jc w:val="right"/>
              <w:rPr>
                <w:color w:val="000000"/>
              </w:rPr>
            </w:pPr>
            <w:r>
              <w:rPr>
                <w:color w:val="000000"/>
              </w:rPr>
              <w:t>2.4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9187DA" w14:textId="77777777" w:rsidR="00233B27" w:rsidRDefault="00233B27" w:rsidP="00E12EF1">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1556A4" w14:textId="77777777" w:rsidR="00233B27" w:rsidRDefault="00233B27" w:rsidP="00E12EF1">
            <w:pPr>
              <w:adjustRightInd w:val="0"/>
              <w:spacing w:before="60" w:after="60"/>
              <w:jc w:val="right"/>
              <w:rPr>
                <w:color w:val="000000"/>
              </w:rPr>
            </w:pPr>
            <w:r>
              <w:rPr>
                <w:color w:val="000000"/>
              </w:rPr>
              <w:t>22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A99E01" w14:textId="77777777" w:rsidR="00233B27" w:rsidRDefault="00233B27" w:rsidP="00E12EF1">
            <w:pPr>
              <w:adjustRightInd w:val="0"/>
              <w:spacing w:before="60" w:after="60"/>
              <w:jc w:val="right"/>
              <w:rPr>
                <w:color w:val="000000"/>
              </w:rPr>
            </w:pPr>
            <w:r>
              <w:rPr>
                <w:color w:val="000000"/>
              </w:rPr>
              <w:t>2.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1F70B1" w14:textId="77777777" w:rsidR="00233B27" w:rsidRDefault="00233B27" w:rsidP="00E12EF1">
            <w:pPr>
              <w:adjustRightInd w:val="0"/>
              <w:spacing w:before="60" w:after="60"/>
              <w:jc w:val="right"/>
              <w:rPr>
                <w:color w:val="000000"/>
              </w:rPr>
            </w:pPr>
            <w:r>
              <w:rPr>
                <w:color w:val="000000"/>
              </w:rPr>
              <w:t>0.3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331876" w14:textId="77777777" w:rsidR="00233B27" w:rsidRDefault="00233B27" w:rsidP="00E12EF1">
            <w:pPr>
              <w:adjustRightInd w:val="0"/>
              <w:spacing w:before="60" w:after="60"/>
              <w:jc w:val="right"/>
              <w:rPr>
                <w:color w:val="000000"/>
              </w:rPr>
            </w:pPr>
            <w:r>
              <w:rPr>
                <w:color w:val="000000"/>
              </w:rPr>
              <w:t>1.77</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3E1866" w14:textId="77777777" w:rsidR="00233B27" w:rsidRDefault="00233B27" w:rsidP="00E12EF1">
            <w:pPr>
              <w:adjustRightInd w:val="0"/>
              <w:spacing w:before="60" w:after="60"/>
              <w:jc w:val="right"/>
              <w:rPr>
                <w:color w:val="000000"/>
              </w:rPr>
            </w:pPr>
            <w:r>
              <w:rPr>
                <w:color w:val="000000"/>
              </w:rPr>
              <w:t>3.88</w:t>
            </w:r>
          </w:p>
        </w:tc>
      </w:tr>
      <w:tr w:rsidR="00233B27" w14:paraId="335DB39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E8B72D0" w14:textId="77777777" w:rsidR="00233B27" w:rsidRDefault="00233B27" w:rsidP="00E12EF1">
            <w:pPr>
              <w:adjustRightInd w:val="0"/>
              <w:spacing w:before="60" w:after="60"/>
              <w:ind w:firstLine="144"/>
              <w:rPr>
                <w:b/>
                <w:bCs/>
                <w:color w:val="000000"/>
              </w:rPr>
            </w:pPr>
            <w:r>
              <w:rPr>
                <w:b/>
                <w:bCs/>
                <w:color w:val="000000"/>
              </w:rPr>
              <w:t>Hispanic</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C05A1F" w14:textId="77777777" w:rsidR="00233B27" w:rsidRDefault="00233B27" w:rsidP="00E12EF1">
            <w:pPr>
              <w:adjustRightInd w:val="0"/>
              <w:spacing w:before="60" w:after="60"/>
              <w:jc w:val="right"/>
              <w:rPr>
                <w:color w:val="000000"/>
              </w:rPr>
            </w:pPr>
            <w:r>
              <w:rPr>
                <w:color w:val="000000"/>
              </w:rPr>
              <w:t>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4E38D2" w14:textId="77777777" w:rsidR="00233B27" w:rsidRDefault="00233B27" w:rsidP="00E12EF1">
            <w:pPr>
              <w:adjustRightInd w:val="0"/>
              <w:spacing w:before="60" w:after="60"/>
              <w:jc w:val="right"/>
              <w:rPr>
                <w:color w:val="000000"/>
              </w:rPr>
            </w:pPr>
            <w:r>
              <w:rPr>
                <w:color w:val="000000"/>
              </w:rPr>
              <w:t>3.1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696CC" w14:textId="77777777" w:rsidR="00233B27" w:rsidRDefault="00233B27" w:rsidP="00E12EF1">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33E707" w14:textId="77777777" w:rsidR="00233B27" w:rsidRDefault="00233B27" w:rsidP="00E12EF1">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32C5FF" w14:textId="77777777" w:rsidR="00233B27" w:rsidRDefault="00233B27" w:rsidP="00E12EF1">
            <w:pPr>
              <w:adjustRightInd w:val="0"/>
              <w:spacing w:before="60" w:after="60"/>
              <w:jc w:val="right"/>
              <w:rPr>
                <w:color w:val="000000"/>
              </w:rPr>
            </w:pPr>
            <w:r>
              <w:rPr>
                <w:color w:val="000000"/>
              </w:rPr>
              <w:t>3.6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E281EE" w14:textId="77777777" w:rsidR="00233B27" w:rsidRDefault="00233B27" w:rsidP="00E12EF1">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9F6D70" w14:textId="77777777" w:rsidR="00233B27" w:rsidRDefault="00233B27" w:rsidP="00E12EF1">
            <w:pPr>
              <w:adjustRightInd w:val="0"/>
              <w:spacing w:before="60" w:after="60"/>
              <w:jc w:val="right"/>
              <w:rPr>
                <w:color w:val="000000"/>
              </w:rPr>
            </w:pPr>
            <w:r>
              <w:rPr>
                <w:color w:val="000000"/>
              </w:rPr>
              <w:t>2.9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3643C5" w14:textId="77777777" w:rsidR="00233B27" w:rsidRDefault="00233B27" w:rsidP="00E12EF1">
            <w:pPr>
              <w:adjustRightInd w:val="0"/>
              <w:spacing w:before="60" w:after="60"/>
              <w:jc w:val="right"/>
              <w:rPr>
                <w:color w:val="000000"/>
              </w:rPr>
            </w:pPr>
            <w:r>
              <w:rPr>
                <w:color w:val="000000"/>
              </w:rPr>
              <w:t>0.2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D2AD7D" w14:textId="77777777" w:rsidR="00233B27" w:rsidRDefault="00233B27" w:rsidP="00E12EF1">
            <w:pPr>
              <w:adjustRightInd w:val="0"/>
              <w:spacing w:before="60" w:after="60"/>
              <w:jc w:val="right"/>
              <w:rPr>
                <w:color w:val="000000"/>
              </w:rPr>
            </w:pPr>
            <w:r>
              <w:rPr>
                <w:color w:val="000000"/>
              </w:rPr>
              <w:t>2.5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5674D8" w14:textId="77777777" w:rsidR="00233B27" w:rsidRDefault="00233B27" w:rsidP="00E12EF1">
            <w:pPr>
              <w:adjustRightInd w:val="0"/>
              <w:spacing w:before="60" w:after="60"/>
              <w:jc w:val="right"/>
              <w:rPr>
                <w:color w:val="000000"/>
              </w:rPr>
            </w:pPr>
            <w:r>
              <w:rPr>
                <w:color w:val="000000"/>
              </w:rPr>
              <w:t>3.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CD538A" w14:textId="77777777" w:rsidR="00233B27" w:rsidRDefault="00233B27" w:rsidP="00E12EF1">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0AC381" w14:textId="77777777" w:rsidR="00233B27" w:rsidRDefault="00233B27" w:rsidP="00E12EF1">
            <w:pPr>
              <w:adjustRightInd w:val="0"/>
              <w:spacing w:before="60" w:after="60"/>
              <w:jc w:val="right"/>
              <w:rPr>
                <w:color w:val="000000"/>
              </w:rPr>
            </w:pPr>
            <w:r>
              <w:rPr>
                <w:color w:val="000000"/>
              </w:rPr>
              <w:t>3.0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FAF4B1" w14:textId="77777777" w:rsidR="00233B27" w:rsidRDefault="00233B27" w:rsidP="00E12EF1">
            <w:pPr>
              <w:adjustRightInd w:val="0"/>
              <w:spacing w:before="60" w:after="60"/>
              <w:jc w:val="right"/>
              <w:rPr>
                <w:color w:val="000000"/>
              </w:rPr>
            </w:pPr>
            <w:r>
              <w:rPr>
                <w:color w:val="000000"/>
              </w:rPr>
              <w:t>0.1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8A196B" w14:textId="77777777" w:rsidR="00233B27" w:rsidRDefault="00233B27" w:rsidP="00E12EF1">
            <w:pPr>
              <w:adjustRightInd w:val="0"/>
              <w:spacing w:before="60" w:after="60"/>
              <w:jc w:val="right"/>
              <w:rPr>
                <w:color w:val="000000"/>
              </w:rPr>
            </w:pPr>
            <w:r>
              <w:rPr>
                <w:color w:val="000000"/>
              </w:rPr>
              <w:t>2.8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FE0605" w14:textId="77777777" w:rsidR="00233B27" w:rsidRDefault="00233B27" w:rsidP="00E12EF1">
            <w:pPr>
              <w:adjustRightInd w:val="0"/>
              <w:spacing w:before="60" w:after="60"/>
              <w:jc w:val="right"/>
              <w:rPr>
                <w:color w:val="000000"/>
              </w:rPr>
            </w:pPr>
            <w:r>
              <w:rPr>
                <w:color w:val="000000"/>
              </w:rPr>
              <w:t>3.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39DA3C" w14:textId="77777777" w:rsidR="00233B27" w:rsidRDefault="00233B27" w:rsidP="00E12EF1">
            <w:pPr>
              <w:adjustRightInd w:val="0"/>
              <w:spacing w:before="60" w:after="60"/>
              <w:jc w:val="right"/>
              <w:rPr>
                <w:color w:val="000000"/>
              </w:rPr>
            </w:pPr>
            <w:r>
              <w:rPr>
                <w:color w:val="000000"/>
              </w:rPr>
              <w:t>1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7629B5" w14:textId="77777777" w:rsidR="00233B27" w:rsidRDefault="00233B27" w:rsidP="00E12EF1">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2ACC88" w14:textId="77777777" w:rsidR="00233B27" w:rsidRDefault="00233B27" w:rsidP="00E12EF1">
            <w:pPr>
              <w:adjustRightInd w:val="0"/>
              <w:spacing w:before="60" w:after="60"/>
              <w:jc w:val="right"/>
              <w:rPr>
                <w:color w:val="000000"/>
              </w:rPr>
            </w:pPr>
            <w:r>
              <w:rPr>
                <w:color w:val="000000"/>
              </w:rPr>
              <w:t>0.3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F57E0F" w14:textId="77777777" w:rsidR="00233B27" w:rsidRDefault="00233B27" w:rsidP="00E12EF1">
            <w:pPr>
              <w:adjustRightInd w:val="0"/>
              <w:spacing w:before="60" w:after="60"/>
              <w:jc w:val="right"/>
              <w:rPr>
                <w:color w:val="000000"/>
              </w:rPr>
            </w:pPr>
            <w:r>
              <w:rPr>
                <w:color w:val="000000"/>
              </w:rPr>
              <w:t>2.44</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F1DAA5" w14:textId="77777777" w:rsidR="00233B27" w:rsidRDefault="00233B27" w:rsidP="00E12EF1">
            <w:pPr>
              <w:adjustRightInd w:val="0"/>
              <w:spacing w:before="60" w:after="60"/>
              <w:jc w:val="right"/>
              <w:rPr>
                <w:color w:val="000000"/>
              </w:rPr>
            </w:pPr>
            <w:r>
              <w:rPr>
                <w:color w:val="000000"/>
              </w:rPr>
              <w:t>3.66</w:t>
            </w:r>
          </w:p>
        </w:tc>
      </w:tr>
      <w:tr w:rsidR="00233B27" w14:paraId="5B28A7C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CBEDAC1" w14:textId="66143DF4" w:rsidR="00233B27" w:rsidRDefault="00233B27" w:rsidP="00E12EF1">
            <w:pPr>
              <w:adjustRightInd w:val="0"/>
              <w:spacing w:before="60" w:after="60"/>
              <w:ind w:firstLine="144"/>
              <w:rPr>
                <w:b/>
                <w:bCs/>
                <w:color w:val="000000"/>
              </w:rPr>
            </w:pPr>
            <w:r>
              <w:rPr>
                <w:b/>
                <w:bCs/>
                <w:color w:val="000000"/>
              </w:rPr>
              <w:t>Nat</w:t>
            </w:r>
            <w:r w:rsidR="004E3472">
              <w:rPr>
                <w:b/>
                <w:bCs/>
                <w:color w:val="000000"/>
              </w:rPr>
              <w:t xml:space="preserve">ive </w:t>
            </w:r>
            <w:r>
              <w:rPr>
                <w:b/>
                <w:bCs/>
                <w:color w:val="000000"/>
              </w:rPr>
              <w:t>Amer</w:t>
            </w:r>
            <w:r w:rsidR="004E3472">
              <w:rPr>
                <w:b/>
                <w:bCs/>
                <w:color w:val="000000"/>
              </w:rPr>
              <w:t>ican</w:t>
            </w:r>
            <w:r>
              <w:rPr>
                <w:b/>
                <w:bCs/>
                <w:color w:val="000000"/>
              </w:rPr>
              <w:t>/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DAFB7A"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EE373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C9D05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496CE5"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E3733F"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C8FA80"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3EC65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4B8FCF"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D8C56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18D12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1CF135"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5E338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EBA18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9F951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26D11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315639"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C598F4"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89B71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4196C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A42AE62" w14:textId="77777777" w:rsidR="00233B27" w:rsidRDefault="00233B27" w:rsidP="00E12EF1">
            <w:pPr>
              <w:adjustRightInd w:val="0"/>
              <w:spacing w:before="60" w:after="60"/>
              <w:jc w:val="right"/>
              <w:rPr>
                <w:color w:val="000000"/>
              </w:rPr>
            </w:pPr>
            <w:r>
              <w:rPr>
                <w:color w:val="000000"/>
              </w:rPr>
              <w:t>- -</w:t>
            </w:r>
          </w:p>
        </w:tc>
      </w:tr>
      <w:tr w:rsidR="00233B27" w14:paraId="1C1EB4D3"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1B8CC97" w14:textId="77777777" w:rsidR="00233B27" w:rsidRDefault="00233B27" w:rsidP="00E12EF1">
            <w:pPr>
              <w:adjustRightInd w:val="0"/>
              <w:spacing w:before="60" w:after="60"/>
              <w:ind w:firstLine="144"/>
              <w:rPr>
                <w:b/>
                <w:bCs/>
                <w:color w:val="000000"/>
              </w:rPr>
            </w:pPr>
            <w:r>
              <w:rPr>
                <w:b/>
                <w:bCs/>
                <w:color w:val="000000"/>
              </w:rPr>
              <w:t>Asian/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8D9425"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7940BB"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B5385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3F9643"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743958"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C8CDDD"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8EA2E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0B547F"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B58645"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ECE1C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9D770A"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EC90E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7EBDD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459A2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36ABB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670EEB"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B437B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CAE7D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2BD919"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434794F" w14:textId="77777777" w:rsidR="00233B27" w:rsidRDefault="00233B27" w:rsidP="00E12EF1">
            <w:pPr>
              <w:adjustRightInd w:val="0"/>
              <w:spacing w:before="60" w:after="60"/>
              <w:jc w:val="right"/>
              <w:rPr>
                <w:color w:val="000000"/>
              </w:rPr>
            </w:pPr>
            <w:r>
              <w:rPr>
                <w:color w:val="000000"/>
              </w:rPr>
              <w:t>- -</w:t>
            </w:r>
          </w:p>
        </w:tc>
      </w:tr>
      <w:tr w:rsidR="00233B27" w14:paraId="24EB6EF1"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10BD67F" w14:textId="77777777" w:rsidR="00233B27" w:rsidRDefault="00233B27" w:rsidP="00E12EF1">
            <w:pPr>
              <w:adjustRightInd w:val="0"/>
              <w:spacing w:before="60" w:after="60"/>
              <w:ind w:firstLine="144"/>
              <w:rPr>
                <w:b/>
                <w:bCs/>
                <w:color w:val="000000"/>
              </w:rPr>
            </w:pPr>
            <w:r>
              <w:rPr>
                <w:b/>
                <w:bCs/>
                <w:color w:val="000000"/>
              </w:rPr>
              <w:lastRenderedPageBreak/>
              <w:t>Black/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30A9CB"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EE9A8D" w14:textId="77777777" w:rsidR="00233B27" w:rsidRDefault="00233B27" w:rsidP="00E12EF1">
            <w:pPr>
              <w:adjustRightInd w:val="0"/>
              <w:spacing w:before="60" w:after="60"/>
              <w:jc w:val="right"/>
              <w:rPr>
                <w:color w:val="000000"/>
              </w:rPr>
            </w:pPr>
            <w:r>
              <w:rPr>
                <w:color w:val="000000"/>
              </w:rPr>
              <w:t>2.9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ABE9D8" w14:textId="77777777" w:rsidR="00233B27" w:rsidRDefault="00233B27" w:rsidP="00E12EF1">
            <w:pPr>
              <w:adjustRightInd w:val="0"/>
              <w:spacing w:before="60" w:after="60"/>
              <w:jc w:val="right"/>
              <w:rPr>
                <w:color w:val="000000"/>
              </w:rPr>
            </w:pPr>
            <w:r>
              <w:rPr>
                <w:color w:val="000000"/>
              </w:rPr>
              <w:t>0.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36B60C" w14:textId="77777777" w:rsidR="00233B27" w:rsidRDefault="00233B27" w:rsidP="00E12EF1">
            <w:pPr>
              <w:adjustRightInd w:val="0"/>
              <w:spacing w:before="60" w:after="60"/>
              <w:jc w:val="right"/>
              <w:rPr>
                <w:color w:val="000000"/>
              </w:rPr>
            </w:pPr>
            <w:r>
              <w:rPr>
                <w:color w:val="000000"/>
              </w:rPr>
              <w:t>2.6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F2B524" w14:textId="77777777" w:rsidR="00233B27" w:rsidRDefault="00233B27" w:rsidP="00E12EF1">
            <w:pPr>
              <w:adjustRightInd w:val="0"/>
              <w:spacing w:before="60" w:after="60"/>
              <w:jc w:val="right"/>
              <w:rPr>
                <w:color w:val="000000"/>
              </w:rPr>
            </w:pPr>
            <w:r>
              <w:rPr>
                <w:color w:val="000000"/>
              </w:rPr>
              <w:t>3.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1BE432"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0E1BE4" w14:textId="77777777" w:rsidR="00233B27" w:rsidRDefault="00233B27" w:rsidP="00E12EF1">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50EFD7" w14:textId="77777777" w:rsidR="00233B27" w:rsidRDefault="00233B27" w:rsidP="00E12EF1">
            <w:pPr>
              <w:adjustRightInd w:val="0"/>
              <w:spacing w:before="60" w:after="60"/>
              <w:jc w:val="right"/>
              <w:rPr>
                <w:color w:val="000000"/>
              </w:rPr>
            </w:pPr>
            <w:r>
              <w:rPr>
                <w:color w:val="000000"/>
              </w:rPr>
              <w:t>0.3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0DE83E" w14:textId="77777777" w:rsidR="00233B27" w:rsidRDefault="00233B27" w:rsidP="00E12EF1">
            <w:pPr>
              <w:adjustRightInd w:val="0"/>
              <w:spacing w:before="60" w:after="60"/>
              <w:jc w:val="right"/>
              <w:rPr>
                <w:color w:val="000000"/>
              </w:rPr>
            </w:pPr>
            <w:r>
              <w:rPr>
                <w:color w:val="000000"/>
              </w:rPr>
              <w:t>2.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9363E6" w14:textId="77777777" w:rsidR="00233B27" w:rsidRDefault="00233B27" w:rsidP="00E12EF1">
            <w:pPr>
              <w:adjustRightInd w:val="0"/>
              <w:spacing w:before="60" w:after="60"/>
              <w:jc w:val="right"/>
              <w:rPr>
                <w:color w:val="000000"/>
              </w:rPr>
            </w:pPr>
            <w:r>
              <w:rPr>
                <w:color w:val="000000"/>
              </w:rPr>
              <w:t>3.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6C2C13"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E38D3F" w14:textId="77777777" w:rsidR="00233B27" w:rsidRDefault="00233B27" w:rsidP="00E12EF1">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AE9A82" w14:textId="77777777" w:rsidR="00233B27" w:rsidRDefault="00233B27" w:rsidP="00E12EF1">
            <w:pPr>
              <w:adjustRightInd w:val="0"/>
              <w:spacing w:before="60" w:after="60"/>
              <w:jc w:val="right"/>
              <w:rPr>
                <w:color w:val="000000"/>
              </w:rPr>
            </w:pPr>
            <w:r>
              <w:rPr>
                <w:color w:val="000000"/>
              </w:rPr>
              <w:t>0.1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6A20ED" w14:textId="77777777" w:rsidR="00233B27" w:rsidRDefault="00233B27" w:rsidP="00E12EF1">
            <w:pPr>
              <w:adjustRightInd w:val="0"/>
              <w:spacing w:before="60" w:after="60"/>
              <w:jc w:val="right"/>
              <w:rPr>
                <w:color w:val="000000"/>
              </w:rPr>
            </w:pPr>
            <w:r>
              <w:rPr>
                <w:color w:val="000000"/>
              </w:rPr>
              <w:t>2.8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7E0AAC" w14:textId="77777777" w:rsidR="00233B27" w:rsidRDefault="00233B27" w:rsidP="00E12EF1">
            <w:pPr>
              <w:adjustRightInd w:val="0"/>
              <w:spacing w:before="60" w:after="60"/>
              <w:jc w:val="right"/>
              <w:rPr>
                <w:color w:val="000000"/>
              </w:rPr>
            </w:pPr>
            <w:r>
              <w:rPr>
                <w:color w:val="000000"/>
              </w:rPr>
              <w:t>3.1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6C5BE0"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0D6FBA" w14:textId="77777777" w:rsidR="00233B27" w:rsidRDefault="00233B27" w:rsidP="00E12EF1">
            <w:pPr>
              <w:adjustRightInd w:val="0"/>
              <w:spacing w:before="60" w:after="60"/>
              <w:jc w:val="right"/>
              <w:rPr>
                <w:color w:val="000000"/>
              </w:rPr>
            </w:pPr>
            <w:r>
              <w:rPr>
                <w:color w:val="000000"/>
              </w:rPr>
              <w:t>2.8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83F3C3" w14:textId="77777777" w:rsidR="00233B27" w:rsidRDefault="00233B27" w:rsidP="00E12EF1">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2B345D" w14:textId="77777777" w:rsidR="00233B27" w:rsidRDefault="00233B27" w:rsidP="00E12EF1">
            <w:pPr>
              <w:adjustRightInd w:val="0"/>
              <w:spacing w:before="60" w:after="60"/>
              <w:jc w:val="right"/>
              <w:rPr>
                <w:color w:val="000000"/>
              </w:rPr>
            </w:pPr>
            <w:r>
              <w:rPr>
                <w:color w:val="000000"/>
              </w:rPr>
              <w:t>2.41</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E84BA49" w14:textId="77777777" w:rsidR="00233B27" w:rsidRDefault="00233B27" w:rsidP="00E12EF1">
            <w:pPr>
              <w:adjustRightInd w:val="0"/>
              <w:spacing w:before="60" w:after="60"/>
              <w:jc w:val="right"/>
              <w:rPr>
                <w:color w:val="000000"/>
              </w:rPr>
            </w:pPr>
            <w:r>
              <w:rPr>
                <w:color w:val="000000"/>
              </w:rPr>
              <w:t>3.00</w:t>
            </w:r>
          </w:p>
        </w:tc>
      </w:tr>
      <w:tr w:rsidR="00233B27" w14:paraId="611B3A02"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70BE705" w14:textId="77777777" w:rsidR="00233B27" w:rsidRDefault="00233B27" w:rsidP="00E12EF1">
            <w:pPr>
              <w:adjustRightInd w:val="0"/>
              <w:spacing w:before="60" w:after="60"/>
              <w:ind w:firstLine="144"/>
              <w:rPr>
                <w:b/>
                <w:bCs/>
                <w:color w:val="000000"/>
              </w:rPr>
            </w:pPr>
            <w:r>
              <w:rPr>
                <w:b/>
                <w:bCs/>
                <w:color w:val="000000"/>
              </w:rPr>
              <w:t>Pacific</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AA91FF"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AF9BC3"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F73D3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F340D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0C43B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8F8141"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5E5B0D"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D7E3A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456704"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8DED2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CEDB51"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C05B1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74333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DD89FE"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0393E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4E4C28"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CC4D55"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BF958F"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D98D6D"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137FD1" w14:textId="77777777" w:rsidR="00233B27" w:rsidRDefault="00233B27" w:rsidP="00E12EF1">
            <w:pPr>
              <w:adjustRightInd w:val="0"/>
              <w:spacing w:before="60" w:after="60"/>
              <w:jc w:val="right"/>
              <w:rPr>
                <w:color w:val="000000"/>
              </w:rPr>
            </w:pPr>
            <w:r>
              <w:rPr>
                <w:color w:val="000000"/>
              </w:rPr>
              <w:t>- -</w:t>
            </w:r>
          </w:p>
        </w:tc>
      </w:tr>
      <w:tr w:rsidR="00233B27" w14:paraId="26BBBC5F"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C8D4AB2" w14:textId="77777777" w:rsidR="00233B27" w:rsidRDefault="00233B27" w:rsidP="00E12EF1">
            <w:pPr>
              <w:adjustRightInd w:val="0"/>
              <w:spacing w:before="60" w:after="60"/>
              <w:ind w:firstLine="144"/>
              <w:rPr>
                <w:b/>
                <w:bCs/>
                <w:color w:val="000000"/>
              </w:rPr>
            </w:pPr>
            <w:r>
              <w:rPr>
                <w:b/>
                <w:bCs/>
                <w:color w:val="000000"/>
              </w:rPr>
              <w:t>Pacific/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77850E"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381D44"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C76F8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0D6B6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DD0E9A"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8603C9"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4C07B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CFEAB1"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6B568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E344CC"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D31216"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69B6E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9983E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65BDD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085D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8AA347" w14:textId="77777777" w:rsidR="00233B27" w:rsidRDefault="00233B27" w:rsidP="00E12EF1">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A6BA66"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49D29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1FD3A7"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6077261" w14:textId="77777777" w:rsidR="00233B27" w:rsidRDefault="00233B27" w:rsidP="00E12EF1">
            <w:pPr>
              <w:adjustRightInd w:val="0"/>
              <w:spacing w:before="60" w:after="60"/>
              <w:jc w:val="right"/>
              <w:rPr>
                <w:color w:val="000000"/>
              </w:rPr>
            </w:pPr>
            <w:r>
              <w:rPr>
                <w:color w:val="000000"/>
              </w:rPr>
              <w:t>- -</w:t>
            </w:r>
          </w:p>
        </w:tc>
      </w:tr>
      <w:tr w:rsidR="00233B27" w14:paraId="1F4461BB"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B3646C8" w14:textId="77777777" w:rsidR="00233B27" w:rsidRDefault="00233B27" w:rsidP="00E12EF1">
            <w:pPr>
              <w:adjustRightInd w:val="0"/>
              <w:spacing w:before="60" w:after="60"/>
              <w:ind w:firstLine="144"/>
              <w:rPr>
                <w:b/>
                <w:bCs/>
                <w:color w:val="000000"/>
              </w:rPr>
            </w:pPr>
            <w:r>
              <w:rPr>
                <w:b/>
                <w:bCs/>
                <w:color w:val="000000"/>
              </w:rPr>
              <w:t>White/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4617F6" w14:textId="77777777" w:rsidR="00233B27" w:rsidRDefault="00233B27" w:rsidP="00E12EF1">
            <w:pPr>
              <w:adjustRightInd w:val="0"/>
              <w:spacing w:before="60" w:after="60"/>
              <w:jc w:val="right"/>
              <w:rPr>
                <w:color w:val="000000"/>
              </w:rPr>
            </w:pPr>
            <w:r>
              <w:rPr>
                <w:color w:val="000000"/>
              </w:rPr>
              <w:t>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11FFC6" w14:textId="77777777" w:rsidR="00233B27" w:rsidRDefault="00233B27" w:rsidP="00E12EF1">
            <w:pPr>
              <w:adjustRightInd w:val="0"/>
              <w:spacing w:before="60" w:after="60"/>
              <w:jc w:val="right"/>
              <w:rPr>
                <w:color w:val="000000"/>
              </w:rPr>
            </w:pPr>
            <w:r>
              <w:rPr>
                <w:color w:val="000000"/>
              </w:rPr>
              <w:t>2.9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8E2CBE" w14:textId="77777777" w:rsidR="00233B27" w:rsidRDefault="00233B27" w:rsidP="00E12EF1">
            <w:pPr>
              <w:adjustRightInd w:val="0"/>
              <w:spacing w:before="60" w:after="60"/>
              <w:jc w:val="right"/>
              <w:rPr>
                <w:color w:val="000000"/>
              </w:rPr>
            </w:pPr>
            <w:r>
              <w:rPr>
                <w:color w:val="000000"/>
              </w:rPr>
              <w:t>0.1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573863" w14:textId="77777777" w:rsidR="00233B27" w:rsidRDefault="00233B27" w:rsidP="00E12EF1">
            <w:pPr>
              <w:adjustRightInd w:val="0"/>
              <w:spacing w:before="60" w:after="60"/>
              <w:jc w:val="right"/>
              <w:rPr>
                <w:color w:val="000000"/>
              </w:rPr>
            </w:pPr>
            <w:r>
              <w:rPr>
                <w:color w:val="000000"/>
              </w:rPr>
              <w:t>2.8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1AECC1" w14:textId="77777777" w:rsidR="00233B27" w:rsidRDefault="00233B27" w:rsidP="00E12EF1">
            <w:pPr>
              <w:adjustRightInd w:val="0"/>
              <w:spacing w:before="60" w:after="60"/>
              <w:jc w:val="right"/>
              <w:rPr>
                <w:color w:val="000000"/>
              </w:rPr>
            </w:pPr>
            <w:r>
              <w:rPr>
                <w:color w:val="000000"/>
              </w:rPr>
              <w:t>3.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F98A31"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377116" w14:textId="77777777" w:rsidR="00233B27" w:rsidRDefault="00233B27" w:rsidP="00E12EF1">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FA396C" w14:textId="77777777" w:rsidR="00233B27" w:rsidRDefault="00233B27" w:rsidP="00E12EF1">
            <w:pPr>
              <w:adjustRightInd w:val="0"/>
              <w:spacing w:before="60" w:after="60"/>
              <w:jc w:val="right"/>
              <w:rPr>
                <w:color w:val="000000"/>
              </w:rPr>
            </w:pPr>
            <w:r>
              <w:rPr>
                <w:color w:val="000000"/>
              </w:rPr>
              <w:t>0.1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79DBAB" w14:textId="77777777" w:rsidR="00233B27" w:rsidRDefault="00233B27" w:rsidP="00E12EF1">
            <w:pPr>
              <w:adjustRightInd w:val="0"/>
              <w:spacing w:before="60" w:after="60"/>
              <w:jc w:val="right"/>
              <w:rPr>
                <w:color w:val="000000"/>
              </w:rPr>
            </w:pPr>
            <w:r>
              <w:rPr>
                <w:color w:val="000000"/>
              </w:rPr>
              <w:t>2.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ED1DA3" w14:textId="77777777" w:rsidR="00233B27" w:rsidRDefault="00233B27" w:rsidP="00E12EF1">
            <w:pPr>
              <w:adjustRightInd w:val="0"/>
              <w:spacing w:before="60" w:after="60"/>
              <w:jc w:val="right"/>
              <w:rPr>
                <w:color w:val="000000"/>
              </w:rPr>
            </w:pPr>
            <w:r>
              <w:rPr>
                <w:color w:val="000000"/>
              </w:rPr>
              <w:t>3.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96F36D" w14:textId="77777777" w:rsidR="00233B27" w:rsidRDefault="00233B27" w:rsidP="00E12EF1">
            <w:pPr>
              <w:adjustRightInd w:val="0"/>
              <w:spacing w:before="60" w:after="60"/>
              <w:jc w:val="right"/>
              <w:rPr>
                <w:color w:val="000000"/>
              </w:rPr>
            </w:pPr>
            <w:r>
              <w:rPr>
                <w:color w:val="000000"/>
              </w:rPr>
              <w:t>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053DCB" w14:textId="77777777" w:rsidR="00233B27" w:rsidRDefault="00233B27" w:rsidP="00E12EF1">
            <w:pPr>
              <w:adjustRightInd w:val="0"/>
              <w:spacing w:before="60" w:after="60"/>
              <w:jc w:val="right"/>
              <w:rPr>
                <w:color w:val="000000"/>
              </w:rPr>
            </w:pPr>
            <w:r>
              <w:rPr>
                <w:color w:val="000000"/>
              </w:rPr>
              <w:t>3.0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205A22" w14:textId="77777777" w:rsidR="00233B27" w:rsidRDefault="00233B27" w:rsidP="00E12EF1">
            <w:pPr>
              <w:adjustRightInd w:val="0"/>
              <w:spacing w:before="60" w:after="60"/>
              <w:jc w:val="right"/>
              <w:rPr>
                <w:color w:val="000000"/>
              </w:rPr>
            </w:pPr>
            <w:r>
              <w:rPr>
                <w:color w:val="000000"/>
              </w:rPr>
              <w:t>0.3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2E90F8" w14:textId="77777777" w:rsidR="00233B27" w:rsidRDefault="00233B27" w:rsidP="00E12EF1">
            <w:pPr>
              <w:adjustRightInd w:val="0"/>
              <w:spacing w:before="60" w:after="60"/>
              <w:jc w:val="right"/>
              <w:rPr>
                <w:color w:val="000000"/>
              </w:rPr>
            </w:pPr>
            <w:r>
              <w:rPr>
                <w:color w:val="000000"/>
              </w:rPr>
              <w:t>2.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7C6EAF" w14:textId="77777777" w:rsidR="00233B27" w:rsidRDefault="00233B27" w:rsidP="00E12EF1">
            <w:pPr>
              <w:adjustRightInd w:val="0"/>
              <w:spacing w:before="60" w:after="60"/>
              <w:jc w:val="right"/>
              <w:rPr>
                <w:color w:val="000000"/>
              </w:rPr>
            </w:pPr>
            <w:r>
              <w:rPr>
                <w:color w:val="000000"/>
              </w:rPr>
              <w:t>3.4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AEFB54" w14:textId="77777777" w:rsidR="00233B27" w:rsidRDefault="00233B27" w:rsidP="00E12EF1">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EC917E" w14:textId="77777777" w:rsidR="00233B27" w:rsidRDefault="00233B27" w:rsidP="00E12EF1">
            <w:pPr>
              <w:adjustRightInd w:val="0"/>
              <w:spacing w:before="60" w:after="60"/>
              <w:jc w:val="right"/>
              <w:rPr>
                <w:color w:val="000000"/>
              </w:rPr>
            </w:pPr>
            <w:r>
              <w:rPr>
                <w:color w:val="000000"/>
              </w:rPr>
              <w:t>2.9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966FA7" w14:textId="77777777" w:rsidR="00233B27" w:rsidRDefault="00233B27" w:rsidP="00E12EF1">
            <w:pPr>
              <w:adjustRightInd w:val="0"/>
              <w:spacing w:before="60" w:after="60"/>
              <w:jc w:val="right"/>
              <w:rPr>
                <w:color w:val="000000"/>
              </w:rPr>
            </w:pPr>
            <w:r>
              <w:rPr>
                <w:color w:val="000000"/>
              </w:rPr>
              <w:t>0.3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46548D" w14:textId="77777777" w:rsidR="00233B27" w:rsidRDefault="00233B27" w:rsidP="00E12EF1">
            <w:pPr>
              <w:adjustRightInd w:val="0"/>
              <w:spacing w:before="60" w:after="60"/>
              <w:jc w:val="right"/>
              <w:rPr>
                <w:color w:val="000000"/>
              </w:rPr>
            </w:pPr>
            <w:r>
              <w:rPr>
                <w:color w:val="000000"/>
              </w:rPr>
              <w:t>2.55</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0267ADE" w14:textId="77777777" w:rsidR="00233B27" w:rsidRDefault="00233B27" w:rsidP="00E12EF1">
            <w:pPr>
              <w:adjustRightInd w:val="0"/>
              <w:spacing w:before="60" w:after="60"/>
              <w:jc w:val="right"/>
              <w:rPr>
                <w:color w:val="000000"/>
              </w:rPr>
            </w:pPr>
            <w:r>
              <w:rPr>
                <w:color w:val="000000"/>
              </w:rPr>
              <w:t>3.33</w:t>
            </w:r>
          </w:p>
        </w:tc>
      </w:tr>
      <w:tr w:rsidR="00233B27" w14:paraId="55EA963A"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D65F690" w14:textId="77777777" w:rsidR="00233B27" w:rsidRDefault="00233B27" w:rsidP="00E12EF1">
            <w:pPr>
              <w:adjustRightInd w:val="0"/>
              <w:spacing w:before="60" w:after="60"/>
              <w:ind w:firstLine="144"/>
              <w:rPr>
                <w:b/>
                <w:bCs/>
                <w:color w:val="000000"/>
              </w:rPr>
            </w:pPr>
            <w:r>
              <w:rPr>
                <w:b/>
                <w:bCs/>
                <w:color w:val="000000"/>
              </w:rPr>
              <w:t>Multiracial</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B0AB8E" w14:textId="77777777" w:rsidR="00233B27" w:rsidRDefault="00233B27" w:rsidP="00E12EF1">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B25E18" w14:textId="77777777" w:rsidR="00233B27" w:rsidRDefault="00233B27" w:rsidP="00E12EF1">
            <w:pPr>
              <w:adjustRightInd w:val="0"/>
              <w:spacing w:before="60" w:after="60"/>
              <w:jc w:val="right"/>
              <w:rPr>
                <w:color w:val="000000"/>
              </w:rPr>
            </w:pPr>
            <w:r>
              <w:rPr>
                <w:color w:val="000000"/>
              </w:rPr>
              <w:t>2.8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D0B422"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9B481C" w14:textId="77777777" w:rsidR="00233B27" w:rsidRDefault="00233B27" w:rsidP="00E12EF1">
            <w:pPr>
              <w:adjustRightInd w:val="0"/>
              <w:spacing w:before="60" w:after="60"/>
              <w:jc w:val="right"/>
              <w:rPr>
                <w:color w:val="000000"/>
              </w:rPr>
            </w:pPr>
            <w:r>
              <w:rPr>
                <w:color w:val="000000"/>
              </w:rPr>
              <w:t>2.8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29FFCA" w14:textId="77777777" w:rsidR="00233B27" w:rsidRDefault="00233B27" w:rsidP="00E12EF1">
            <w:pPr>
              <w:adjustRightInd w:val="0"/>
              <w:spacing w:before="60" w:after="60"/>
              <w:jc w:val="right"/>
              <w:rPr>
                <w:color w:val="000000"/>
              </w:rPr>
            </w:pPr>
            <w:r>
              <w:rPr>
                <w:color w:val="000000"/>
              </w:rPr>
              <w:t>2.8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46A2E6" w14:textId="77777777" w:rsidR="00233B27" w:rsidRDefault="00233B27" w:rsidP="00E12EF1">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E44C6F" w14:textId="77777777" w:rsidR="00233B27" w:rsidRDefault="00233B27" w:rsidP="00E12EF1">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553A54"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AB99F5" w14:textId="77777777" w:rsidR="00233B27" w:rsidRDefault="00233B27" w:rsidP="00E12EF1">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3E25FF" w14:textId="77777777" w:rsidR="00233B27" w:rsidRDefault="00233B27" w:rsidP="00E12EF1">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4460E2" w14:textId="77777777" w:rsidR="00233B27" w:rsidRDefault="00233B27" w:rsidP="00E12EF1">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458F41" w14:textId="77777777" w:rsidR="00233B27" w:rsidRDefault="00233B27" w:rsidP="00E12EF1">
            <w:pPr>
              <w:adjustRightInd w:val="0"/>
              <w:spacing w:before="60" w:after="60"/>
              <w:jc w:val="right"/>
              <w:rPr>
                <w:color w:val="000000"/>
              </w:rPr>
            </w:pPr>
            <w:r>
              <w:rPr>
                <w:color w:val="000000"/>
              </w:rPr>
              <w:t>2.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955939"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8CCAC7" w14:textId="77777777" w:rsidR="00233B27" w:rsidRDefault="00233B27" w:rsidP="00E12EF1">
            <w:pPr>
              <w:adjustRightInd w:val="0"/>
              <w:spacing w:before="60" w:after="60"/>
              <w:jc w:val="right"/>
              <w:rPr>
                <w:color w:val="000000"/>
              </w:rPr>
            </w:pPr>
            <w:r>
              <w:rPr>
                <w:color w:val="000000"/>
              </w:rPr>
              <w:t>2.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4C23DD" w14:textId="77777777" w:rsidR="00233B27" w:rsidRDefault="00233B27" w:rsidP="00E12EF1">
            <w:pPr>
              <w:adjustRightInd w:val="0"/>
              <w:spacing w:before="60" w:after="60"/>
              <w:jc w:val="right"/>
              <w:rPr>
                <w:color w:val="000000"/>
              </w:rPr>
            </w:pPr>
            <w:r>
              <w:rPr>
                <w:color w:val="000000"/>
              </w:rPr>
              <w:t>2.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089A85" w14:textId="77777777" w:rsidR="00233B27" w:rsidRDefault="00233B27" w:rsidP="00E12EF1">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1CB3DD" w14:textId="77777777" w:rsidR="00233B27" w:rsidRDefault="00233B27" w:rsidP="00E12EF1">
            <w:pPr>
              <w:adjustRightInd w:val="0"/>
              <w:spacing w:before="60" w:after="60"/>
              <w:jc w:val="right"/>
              <w:rPr>
                <w:color w:val="000000"/>
              </w:rPr>
            </w:pPr>
            <w:r>
              <w:rPr>
                <w:color w:val="000000"/>
              </w:rPr>
              <w:t>2.3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2CED10" w14:textId="77777777" w:rsidR="00233B27" w:rsidRDefault="00233B27" w:rsidP="00E12EF1">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8F7F77" w14:textId="77777777" w:rsidR="00233B27" w:rsidRDefault="00233B27" w:rsidP="00E12EF1">
            <w:pPr>
              <w:adjustRightInd w:val="0"/>
              <w:spacing w:before="60" w:after="60"/>
              <w:jc w:val="right"/>
              <w:rPr>
                <w:color w:val="000000"/>
              </w:rPr>
            </w:pPr>
            <w:r>
              <w:rPr>
                <w:color w:val="000000"/>
              </w:rPr>
              <w:t>2.38</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119CD6E" w14:textId="77777777" w:rsidR="00233B27" w:rsidRDefault="00233B27" w:rsidP="00E12EF1">
            <w:pPr>
              <w:adjustRightInd w:val="0"/>
              <w:spacing w:before="60" w:after="60"/>
              <w:jc w:val="right"/>
              <w:rPr>
                <w:color w:val="000000"/>
              </w:rPr>
            </w:pPr>
            <w:r>
              <w:rPr>
                <w:color w:val="000000"/>
              </w:rPr>
              <w:t>2.38</w:t>
            </w:r>
          </w:p>
        </w:tc>
      </w:tr>
      <w:tr w:rsidR="00233B27" w14:paraId="36BD0368" w14:textId="77777777" w:rsidTr="00822AEF">
        <w:trPr>
          <w:cantSplit/>
          <w:jc w:val="center"/>
        </w:trPr>
        <w:tc>
          <w:tcPr>
            <w:tcW w:w="2520"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39221CA" w14:textId="77777777" w:rsidR="00233B27" w:rsidRDefault="00233B27" w:rsidP="00E12EF1">
            <w:pPr>
              <w:keepNext/>
              <w:adjustRightInd w:val="0"/>
              <w:spacing w:before="60" w:after="60"/>
              <w:ind w:firstLine="144"/>
              <w:rPr>
                <w:b/>
                <w:bCs/>
                <w:color w:val="000000"/>
              </w:rPr>
            </w:pPr>
            <w:r>
              <w:rPr>
                <w:b/>
                <w:bCs/>
                <w:color w:val="000000"/>
              </w:rPr>
              <w:t>Multiracial/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2704D8" w14:textId="77777777" w:rsidR="00233B27" w:rsidRDefault="00233B27" w:rsidP="00E12EF1">
            <w:pPr>
              <w:keepNext/>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F1B0BA"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15BCBE"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F69173"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36CD1C"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6766F6" w14:textId="77777777" w:rsidR="00233B27" w:rsidRDefault="00233B27" w:rsidP="00E12EF1">
            <w:pPr>
              <w:keepNext/>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E5E9A0"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405526"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0F6B39"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914113"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7A47CD" w14:textId="77777777" w:rsidR="00233B27" w:rsidRDefault="00233B27" w:rsidP="00E12EF1">
            <w:pPr>
              <w:keepNext/>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214B66"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5696A5"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DE04E6"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6E8D92"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3A05B5" w14:textId="77777777" w:rsidR="00233B27" w:rsidRDefault="00233B27" w:rsidP="00E12EF1">
            <w:pPr>
              <w:keepNext/>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F9F1B5"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BA7763"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82C125" w14:textId="77777777" w:rsidR="00233B27" w:rsidRDefault="00233B27" w:rsidP="00E12EF1">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9387A69" w14:textId="77777777" w:rsidR="00233B27" w:rsidRDefault="00233B27" w:rsidP="00E12EF1">
            <w:pPr>
              <w:keepNext/>
              <w:adjustRightInd w:val="0"/>
              <w:spacing w:before="60" w:after="60"/>
              <w:jc w:val="right"/>
              <w:rPr>
                <w:color w:val="000000"/>
              </w:rPr>
            </w:pPr>
            <w:r>
              <w:rPr>
                <w:color w:val="000000"/>
              </w:rPr>
              <w:t>- -</w:t>
            </w:r>
          </w:p>
        </w:tc>
      </w:tr>
      <w:tr w:rsidR="00233B27" w14:paraId="25FCD560" w14:textId="77777777" w:rsidTr="00822AEF">
        <w:trPr>
          <w:cantSplit/>
          <w:jc w:val="center"/>
        </w:trPr>
        <w:tc>
          <w:tcPr>
            <w:tcW w:w="2520"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0C3890E4" w14:textId="77777777" w:rsidR="00233B27" w:rsidRDefault="00233B27" w:rsidP="00E12EF1">
            <w:pPr>
              <w:adjustRightInd w:val="0"/>
              <w:spacing w:before="60" w:after="60"/>
              <w:ind w:firstLine="144"/>
              <w:rPr>
                <w:b/>
                <w:bCs/>
                <w:color w:val="000000"/>
              </w:rPr>
            </w:pPr>
            <w:r>
              <w:rPr>
                <w:b/>
                <w:bCs/>
                <w:color w:val="000000"/>
              </w:rPr>
              <w:t>Not reported</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711B21B7" w14:textId="77777777" w:rsidR="00233B27" w:rsidRDefault="00233B27" w:rsidP="00E12EF1">
            <w:pPr>
              <w:adjustRightInd w:val="0"/>
              <w:spacing w:before="60" w:after="60"/>
              <w:jc w:val="right"/>
              <w:rPr>
                <w:color w:val="000000"/>
              </w:rPr>
            </w:pPr>
            <w:r>
              <w:rPr>
                <w:color w:val="000000"/>
              </w:rPr>
              <w:t>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8E94DBC" w14:textId="77777777" w:rsidR="00233B27" w:rsidRDefault="00233B27" w:rsidP="00E12EF1">
            <w:pPr>
              <w:adjustRightInd w:val="0"/>
              <w:spacing w:before="60" w:after="60"/>
              <w:jc w:val="right"/>
              <w:rPr>
                <w:color w:val="000000"/>
              </w:rPr>
            </w:pPr>
            <w:r>
              <w:rPr>
                <w:color w:val="000000"/>
              </w:rPr>
              <w:t>3.00</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95800A2" w14:textId="77777777" w:rsidR="00233B27" w:rsidRDefault="00233B27" w:rsidP="00E12EF1">
            <w:pPr>
              <w:adjustRightInd w:val="0"/>
              <w:spacing w:before="60" w:after="60"/>
              <w:jc w:val="right"/>
              <w:rPr>
                <w:color w:val="000000"/>
              </w:rPr>
            </w:pPr>
            <w:r>
              <w:rPr>
                <w:color w:val="000000"/>
              </w:rPr>
              <w:t>0.20</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701D30CC" w14:textId="77777777" w:rsidR="00233B27" w:rsidRDefault="00233B27" w:rsidP="00E12EF1">
            <w:pPr>
              <w:adjustRightInd w:val="0"/>
              <w:spacing w:before="60" w:after="60"/>
              <w:jc w:val="right"/>
              <w:rPr>
                <w:color w:val="000000"/>
              </w:rPr>
            </w:pPr>
            <w:r>
              <w:rPr>
                <w:color w:val="000000"/>
              </w:rPr>
              <w:t>2.61</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2AE5FC2B" w14:textId="77777777" w:rsidR="00233B27" w:rsidRDefault="00233B27" w:rsidP="00E12EF1">
            <w:pPr>
              <w:adjustRightInd w:val="0"/>
              <w:spacing w:before="60" w:after="60"/>
              <w:jc w:val="right"/>
              <w:rPr>
                <w:color w:val="000000"/>
              </w:rPr>
            </w:pPr>
            <w:r>
              <w:rPr>
                <w:color w:val="000000"/>
              </w:rPr>
              <w:t>3.27</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407D36A" w14:textId="77777777" w:rsidR="00233B27" w:rsidRDefault="00233B27" w:rsidP="00E12EF1">
            <w:pPr>
              <w:adjustRightInd w:val="0"/>
              <w:spacing w:before="60" w:after="60"/>
              <w:jc w:val="right"/>
              <w:rPr>
                <w:color w:val="000000"/>
              </w:rPr>
            </w:pPr>
            <w:r>
              <w:rPr>
                <w:color w:val="000000"/>
              </w:rPr>
              <w:t>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B466286" w14:textId="77777777" w:rsidR="00233B27" w:rsidRDefault="00233B27" w:rsidP="00E12EF1">
            <w:pPr>
              <w:adjustRightInd w:val="0"/>
              <w:spacing w:before="60" w:after="60"/>
              <w:jc w:val="right"/>
              <w:rPr>
                <w:color w:val="000000"/>
              </w:rPr>
            </w:pPr>
            <w:r>
              <w:rPr>
                <w:color w:val="000000"/>
              </w:rPr>
              <w:t>2.92</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63E806D" w14:textId="77777777" w:rsidR="00233B27" w:rsidRDefault="00233B27" w:rsidP="00E12EF1">
            <w:pPr>
              <w:adjustRightInd w:val="0"/>
              <w:spacing w:before="60" w:after="60"/>
              <w:jc w:val="right"/>
              <w:rPr>
                <w:color w:val="000000"/>
              </w:rPr>
            </w:pPr>
            <w:r>
              <w:rPr>
                <w:color w:val="000000"/>
              </w:rPr>
              <w:t>0.37</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06D1B5F6" w14:textId="77777777" w:rsidR="00233B27" w:rsidRDefault="00233B27" w:rsidP="00E12EF1">
            <w:pPr>
              <w:adjustRightInd w:val="0"/>
              <w:spacing w:before="60" w:after="60"/>
              <w:jc w:val="right"/>
              <w:rPr>
                <w:color w:val="000000"/>
              </w:rPr>
            </w:pPr>
            <w:r>
              <w:rPr>
                <w:color w:val="000000"/>
              </w:rPr>
              <w:t>2.1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363E421C" w14:textId="77777777" w:rsidR="00233B27" w:rsidRDefault="00233B27" w:rsidP="00E12EF1">
            <w:pPr>
              <w:adjustRightInd w:val="0"/>
              <w:spacing w:before="60" w:after="60"/>
              <w:jc w:val="right"/>
              <w:rPr>
                <w:color w:val="000000"/>
              </w:rPr>
            </w:pPr>
            <w:r>
              <w:rPr>
                <w:color w:val="000000"/>
              </w:rPr>
              <w:t>3.2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0D7AF84D" w14:textId="77777777" w:rsidR="00233B27" w:rsidRDefault="00233B27" w:rsidP="00E12EF1">
            <w:pPr>
              <w:adjustRightInd w:val="0"/>
              <w:spacing w:before="60" w:after="60"/>
              <w:jc w:val="right"/>
              <w:rPr>
                <w:color w:val="000000"/>
              </w:rPr>
            </w:pPr>
            <w:r>
              <w:rPr>
                <w:color w:val="000000"/>
              </w:rPr>
              <w:t>6</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1946A6E" w14:textId="77777777" w:rsidR="00233B27" w:rsidRDefault="00233B27" w:rsidP="00E12EF1">
            <w:pPr>
              <w:adjustRightInd w:val="0"/>
              <w:spacing w:before="60" w:after="60"/>
              <w:jc w:val="right"/>
              <w:rPr>
                <w:color w:val="000000"/>
              </w:rPr>
            </w:pPr>
            <w:r>
              <w:rPr>
                <w:color w:val="000000"/>
              </w:rPr>
              <w:t>2.9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75C3CA3C" w14:textId="77777777" w:rsidR="00233B27" w:rsidRDefault="00233B27" w:rsidP="00E12EF1">
            <w:pPr>
              <w:adjustRightInd w:val="0"/>
              <w:spacing w:before="60" w:after="60"/>
              <w:jc w:val="right"/>
              <w:rPr>
                <w:color w:val="000000"/>
              </w:rPr>
            </w:pPr>
            <w:r>
              <w:rPr>
                <w:color w:val="000000"/>
              </w:rPr>
              <w:t>0.2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73325C8D" w14:textId="77777777" w:rsidR="00233B27" w:rsidRDefault="00233B27" w:rsidP="00E12EF1">
            <w:pPr>
              <w:adjustRightInd w:val="0"/>
              <w:spacing w:before="60" w:after="60"/>
              <w:jc w:val="right"/>
              <w:rPr>
                <w:color w:val="000000"/>
              </w:rPr>
            </w:pPr>
            <w:r>
              <w:rPr>
                <w:color w:val="000000"/>
              </w:rPr>
              <w:t>2.62</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E1577B1" w14:textId="77777777" w:rsidR="00233B27" w:rsidRDefault="00233B27" w:rsidP="00E12EF1">
            <w:pPr>
              <w:adjustRightInd w:val="0"/>
              <w:spacing w:before="60" w:after="60"/>
              <w:jc w:val="right"/>
              <w:rPr>
                <w:color w:val="000000"/>
              </w:rPr>
            </w:pPr>
            <w:r>
              <w:rPr>
                <w:color w:val="000000"/>
              </w:rPr>
              <w:t>3.2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489DC5D9" w14:textId="77777777" w:rsidR="00233B27" w:rsidRDefault="00233B27" w:rsidP="00E12EF1">
            <w:pPr>
              <w:adjustRightInd w:val="0"/>
              <w:spacing w:before="60" w:after="60"/>
              <w:jc w:val="right"/>
              <w:rPr>
                <w:color w:val="000000"/>
              </w:rPr>
            </w:pPr>
            <w:r>
              <w:rPr>
                <w:color w:val="000000"/>
              </w:rPr>
              <w:t>8</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7BBFC1B" w14:textId="77777777" w:rsidR="00233B27" w:rsidRDefault="00233B27" w:rsidP="00E12EF1">
            <w:pPr>
              <w:adjustRightInd w:val="0"/>
              <w:spacing w:before="60" w:after="60"/>
              <w:jc w:val="right"/>
              <w:rPr>
                <w:color w:val="000000"/>
              </w:rPr>
            </w:pPr>
            <w:r>
              <w:rPr>
                <w:color w:val="000000"/>
              </w:rPr>
              <w:t>2.87</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31C395B0" w14:textId="77777777" w:rsidR="00233B27" w:rsidRDefault="00233B27" w:rsidP="00E12EF1">
            <w:pPr>
              <w:adjustRightInd w:val="0"/>
              <w:spacing w:before="60" w:after="60"/>
              <w:jc w:val="right"/>
              <w:rPr>
                <w:color w:val="000000"/>
              </w:rPr>
            </w:pPr>
            <w:r>
              <w:rPr>
                <w:color w:val="000000"/>
              </w:rPr>
              <w:t>0.47</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375260C6" w14:textId="77777777" w:rsidR="00233B27" w:rsidRDefault="00233B27" w:rsidP="00E12EF1">
            <w:pPr>
              <w:adjustRightInd w:val="0"/>
              <w:spacing w:before="60" w:after="60"/>
              <w:jc w:val="right"/>
              <w:rPr>
                <w:color w:val="000000"/>
              </w:rPr>
            </w:pPr>
            <w:r>
              <w:rPr>
                <w:color w:val="000000"/>
              </w:rPr>
              <w:t>2.19</w:t>
            </w:r>
          </w:p>
        </w:tc>
        <w:tc>
          <w:tcPr>
            <w:tcW w:w="581"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6E574B9E" w14:textId="77777777" w:rsidR="00233B27" w:rsidRDefault="00233B27" w:rsidP="00E12EF1">
            <w:pPr>
              <w:adjustRightInd w:val="0"/>
              <w:spacing w:before="60" w:after="60"/>
              <w:jc w:val="right"/>
              <w:rPr>
                <w:color w:val="000000"/>
              </w:rPr>
            </w:pPr>
            <w:r>
              <w:rPr>
                <w:color w:val="000000"/>
              </w:rPr>
              <w:t>3.44</w:t>
            </w:r>
          </w:p>
        </w:tc>
      </w:tr>
    </w:tbl>
    <w:p w14:paraId="4B8F6D10" w14:textId="7617389C" w:rsidR="00DC16FA" w:rsidRDefault="00DC16FA" w:rsidP="00443B40"/>
    <w:p w14:paraId="73E3C190" w14:textId="77777777" w:rsidR="00822AEF" w:rsidRPr="00443B40" w:rsidRDefault="00822AEF" w:rsidP="00443B40"/>
    <w:p w14:paraId="5857CD90" w14:textId="77777777" w:rsidR="003A2FA5" w:rsidRPr="00443B40" w:rsidRDefault="003A2FA5" w:rsidP="00DC16FA">
      <w:pPr>
        <w:rPr>
          <w:rFonts w:ascii="Times New Roman" w:hAnsi="Times New Roman" w:cs="Times New Roman"/>
        </w:rPr>
        <w:sectPr w:rsidR="003A2FA5" w:rsidRPr="00443B40" w:rsidSect="007F3991">
          <w:pgSz w:w="15840" w:h="12240" w:orient="landscape"/>
          <w:pgMar w:top="1440" w:right="1440" w:bottom="1440" w:left="1440" w:header="720" w:footer="720" w:gutter="0"/>
          <w:cols w:space="720"/>
          <w:docGrid w:linePitch="360"/>
        </w:sectPr>
      </w:pPr>
    </w:p>
    <w:p w14:paraId="3B75E37B" w14:textId="5F8F1741" w:rsidR="00D623C1" w:rsidRPr="001862C5" w:rsidRDefault="00A43DC0" w:rsidP="001862C5">
      <w:r>
        <w:lastRenderedPageBreak/>
        <w:t>Ta</w:t>
      </w:r>
      <w:r w:rsidR="00D623C1" w:rsidRPr="0005330D">
        <w:t xml:space="preserve">sk scores </w:t>
      </w:r>
      <w:r w:rsidR="000C6C82">
        <w:t xml:space="preserve">for the </w:t>
      </w:r>
      <w:r w:rsidR="005E324D">
        <w:t>2019</w:t>
      </w:r>
      <w:r w:rsidR="00FF2912">
        <w:t>–</w:t>
      </w:r>
      <w:r w:rsidR="005E324D">
        <w:t xml:space="preserve">2020 </w:t>
      </w:r>
      <w:r w:rsidR="000C6C82">
        <w:t xml:space="preserve">program year </w:t>
      </w:r>
      <w:r w:rsidR="00D623C1" w:rsidRPr="0005330D">
        <w:t xml:space="preserve">were correlated to evaluate the degree of association. </w:t>
      </w:r>
      <w:r w:rsidR="00756E84">
        <w:t>As w</w:t>
      </w:r>
      <w:r w:rsidR="000C6C82">
        <w:t>as the case for the</w:t>
      </w:r>
      <w:r w:rsidR="00756E84">
        <w:t xml:space="preserve"> </w:t>
      </w:r>
      <w:r w:rsidR="005E324D">
        <w:t>2018</w:t>
      </w:r>
      <w:r w:rsidR="00FF2912">
        <w:t>–</w:t>
      </w:r>
      <w:r w:rsidR="005E324D">
        <w:t>2019</w:t>
      </w:r>
      <w:r w:rsidR="00135CC5">
        <w:t xml:space="preserve"> </w:t>
      </w:r>
      <w:r w:rsidR="000C6C82">
        <w:t>program year</w:t>
      </w:r>
      <w:r w:rsidR="00D623C1" w:rsidRPr="0005330D">
        <w:t>, the four factors</w:t>
      </w:r>
      <w:r w:rsidR="00D623C1" w:rsidRPr="001862C5">
        <w:t xml:space="preserve"> have a</w:t>
      </w:r>
      <w:r w:rsidR="00BA4611">
        <w:t xml:space="preserve"> p</w:t>
      </w:r>
      <w:r w:rsidR="00D623C1" w:rsidRPr="001862C5">
        <w:t>ositive correlation for Task 1, 2</w:t>
      </w:r>
      <w:r w:rsidR="00B319B9">
        <w:t>, 3</w:t>
      </w:r>
      <w:r w:rsidR="00500904">
        <w:t>,</w:t>
      </w:r>
      <w:r w:rsidR="00B319B9">
        <w:t xml:space="preserve"> and 4</w:t>
      </w:r>
      <w:r w:rsidR="000C6C82">
        <w:t xml:space="preserve">. </w:t>
      </w:r>
      <w:r w:rsidR="00D87215">
        <w:t xml:space="preserve">Task 2 and Task </w:t>
      </w:r>
      <w:r w:rsidR="0056345A">
        <w:t xml:space="preserve">3 </w:t>
      </w:r>
      <w:r w:rsidR="00D9200F">
        <w:t xml:space="preserve">held </w:t>
      </w:r>
      <w:r w:rsidR="00500904">
        <w:t xml:space="preserve">the highest task-based correlation for </w:t>
      </w:r>
      <w:r w:rsidR="00584A39">
        <w:t>p</w:t>
      </w:r>
      <w:r w:rsidR="00500904">
        <w:t xml:space="preserve">rogram </w:t>
      </w:r>
      <w:r w:rsidR="00584A39">
        <w:t>y</w:t>
      </w:r>
      <w:r w:rsidR="00500904">
        <w:t xml:space="preserve">ear </w:t>
      </w:r>
      <w:r w:rsidR="005E324D">
        <w:t>2018</w:t>
      </w:r>
      <w:r w:rsidR="00414C73">
        <w:t>–</w:t>
      </w:r>
      <w:r w:rsidR="005E324D">
        <w:t>2019</w:t>
      </w:r>
      <w:r w:rsidR="00197D8A">
        <w:t xml:space="preserve"> </w:t>
      </w:r>
      <w:r w:rsidR="00500904">
        <w:t>(0.</w:t>
      </w:r>
      <w:r w:rsidR="0056345A">
        <w:t>38666</w:t>
      </w:r>
      <w:r w:rsidR="00197D8A">
        <w:t>,</w:t>
      </w:r>
      <w:r w:rsidR="00500904">
        <w:t xml:space="preserve"> N=</w:t>
      </w:r>
      <w:r w:rsidR="0056345A">
        <w:t>253</w:t>
      </w:r>
      <w:r w:rsidR="00500904">
        <w:t>)</w:t>
      </w:r>
      <w:r w:rsidR="00197D8A">
        <w:t>;</w:t>
      </w:r>
      <w:r w:rsidR="00D9200F">
        <w:t xml:space="preserve"> </w:t>
      </w:r>
      <w:r w:rsidR="00197D8A">
        <w:t xml:space="preserve">in </w:t>
      </w:r>
      <w:r w:rsidR="00D9200F">
        <w:t>this program year</w:t>
      </w:r>
      <w:r w:rsidR="00197D8A">
        <w:t>,</w:t>
      </w:r>
      <w:r w:rsidR="00D9200F">
        <w:t xml:space="preserve"> Task 2 and Task 3 hold the highest task-based correlation (0.</w:t>
      </w:r>
      <w:r w:rsidR="0056345A">
        <w:t>3059</w:t>
      </w:r>
      <w:r w:rsidR="00D9200F">
        <w:t>, N=</w:t>
      </w:r>
      <w:r w:rsidR="0056345A">
        <w:t>200</w:t>
      </w:r>
      <w:r w:rsidR="00D9200F">
        <w:t>)</w:t>
      </w:r>
      <w:r w:rsidR="00B319B9">
        <w:t>.</w:t>
      </w:r>
    </w:p>
    <w:p w14:paraId="34A4BB2E" w14:textId="0775B8A8" w:rsidR="00DC16FA" w:rsidRPr="002232CC" w:rsidRDefault="00DC3145" w:rsidP="002232CC">
      <w:pPr>
        <w:pStyle w:val="TableFigure"/>
      </w:pPr>
      <w:r w:rsidRPr="002232CC">
        <w:t xml:space="preserve">Table </w:t>
      </w:r>
      <w:r w:rsidR="00B319B9" w:rsidRPr="002232CC">
        <w:t>1</w:t>
      </w:r>
      <w:r w:rsidR="00D63773" w:rsidRPr="002232CC">
        <w:t>0</w:t>
      </w:r>
      <w:r w:rsidR="00013331" w:rsidRPr="002232CC">
        <w:t>.</w:t>
      </w:r>
      <w:r w:rsidR="00B319B9" w:rsidRPr="002232CC">
        <w:t xml:space="preserve"> </w:t>
      </w:r>
      <w:r w:rsidR="00DC16FA" w:rsidRPr="002232CC">
        <w:t xml:space="preserve">Factor Correlation for </w:t>
      </w:r>
      <w:r w:rsidR="001A4F84" w:rsidRPr="002232CC">
        <w:t>2019</w:t>
      </w:r>
      <w:r w:rsidR="002232CC" w:rsidRPr="002232CC">
        <w:t>–</w:t>
      </w:r>
      <w:r w:rsidR="001A4F84" w:rsidRPr="002232CC">
        <w:t>2020</w:t>
      </w:r>
      <w:r w:rsidR="008B2597" w:rsidRPr="002232CC">
        <w:t xml:space="preserve"> PAL Tasks</w:t>
      </w:r>
    </w:p>
    <w:tbl>
      <w:tblPr>
        <w:tblW w:w="0" w:type="auto"/>
        <w:jc w:val="center"/>
        <w:tblLayout w:type="fixed"/>
        <w:tblCellMar>
          <w:left w:w="0" w:type="dxa"/>
          <w:right w:w="0" w:type="dxa"/>
        </w:tblCellMar>
        <w:tblLook w:val="0000" w:firstRow="0" w:lastRow="0" w:firstColumn="0" w:lastColumn="0" w:noHBand="0" w:noVBand="0"/>
      </w:tblPr>
      <w:tblGrid>
        <w:gridCol w:w="982"/>
        <w:gridCol w:w="1080"/>
        <w:gridCol w:w="1260"/>
        <w:gridCol w:w="1260"/>
        <w:gridCol w:w="1350"/>
      </w:tblGrid>
      <w:tr w:rsidR="001A4F84" w14:paraId="1C5D5BD4" w14:textId="77777777" w:rsidTr="002232CC">
        <w:trPr>
          <w:cantSplit/>
          <w:tblHeader/>
          <w:jc w:val="center"/>
        </w:trPr>
        <w:tc>
          <w:tcPr>
            <w:tcW w:w="5932" w:type="dxa"/>
            <w:gridSpan w:val="5"/>
            <w:tcBorders>
              <w:top w:val="single" w:sz="6" w:space="0" w:color="000000"/>
              <w:left w:val="single" w:sz="6" w:space="0" w:color="000000"/>
              <w:bottom w:val="single" w:sz="2" w:space="0" w:color="000000"/>
              <w:right w:val="single" w:sz="6" w:space="0" w:color="000000"/>
            </w:tcBorders>
            <w:shd w:val="clear" w:color="auto" w:fill="E7E6E6" w:themeFill="background2"/>
            <w:tcMar>
              <w:left w:w="60" w:type="dxa"/>
              <w:right w:w="60" w:type="dxa"/>
            </w:tcMar>
            <w:vAlign w:val="bottom"/>
          </w:tcPr>
          <w:p w14:paraId="28FD66CC" w14:textId="03BA2C0F" w:rsidR="001A4F84" w:rsidRDefault="001A4F84" w:rsidP="00E12EF1">
            <w:pPr>
              <w:keepNext/>
              <w:adjustRightInd w:val="0"/>
              <w:spacing w:before="60" w:after="60"/>
              <w:jc w:val="center"/>
              <w:rPr>
                <w:b/>
                <w:bCs/>
                <w:color w:val="000000"/>
              </w:rPr>
            </w:pPr>
            <w:r>
              <w:rPr>
                <w:b/>
                <w:bCs/>
                <w:color w:val="000000"/>
              </w:rPr>
              <w:t>Pearson Correlation Coefficients (N)</w:t>
            </w:r>
          </w:p>
        </w:tc>
      </w:tr>
      <w:tr w:rsidR="002232CC" w14:paraId="1CB2A2E3" w14:textId="77777777" w:rsidTr="002232CC">
        <w:trPr>
          <w:cantSplit/>
          <w:tblHeader/>
          <w:jc w:val="center"/>
        </w:trPr>
        <w:tc>
          <w:tcPr>
            <w:tcW w:w="982" w:type="dxa"/>
            <w:tcBorders>
              <w:top w:val="nil"/>
              <w:left w:val="single" w:sz="6" w:space="0" w:color="000000"/>
              <w:bottom w:val="single" w:sz="2" w:space="0" w:color="000000"/>
              <w:right w:val="nil"/>
            </w:tcBorders>
            <w:shd w:val="clear" w:color="auto" w:fill="E7E6E6" w:themeFill="background2"/>
            <w:tcMar>
              <w:left w:w="60" w:type="dxa"/>
              <w:right w:w="60" w:type="dxa"/>
            </w:tcMar>
            <w:vAlign w:val="bottom"/>
          </w:tcPr>
          <w:p w14:paraId="4498A4F0" w14:textId="77777777" w:rsidR="001A4F84" w:rsidRDefault="001A4F84" w:rsidP="00E12EF1">
            <w:pPr>
              <w:keepNext/>
              <w:adjustRightInd w:val="0"/>
              <w:spacing w:before="60" w:after="60"/>
              <w:jc w:val="center"/>
              <w:rPr>
                <w:b/>
                <w:bCs/>
                <w:color w:val="000000"/>
              </w:rPr>
            </w:pPr>
          </w:p>
        </w:tc>
        <w:tc>
          <w:tcPr>
            <w:tcW w:w="108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EFC6B9F" w14:textId="595952F4" w:rsidR="001A4F84" w:rsidRDefault="001A4F84" w:rsidP="00E12EF1">
            <w:pPr>
              <w:keepNext/>
              <w:adjustRightInd w:val="0"/>
              <w:spacing w:before="60" w:after="60"/>
              <w:jc w:val="right"/>
              <w:rPr>
                <w:b/>
                <w:bCs/>
                <w:color w:val="000000"/>
              </w:rPr>
            </w:pPr>
            <w:r>
              <w:rPr>
                <w:b/>
                <w:bCs/>
                <w:color w:val="000000"/>
              </w:rPr>
              <w:t>Task</w:t>
            </w:r>
            <w:r w:rsidR="00197D8A">
              <w:rPr>
                <w:b/>
                <w:bCs/>
                <w:color w:val="000000"/>
              </w:rPr>
              <w:t xml:space="preserve"> </w:t>
            </w:r>
            <w:r>
              <w:rPr>
                <w:b/>
                <w:bCs/>
                <w:color w:val="000000"/>
              </w:rPr>
              <w:t>1</w:t>
            </w:r>
          </w:p>
        </w:tc>
        <w:tc>
          <w:tcPr>
            <w:tcW w:w="126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4B983D6" w14:textId="52D038F9" w:rsidR="001A4F84" w:rsidRDefault="001A4F84" w:rsidP="00E12EF1">
            <w:pPr>
              <w:keepNext/>
              <w:adjustRightInd w:val="0"/>
              <w:spacing w:before="60" w:after="60"/>
              <w:jc w:val="right"/>
              <w:rPr>
                <w:b/>
                <w:bCs/>
                <w:color w:val="000000"/>
              </w:rPr>
            </w:pPr>
            <w:r>
              <w:rPr>
                <w:b/>
                <w:bCs/>
                <w:color w:val="000000"/>
              </w:rPr>
              <w:t>Task</w:t>
            </w:r>
            <w:r w:rsidR="00197D8A">
              <w:rPr>
                <w:b/>
                <w:bCs/>
                <w:color w:val="000000"/>
              </w:rPr>
              <w:t xml:space="preserve"> </w:t>
            </w:r>
            <w:r>
              <w:rPr>
                <w:b/>
                <w:bCs/>
                <w:color w:val="000000"/>
              </w:rPr>
              <w:t>2</w:t>
            </w:r>
          </w:p>
        </w:tc>
        <w:tc>
          <w:tcPr>
            <w:tcW w:w="126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7C0370BF" w14:textId="19269C99" w:rsidR="001A4F84" w:rsidRDefault="001A4F84" w:rsidP="00E12EF1">
            <w:pPr>
              <w:keepNext/>
              <w:adjustRightInd w:val="0"/>
              <w:spacing w:before="60" w:after="60"/>
              <w:jc w:val="right"/>
              <w:rPr>
                <w:b/>
                <w:bCs/>
                <w:color w:val="000000"/>
              </w:rPr>
            </w:pPr>
            <w:r>
              <w:rPr>
                <w:b/>
                <w:bCs/>
                <w:color w:val="000000"/>
              </w:rPr>
              <w:t>Task</w:t>
            </w:r>
            <w:r w:rsidR="00197D8A">
              <w:rPr>
                <w:b/>
                <w:bCs/>
                <w:color w:val="000000"/>
              </w:rPr>
              <w:t xml:space="preserve"> </w:t>
            </w:r>
            <w:r>
              <w:rPr>
                <w:b/>
                <w:bCs/>
                <w:color w:val="000000"/>
              </w:rPr>
              <w:t>3</w:t>
            </w:r>
          </w:p>
        </w:tc>
        <w:tc>
          <w:tcPr>
            <w:tcW w:w="1350" w:type="dxa"/>
            <w:tcBorders>
              <w:top w:val="nil"/>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2B093E95" w14:textId="795261E2" w:rsidR="001A4F84" w:rsidRDefault="001A4F84" w:rsidP="00E12EF1">
            <w:pPr>
              <w:keepNext/>
              <w:adjustRightInd w:val="0"/>
              <w:spacing w:before="60" w:after="60"/>
              <w:jc w:val="right"/>
              <w:rPr>
                <w:b/>
                <w:bCs/>
                <w:color w:val="000000"/>
              </w:rPr>
            </w:pPr>
            <w:r>
              <w:rPr>
                <w:b/>
                <w:bCs/>
                <w:color w:val="000000"/>
              </w:rPr>
              <w:t>Task</w:t>
            </w:r>
            <w:r w:rsidR="00197D8A">
              <w:rPr>
                <w:b/>
                <w:bCs/>
                <w:color w:val="000000"/>
              </w:rPr>
              <w:t xml:space="preserve"> </w:t>
            </w:r>
            <w:r>
              <w:rPr>
                <w:b/>
                <w:bCs/>
                <w:color w:val="000000"/>
              </w:rPr>
              <w:t>4</w:t>
            </w:r>
          </w:p>
        </w:tc>
      </w:tr>
      <w:tr w:rsidR="001A4F84" w14:paraId="2CDCF840" w14:textId="77777777" w:rsidTr="002232CC">
        <w:trPr>
          <w:cantSplit/>
          <w:jc w:val="center"/>
        </w:trPr>
        <w:tc>
          <w:tcPr>
            <w:tcW w:w="98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C1FA041" w14:textId="6882262B" w:rsidR="001A4F84" w:rsidRDefault="001A4F84" w:rsidP="00E12EF1">
            <w:pPr>
              <w:keepNext/>
              <w:adjustRightInd w:val="0"/>
              <w:spacing w:before="60" w:after="60"/>
              <w:rPr>
                <w:b/>
                <w:bCs/>
                <w:color w:val="000000"/>
              </w:rPr>
            </w:pPr>
            <w:r>
              <w:rPr>
                <w:b/>
                <w:bCs/>
                <w:color w:val="000000"/>
              </w:rPr>
              <w:t>Task</w:t>
            </w:r>
            <w:r w:rsidR="00197D8A">
              <w:rPr>
                <w:b/>
                <w:bCs/>
                <w:color w:val="000000"/>
              </w:rPr>
              <w:t xml:space="preserve"> </w:t>
            </w:r>
            <w:r>
              <w:rPr>
                <w:b/>
                <w:bCs/>
                <w:color w:val="000000"/>
              </w:rPr>
              <w:t>1</w:t>
            </w:r>
          </w:p>
        </w:tc>
        <w:tc>
          <w:tcPr>
            <w:tcW w:w="1080" w:type="dxa"/>
            <w:tcBorders>
              <w:top w:val="nil"/>
              <w:left w:val="single" w:sz="2" w:space="0" w:color="000000"/>
              <w:bottom w:val="single" w:sz="2" w:space="0" w:color="000000"/>
              <w:right w:val="nil"/>
            </w:tcBorders>
            <w:shd w:val="clear" w:color="auto" w:fill="FFFFFF"/>
            <w:tcMar>
              <w:left w:w="60" w:type="dxa"/>
              <w:right w:w="60" w:type="dxa"/>
            </w:tcMar>
          </w:tcPr>
          <w:p w14:paraId="3453A386" w14:textId="77777777" w:rsidR="001A4F84" w:rsidRDefault="001A4F84" w:rsidP="00E12EF1">
            <w:pPr>
              <w:keepNext/>
              <w:adjustRightInd w:val="0"/>
              <w:spacing w:before="60" w:after="60"/>
              <w:jc w:val="right"/>
              <w:rPr>
                <w:color w:val="000000"/>
              </w:rPr>
            </w:pPr>
            <w:r>
              <w:rPr>
                <w:color w:val="000000"/>
              </w:rPr>
              <w:t>1.00000</w:t>
            </w:r>
            <w:r>
              <w:rPr>
                <w:color w:val="000000"/>
              </w:rPr>
              <w:br/>
            </w:r>
            <w:r>
              <w:rPr>
                <w:color w:val="000000"/>
              </w:rPr>
              <w:br/>
              <w:t>186</w:t>
            </w:r>
          </w:p>
        </w:tc>
        <w:tc>
          <w:tcPr>
            <w:tcW w:w="1260" w:type="dxa"/>
            <w:tcBorders>
              <w:top w:val="nil"/>
              <w:left w:val="single" w:sz="2" w:space="0" w:color="000000"/>
              <w:bottom w:val="single" w:sz="2" w:space="0" w:color="000000"/>
              <w:right w:val="nil"/>
            </w:tcBorders>
            <w:shd w:val="clear" w:color="auto" w:fill="FFFFFF"/>
            <w:tcMar>
              <w:left w:w="60" w:type="dxa"/>
              <w:right w:w="60" w:type="dxa"/>
            </w:tcMar>
          </w:tcPr>
          <w:p w14:paraId="07B51138" w14:textId="77777777" w:rsidR="001A4F84" w:rsidRDefault="001A4F84" w:rsidP="00E12EF1">
            <w:pPr>
              <w:keepNext/>
              <w:adjustRightInd w:val="0"/>
              <w:spacing w:before="60" w:after="60"/>
              <w:jc w:val="right"/>
              <w:rPr>
                <w:color w:val="000000"/>
              </w:rPr>
            </w:pPr>
            <w:r>
              <w:rPr>
                <w:color w:val="000000"/>
              </w:rPr>
              <w:t>0.34496</w:t>
            </w:r>
            <w:r>
              <w:rPr>
                <w:color w:val="000000"/>
              </w:rPr>
              <w:br/>
              <w:t>&lt;.0001</w:t>
            </w:r>
            <w:r>
              <w:rPr>
                <w:color w:val="000000"/>
              </w:rPr>
              <w:br/>
              <w:t>177</w:t>
            </w:r>
          </w:p>
        </w:tc>
        <w:tc>
          <w:tcPr>
            <w:tcW w:w="1260" w:type="dxa"/>
            <w:tcBorders>
              <w:top w:val="nil"/>
              <w:left w:val="single" w:sz="2" w:space="0" w:color="000000"/>
              <w:bottom w:val="single" w:sz="2" w:space="0" w:color="000000"/>
              <w:right w:val="nil"/>
            </w:tcBorders>
            <w:shd w:val="clear" w:color="auto" w:fill="FFFFFF"/>
            <w:tcMar>
              <w:left w:w="60" w:type="dxa"/>
              <w:right w:w="60" w:type="dxa"/>
            </w:tcMar>
          </w:tcPr>
          <w:p w14:paraId="48623409" w14:textId="77777777" w:rsidR="001A4F84" w:rsidRDefault="001A4F84" w:rsidP="00E12EF1">
            <w:pPr>
              <w:keepNext/>
              <w:adjustRightInd w:val="0"/>
              <w:spacing w:before="60" w:after="60"/>
              <w:jc w:val="right"/>
              <w:rPr>
                <w:color w:val="000000"/>
              </w:rPr>
            </w:pPr>
            <w:r>
              <w:rPr>
                <w:color w:val="000000"/>
              </w:rPr>
              <w:t>0.21375</w:t>
            </w:r>
            <w:r>
              <w:rPr>
                <w:color w:val="000000"/>
              </w:rPr>
              <w:br/>
              <w:t>0.0051</w:t>
            </w:r>
            <w:r>
              <w:rPr>
                <w:color w:val="000000"/>
              </w:rPr>
              <w:br/>
              <w:t>170</w:t>
            </w:r>
          </w:p>
        </w:tc>
        <w:tc>
          <w:tcPr>
            <w:tcW w:w="135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A731AED" w14:textId="77777777" w:rsidR="001A4F84" w:rsidRDefault="001A4F84" w:rsidP="00E12EF1">
            <w:pPr>
              <w:keepNext/>
              <w:adjustRightInd w:val="0"/>
              <w:spacing w:before="60" w:after="60"/>
              <w:jc w:val="right"/>
              <w:rPr>
                <w:color w:val="000000"/>
              </w:rPr>
            </w:pPr>
            <w:r>
              <w:rPr>
                <w:color w:val="000000"/>
              </w:rPr>
              <w:t>0.30164</w:t>
            </w:r>
            <w:r>
              <w:rPr>
                <w:color w:val="000000"/>
              </w:rPr>
              <w:br/>
              <w:t>&lt;.0001</w:t>
            </w:r>
            <w:r>
              <w:rPr>
                <w:color w:val="000000"/>
              </w:rPr>
              <w:br/>
              <w:t>181</w:t>
            </w:r>
          </w:p>
        </w:tc>
      </w:tr>
      <w:tr w:rsidR="001A4F84" w14:paraId="30086CC3" w14:textId="77777777" w:rsidTr="002232CC">
        <w:trPr>
          <w:cantSplit/>
          <w:jc w:val="center"/>
        </w:trPr>
        <w:tc>
          <w:tcPr>
            <w:tcW w:w="98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42C765C" w14:textId="63FF1E41" w:rsidR="001A4F84" w:rsidRDefault="001A4F84" w:rsidP="00E12EF1">
            <w:pPr>
              <w:keepNext/>
              <w:adjustRightInd w:val="0"/>
              <w:spacing w:before="60" w:after="60"/>
              <w:rPr>
                <w:b/>
                <w:bCs/>
                <w:color w:val="000000"/>
              </w:rPr>
            </w:pPr>
            <w:r>
              <w:rPr>
                <w:b/>
                <w:bCs/>
                <w:color w:val="000000"/>
              </w:rPr>
              <w:t>Task</w:t>
            </w:r>
            <w:r w:rsidR="00197D8A">
              <w:rPr>
                <w:b/>
                <w:bCs/>
                <w:color w:val="000000"/>
              </w:rPr>
              <w:t xml:space="preserve"> </w:t>
            </w:r>
            <w:r>
              <w:rPr>
                <w:b/>
                <w:bCs/>
                <w:color w:val="000000"/>
              </w:rPr>
              <w:t>2</w:t>
            </w:r>
          </w:p>
        </w:tc>
        <w:tc>
          <w:tcPr>
            <w:tcW w:w="1080" w:type="dxa"/>
            <w:tcBorders>
              <w:top w:val="nil"/>
              <w:left w:val="single" w:sz="2" w:space="0" w:color="000000"/>
              <w:bottom w:val="single" w:sz="2" w:space="0" w:color="000000"/>
              <w:right w:val="nil"/>
            </w:tcBorders>
            <w:shd w:val="clear" w:color="auto" w:fill="FFFFFF"/>
            <w:tcMar>
              <w:left w:w="60" w:type="dxa"/>
              <w:right w:w="60" w:type="dxa"/>
            </w:tcMar>
          </w:tcPr>
          <w:p w14:paraId="28C5695C" w14:textId="77777777" w:rsidR="001A4F84" w:rsidRDefault="001A4F84" w:rsidP="00E12EF1">
            <w:pPr>
              <w:keepNext/>
              <w:adjustRightInd w:val="0"/>
              <w:spacing w:before="60" w:after="60"/>
              <w:jc w:val="right"/>
              <w:rPr>
                <w:color w:val="000000"/>
              </w:rPr>
            </w:pPr>
            <w:r>
              <w:rPr>
                <w:color w:val="000000"/>
              </w:rPr>
              <w:t>0.34496</w:t>
            </w:r>
            <w:r>
              <w:rPr>
                <w:color w:val="000000"/>
              </w:rPr>
              <w:br/>
              <w:t>&lt;.0001</w:t>
            </w:r>
            <w:r>
              <w:rPr>
                <w:color w:val="000000"/>
              </w:rPr>
              <w:br/>
              <w:t>177</w:t>
            </w:r>
          </w:p>
        </w:tc>
        <w:tc>
          <w:tcPr>
            <w:tcW w:w="1260" w:type="dxa"/>
            <w:tcBorders>
              <w:top w:val="nil"/>
              <w:left w:val="single" w:sz="2" w:space="0" w:color="000000"/>
              <w:bottom w:val="single" w:sz="2" w:space="0" w:color="000000"/>
              <w:right w:val="nil"/>
            </w:tcBorders>
            <w:shd w:val="clear" w:color="auto" w:fill="FFFFFF"/>
            <w:tcMar>
              <w:left w:w="60" w:type="dxa"/>
              <w:right w:w="60" w:type="dxa"/>
            </w:tcMar>
          </w:tcPr>
          <w:p w14:paraId="3867C244" w14:textId="77777777" w:rsidR="001A4F84" w:rsidRDefault="001A4F84" w:rsidP="00E12EF1">
            <w:pPr>
              <w:keepNext/>
              <w:adjustRightInd w:val="0"/>
              <w:spacing w:before="60" w:after="60"/>
              <w:jc w:val="right"/>
              <w:rPr>
                <w:color w:val="000000"/>
              </w:rPr>
            </w:pPr>
            <w:r>
              <w:rPr>
                <w:color w:val="000000"/>
              </w:rPr>
              <w:t>1.00000</w:t>
            </w:r>
            <w:r>
              <w:rPr>
                <w:color w:val="000000"/>
              </w:rPr>
              <w:br/>
            </w:r>
            <w:r>
              <w:rPr>
                <w:color w:val="000000"/>
              </w:rPr>
              <w:br/>
              <w:t>228</w:t>
            </w:r>
          </w:p>
        </w:tc>
        <w:tc>
          <w:tcPr>
            <w:tcW w:w="1260" w:type="dxa"/>
            <w:tcBorders>
              <w:top w:val="nil"/>
              <w:left w:val="single" w:sz="2" w:space="0" w:color="000000"/>
              <w:bottom w:val="single" w:sz="2" w:space="0" w:color="000000"/>
              <w:right w:val="nil"/>
            </w:tcBorders>
            <w:shd w:val="clear" w:color="auto" w:fill="FFFFFF"/>
            <w:tcMar>
              <w:left w:w="60" w:type="dxa"/>
              <w:right w:w="60" w:type="dxa"/>
            </w:tcMar>
          </w:tcPr>
          <w:p w14:paraId="7F948E5B" w14:textId="77777777" w:rsidR="001A4F84" w:rsidRDefault="001A4F84" w:rsidP="00E12EF1">
            <w:pPr>
              <w:keepNext/>
              <w:adjustRightInd w:val="0"/>
              <w:spacing w:before="60" w:after="60"/>
              <w:jc w:val="right"/>
              <w:rPr>
                <w:color w:val="000000"/>
              </w:rPr>
            </w:pPr>
            <w:r>
              <w:rPr>
                <w:color w:val="000000"/>
              </w:rPr>
              <w:t>0.30596</w:t>
            </w:r>
            <w:r>
              <w:rPr>
                <w:color w:val="000000"/>
              </w:rPr>
              <w:br/>
              <w:t>&lt;.0001</w:t>
            </w:r>
            <w:r>
              <w:rPr>
                <w:color w:val="000000"/>
              </w:rPr>
              <w:br/>
              <w:t>200</w:t>
            </w:r>
          </w:p>
        </w:tc>
        <w:tc>
          <w:tcPr>
            <w:tcW w:w="135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126293B" w14:textId="77777777" w:rsidR="001A4F84" w:rsidRDefault="001A4F84" w:rsidP="00E12EF1">
            <w:pPr>
              <w:keepNext/>
              <w:adjustRightInd w:val="0"/>
              <w:spacing w:before="60" w:after="60"/>
              <w:jc w:val="right"/>
              <w:rPr>
                <w:color w:val="000000"/>
              </w:rPr>
            </w:pPr>
            <w:r>
              <w:rPr>
                <w:color w:val="000000"/>
              </w:rPr>
              <w:t>0.35918</w:t>
            </w:r>
            <w:r>
              <w:rPr>
                <w:color w:val="000000"/>
              </w:rPr>
              <w:br/>
              <w:t>&lt;.0001</w:t>
            </w:r>
            <w:r>
              <w:rPr>
                <w:color w:val="000000"/>
              </w:rPr>
              <w:br/>
              <w:t>215</w:t>
            </w:r>
          </w:p>
        </w:tc>
      </w:tr>
      <w:tr w:rsidR="001A4F84" w14:paraId="1152EAA1" w14:textId="77777777" w:rsidTr="002232CC">
        <w:trPr>
          <w:cantSplit/>
          <w:jc w:val="center"/>
        </w:trPr>
        <w:tc>
          <w:tcPr>
            <w:tcW w:w="982"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E4154C0" w14:textId="4D388D43" w:rsidR="001A4F84" w:rsidRDefault="001A4F84" w:rsidP="00E12EF1">
            <w:pPr>
              <w:keepNext/>
              <w:adjustRightInd w:val="0"/>
              <w:spacing w:before="60" w:after="60"/>
              <w:rPr>
                <w:b/>
                <w:bCs/>
                <w:color w:val="000000"/>
              </w:rPr>
            </w:pPr>
            <w:r>
              <w:rPr>
                <w:b/>
                <w:bCs/>
                <w:color w:val="000000"/>
              </w:rPr>
              <w:t>Task</w:t>
            </w:r>
            <w:r w:rsidR="00197D8A">
              <w:rPr>
                <w:b/>
                <w:bCs/>
                <w:color w:val="000000"/>
              </w:rPr>
              <w:t xml:space="preserve"> </w:t>
            </w:r>
            <w:r>
              <w:rPr>
                <w:b/>
                <w:bCs/>
                <w:color w:val="000000"/>
              </w:rPr>
              <w:t>3</w:t>
            </w:r>
          </w:p>
        </w:tc>
        <w:tc>
          <w:tcPr>
            <w:tcW w:w="1080" w:type="dxa"/>
            <w:tcBorders>
              <w:top w:val="nil"/>
              <w:left w:val="single" w:sz="2" w:space="0" w:color="000000"/>
              <w:bottom w:val="single" w:sz="2" w:space="0" w:color="000000"/>
              <w:right w:val="nil"/>
            </w:tcBorders>
            <w:shd w:val="clear" w:color="auto" w:fill="FFFFFF"/>
            <w:tcMar>
              <w:left w:w="60" w:type="dxa"/>
              <w:right w:w="60" w:type="dxa"/>
            </w:tcMar>
          </w:tcPr>
          <w:p w14:paraId="3B5D1BE9" w14:textId="53F8942B" w:rsidR="001A4F84" w:rsidRDefault="001A4F84" w:rsidP="00E12EF1">
            <w:pPr>
              <w:keepNext/>
              <w:adjustRightInd w:val="0"/>
              <w:spacing w:before="60" w:after="60"/>
              <w:jc w:val="right"/>
              <w:rPr>
                <w:color w:val="000000"/>
              </w:rPr>
            </w:pPr>
            <w:r>
              <w:rPr>
                <w:color w:val="000000"/>
              </w:rPr>
              <w:t>0.21375</w:t>
            </w:r>
            <w:r>
              <w:rPr>
                <w:color w:val="000000"/>
              </w:rPr>
              <w:br/>
            </w:r>
            <w:r w:rsidR="00EA1360">
              <w:rPr>
                <w:color w:val="000000"/>
              </w:rPr>
              <w:t>&lt;</w:t>
            </w:r>
            <w:r>
              <w:rPr>
                <w:color w:val="000000"/>
              </w:rPr>
              <w:t>.0051</w:t>
            </w:r>
            <w:r>
              <w:rPr>
                <w:color w:val="000000"/>
              </w:rPr>
              <w:br/>
              <w:t>170</w:t>
            </w:r>
          </w:p>
        </w:tc>
        <w:tc>
          <w:tcPr>
            <w:tcW w:w="1260" w:type="dxa"/>
            <w:tcBorders>
              <w:top w:val="nil"/>
              <w:left w:val="single" w:sz="2" w:space="0" w:color="000000"/>
              <w:bottom w:val="single" w:sz="2" w:space="0" w:color="000000"/>
              <w:right w:val="nil"/>
            </w:tcBorders>
            <w:shd w:val="clear" w:color="auto" w:fill="FFFFFF"/>
            <w:tcMar>
              <w:left w:w="60" w:type="dxa"/>
              <w:right w:w="60" w:type="dxa"/>
            </w:tcMar>
          </w:tcPr>
          <w:p w14:paraId="7E0486D1" w14:textId="77777777" w:rsidR="001A4F84" w:rsidRDefault="001A4F84" w:rsidP="00E12EF1">
            <w:pPr>
              <w:keepNext/>
              <w:adjustRightInd w:val="0"/>
              <w:spacing w:before="60" w:after="60"/>
              <w:jc w:val="right"/>
              <w:rPr>
                <w:color w:val="000000"/>
              </w:rPr>
            </w:pPr>
            <w:r>
              <w:rPr>
                <w:color w:val="000000"/>
              </w:rPr>
              <w:t>0.30596</w:t>
            </w:r>
            <w:r>
              <w:rPr>
                <w:color w:val="000000"/>
              </w:rPr>
              <w:br/>
              <w:t>&lt;.0001</w:t>
            </w:r>
            <w:r>
              <w:rPr>
                <w:color w:val="000000"/>
              </w:rPr>
              <w:br/>
              <w:t>200</w:t>
            </w:r>
          </w:p>
        </w:tc>
        <w:tc>
          <w:tcPr>
            <w:tcW w:w="1260" w:type="dxa"/>
            <w:tcBorders>
              <w:top w:val="nil"/>
              <w:left w:val="single" w:sz="2" w:space="0" w:color="000000"/>
              <w:bottom w:val="single" w:sz="2" w:space="0" w:color="000000"/>
              <w:right w:val="nil"/>
            </w:tcBorders>
            <w:shd w:val="clear" w:color="auto" w:fill="FFFFFF"/>
            <w:tcMar>
              <w:left w:w="60" w:type="dxa"/>
              <w:right w:w="60" w:type="dxa"/>
            </w:tcMar>
          </w:tcPr>
          <w:p w14:paraId="0EB50394" w14:textId="77777777" w:rsidR="001A4F84" w:rsidRDefault="001A4F84" w:rsidP="00E12EF1">
            <w:pPr>
              <w:keepNext/>
              <w:adjustRightInd w:val="0"/>
              <w:spacing w:before="60" w:after="60"/>
              <w:jc w:val="right"/>
              <w:rPr>
                <w:color w:val="000000"/>
              </w:rPr>
            </w:pPr>
            <w:r>
              <w:rPr>
                <w:color w:val="000000"/>
              </w:rPr>
              <w:t>1.00000</w:t>
            </w:r>
            <w:r>
              <w:rPr>
                <w:color w:val="000000"/>
              </w:rPr>
              <w:br/>
            </w:r>
            <w:r>
              <w:rPr>
                <w:color w:val="000000"/>
              </w:rPr>
              <w:br/>
              <w:t>230</w:t>
            </w:r>
          </w:p>
        </w:tc>
        <w:tc>
          <w:tcPr>
            <w:tcW w:w="135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156FDC9" w14:textId="77777777" w:rsidR="001A4F84" w:rsidRDefault="001A4F84" w:rsidP="00E12EF1">
            <w:pPr>
              <w:keepNext/>
              <w:adjustRightInd w:val="0"/>
              <w:spacing w:before="60" w:after="60"/>
              <w:jc w:val="right"/>
              <w:rPr>
                <w:color w:val="000000"/>
              </w:rPr>
            </w:pPr>
            <w:r>
              <w:rPr>
                <w:color w:val="000000"/>
              </w:rPr>
              <w:t>0.26179</w:t>
            </w:r>
            <w:r>
              <w:rPr>
                <w:color w:val="000000"/>
              </w:rPr>
              <w:br/>
              <w:t>&lt;.0001</w:t>
            </w:r>
            <w:r>
              <w:rPr>
                <w:color w:val="000000"/>
              </w:rPr>
              <w:br/>
              <w:t>221</w:t>
            </w:r>
          </w:p>
        </w:tc>
      </w:tr>
      <w:tr w:rsidR="001A4F84" w14:paraId="1C35A8E1" w14:textId="77777777" w:rsidTr="002232CC">
        <w:trPr>
          <w:cantSplit/>
          <w:jc w:val="center"/>
        </w:trPr>
        <w:tc>
          <w:tcPr>
            <w:tcW w:w="982"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34FFD777" w14:textId="0D902187" w:rsidR="001A4F84" w:rsidRDefault="001A4F84" w:rsidP="00E12EF1">
            <w:pPr>
              <w:keepNext/>
              <w:adjustRightInd w:val="0"/>
              <w:spacing w:before="60" w:after="60"/>
              <w:rPr>
                <w:b/>
                <w:bCs/>
                <w:color w:val="000000"/>
              </w:rPr>
            </w:pPr>
            <w:r>
              <w:rPr>
                <w:b/>
                <w:bCs/>
                <w:color w:val="000000"/>
              </w:rPr>
              <w:t>Task</w:t>
            </w:r>
            <w:r w:rsidR="00197D8A">
              <w:rPr>
                <w:b/>
                <w:bCs/>
                <w:color w:val="000000"/>
              </w:rPr>
              <w:t xml:space="preserve"> </w:t>
            </w:r>
            <w:r>
              <w:rPr>
                <w:b/>
                <w:bCs/>
                <w:color w:val="000000"/>
              </w:rPr>
              <w:t>4</w:t>
            </w:r>
          </w:p>
        </w:tc>
        <w:tc>
          <w:tcPr>
            <w:tcW w:w="1080" w:type="dxa"/>
            <w:tcBorders>
              <w:top w:val="nil"/>
              <w:left w:val="single" w:sz="2" w:space="0" w:color="000000"/>
              <w:bottom w:val="single" w:sz="6" w:space="0" w:color="000000"/>
              <w:right w:val="nil"/>
            </w:tcBorders>
            <w:shd w:val="clear" w:color="auto" w:fill="FFFFFF"/>
            <w:tcMar>
              <w:left w:w="60" w:type="dxa"/>
              <w:right w:w="60" w:type="dxa"/>
            </w:tcMar>
          </w:tcPr>
          <w:p w14:paraId="55F9B3D1" w14:textId="77777777" w:rsidR="001A4F84" w:rsidRDefault="001A4F84" w:rsidP="00E12EF1">
            <w:pPr>
              <w:keepNext/>
              <w:adjustRightInd w:val="0"/>
              <w:spacing w:before="60" w:after="60"/>
              <w:jc w:val="right"/>
              <w:rPr>
                <w:color w:val="000000"/>
              </w:rPr>
            </w:pPr>
            <w:r>
              <w:rPr>
                <w:color w:val="000000"/>
              </w:rPr>
              <w:t>0.30164</w:t>
            </w:r>
            <w:r>
              <w:rPr>
                <w:color w:val="000000"/>
              </w:rPr>
              <w:br/>
              <w:t>&lt;.0001</w:t>
            </w:r>
            <w:r>
              <w:rPr>
                <w:color w:val="000000"/>
              </w:rPr>
              <w:br/>
              <w:t>181</w:t>
            </w:r>
          </w:p>
        </w:tc>
        <w:tc>
          <w:tcPr>
            <w:tcW w:w="1260" w:type="dxa"/>
            <w:tcBorders>
              <w:top w:val="nil"/>
              <w:left w:val="single" w:sz="2" w:space="0" w:color="000000"/>
              <w:bottom w:val="single" w:sz="6" w:space="0" w:color="000000"/>
              <w:right w:val="nil"/>
            </w:tcBorders>
            <w:shd w:val="clear" w:color="auto" w:fill="FFFFFF"/>
            <w:tcMar>
              <w:left w:w="60" w:type="dxa"/>
              <w:right w:w="60" w:type="dxa"/>
            </w:tcMar>
          </w:tcPr>
          <w:p w14:paraId="67742C9E" w14:textId="77777777" w:rsidR="001A4F84" w:rsidRDefault="001A4F84" w:rsidP="00E12EF1">
            <w:pPr>
              <w:keepNext/>
              <w:adjustRightInd w:val="0"/>
              <w:spacing w:before="60" w:after="60"/>
              <w:jc w:val="right"/>
              <w:rPr>
                <w:color w:val="000000"/>
              </w:rPr>
            </w:pPr>
            <w:r>
              <w:rPr>
                <w:color w:val="000000"/>
              </w:rPr>
              <w:t>0.35918</w:t>
            </w:r>
            <w:r>
              <w:rPr>
                <w:color w:val="000000"/>
              </w:rPr>
              <w:br/>
              <w:t>&lt;.0001</w:t>
            </w:r>
            <w:r>
              <w:rPr>
                <w:color w:val="000000"/>
              </w:rPr>
              <w:br/>
              <w:t>215</w:t>
            </w:r>
          </w:p>
        </w:tc>
        <w:tc>
          <w:tcPr>
            <w:tcW w:w="1260" w:type="dxa"/>
            <w:tcBorders>
              <w:top w:val="nil"/>
              <w:left w:val="single" w:sz="2" w:space="0" w:color="000000"/>
              <w:bottom w:val="single" w:sz="6" w:space="0" w:color="000000"/>
              <w:right w:val="nil"/>
            </w:tcBorders>
            <w:shd w:val="clear" w:color="auto" w:fill="FFFFFF"/>
            <w:tcMar>
              <w:left w:w="60" w:type="dxa"/>
              <w:right w:w="60" w:type="dxa"/>
            </w:tcMar>
          </w:tcPr>
          <w:p w14:paraId="6EE0A57A" w14:textId="77777777" w:rsidR="001A4F84" w:rsidRDefault="001A4F84" w:rsidP="00E12EF1">
            <w:pPr>
              <w:keepNext/>
              <w:adjustRightInd w:val="0"/>
              <w:spacing w:before="60" w:after="60"/>
              <w:jc w:val="right"/>
              <w:rPr>
                <w:color w:val="000000"/>
              </w:rPr>
            </w:pPr>
            <w:r>
              <w:rPr>
                <w:color w:val="000000"/>
              </w:rPr>
              <w:t>0.26179</w:t>
            </w:r>
            <w:r>
              <w:rPr>
                <w:color w:val="000000"/>
              </w:rPr>
              <w:br/>
              <w:t>&lt;.0001</w:t>
            </w:r>
            <w:r>
              <w:rPr>
                <w:color w:val="000000"/>
              </w:rPr>
              <w:br/>
              <w:t>221</w:t>
            </w:r>
          </w:p>
        </w:tc>
        <w:tc>
          <w:tcPr>
            <w:tcW w:w="1350"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3B3931BB" w14:textId="77777777" w:rsidR="001A4F84" w:rsidRDefault="001A4F84" w:rsidP="00E12EF1">
            <w:pPr>
              <w:keepNext/>
              <w:adjustRightInd w:val="0"/>
              <w:spacing w:before="60" w:after="60"/>
              <w:jc w:val="right"/>
              <w:rPr>
                <w:color w:val="000000"/>
              </w:rPr>
            </w:pPr>
            <w:r>
              <w:rPr>
                <w:color w:val="000000"/>
              </w:rPr>
              <w:t>1.00000</w:t>
            </w:r>
            <w:r>
              <w:rPr>
                <w:color w:val="000000"/>
              </w:rPr>
              <w:br/>
            </w:r>
            <w:r>
              <w:rPr>
                <w:color w:val="000000"/>
              </w:rPr>
              <w:br/>
              <w:t>261</w:t>
            </w:r>
          </w:p>
        </w:tc>
      </w:tr>
    </w:tbl>
    <w:p w14:paraId="143AA5F5" w14:textId="77777777" w:rsidR="001A4F84" w:rsidRDefault="001A4F84" w:rsidP="00604C1A">
      <w:pPr>
        <w:spacing w:before="60"/>
      </w:pPr>
    </w:p>
    <w:p w14:paraId="3504DC39" w14:textId="77777777" w:rsidR="009A0290" w:rsidRPr="000317F8" w:rsidRDefault="008B2597" w:rsidP="00604C1A">
      <w:pPr>
        <w:spacing w:before="60"/>
      </w:pPr>
      <w:r w:rsidRPr="000317F8">
        <w:t>Note</w:t>
      </w:r>
      <w:r w:rsidR="00017F8A" w:rsidRPr="000317F8">
        <w:t>:</w:t>
      </w:r>
      <w:r w:rsidRPr="000317F8">
        <w:t xml:space="preserve"> All correlation coefficients are significant at the p</w:t>
      </w:r>
      <w:r w:rsidR="00B319B9" w:rsidRPr="000317F8">
        <w:t xml:space="preserve"> &lt; .0</w:t>
      </w:r>
      <w:r w:rsidR="00AF1444" w:rsidRPr="000317F8">
        <w:t>00</w:t>
      </w:r>
      <w:r w:rsidR="00B319B9" w:rsidRPr="000317F8">
        <w:t>1 level. N</w:t>
      </w:r>
      <w:r w:rsidR="0004713E" w:rsidRPr="000317F8">
        <w:t xml:space="preserve"> are indicated in parentheses.</w:t>
      </w:r>
    </w:p>
    <w:p w14:paraId="16815857" w14:textId="34388E6B" w:rsidR="0044449A" w:rsidRPr="00CF2729" w:rsidRDefault="0044449A" w:rsidP="00B319B9">
      <w:r w:rsidRPr="00CF2729">
        <w:t xml:space="preserve">The PAL </w:t>
      </w:r>
      <w:r w:rsidR="00584A39">
        <w:t>c</w:t>
      </w:r>
      <w:r w:rsidRPr="00CF2729">
        <w:t xml:space="preserve">ompleter score results </w:t>
      </w:r>
      <w:r w:rsidR="004869E9" w:rsidRPr="00CF2729">
        <w:t>are</w:t>
      </w:r>
      <w:r w:rsidRPr="00CF2729">
        <w:t xml:space="preserve"> </w:t>
      </w:r>
      <w:r w:rsidR="00B319B9" w:rsidRPr="00CF2729">
        <w:t xml:space="preserve">positive for </w:t>
      </w:r>
      <w:r w:rsidR="00584A39">
        <w:t>p</w:t>
      </w:r>
      <w:r w:rsidR="00B319B9" w:rsidRPr="00CF2729">
        <w:t xml:space="preserve">rogram </w:t>
      </w:r>
      <w:r w:rsidR="00584A39">
        <w:t>y</w:t>
      </w:r>
      <w:r w:rsidR="00B319B9" w:rsidRPr="00CF2729">
        <w:t xml:space="preserve">ear </w:t>
      </w:r>
      <w:r w:rsidR="001A4F84">
        <w:t>2019</w:t>
      </w:r>
      <w:r w:rsidR="0034293C">
        <w:t>–</w:t>
      </w:r>
      <w:r w:rsidR="001A4F84">
        <w:t>2020</w:t>
      </w:r>
      <w:r w:rsidR="00B319B9" w:rsidRPr="00CF2729">
        <w:t xml:space="preserve"> </w:t>
      </w:r>
      <w:r w:rsidR="00B61615" w:rsidRPr="00CF2729">
        <w:t>with an overall pass rate of 9</w:t>
      </w:r>
      <w:r w:rsidR="00CF2729" w:rsidRPr="00A856AC">
        <w:t>1</w:t>
      </w:r>
      <w:r w:rsidR="00B61615" w:rsidRPr="00CF2729">
        <w:t>%</w:t>
      </w:r>
      <w:r w:rsidR="00871340" w:rsidRPr="00CF2729">
        <w:t xml:space="preserve">. This </w:t>
      </w:r>
      <w:r w:rsidR="00CF2729" w:rsidRPr="00A856AC">
        <w:t>performance is comparable to prior program years</w:t>
      </w:r>
      <w:r w:rsidR="00074380">
        <w:t>’</w:t>
      </w:r>
      <w:r w:rsidR="00CF2729" w:rsidRPr="00A856AC">
        <w:t xml:space="preserve"> performance.</w:t>
      </w:r>
      <w:r w:rsidR="00DC3145" w:rsidRPr="00CF2729">
        <w:t xml:space="preserve"> </w:t>
      </w:r>
      <w:r w:rsidR="000065D5" w:rsidRPr="001A4F6A">
        <w:t xml:space="preserve">Pass rates </w:t>
      </w:r>
      <w:r w:rsidR="004869E9" w:rsidRPr="001A4F6A">
        <w:t>differ</w:t>
      </w:r>
      <w:r w:rsidR="000065D5" w:rsidRPr="001A4F6A">
        <w:t xml:space="preserve"> by preparation pathway for </w:t>
      </w:r>
      <w:r w:rsidR="00CF2729" w:rsidRPr="001A4F6A">
        <w:t xml:space="preserve">Tasks 1, 2, and 4, with Task 4 having the widest range (91% to 99%). </w:t>
      </w:r>
      <w:r w:rsidR="004869E9" w:rsidRPr="001A4F6A">
        <w:t>Task</w:t>
      </w:r>
      <w:r w:rsidR="00197D8A">
        <w:t>s</w:t>
      </w:r>
      <w:r w:rsidR="004869E9" w:rsidRPr="001A4F6A">
        <w:t xml:space="preserve"> 1</w:t>
      </w:r>
      <w:r w:rsidR="00CF2729" w:rsidRPr="001A4F6A">
        <w:t>, 2 3</w:t>
      </w:r>
      <w:r w:rsidR="004869E9" w:rsidRPr="001A4F6A">
        <w:t>, and 4 pass rates for all takers by gender are</w:t>
      </w:r>
      <w:r w:rsidR="007A313D" w:rsidRPr="001A4F6A">
        <w:t xml:space="preserve"> the same</w:t>
      </w:r>
      <w:r w:rsidR="004869E9" w:rsidRPr="001A4F6A">
        <w:t xml:space="preserve"> or differ by </w:t>
      </w:r>
      <w:r w:rsidR="007A313D" w:rsidRPr="001A4F6A">
        <w:t xml:space="preserve">only </w:t>
      </w:r>
      <w:r w:rsidR="00CF2729" w:rsidRPr="001A4F6A">
        <w:t>2 to 3</w:t>
      </w:r>
      <w:r w:rsidR="004869E9" w:rsidRPr="001A4F6A">
        <w:t>%</w:t>
      </w:r>
      <w:r w:rsidR="00CF2729" w:rsidRPr="001A4F6A">
        <w:t>.</w:t>
      </w:r>
    </w:p>
    <w:p w14:paraId="7B26CF14" w14:textId="5E8BDD20" w:rsidR="0044449A" w:rsidRDefault="00D00C4B" w:rsidP="00B319B9">
      <w:r w:rsidRPr="00AA5C44">
        <w:t xml:space="preserve">Compared with the number of </w:t>
      </w:r>
      <w:r w:rsidR="00584A39">
        <w:t>c</w:t>
      </w:r>
      <w:r w:rsidRPr="00AA5C44">
        <w:t xml:space="preserve">ompleters for </w:t>
      </w:r>
      <w:r w:rsidR="00584A39">
        <w:t>p</w:t>
      </w:r>
      <w:r w:rsidRPr="00AA5C44">
        <w:t xml:space="preserve">rogram </w:t>
      </w:r>
      <w:r w:rsidR="00584A39">
        <w:t>y</w:t>
      </w:r>
      <w:r w:rsidRPr="00AA5C44">
        <w:t xml:space="preserve">ear </w:t>
      </w:r>
      <w:r w:rsidR="001A4F84">
        <w:t>2018</w:t>
      </w:r>
      <w:r w:rsidR="0034293C">
        <w:t>–</w:t>
      </w:r>
      <w:r w:rsidR="001A4F84">
        <w:t>2019</w:t>
      </w:r>
      <w:r w:rsidRPr="00AA5C44">
        <w:t xml:space="preserve"> (N=</w:t>
      </w:r>
      <w:r w:rsidR="005E324D">
        <w:t>307</w:t>
      </w:r>
      <w:r w:rsidRPr="00AA5C44">
        <w:t>), t</w:t>
      </w:r>
      <w:r w:rsidR="00ED7C32" w:rsidRPr="00AA5C44">
        <w:t>h</w:t>
      </w:r>
      <w:r w:rsidR="0044449A" w:rsidRPr="00AA5C44">
        <w:t xml:space="preserve">e </w:t>
      </w:r>
      <w:r w:rsidR="00ED7C32" w:rsidRPr="00AA5C44">
        <w:t>number of</w:t>
      </w:r>
      <w:r w:rsidR="00223926" w:rsidRPr="00AA5C44">
        <w:t xml:space="preserve"> </w:t>
      </w:r>
      <w:r w:rsidR="00584A39">
        <w:t>c</w:t>
      </w:r>
      <w:r w:rsidR="00223926" w:rsidRPr="00AA5C44">
        <w:t xml:space="preserve">ompleters </w:t>
      </w:r>
      <w:r w:rsidRPr="00AA5C44">
        <w:t xml:space="preserve">for </w:t>
      </w:r>
      <w:r w:rsidR="00584A39">
        <w:t>p</w:t>
      </w:r>
      <w:r w:rsidRPr="00AA5C44">
        <w:t xml:space="preserve">rogram </w:t>
      </w:r>
      <w:r w:rsidR="00584A39">
        <w:t>y</w:t>
      </w:r>
      <w:r w:rsidRPr="00AA5C44">
        <w:t xml:space="preserve">ear </w:t>
      </w:r>
      <w:r w:rsidR="001A4F84">
        <w:t>2019</w:t>
      </w:r>
      <w:r w:rsidR="0034293C">
        <w:t>–</w:t>
      </w:r>
      <w:r w:rsidR="001A4F84">
        <w:t>2020</w:t>
      </w:r>
      <w:r w:rsidRPr="00AA5C44">
        <w:t xml:space="preserve"> (N=</w:t>
      </w:r>
      <w:r w:rsidR="00E12EF1">
        <w:t>281</w:t>
      </w:r>
      <w:r w:rsidRPr="00AA5C44">
        <w:t>) strengthened the</w:t>
      </w:r>
      <w:r w:rsidR="00223926" w:rsidRPr="00AA5C44">
        <w:t xml:space="preserve"> </w:t>
      </w:r>
      <w:r w:rsidR="0044449A" w:rsidRPr="00AA5C44">
        <w:t xml:space="preserve">statistical comparison of candidate performance and evaluation of the scores through factor analysis and reliability </w:t>
      </w:r>
      <w:r w:rsidR="00223926" w:rsidRPr="00AA5C44">
        <w:t xml:space="preserve">analyses. </w:t>
      </w:r>
      <w:r w:rsidR="00DC21A1" w:rsidRPr="00AA5C44">
        <w:t>C</w:t>
      </w:r>
      <w:r w:rsidR="00223926" w:rsidRPr="00AA5C44">
        <w:t>orrelations of candidate scores between tasks show that these tasks continue to be independent measures with modest degrees of association</w:t>
      </w:r>
      <w:r w:rsidR="00DC21A1" w:rsidRPr="00AA5C44">
        <w:t xml:space="preserve">, with </w:t>
      </w:r>
      <w:r w:rsidR="00223926" w:rsidRPr="00AA5C44">
        <w:t xml:space="preserve">the strongest being between </w:t>
      </w:r>
      <w:r w:rsidR="00DC21A1" w:rsidRPr="00AA5C44">
        <w:t>T</w:t>
      </w:r>
      <w:r w:rsidR="00223926" w:rsidRPr="00AA5C44">
        <w:t xml:space="preserve">asks </w:t>
      </w:r>
      <w:r w:rsidR="00DC21A1" w:rsidRPr="00AA5C44">
        <w:t>2</w:t>
      </w:r>
      <w:r w:rsidR="00223926" w:rsidRPr="00AA5C44">
        <w:t xml:space="preserve"> and </w:t>
      </w:r>
      <w:r w:rsidR="00AA5C44" w:rsidRPr="00A856AC">
        <w:t>3</w:t>
      </w:r>
      <w:r w:rsidR="00223926" w:rsidRPr="00AA5C44">
        <w:t xml:space="preserve"> and the weakest </w:t>
      </w:r>
      <w:r w:rsidR="00197D8A">
        <w:t xml:space="preserve">being </w:t>
      </w:r>
      <w:r w:rsidR="00223926" w:rsidRPr="00AA5C44">
        <w:t xml:space="preserve">between </w:t>
      </w:r>
      <w:r w:rsidR="00DC21A1" w:rsidRPr="00AA5C44">
        <w:t>T</w:t>
      </w:r>
      <w:r w:rsidR="00223926" w:rsidRPr="00AA5C44">
        <w:t xml:space="preserve">asks </w:t>
      </w:r>
      <w:r w:rsidR="00AA5C44" w:rsidRPr="00A856AC">
        <w:t>1</w:t>
      </w:r>
      <w:r w:rsidR="00223926" w:rsidRPr="00AA5C44">
        <w:t xml:space="preserve"> and </w:t>
      </w:r>
      <w:r w:rsidR="00AA5C44" w:rsidRPr="00A856AC">
        <w:t>2</w:t>
      </w:r>
      <w:r w:rsidR="00223926" w:rsidRPr="00AA5C44">
        <w:t>.</w:t>
      </w:r>
      <w:r w:rsidR="00223926" w:rsidRPr="00B319B9">
        <w:t xml:space="preserve"> </w:t>
      </w:r>
    </w:p>
    <w:p w14:paraId="1AE32B6D" w14:textId="36AF0C70" w:rsidR="006E4F45" w:rsidRDefault="006E4F45" w:rsidP="006E4F45">
      <w:r>
        <w:t xml:space="preserve">Cronbach’s alpha is a measure of internal consistency of raw test scores, an important characteristic of test scores that indicates the extent to which the items of the assessment measure the intended common construct (Cronbach, 1951). Cronbach’s alpha estimates range from zero to one, and higher values reflect higher levels of consistency of a person’s scores across the items (rubrics). </w:t>
      </w:r>
      <w:r w:rsidR="00407113">
        <w:t>Task-level Alpha Estimates are presented in Table 11.</w:t>
      </w:r>
    </w:p>
    <w:p w14:paraId="1805C380" w14:textId="77777777" w:rsidR="006E4F45" w:rsidRDefault="006E4F45" w:rsidP="006E4F45"/>
    <w:p w14:paraId="3029C33E" w14:textId="77777777" w:rsidR="006E4F45" w:rsidRPr="00594B80" w:rsidRDefault="00594B80" w:rsidP="00FF2912">
      <w:pPr>
        <w:pStyle w:val="TableFigure"/>
      </w:pPr>
      <w:r w:rsidRPr="00B319B9">
        <w:lastRenderedPageBreak/>
        <w:t>Table 1</w:t>
      </w:r>
      <w:r>
        <w:t>1.</w:t>
      </w:r>
      <w:r w:rsidRPr="00B319B9">
        <w:t xml:space="preserve"> </w:t>
      </w:r>
      <w:r>
        <w:t>Alpha by Task</w:t>
      </w:r>
    </w:p>
    <w:tbl>
      <w:tblPr>
        <w:tblStyle w:val="TableGrid"/>
        <w:tblW w:w="0" w:type="auto"/>
        <w:jc w:val="center"/>
        <w:tblLook w:val="04A0" w:firstRow="1" w:lastRow="0" w:firstColumn="1" w:lastColumn="0" w:noHBand="0" w:noVBand="1"/>
      </w:tblPr>
      <w:tblGrid>
        <w:gridCol w:w="1067"/>
        <w:gridCol w:w="1602"/>
      </w:tblGrid>
      <w:tr w:rsidR="006E4F45" w14:paraId="5C5C062F" w14:textId="77777777" w:rsidTr="00FF2912">
        <w:trPr>
          <w:trHeight w:val="287"/>
          <w:jc w:val="center"/>
        </w:trPr>
        <w:tc>
          <w:tcPr>
            <w:tcW w:w="0" w:type="auto"/>
            <w:gridSpan w:val="2"/>
            <w:shd w:val="clear" w:color="auto" w:fill="D9D9D9" w:themeFill="background1" w:themeFillShade="D9"/>
          </w:tcPr>
          <w:p w14:paraId="4D33EEC6" w14:textId="77777777" w:rsidR="006E4F45" w:rsidRPr="00FF2912" w:rsidRDefault="006E4F45" w:rsidP="00FF2912">
            <w:pPr>
              <w:spacing w:before="60" w:after="60"/>
              <w:rPr>
                <w:b/>
              </w:rPr>
            </w:pPr>
            <w:r w:rsidRPr="00FF2912">
              <w:rPr>
                <w:b/>
              </w:rPr>
              <w:t>Task Level Alpha Estimates</w:t>
            </w:r>
          </w:p>
        </w:tc>
      </w:tr>
      <w:tr w:rsidR="006E4F45" w14:paraId="0A799AA3" w14:textId="77777777" w:rsidTr="00594B80">
        <w:trPr>
          <w:jc w:val="center"/>
        </w:trPr>
        <w:tc>
          <w:tcPr>
            <w:tcW w:w="0" w:type="auto"/>
            <w:shd w:val="clear" w:color="auto" w:fill="D9D9D9" w:themeFill="background1" w:themeFillShade="D9"/>
          </w:tcPr>
          <w:p w14:paraId="51661443" w14:textId="77777777" w:rsidR="006E4F45" w:rsidRPr="00FF2912" w:rsidRDefault="006E4F45" w:rsidP="00AD6806">
            <w:pPr>
              <w:spacing w:before="60" w:after="60"/>
              <w:jc w:val="center"/>
              <w:rPr>
                <w:b/>
              </w:rPr>
            </w:pPr>
            <w:r w:rsidRPr="00FF2912">
              <w:rPr>
                <w:b/>
              </w:rPr>
              <w:t>Task</w:t>
            </w:r>
          </w:p>
        </w:tc>
        <w:tc>
          <w:tcPr>
            <w:tcW w:w="0" w:type="auto"/>
            <w:shd w:val="clear" w:color="auto" w:fill="D9D9D9" w:themeFill="background1" w:themeFillShade="D9"/>
          </w:tcPr>
          <w:p w14:paraId="54242A5A" w14:textId="77777777" w:rsidR="006E4F45" w:rsidRPr="00FF2912" w:rsidRDefault="006E4F45" w:rsidP="00AD6806">
            <w:pPr>
              <w:spacing w:before="60" w:after="60"/>
              <w:jc w:val="center"/>
              <w:rPr>
                <w:b/>
              </w:rPr>
            </w:pPr>
            <w:r w:rsidRPr="00FF2912">
              <w:rPr>
                <w:b/>
              </w:rPr>
              <w:t>Alpha</w:t>
            </w:r>
          </w:p>
        </w:tc>
      </w:tr>
      <w:tr w:rsidR="00D9200F" w14:paraId="0AFC0408" w14:textId="77777777" w:rsidTr="00FF2912">
        <w:trPr>
          <w:jc w:val="center"/>
        </w:trPr>
        <w:tc>
          <w:tcPr>
            <w:tcW w:w="0" w:type="auto"/>
            <w:shd w:val="clear" w:color="auto" w:fill="FFFFFF" w:themeFill="background1"/>
          </w:tcPr>
          <w:p w14:paraId="762E0DD1" w14:textId="77777777" w:rsidR="00D9200F" w:rsidRPr="00FF2912" w:rsidRDefault="00D9200F" w:rsidP="00AD6806">
            <w:pPr>
              <w:spacing w:before="60" w:after="60"/>
              <w:jc w:val="center"/>
            </w:pPr>
            <w:r w:rsidRPr="00FF2912">
              <w:t>1</w:t>
            </w:r>
          </w:p>
        </w:tc>
        <w:tc>
          <w:tcPr>
            <w:tcW w:w="0" w:type="auto"/>
          </w:tcPr>
          <w:p w14:paraId="5FD50A61" w14:textId="17F9A1D1" w:rsidR="00D9200F" w:rsidRDefault="00D9200F" w:rsidP="00AD6806">
            <w:pPr>
              <w:spacing w:before="60" w:after="60"/>
              <w:jc w:val="center"/>
            </w:pPr>
            <w:r>
              <w:rPr>
                <w:color w:val="000000"/>
              </w:rPr>
              <w:t>0.</w:t>
            </w:r>
            <w:r w:rsidR="00EC4408">
              <w:rPr>
                <w:color w:val="000000"/>
              </w:rPr>
              <w:t>63911</w:t>
            </w:r>
          </w:p>
        </w:tc>
      </w:tr>
      <w:tr w:rsidR="00D9200F" w14:paraId="62609227" w14:textId="77777777" w:rsidTr="00FF2912">
        <w:trPr>
          <w:jc w:val="center"/>
        </w:trPr>
        <w:tc>
          <w:tcPr>
            <w:tcW w:w="0" w:type="auto"/>
            <w:shd w:val="clear" w:color="auto" w:fill="FFFFFF" w:themeFill="background1"/>
          </w:tcPr>
          <w:p w14:paraId="013363C1" w14:textId="77777777" w:rsidR="00D9200F" w:rsidRPr="00FF2912" w:rsidRDefault="00D9200F" w:rsidP="00AD6806">
            <w:pPr>
              <w:spacing w:before="60" w:after="60"/>
              <w:jc w:val="center"/>
            </w:pPr>
            <w:r w:rsidRPr="00FF2912">
              <w:t>2</w:t>
            </w:r>
          </w:p>
        </w:tc>
        <w:tc>
          <w:tcPr>
            <w:tcW w:w="0" w:type="auto"/>
          </w:tcPr>
          <w:p w14:paraId="2B86831C" w14:textId="5EC1882C" w:rsidR="00D9200F" w:rsidRDefault="00D9200F" w:rsidP="00AD6806">
            <w:pPr>
              <w:spacing w:before="60" w:after="60"/>
              <w:jc w:val="center"/>
            </w:pPr>
            <w:r>
              <w:rPr>
                <w:color w:val="000000"/>
              </w:rPr>
              <w:t>0.</w:t>
            </w:r>
            <w:r w:rsidR="00EC4408">
              <w:rPr>
                <w:color w:val="000000"/>
              </w:rPr>
              <w:t>63663</w:t>
            </w:r>
          </w:p>
        </w:tc>
      </w:tr>
      <w:tr w:rsidR="00D9200F" w14:paraId="7A0B332F" w14:textId="77777777" w:rsidTr="00FF2912">
        <w:trPr>
          <w:jc w:val="center"/>
        </w:trPr>
        <w:tc>
          <w:tcPr>
            <w:tcW w:w="0" w:type="auto"/>
            <w:shd w:val="clear" w:color="auto" w:fill="FFFFFF" w:themeFill="background1"/>
          </w:tcPr>
          <w:p w14:paraId="2DD3C45D" w14:textId="77777777" w:rsidR="00D9200F" w:rsidRPr="00FF2912" w:rsidRDefault="00D9200F" w:rsidP="00AD6806">
            <w:pPr>
              <w:spacing w:before="60" w:after="60"/>
              <w:jc w:val="center"/>
            </w:pPr>
            <w:r w:rsidRPr="00FF2912">
              <w:t>3</w:t>
            </w:r>
          </w:p>
        </w:tc>
        <w:tc>
          <w:tcPr>
            <w:tcW w:w="0" w:type="auto"/>
          </w:tcPr>
          <w:p w14:paraId="3020EC04" w14:textId="4191DCA2" w:rsidR="00D9200F" w:rsidRDefault="00D9200F" w:rsidP="00AD6806">
            <w:pPr>
              <w:spacing w:before="60" w:after="60"/>
              <w:jc w:val="center"/>
            </w:pPr>
            <w:r>
              <w:rPr>
                <w:color w:val="000000"/>
              </w:rPr>
              <w:t>0.</w:t>
            </w:r>
            <w:r w:rsidR="00EC4408">
              <w:rPr>
                <w:color w:val="000000"/>
              </w:rPr>
              <w:t>64693</w:t>
            </w:r>
          </w:p>
        </w:tc>
      </w:tr>
      <w:tr w:rsidR="00D9200F" w14:paraId="1FAECA5A" w14:textId="77777777" w:rsidTr="00FF2912">
        <w:trPr>
          <w:jc w:val="center"/>
        </w:trPr>
        <w:tc>
          <w:tcPr>
            <w:tcW w:w="0" w:type="auto"/>
            <w:shd w:val="clear" w:color="auto" w:fill="FFFFFF" w:themeFill="background1"/>
          </w:tcPr>
          <w:p w14:paraId="1AB79B32" w14:textId="77777777" w:rsidR="00D9200F" w:rsidRPr="00FF2912" w:rsidRDefault="00D9200F" w:rsidP="00AD6806">
            <w:pPr>
              <w:spacing w:before="60" w:after="60"/>
              <w:jc w:val="center"/>
            </w:pPr>
            <w:r w:rsidRPr="00FF2912">
              <w:t>4</w:t>
            </w:r>
          </w:p>
        </w:tc>
        <w:tc>
          <w:tcPr>
            <w:tcW w:w="0" w:type="auto"/>
          </w:tcPr>
          <w:p w14:paraId="10C9903A" w14:textId="13CA1084" w:rsidR="00D9200F" w:rsidRDefault="00D9200F" w:rsidP="00AD6806">
            <w:pPr>
              <w:spacing w:before="60" w:after="60"/>
              <w:jc w:val="center"/>
            </w:pPr>
            <w:r>
              <w:rPr>
                <w:color w:val="000000"/>
              </w:rPr>
              <w:t>0.</w:t>
            </w:r>
            <w:r w:rsidR="00EC4408">
              <w:rPr>
                <w:color w:val="000000"/>
              </w:rPr>
              <w:t>82608</w:t>
            </w:r>
          </w:p>
        </w:tc>
      </w:tr>
    </w:tbl>
    <w:p w14:paraId="0F95AAE7" w14:textId="77777777" w:rsidR="006E4F45" w:rsidRPr="00B319B9" w:rsidRDefault="006E4F45" w:rsidP="00B319B9"/>
    <w:p w14:paraId="7BCA08FA" w14:textId="77777777" w:rsidR="00307DB6" w:rsidRPr="00545EA3" w:rsidRDefault="00307DB6" w:rsidP="007A13BD">
      <w:pPr>
        <w:pStyle w:val="Heading2"/>
      </w:pPr>
      <w:bookmarkStart w:id="44" w:name="_Toc57645701"/>
      <w:bookmarkStart w:id="45" w:name="_Toc464819330"/>
      <w:bookmarkStart w:id="46" w:name="_Toc470083038"/>
      <w:r w:rsidRPr="00545EA3">
        <w:t>Scoring Agreement</w:t>
      </w:r>
      <w:bookmarkEnd w:id="44"/>
      <w:r w:rsidRPr="00545EA3">
        <w:t xml:space="preserve"> </w:t>
      </w:r>
    </w:p>
    <w:p w14:paraId="10C74D58" w14:textId="286BB14F" w:rsidR="003E39E0" w:rsidRPr="003E39E0" w:rsidRDefault="00ED7C32" w:rsidP="003E39E0">
      <w:r>
        <w:t>Scoring</w:t>
      </w:r>
      <w:r w:rsidRPr="003E39E0">
        <w:t xml:space="preserve"> agreement</w:t>
      </w:r>
      <w:r>
        <w:t xml:space="preserve"> was </w:t>
      </w:r>
      <w:r w:rsidRPr="003E39E0">
        <w:t>determine</w:t>
      </w:r>
      <w:r>
        <w:t>d using submissions that were scored by two scorers, and the results were used to estimate scoring reliability</w:t>
      </w:r>
      <w:r w:rsidRPr="003E39E0">
        <w:t>.</w:t>
      </w:r>
      <w:r w:rsidR="003E39E0" w:rsidRPr="003E39E0">
        <w:t xml:space="preserve"> Exact agreement rates (scorers assigning the same exact score) were calculated for each indicator. </w:t>
      </w:r>
    </w:p>
    <w:p w14:paraId="0E18D843" w14:textId="5B6AD193" w:rsidR="00B818E6" w:rsidRDefault="003E39E0" w:rsidP="003E39E0">
      <w:r>
        <w:t>Table 1</w:t>
      </w:r>
      <w:r w:rsidR="00275C4E">
        <w:t>2</w:t>
      </w:r>
      <w:r>
        <w:t xml:space="preserve"> presents the results of the rater agreement and </w:t>
      </w:r>
      <w:r w:rsidR="00F83BA2">
        <w:t>kappa n</w:t>
      </w:r>
      <w:r w:rsidR="008F00C3">
        <w:t xml:space="preserve"> calculated using percent exact only</w:t>
      </w:r>
      <w:r>
        <w:t>.</w:t>
      </w:r>
      <w:r w:rsidR="00CE1CCA">
        <w:t xml:space="preserve"> </w:t>
      </w:r>
      <w:r w:rsidR="0048406B" w:rsidRPr="00426B7E">
        <w:t xml:space="preserve">The </w:t>
      </w:r>
      <w:r w:rsidR="00F83BA2">
        <w:t>kappa n</w:t>
      </w:r>
      <w:r w:rsidR="0048406B" w:rsidRPr="00426B7E">
        <w:t xml:space="preserve"> provides chance-corrected total agreement, or inter-rater agreement measures</w:t>
      </w:r>
      <w:r w:rsidR="0048406B">
        <w:t>,</w:t>
      </w:r>
      <w:r w:rsidR="0048406B" w:rsidRPr="00426B7E">
        <w:t xml:space="preserve"> that result from removing total agreement that may have occurred randomly (Brennan &amp; Prediger, 1981). Chance-corrected agreement ranges from </w:t>
      </w:r>
      <w:r w:rsidR="0048406B">
        <w:t>zero</w:t>
      </w:r>
      <w:r w:rsidR="0048406B" w:rsidRPr="00426B7E">
        <w:t xml:space="preserve"> to </w:t>
      </w:r>
      <w:r w:rsidR="0048406B">
        <w:t xml:space="preserve">one, with </w:t>
      </w:r>
      <w:r w:rsidR="0048406B" w:rsidRPr="00426B7E">
        <w:t>higher values represent</w:t>
      </w:r>
      <w:r w:rsidR="009A595F">
        <w:t>ing</w:t>
      </w:r>
      <w:r w:rsidR="0048406B" w:rsidRPr="00426B7E">
        <w:t xml:space="preserve"> greater levels of agreement</w:t>
      </w:r>
      <w:r w:rsidR="0048406B" w:rsidRPr="00952ED5">
        <w:t xml:space="preserve">. The table below shows </w:t>
      </w:r>
      <w:r w:rsidR="00CE4B14" w:rsidRPr="00952ED5">
        <w:t>that kappa n</w:t>
      </w:r>
      <w:r w:rsidR="0048406B" w:rsidRPr="00952ED5">
        <w:t xml:space="preserve"> ranged from 0.</w:t>
      </w:r>
      <w:r w:rsidR="006B008F" w:rsidRPr="00952ED5">
        <w:t xml:space="preserve">49 </w:t>
      </w:r>
      <w:r w:rsidR="0048406B" w:rsidRPr="00952ED5">
        <w:t xml:space="preserve">(indicator </w:t>
      </w:r>
      <w:r w:rsidR="00F115BD" w:rsidRPr="00952ED5">
        <w:t>2</w:t>
      </w:r>
      <w:r w:rsidR="0048406B" w:rsidRPr="00952ED5">
        <w:t>b.</w:t>
      </w:r>
      <w:r w:rsidR="008F00C3" w:rsidRPr="00952ED5">
        <w:t>2</w:t>
      </w:r>
      <w:r w:rsidR="0048406B" w:rsidRPr="00952ED5">
        <w:t xml:space="preserve">) to </w:t>
      </w:r>
      <w:r w:rsidR="00D20071" w:rsidRPr="00952ED5">
        <w:t>0</w:t>
      </w:r>
      <w:r w:rsidR="0048406B" w:rsidRPr="00952ED5">
        <w:t>.</w:t>
      </w:r>
      <w:r w:rsidR="006B008F" w:rsidRPr="00952ED5">
        <w:t xml:space="preserve">85 </w:t>
      </w:r>
      <w:r w:rsidR="0048406B" w:rsidRPr="00952ED5">
        <w:t xml:space="preserve">(indicator </w:t>
      </w:r>
      <w:r w:rsidR="00F115BD" w:rsidRPr="00A85A00">
        <w:t>2a.1</w:t>
      </w:r>
      <w:r w:rsidR="0048406B" w:rsidRPr="00A85A00">
        <w:t xml:space="preserve">). </w:t>
      </w:r>
      <w:r w:rsidR="005D0F77" w:rsidRPr="00A85A00">
        <w:t>E</w:t>
      </w:r>
      <w:r w:rsidRPr="001A4F6A">
        <w:t>xact</w:t>
      </w:r>
      <w:r w:rsidR="000C7B0F" w:rsidRPr="001A4F6A">
        <w:t xml:space="preserve"> agreement</w:t>
      </w:r>
      <w:r w:rsidRPr="001A4F6A">
        <w:t xml:space="preserve"> rates, indicating the percentage of cases where scorers scoring the same portfolio assigned the same score</w:t>
      </w:r>
      <w:r w:rsidR="005D0F77" w:rsidRPr="00952ED5">
        <w:t xml:space="preserve">, are </w:t>
      </w:r>
      <w:r w:rsidR="00F115BD" w:rsidRPr="00952ED5">
        <w:t xml:space="preserve">at or </w:t>
      </w:r>
      <w:r w:rsidR="005D0F77" w:rsidRPr="00952ED5">
        <w:t xml:space="preserve">above </w:t>
      </w:r>
      <w:r w:rsidR="00F115BD" w:rsidRPr="00952ED5">
        <w:t>59</w:t>
      </w:r>
      <w:r w:rsidR="00074380" w:rsidRPr="00952ED5">
        <w:t>%</w:t>
      </w:r>
      <w:r w:rsidR="005D0F77" w:rsidRPr="00952ED5">
        <w:t xml:space="preserve"> on all indicators</w:t>
      </w:r>
      <w:r w:rsidRPr="00952ED5">
        <w:t>.</w:t>
      </w:r>
      <w:r w:rsidRPr="003E39E0">
        <w:t xml:space="preserve"> </w:t>
      </w:r>
    </w:p>
    <w:p w14:paraId="12A3E28F" w14:textId="49CE97E3" w:rsidR="002335FB" w:rsidRDefault="002335FB" w:rsidP="003E39E0">
      <w:r>
        <w:t xml:space="preserve">In addition to examining rater agreement at exact and adjacent, agreement was also reviewed by indicator as a grouping to see the percent of agreement where both scorer 1 and </w:t>
      </w:r>
      <w:r w:rsidR="00197D8A">
        <w:t xml:space="preserve">scorer </w:t>
      </w:r>
      <w:r>
        <w:t xml:space="preserve">2 were either at or below 2 or at or above 3. This directionality helps to identify indicators that may not otherwise appear to clearly discern between critical score points, and indicators where there is more of a disparity between </w:t>
      </w:r>
      <w:r w:rsidRPr="00E87C00">
        <w:t>raters. Agreement rates, as shown in Table 12, indicate that independent scorers scoring the same submission tend to assign the same directionality (both scores are 2 or below or both scores are 3 or above) more often than they agree exactly.</w:t>
      </w:r>
      <w:r w:rsidRPr="00F56766">
        <w:t xml:space="preserve"> Rubric </w:t>
      </w:r>
      <w:r w:rsidRPr="00A00437">
        <w:t>2b</w:t>
      </w:r>
      <w:r w:rsidR="00153163" w:rsidRPr="00A00437">
        <w:t>.</w:t>
      </w:r>
      <w:r w:rsidRPr="00A00437">
        <w:t>2 has the lowest combination of agreement between both exact agreement and directional agreement.</w:t>
      </w:r>
    </w:p>
    <w:p w14:paraId="6A2D40C1" w14:textId="30808E09" w:rsidR="003E39E0" w:rsidRDefault="003E39E0" w:rsidP="00640D3A">
      <w:pPr>
        <w:pStyle w:val="TableFigure"/>
      </w:pPr>
      <w:r w:rsidRPr="003E39E0">
        <w:t>Table 1</w:t>
      </w:r>
      <w:r w:rsidR="00407113">
        <w:t>2</w:t>
      </w:r>
      <w:r w:rsidR="00013331">
        <w:t>.</w:t>
      </w:r>
      <w:r w:rsidRPr="003E39E0">
        <w:t xml:space="preserve"> Rater Agreement</w:t>
      </w:r>
      <w:r w:rsidR="008576A0">
        <w:t xml:space="preserve">, </w:t>
      </w:r>
      <w:r w:rsidRPr="003E39E0">
        <w:t>Inter-rater Reliability</w:t>
      </w:r>
      <w:r w:rsidR="008576A0">
        <w:t>, and Agreement Directionality</w:t>
      </w:r>
      <w:r w:rsidR="008576A0" w:rsidRPr="003E39E0">
        <w:t xml:space="preserve"> by Indicator</w:t>
      </w:r>
    </w:p>
    <w:tbl>
      <w:tblPr>
        <w:tblW w:w="0" w:type="auto"/>
        <w:jc w:val="center"/>
        <w:tblLayout w:type="fixed"/>
        <w:tblCellMar>
          <w:left w:w="0" w:type="dxa"/>
          <w:right w:w="0" w:type="dxa"/>
        </w:tblCellMar>
        <w:tblLook w:val="0000" w:firstRow="0" w:lastRow="0" w:firstColumn="0" w:lastColumn="0" w:noHBand="0" w:noVBand="0"/>
      </w:tblPr>
      <w:tblGrid>
        <w:gridCol w:w="1033"/>
        <w:gridCol w:w="786"/>
        <w:gridCol w:w="1186"/>
        <w:gridCol w:w="860"/>
        <w:gridCol w:w="997"/>
        <w:gridCol w:w="1173"/>
        <w:gridCol w:w="1427"/>
        <w:gridCol w:w="1427"/>
      </w:tblGrid>
      <w:tr w:rsidR="004E3472" w14:paraId="45FE12BF" w14:textId="2F17C01E" w:rsidTr="004E3472">
        <w:trPr>
          <w:cantSplit/>
          <w:tblHeader/>
          <w:jc w:val="center"/>
        </w:trPr>
        <w:tc>
          <w:tcPr>
            <w:tcW w:w="1033" w:type="dxa"/>
            <w:vMerge w:val="restart"/>
            <w:tcBorders>
              <w:top w:val="single" w:sz="6" w:space="0" w:color="000000"/>
              <w:left w:val="single" w:sz="6" w:space="0" w:color="000000"/>
              <w:bottom w:val="single" w:sz="2" w:space="0" w:color="000000"/>
              <w:right w:val="nil"/>
            </w:tcBorders>
            <w:shd w:val="clear" w:color="auto" w:fill="E7E6E6" w:themeFill="background2"/>
            <w:tcMar>
              <w:left w:w="60" w:type="dxa"/>
              <w:right w:w="60" w:type="dxa"/>
            </w:tcMar>
            <w:vAlign w:val="center"/>
          </w:tcPr>
          <w:p w14:paraId="45731E46" w14:textId="77777777" w:rsidR="004E3472" w:rsidRDefault="004E3472" w:rsidP="00B275BC">
            <w:pPr>
              <w:keepNext/>
              <w:adjustRightInd w:val="0"/>
              <w:spacing w:before="60" w:after="60"/>
              <w:jc w:val="center"/>
              <w:rPr>
                <w:b/>
                <w:bCs/>
                <w:color w:val="000000"/>
              </w:rPr>
            </w:pPr>
          </w:p>
        </w:tc>
        <w:tc>
          <w:tcPr>
            <w:tcW w:w="786" w:type="dxa"/>
            <w:vMerge w:val="restart"/>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6C5D3480" w14:textId="77777777" w:rsidR="004E3472" w:rsidRDefault="004E3472" w:rsidP="00B275BC">
            <w:pPr>
              <w:keepNext/>
              <w:adjustRightInd w:val="0"/>
              <w:spacing w:before="60" w:after="60"/>
              <w:jc w:val="center"/>
              <w:rPr>
                <w:b/>
                <w:bCs/>
                <w:color w:val="000000"/>
              </w:rPr>
            </w:pPr>
            <w:r>
              <w:rPr>
                <w:b/>
                <w:bCs/>
                <w:color w:val="000000"/>
              </w:rPr>
              <w:t>N of Items Scored</w:t>
            </w:r>
          </w:p>
        </w:tc>
        <w:tc>
          <w:tcPr>
            <w:tcW w:w="3043" w:type="dxa"/>
            <w:gridSpan w:val="3"/>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4EB400DE" w14:textId="77777777" w:rsidR="004E3472" w:rsidRDefault="004E3472" w:rsidP="00B275BC">
            <w:pPr>
              <w:keepNext/>
              <w:adjustRightInd w:val="0"/>
              <w:spacing w:before="60" w:after="60"/>
              <w:jc w:val="center"/>
              <w:rPr>
                <w:b/>
                <w:bCs/>
                <w:color w:val="000000"/>
              </w:rPr>
            </w:pPr>
            <w:r>
              <w:rPr>
                <w:b/>
                <w:bCs/>
                <w:color w:val="000000"/>
              </w:rPr>
              <w:t>Rater Agreement</w:t>
            </w:r>
          </w:p>
        </w:tc>
        <w:tc>
          <w:tcPr>
            <w:tcW w:w="1173" w:type="dxa"/>
            <w:vMerge w:val="restart"/>
            <w:tcBorders>
              <w:top w:val="single" w:sz="6" w:space="0" w:color="000000"/>
              <w:left w:val="single" w:sz="2" w:space="0" w:color="000000"/>
              <w:bottom w:val="single" w:sz="2" w:space="0" w:color="000000"/>
              <w:right w:val="nil"/>
            </w:tcBorders>
            <w:shd w:val="clear" w:color="auto" w:fill="E7E6E6" w:themeFill="background2"/>
            <w:tcMar>
              <w:left w:w="60" w:type="dxa"/>
              <w:right w:w="60" w:type="dxa"/>
            </w:tcMar>
            <w:vAlign w:val="bottom"/>
          </w:tcPr>
          <w:p w14:paraId="6A9233EA" w14:textId="77777777" w:rsidR="004E3472" w:rsidRDefault="004E3472" w:rsidP="00B275BC">
            <w:pPr>
              <w:keepNext/>
              <w:adjustRightInd w:val="0"/>
              <w:spacing w:before="60" w:after="60"/>
              <w:jc w:val="center"/>
              <w:rPr>
                <w:b/>
                <w:bCs/>
                <w:color w:val="000000"/>
              </w:rPr>
            </w:pPr>
            <w:r>
              <w:rPr>
                <w:b/>
                <w:bCs/>
                <w:color w:val="000000"/>
              </w:rPr>
              <w:t>Inter-rater Reliability</w:t>
            </w:r>
          </w:p>
        </w:tc>
        <w:tc>
          <w:tcPr>
            <w:tcW w:w="1427" w:type="dxa"/>
            <w:vMerge w:val="restart"/>
            <w:tcBorders>
              <w:top w:val="single" w:sz="6" w:space="0" w:color="000000"/>
              <w:left w:val="single" w:sz="2" w:space="0" w:color="000000"/>
              <w:bottom w:val="single" w:sz="2" w:space="0" w:color="000000"/>
              <w:right w:val="single" w:sz="6" w:space="0" w:color="000000"/>
            </w:tcBorders>
            <w:shd w:val="clear" w:color="auto" w:fill="E7E6E6" w:themeFill="background2"/>
            <w:tcMar>
              <w:left w:w="60" w:type="dxa"/>
              <w:right w:w="60" w:type="dxa"/>
            </w:tcMar>
            <w:vAlign w:val="bottom"/>
          </w:tcPr>
          <w:p w14:paraId="08C38A1E" w14:textId="77777777" w:rsidR="004E3472" w:rsidRDefault="004E3472" w:rsidP="00B275BC">
            <w:pPr>
              <w:keepNext/>
              <w:adjustRightInd w:val="0"/>
              <w:spacing w:before="60" w:after="60"/>
              <w:jc w:val="center"/>
              <w:rPr>
                <w:b/>
                <w:bCs/>
                <w:color w:val="000000"/>
              </w:rPr>
            </w:pPr>
            <w:r>
              <w:rPr>
                <w:b/>
                <w:bCs/>
                <w:color w:val="000000"/>
              </w:rPr>
              <w:t>Kappa N</w:t>
            </w:r>
          </w:p>
          <w:p w14:paraId="05DE8E19" w14:textId="3874CE21" w:rsidR="004E3472" w:rsidRDefault="004E3472" w:rsidP="00B275BC">
            <w:pPr>
              <w:keepNext/>
              <w:adjustRightInd w:val="0"/>
              <w:spacing w:before="60" w:after="60"/>
              <w:jc w:val="center"/>
              <w:rPr>
                <w:b/>
                <w:bCs/>
                <w:color w:val="000000"/>
              </w:rPr>
            </w:pPr>
            <w:r>
              <w:rPr>
                <w:b/>
                <w:bCs/>
                <w:color w:val="000000"/>
              </w:rPr>
              <w:t>with Exact Agreement</w:t>
            </w:r>
          </w:p>
        </w:tc>
        <w:tc>
          <w:tcPr>
            <w:tcW w:w="1427" w:type="dxa"/>
            <w:vMerge w:val="restart"/>
            <w:tcBorders>
              <w:top w:val="single" w:sz="6" w:space="0" w:color="000000"/>
              <w:left w:val="single" w:sz="2" w:space="0" w:color="000000"/>
              <w:right w:val="single" w:sz="6" w:space="0" w:color="000000"/>
            </w:tcBorders>
            <w:shd w:val="clear" w:color="auto" w:fill="E7E6E6" w:themeFill="background2"/>
          </w:tcPr>
          <w:p w14:paraId="68FC4448" w14:textId="77777777" w:rsidR="004E3472" w:rsidRPr="00275FB0" w:rsidRDefault="004E3472" w:rsidP="004E3472">
            <w:pPr>
              <w:spacing w:before="60" w:after="60"/>
              <w:jc w:val="center"/>
              <w:rPr>
                <w:b/>
              </w:rPr>
            </w:pPr>
            <w:r w:rsidRPr="00275FB0">
              <w:rPr>
                <w:b/>
              </w:rPr>
              <w:t>Both Scorers</w:t>
            </w:r>
          </w:p>
          <w:p w14:paraId="3D321A29" w14:textId="30D466D5" w:rsidR="004E3472" w:rsidRDefault="004E3472" w:rsidP="004E3472">
            <w:pPr>
              <w:keepNext/>
              <w:adjustRightInd w:val="0"/>
              <w:spacing w:before="60" w:after="60"/>
              <w:jc w:val="center"/>
              <w:rPr>
                <w:b/>
                <w:bCs/>
                <w:color w:val="000000"/>
              </w:rPr>
            </w:pPr>
            <w:r>
              <w:rPr>
                <w:rFonts w:cstheme="minorHAnsi"/>
                <w:b/>
              </w:rPr>
              <w:t>≤</w:t>
            </w:r>
            <w:r w:rsidRPr="00275FB0">
              <w:rPr>
                <w:b/>
              </w:rPr>
              <w:t xml:space="preserve">2 or </w:t>
            </w:r>
            <w:r>
              <w:rPr>
                <w:rFonts w:cstheme="minorHAnsi"/>
                <w:b/>
              </w:rPr>
              <w:t>≥</w:t>
            </w:r>
            <w:r w:rsidRPr="00275FB0">
              <w:rPr>
                <w:b/>
              </w:rPr>
              <w:t>3</w:t>
            </w:r>
          </w:p>
        </w:tc>
      </w:tr>
      <w:tr w:rsidR="004E3472" w14:paraId="0617E2DE" w14:textId="462279E0" w:rsidTr="004E3472">
        <w:trPr>
          <w:cantSplit/>
          <w:tblHeader/>
          <w:jc w:val="center"/>
        </w:trPr>
        <w:tc>
          <w:tcPr>
            <w:tcW w:w="1033"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3F221608" w14:textId="77777777" w:rsidR="004E3472" w:rsidRDefault="004E3472" w:rsidP="00B275BC">
            <w:pPr>
              <w:keepNext/>
              <w:adjustRightInd w:val="0"/>
              <w:rPr>
                <w:sz w:val="24"/>
                <w:szCs w:val="24"/>
              </w:rPr>
            </w:pPr>
          </w:p>
        </w:tc>
        <w:tc>
          <w:tcPr>
            <w:tcW w:w="786"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19B41949" w14:textId="77777777" w:rsidR="004E3472" w:rsidRDefault="004E3472" w:rsidP="00B275BC">
            <w:pPr>
              <w:keepNext/>
              <w:adjustRightInd w:val="0"/>
              <w:rPr>
                <w:sz w:val="24"/>
                <w:szCs w:val="24"/>
              </w:rPr>
            </w:pPr>
          </w:p>
        </w:tc>
        <w:tc>
          <w:tcPr>
            <w:tcW w:w="1186"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2D3AB9F9" w14:textId="77777777" w:rsidR="004E3472" w:rsidRDefault="004E3472" w:rsidP="00B275BC">
            <w:pPr>
              <w:keepNext/>
              <w:adjustRightInd w:val="0"/>
              <w:spacing w:before="60" w:after="60"/>
              <w:jc w:val="center"/>
              <w:rPr>
                <w:b/>
                <w:bCs/>
                <w:color w:val="000000"/>
              </w:rPr>
            </w:pPr>
            <w:r>
              <w:rPr>
                <w:b/>
                <w:bCs/>
                <w:color w:val="000000"/>
              </w:rPr>
              <w:t>Percent Agreement</w:t>
            </w:r>
          </w:p>
        </w:tc>
        <w:tc>
          <w:tcPr>
            <w:tcW w:w="860"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0FD3EA1" w14:textId="77777777" w:rsidR="004E3472" w:rsidRDefault="004E3472" w:rsidP="00B275BC">
            <w:pPr>
              <w:keepNext/>
              <w:adjustRightInd w:val="0"/>
              <w:spacing w:before="60" w:after="60"/>
              <w:jc w:val="center"/>
              <w:rPr>
                <w:b/>
                <w:bCs/>
                <w:color w:val="000000"/>
              </w:rPr>
            </w:pPr>
            <w:r>
              <w:rPr>
                <w:b/>
                <w:bCs/>
                <w:color w:val="000000"/>
              </w:rPr>
              <w:t>Percent Exact</w:t>
            </w:r>
          </w:p>
        </w:tc>
        <w:tc>
          <w:tcPr>
            <w:tcW w:w="997" w:type="dxa"/>
            <w:tcBorders>
              <w:top w:val="nil"/>
              <w:left w:val="single" w:sz="2" w:space="0" w:color="000000"/>
              <w:bottom w:val="single" w:sz="2" w:space="0" w:color="000000"/>
              <w:right w:val="nil"/>
            </w:tcBorders>
            <w:shd w:val="clear" w:color="auto" w:fill="E7E6E6" w:themeFill="background2"/>
            <w:tcMar>
              <w:left w:w="60" w:type="dxa"/>
              <w:right w:w="60" w:type="dxa"/>
            </w:tcMar>
            <w:vAlign w:val="bottom"/>
          </w:tcPr>
          <w:p w14:paraId="4E5870AB" w14:textId="77777777" w:rsidR="004E3472" w:rsidRDefault="004E3472" w:rsidP="00B275BC">
            <w:pPr>
              <w:keepNext/>
              <w:adjustRightInd w:val="0"/>
              <w:spacing w:before="60" w:after="60"/>
              <w:jc w:val="center"/>
              <w:rPr>
                <w:b/>
                <w:bCs/>
                <w:color w:val="000000"/>
              </w:rPr>
            </w:pPr>
            <w:r>
              <w:rPr>
                <w:b/>
                <w:bCs/>
                <w:color w:val="000000"/>
              </w:rPr>
              <w:t>Percent Adjacent</w:t>
            </w:r>
          </w:p>
        </w:tc>
        <w:tc>
          <w:tcPr>
            <w:tcW w:w="1173"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1E72338" w14:textId="77777777" w:rsidR="004E3472" w:rsidRDefault="004E3472" w:rsidP="00B275BC">
            <w:pPr>
              <w:keepNext/>
              <w:adjustRightInd w:val="0"/>
              <w:rPr>
                <w:sz w:val="24"/>
                <w:szCs w:val="24"/>
              </w:rPr>
            </w:pPr>
          </w:p>
        </w:tc>
        <w:tc>
          <w:tcPr>
            <w:tcW w:w="1427" w:type="dxa"/>
            <w:vMerge/>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0B3EDFAF" w14:textId="77777777" w:rsidR="004E3472" w:rsidRDefault="004E3472" w:rsidP="00B275BC">
            <w:pPr>
              <w:keepNext/>
              <w:adjustRightInd w:val="0"/>
              <w:rPr>
                <w:sz w:val="24"/>
                <w:szCs w:val="24"/>
              </w:rPr>
            </w:pPr>
          </w:p>
        </w:tc>
        <w:tc>
          <w:tcPr>
            <w:tcW w:w="1427" w:type="dxa"/>
            <w:vMerge/>
            <w:tcBorders>
              <w:left w:val="single" w:sz="2" w:space="0" w:color="000000"/>
              <w:bottom w:val="single" w:sz="2" w:space="0" w:color="000000"/>
              <w:right w:val="single" w:sz="6" w:space="0" w:color="000000"/>
            </w:tcBorders>
            <w:shd w:val="clear" w:color="auto" w:fill="BBBBBB"/>
          </w:tcPr>
          <w:p w14:paraId="33AA5E31" w14:textId="77777777" w:rsidR="004E3472" w:rsidRDefault="004E3472" w:rsidP="00B275BC">
            <w:pPr>
              <w:keepNext/>
              <w:adjustRightInd w:val="0"/>
              <w:rPr>
                <w:sz w:val="24"/>
                <w:szCs w:val="24"/>
              </w:rPr>
            </w:pPr>
          </w:p>
        </w:tc>
      </w:tr>
      <w:tr w:rsidR="004E3472" w14:paraId="19D78BF7" w14:textId="29EC5325" w:rsidTr="004E3472">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D670B28" w14:textId="77777777" w:rsidR="004E3472" w:rsidRDefault="004E3472" w:rsidP="00B275BC">
            <w:pPr>
              <w:keepNext/>
              <w:adjustRightInd w:val="0"/>
              <w:spacing w:before="60" w:after="60"/>
              <w:rPr>
                <w:b/>
                <w:bCs/>
                <w:color w:val="000000"/>
              </w:rPr>
            </w:pPr>
            <w:r>
              <w:rPr>
                <w:b/>
                <w:bCs/>
                <w:color w:val="000000"/>
              </w:rPr>
              <w:t>Indicator</w:t>
            </w:r>
          </w:p>
        </w:tc>
        <w:tc>
          <w:tcPr>
            <w:tcW w:w="78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523D353" w14:textId="77777777" w:rsidR="004E3472" w:rsidRDefault="004E3472" w:rsidP="00B275BC">
            <w:pPr>
              <w:keepNext/>
              <w:adjustRightInd w:val="0"/>
              <w:spacing w:before="60" w:after="60"/>
              <w:jc w:val="right"/>
              <w:rPr>
                <w:color w:val="000000"/>
              </w:rPr>
            </w:pPr>
            <w:r>
              <w:rPr>
                <w:color w:val="000000"/>
              </w:rPr>
              <w:t>370</w:t>
            </w:r>
          </w:p>
        </w:tc>
        <w:tc>
          <w:tcPr>
            <w:tcW w:w="118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6EF02A" w14:textId="77777777" w:rsidR="004E3472" w:rsidRDefault="004E3472" w:rsidP="00B275BC">
            <w:pPr>
              <w:keepNext/>
              <w:adjustRightInd w:val="0"/>
              <w:spacing w:before="60" w:after="60"/>
              <w:jc w:val="right"/>
              <w:rPr>
                <w:color w:val="000000"/>
              </w:rPr>
            </w:pPr>
            <w:r>
              <w:rPr>
                <w:color w:val="000000"/>
              </w:rPr>
              <w:t>1.00</w:t>
            </w:r>
          </w:p>
        </w:tc>
        <w:tc>
          <w:tcPr>
            <w:tcW w:w="86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D00735E" w14:textId="77777777" w:rsidR="004E3472" w:rsidRDefault="004E3472" w:rsidP="00B275BC">
            <w:pPr>
              <w:keepNext/>
              <w:adjustRightInd w:val="0"/>
              <w:spacing w:before="60" w:after="60"/>
              <w:jc w:val="right"/>
              <w:rPr>
                <w:color w:val="000000"/>
              </w:rPr>
            </w:pPr>
            <w:r>
              <w:rPr>
                <w:color w:val="000000"/>
              </w:rPr>
              <w:t>0.82</w:t>
            </w:r>
          </w:p>
        </w:tc>
        <w:tc>
          <w:tcPr>
            <w:tcW w:w="997"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556BD82" w14:textId="77777777" w:rsidR="004E3472" w:rsidRDefault="004E3472" w:rsidP="00B275BC">
            <w:pPr>
              <w:keepNext/>
              <w:adjustRightInd w:val="0"/>
              <w:spacing w:before="60" w:after="60"/>
              <w:jc w:val="right"/>
              <w:rPr>
                <w:color w:val="000000"/>
              </w:rPr>
            </w:pPr>
            <w:r>
              <w:rPr>
                <w:color w:val="000000"/>
              </w:rPr>
              <w:t>0.18</w:t>
            </w:r>
          </w:p>
        </w:tc>
        <w:tc>
          <w:tcPr>
            <w:tcW w:w="1173"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B0EE7B" w14:textId="77777777" w:rsidR="004E3472" w:rsidRDefault="004E3472" w:rsidP="00B275BC">
            <w:pPr>
              <w:keepNext/>
              <w:adjustRightInd w:val="0"/>
              <w:spacing w:before="60" w:after="60"/>
              <w:jc w:val="right"/>
              <w:rPr>
                <w:color w:val="000000"/>
              </w:rPr>
            </w:pPr>
            <w:r>
              <w:rPr>
                <w:color w:val="000000"/>
              </w:rPr>
              <w:t>0.49</w:t>
            </w:r>
          </w:p>
        </w:tc>
        <w:tc>
          <w:tcPr>
            <w:tcW w:w="1427"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DB9BEBF" w14:textId="77777777" w:rsidR="004E3472" w:rsidRDefault="004E3472" w:rsidP="00B275BC">
            <w:pPr>
              <w:keepNext/>
              <w:adjustRightInd w:val="0"/>
              <w:spacing w:before="60" w:after="60"/>
              <w:jc w:val="right"/>
              <w:rPr>
                <w:color w:val="000000"/>
              </w:rPr>
            </w:pPr>
            <w:r>
              <w:rPr>
                <w:color w:val="000000"/>
              </w:rPr>
              <w:t>0.75</w:t>
            </w:r>
          </w:p>
        </w:tc>
        <w:tc>
          <w:tcPr>
            <w:tcW w:w="1427" w:type="dxa"/>
            <w:vMerge w:val="restart"/>
            <w:tcBorders>
              <w:top w:val="nil"/>
              <w:left w:val="single" w:sz="2" w:space="0" w:color="000000"/>
              <w:right w:val="single" w:sz="6" w:space="0" w:color="000000"/>
            </w:tcBorders>
            <w:shd w:val="clear" w:color="auto" w:fill="FFFFFF"/>
            <w:vAlign w:val="bottom"/>
          </w:tcPr>
          <w:p w14:paraId="6A3E8802" w14:textId="11DAFB86" w:rsidR="004E3472" w:rsidRDefault="004E3472" w:rsidP="00AD6806">
            <w:pPr>
              <w:adjustRightInd w:val="0"/>
              <w:spacing w:before="60" w:after="60"/>
              <w:ind w:right="67"/>
              <w:jc w:val="right"/>
              <w:rPr>
                <w:color w:val="000000"/>
              </w:rPr>
            </w:pPr>
            <w:r w:rsidRPr="004E3472">
              <w:t>.92</w:t>
            </w:r>
          </w:p>
        </w:tc>
      </w:tr>
      <w:tr w:rsidR="004E3472" w14:paraId="30FC12E4" w14:textId="7BF49F32" w:rsidTr="004E3472">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D214FC1" w14:textId="77777777" w:rsidR="004E3472" w:rsidRDefault="004E3472" w:rsidP="00B275BC">
            <w:pPr>
              <w:adjustRightInd w:val="0"/>
              <w:spacing w:before="60" w:after="60"/>
              <w:rPr>
                <w:b/>
                <w:bCs/>
                <w:color w:val="000000"/>
              </w:rPr>
            </w:pPr>
            <w:r>
              <w:rPr>
                <w:b/>
                <w:bCs/>
                <w:color w:val="000000"/>
              </w:rPr>
              <w:t>1a.1</w:t>
            </w:r>
          </w:p>
        </w:tc>
        <w:tc>
          <w:tcPr>
            <w:tcW w:w="78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1FD94D4" w14:textId="77777777" w:rsidR="004E3472" w:rsidRDefault="004E3472" w:rsidP="00B275BC">
            <w:pPr>
              <w:adjustRightInd w:val="0"/>
              <w:rPr>
                <w:sz w:val="24"/>
                <w:szCs w:val="24"/>
              </w:rPr>
            </w:pPr>
          </w:p>
        </w:tc>
        <w:tc>
          <w:tcPr>
            <w:tcW w:w="118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8434A46" w14:textId="77777777" w:rsidR="004E3472" w:rsidRDefault="004E3472" w:rsidP="00B275BC">
            <w:pPr>
              <w:adjustRightInd w:val="0"/>
              <w:rPr>
                <w:sz w:val="24"/>
                <w:szCs w:val="24"/>
              </w:rPr>
            </w:pPr>
          </w:p>
        </w:tc>
        <w:tc>
          <w:tcPr>
            <w:tcW w:w="86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88567A7" w14:textId="77777777" w:rsidR="004E3472" w:rsidRDefault="004E3472" w:rsidP="00B275BC">
            <w:pPr>
              <w:adjustRightInd w:val="0"/>
              <w:rPr>
                <w:sz w:val="24"/>
                <w:szCs w:val="24"/>
              </w:rPr>
            </w:pPr>
          </w:p>
        </w:tc>
        <w:tc>
          <w:tcPr>
            <w:tcW w:w="997"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0E644C4" w14:textId="77777777" w:rsidR="004E3472" w:rsidRDefault="004E3472" w:rsidP="00B275BC">
            <w:pPr>
              <w:adjustRightInd w:val="0"/>
              <w:rPr>
                <w:sz w:val="24"/>
                <w:szCs w:val="24"/>
              </w:rPr>
            </w:pPr>
          </w:p>
        </w:tc>
        <w:tc>
          <w:tcPr>
            <w:tcW w:w="1173"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CE8D789" w14:textId="77777777" w:rsidR="004E3472" w:rsidRDefault="004E3472" w:rsidP="00B275BC">
            <w:pPr>
              <w:adjustRightInd w:val="0"/>
              <w:rPr>
                <w:sz w:val="24"/>
                <w:szCs w:val="24"/>
              </w:rPr>
            </w:pPr>
          </w:p>
        </w:tc>
        <w:tc>
          <w:tcPr>
            <w:tcW w:w="1427"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BA195C8" w14:textId="77777777" w:rsidR="004E3472" w:rsidRDefault="004E3472" w:rsidP="00B275BC">
            <w:pPr>
              <w:adjustRightInd w:val="0"/>
              <w:rPr>
                <w:sz w:val="24"/>
                <w:szCs w:val="24"/>
              </w:rPr>
            </w:pPr>
          </w:p>
        </w:tc>
        <w:tc>
          <w:tcPr>
            <w:tcW w:w="1427" w:type="dxa"/>
            <w:vMerge/>
            <w:tcBorders>
              <w:left w:val="single" w:sz="2" w:space="0" w:color="000000"/>
              <w:bottom w:val="single" w:sz="2" w:space="0" w:color="000000"/>
              <w:right w:val="single" w:sz="6" w:space="0" w:color="000000"/>
            </w:tcBorders>
            <w:shd w:val="clear" w:color="auto" w:fill="FFFFFF"/>
          </w:tcPr>
          <w:p w14:paraId="728C45A2" w14:textId="3D9ED841" w:rsidR="004E3472" w:rsidRPr="004E3472" w:rsidRDefault="004E3472" w:rsidP="00AD6806">
            <w:pPr>
              <w:adjustRightInd w:val="0"/>
              <w:ind w:right="67"/>
              <w:jc w:val="right"/>
            </w:pPr>
          </w:p>
        </w:tc>
      </w:tr>
      <w:tr w:rsidR="00FA0A2C" w14:paraId="56E55DCD" w14:textId="0A585D74"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16D8AC5" w14:textId="77777777" w:rsidR="00FA0A2C" w:rsidRDefault="00FA0A2C" w:rsidP="00B275BC">
            <w:pPr>
              <w:adjustRightInd w:val="0"/>
              <w:spacing w:before="60" w:after="60"/>
              <w:rPr>
                <w:b/>
                <w:bCs/>
                <w:color w:val="000000"/>
              </w:rPr>
            </w:pPr>
            <w:r>
              <w:rPr>
                <w:b/>
                <w:bCs/>
                <w:color w:val="000000"/>
              </w:rPr>
              <w:t>1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718E84"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754DD3"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375278" w14:textId="77777777" w:rsidR="00FA0A2C" w:rsidRDefault="00FA0A2C" w:rsidP="00B275BC">
            <w:pPr>
              <w:adjustRightInd w:val="0"/>
              <w:spacing w:before="60" w:after="60"/>
              <w:jc w:val="right"/>
              <w:rPr>
                <w:color w:val="000000"/>
              </w:rPr>
            </w:pPr>
            <w:r>
              <w:rPr>
                <w:color w:val="000000"/>
              </w:rPr>
              <w:t>0.75</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63B5FD" w14:textId="77777777" w:rsidR="00FA0A2C" w:rsidRDefault="00FA0A2C" w:rsidP="00B275BC">
            <w:pPr>
              <w:adjustRightInd w:val="0"/>
              <w:spacing w:before="60" w:after="60"/>
              <w:jc w:val="right"/>
              <w:rPr>
                <w:color w:val="000000"/>
              </w:rPr>
            </w:pPr>
            <w:r>
              <w:rPr>
                <w:color w:val="000000"/>
              </w:rPr>
              <w:t>0.24</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497011" w14:textId="77777777" w:rsidR="00FA0A2C" w:rsidRDefault="00FA0A2C" w:rsidP="00B275BC">
            <w:pPr>
              <w:adjustRightInd w:val="0"/>
              <w:spacing w:before="60" w:after="60"/>
              <w:jc w:val="right"/>
              <w:rPr>
                <w:color w:val="000000"/>
              </w:rPr>
            </w:pPr>
            <w:r>
              <w:rPr>
                <w:color w:val="000000"/>
              </w:rPr>
              <w:t>0.55</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95D2F1F" w14:textId="77777777" w:rsidR="00FA0A2C" w:rsidRDefault="00FA0A2C" w:rsidP="00B275BC">
            <w:pPr>
              <w:adjustRightInd w:val="0"/>
              <w:spacing w:before="60" w:after="60"/>
              <w:jc w:val="right"/>
              <w:rPr>
                <w:color w:val="000000"/>
              </w:rPr>
            </w:pPr>
            <w:r>
              <w:rPr>
                <w:color w:val="000000"/>
              </w:rPr>
              <w:t>0.67</w:t>
            </w:r>
          </w:p>
        </w:tc>
        <w:tc>
          <w:tcPr>
            <w:tcW w:w="1427" w:type="dxa"/>
            <w:tcBorders>
              <w:top w:val="nil"/>
              <w:left w:val="single" w:sz="2" w:space="0" w:color="000000"/>
              <w:bottom w:val="single" w:sz="2" w:space="0" w:color="000000"/>
              <w:right w:val="single" w:sz="6" w:space="0" w:color="000000"/>
            </w:tcBorders>
            <w:shd w:val="clear" w:color="auto" w:fill="FFFFFF"/>
          </w:tcPr>
          <w:p w14:paraId="7B05D985" w14:textId="35538BF2" w:rsidR="00FA0A2C" w:rsidRDefault="00806879" w:rsidP="00AD6806">
            <w:pPr>
              <w:adjustRightInd w:val="0"/>
              <w:spacing w:before="60" w:after="60"/>
              <w:ind w:right="67"/>
              <w:jc w:val="right"/>
              <w:rPr>
                <w:color w:val="000000"/>
              </w:rPr>
            </w:pPr>
            <w:r>
              <w:rPr>
                <w:color w:val="000000"/>
              </w:rPr>
              <w:t>.89</w:t>
            </w:r>
          </w:p>
        </w:tc>
      </w:tr>
      <w:tr w:rsidR="00FA0A2C" w14:paraId="4B7107E4" w14:textId="2A76ADDE"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84C5B63" w14:textId="77777777" w:rsidR="00FA0A2C" w:rsidRDefault="00FA0A2C" w:rsidP="00B275BC">
            <w:pPr>
              <w:adjustRightInd w:val="0"/>
              <w:spacing w:before="60" w:after="60"/>
              <w:rPr>
                <w:b/>
                <w:bCs/>
                <w:color w:val="000000"/>
              </w:rPr>
            </w:pPr>
            <w:r>
              <w:rPr>
                <w:b/>
                <w:bCs/>
                <w:color w:val="000000"/>
              </w:rPr>
              <w:t>1a.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5ABD9A"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28B895" w14:textId="77777777" w:rsidR="00FA0A2C" w:rsidRDefault="00FA0A2C" w:rsidP="00B275BC">
            <w:pPr>
              <w:adjustRightInd w:val="0"/>
              <w:spacing w:before="60" w:after="60"/>
              <w:jc w:val="right"/>
              <w:rPr>
                <w:color w:val="000000"/>
              </w:rPr>
            </w:pPr>
            <w:r>
              <w:rPr>
                <w:color w:val="000000"/>
              </w:rPr>
              <w:t>0.98</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3DD45E" w14:textId="77777777" w:rsidR="00FA0A2C" w:rsidRDefault="00FA0A2C" w:rsidP="00B275BC">
            <w:pPr>
              <w:adjustRightInd w:val="0"/>
              <w:spacing w:before="60" w:after="60"/>
              <w:jc w:val="right"/>
              <w:rPr>
                <w:color w:val="000000"/>
              </w:rPr>
            </w:pPr>
            <w:r>
              <w:rPr>
                <w:color w:val="000000"/>
              </w:rPr>
              <w:t>0.68</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08E261" w14:textId="77777777" w:rsidR="00FA0A2C" w:rsidRDefault="00FA0A2C" w:rsidP="00B275BC">
            <w:pPr>
              <w:adjustRightInd w:val="0"/>
              <w:spacing w:before="60" w:after="60"/>
              <w:jc w:val="right"/>
              <w:rPr>
                <w:color w:val="000000"/>
              </w:rPr>
            </w:pPr>
            <w:r>
              <w:rPr>
                <w:color w:val="000000"/>
              </w:rPr>
              <w:t>0.30</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E180F9" w14:textId="77777777" w:rsidR="00FA0A2C" w:rsidRDefault="00FA0A2C" w:rsidP="00B275BC">
            <w:pPr>
              <w:adjustRightInd w:val="0"/>
              <w:spacing w:before="60" w:after="60"/>
              <w:jc w:val="right"/>
              <w:rPr>
                <w:color w:val="000000"/>
              </w:rPr>
            </w:pPr>
            <w:r>
              <w:rPr>
                <w:color w:val="000000"/>
              </w:rPr>
              <w:t>0.42</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11DB336" w14:textId="77777777" w:rsidR="00FA0A2C" w:rsidRDefault="00FA0A2C" w:rsidP="00B275BC">
            <w:pPr>
              <w:adjustRightInd w:val="0"/>
              <w:spacing w:before="60" w:after="60"/>
              <w:jc w:val="right"/>
              <w:rPr>
                <w:color w:val="000000"/>
              </w:rPr>
            </w:pPr>
            <w:r>
              <w:rPr>
                <w:color w:val="000000"/>
              </w:rPr>
              <w:t>0.58</w:t>
            </w:r>
          </w:p>
        </w:tc>
        <w:tc>
          <w:tcPr>
            <w:tcW w:w="1427" w:type="dxa"/>
            <w:tcBorders>
              <w:top w:val="nil"/>
              <w:left w:val="single" w:sz="2" w:space="0" w:color="000000"/>
              <w:bottom w:val="single" w:sz="2" w:space="0" w:color="000000"/>
              <w:right w:val="single" w:sz="6" w:space="0" w:color="000000"/>
            </w:tcBorders>
            <w:shd w:val="clear" w:color="auto" w:fill="FFFFFF"/>
          </w:tcPr>
          <w:p w14:paraId="25F8DC84" w14:textId="26B16761" w:rsidR="00FA0A2C" w:rsidRDefault="00806879" w:rsidP="00AD6806">
            <w:pPr>
              <w:adjustRightInd w:val="0"/>
              <w:spacing w:before="60" w:after="60"/>
              <w:ind w:right="67"/>
              <w:jc w:val="right"/>
              <w:rPr>
                <w:color w:val="000000"/>
              </w:rPr>
            </w:pPr>
            <w:r>
              <w:rPr>
                <w:color w:val="000000"/>
              </w:rPr>
              <w:t>.85</w:t>
            </w:r>
          </w:p>
        </w:tc>
      </w:tr>
      <w:tr w:rsidR="00FA0A2C" w14:paraId="5B740F90" w14:textId="573076A3"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A489789" w14:textId="77777777" w:rsidR="00FA0A2C" w:rsidRDefault="00FA0A2C" w:rsidP="00B275BC">
            <w:pPr>
              <w:adjustRightInd w:val="0"/>
              <w:spacing w:before="60" w:after="60"/>
              <w:rPr>
                <w:b/>
                <w:bCs/>
                <w:color w:val="000000"/>
              </w:rPr>
            </w:pPr>
            <w:r>
              <w:rPr>
                <w:b/>
                <w:bCs/>
                <w:color w:val="000000"/>
              </w:rPr>
              <w:lastRenderedPageBreak/>
              <w:t>1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EA3736"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5507A7"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13873B" w14:textId="77777777" w:rsidR="00FA0A2C" w:rsidRDefault="00FA0A2C" w:rsidP="00B275BC">
            <w:pPr>
              <w:adjustRightInd w:val="0"/>
              <w:spacing w:before="60" w:after="60"/>
              <w:jc w:val="right"/>
              <w:rPr>
                <w:color w:val="000000"/>
              </w:rPr>
            </w:pPr>
            <w:r>
              <w:rPr>
                <w:color w:val="000000"/>
              </w:rPr>
              <w:t>0.65</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37BC20" w14:textId="77777777" w:rsidR="00FA0A2C" w:rsidRDefault="00FA0A2C" w:rsidP="00B275BC">
            <w:pPr>
              <w:adjustRightInd w:val="0"/>
              <w:spacing w:before="60" w:after="60"/>
              <w:jc w:val="right"/>
              <w:rPr>
                <w:color w:val="000000"/>
              </w:rPr>
            </w:pPr>
            <w:r>
              <w:rPr>
                <w:color w:val="000000"/>
              </w:rPr>
              <w:t>0.34</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38DB5D" w14:textId="77777777" w:rsidR="00FA0A2C" w:rsidRDefault="00FA0A2C" w:rsidP="00B275BC">
            <w:pPr>
              <w:adjustRightInd w:val="0"/>
              <w:spacing w:before="60" w:after="60"/>
              <w:jc w:val="right"/>
              <w:rPr>
                <w:color w:val="000000"/>
              </w:rPr>
            </w:pPr>
            <w:r>
              <w:rPr>
                <w:color w:val="000000"/>
              </w:rPr>
              <w:t>0.44</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3443A0F" w14:textId="77777777" w:rsidR="00FA0A2C" w:rsidRDefault="00FA0A2C" w:rsidP="00B275BC">
            <w:pPr>
              <w:adjustRightInd w:val="0"/>
              <w:spacing w:before="60" w:after="60"/>
              <w:jc w:val="right"/>
              <w:rPr>
                <w:color w:val="000000"/>
              </w:rPr>
            </w:pPr>
            <w:r>
              <w:rPr>
                <w:color w:val="000000"/>
              </w:rPr>
              <w:t>0.54</w:t>
            </w:r>
          </w:p>
        </w:tc>
        <w:tc>
          <w:tcPr>
            <w:tcW w:w="1427" w:type="dxa"/>
            <w:tcBorders>
              <w:top w:val="nil"/>
              <w:left w:val="single" w:sz="2" w:space="0" w:color="000000"/>
              <w:bottom w:val="single" w:sz="2" w:space="0" w:color="000000"/>
              <w:right w:val="single" w:sz="6" w:space="0" w:color="000000"/>
            </w:tcBorders>
            <w:shd w:val="clear" w:color="auto" w:fill="FFFFFF"/>
          </w:tcPr>
          <w:p w14:paraId="79443E60" w14:textId="7DDB82BD" w:rsidR="00FA0A2C" w:rsidRDefault="00806879" w:rsidP="00AD6806">
            <w:pPr>
              <w:adjustRightInd w:val="0"/>
              <w:spacing w:before="60" w:after="60"/>
              <w:ind w:right="67"/>
              <w:jc w:val="right"/>
              <w:rPr>
                <w:color w:val="000000"/>
              </w:rPr>
            </w:pPr>
            <w:r>
              <w:rPr>
                <w:color w:val="000000"/>
              </w:rPr>
              <w:t>.80</w:t>
            </w:r>
          </w:p>
        </w:tc>
      </w:tr>
      <w:tr w:rsidR="00FA0A2C" w14:paraId="43164CC4" w14:textId="4A19F00C"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E85F769" w14:textId="77777777" w:rsidR="00FA0A2C" w:rsidRDefault="00FA0A2C" w:rsidP="00B275BC">
            <w:pPr>
              <w:adjustRightInd w:val="0"/>
              <w:spacing w:before="60" w:after="60"/>
              <w:rPr>
                <w:b/>
                <w:bCs/>
                <w:color w:val="000000"/>
              </w:rPr>
            </w:pPr>
            <w:r>
              <w:rPr>
                <w:b/>
                <w:bCs/>
                <w:color w:val="000000"/>
              </w:rPr>
              <w:t>1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71206E"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F5F906" w14:textId="77777777" w:rsidR="00FA0A2C" w:rsidRDefault="00FA0A2C" w:rsidP="00B275BC">
            <w:pPr>
              <w:adjustRightInd w:val="0"/>
              <w:spacing w:before="60" w:after="60"/>
              <w:jc w:val="right"/>
              <w:rPr>
                <w:color w:val="000000"/>
              </w:rPr>
            </w:pPr>
            <w:r>
              <w:rPr>
                <w:color w:val="000000"/>
              </w:rPr>
              <w:t>0.98</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5F2595" w14:textId="77777777" w:rsidR="00FA0A2C" w:rsidRDefault="00FA0A2C" w:rsidP="00B275BC">
            <w:pPr>
              <w:adjustRightInd w:val="0"/>
              <w:spacing w:before="60" w:after="60"/>
              <w:jc w:val="right"/>
              <w:rPr>
                <w:color w:val="000000"/>
              </w:rPr>
            </w:pPr>
            <w:r>
              <w:rPr>
                <w:color w:val="000000"/>
              </w:rPr>
              <w:t>0.64</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31AD21" w14:textId="77777777" w:rsidR="00FA0A2C" w:rsidRDefault="00FA0A2C" w:rsidP="00B275BC">
            <w:pPr>
              <w:adjustRightInd w:val="0"/>
              <w:spacing w:before="60" w:after="60"/>
              <w:jc w:val="right"/>
              <w:rPr>
                <w:color w:val="000000"/>
              </w:rPr>
            </w:pPr>
            <w:r>
              <w:rPr>
                <w:color w:val="000000"/>
              </w:rPr>
              <w:t>0.35</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CBA954" w14:textId="77777777" w:rsidR="00FA0A2C" w:rsidRDefault="00FA0A2C" w:rsidP="00B275BC">
            <w:pPr>
              <w:adjustRightInd w:val="0"/>
              <w:spacing w:before="60" w:after="60"/>
              <w:jc w:val="right"/>
              <w:rPr>
                <w:color w:val="000000"/>
              </w:rPr>
            </w:pPr>
            <w:r>
              <w:rPr>
                <w:color w:val="000000"/>
              </w:rPr>
              <w:t>0.45</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2BA2EE" w14:textId="77777777" w:rsidR="00FA0A2C" w:rsidRDefault="00FA0A2C" w:rsidP="00B275BC">
            <w:pPr>
              <w:adjustRightInd w:val="0"/>
              <w:spacing w:before="60" w:after="60"/>
              <w:jc w:val="right"/>
              <w:rPr>
                <w:color w:val="000000"/>
              </w:rPr>
            </w:pPr>
            <w:r>
              <w:rPr>
                <w:color w:val="000000"/>
              </w:rPr>
              <w:t>0.51</w:t>
            </w:r>
          </w:p>
        </w:tc>
        <w:tc>
          <w:tcPr>
            <w:tcW w:w="1427" w:type="dxa"/>
            <w:tcBorders>
              <w:top w:val="nil"/>
              <w:left w:val="single" w:sz="2" w:space="0" w:color="000000"/>
              <w:bottom w:val="single" w:sz="2" w:space="0" w:color="000000"/>
              <w:right w:val="single" w:sz="6" w:space="0" w:color="000000"/>
            </w:tcBorders>
            <w:shd w:val="clear" w:color="auto" w:fill="FFFFFF"/>
          </w:tcPr>
          <w:p w14:paraId="601AC9E9" w14:textId="70361E44" w:rsidR="00FA0A2C" w:rsidRDefault="006B37BA" w:rsidP="00AD6806">
            <w:pPr>
              <w:adjustRightInd w:val="0"/>
              <w:spacing w:before="60" w:after="60"/>
              <w:ind w:right="67"/>
              <w:jc w:val="right"/>
              <w:rPr>
                <w:color w:val="000000"/>
              </w:rPr>
            </w:pPr>
            <w:r>
              <w:rPr>
                <w:color w:val="000000"/>
              </w:rPr>
              <w:t>.</w:t>
            </w:r>
            <w:r w:rsidR="00806879">
              <w:rPr>
                <w:color w:val="000000"/>
              </w:rPr>
              <w:t>80</w:t>
            </w:r>
          </w:p>
        </w:tc>
      </w:tr>
      <w:tr w:rsidR="00FA0A2C" w14:paraId="471AB840" w14:textId="7EC0C968"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498BDFE8" w14:textId="77777777" w:rsidR="00FA0A2C" w:rsidRDefault="00FA0A2C" w:rsidP="00B275BC">
            <w:pPr>
              <w:adjustRightInd w:val="0"/>
              <w:spacing w:before="60" w:after="60"/>
              <w:rPr>
                <w:b/>
                <w:bCs/>
                <w:color w:val="000000"/>
              </w:rPr>
            </w:pPr>
            <w:r>
              <w:rPr>
                <w:b/>
                <w:bCs/>
                <w:color w:val="000000"/>
              </w:rPr>
              <w:t>1b.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19A5EB"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FEEBA7"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A36A36" w14:textId="77777777" w:rsidR="00FA0A2C" w:rsidRDefault="00FA0A2C" w:rsidP="00B275BC">
            <w:pPr>
              <w:adjustRightInd w:val="0"/>
              <w:spacing w:before="60" w:after="60"/>
              <w:jc w:val="right"/>
              <w:rPr>
                <w:color w:val="000000"/>
              </w:rPr>
            </w:pPr>
            <w:r>
              <w:rPr>
                <w:color w:val="000000"/>
              </w:rPr>
              <w:t>0.66</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2EA642" w14:textId="77777777" w:rsidR="00FA0A2C" w:rsidRDefault="00FA0A2C" w:rsidP="00B275BC">
            <w:pPr>
              <w:adjustRightInd w:val="0"/>
              <w:spacing w:before="60" w:after="60"/>
              <w:jc w:val="right"/>
              <w:rPr>
                <w:color w:val="000000"/>
              </w:rPr>
            </w:pPr>
            <w:r>
              <w:rPr>
                <w:color w:val="000000"/>
              </w:rPr>
              <w:t>0.34</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AD0991" w14:textId="77777777" w:rsidR="00FA0A2C" w:rsidRDefault="00FA0A2C" w:rsidP="00B275BC">
            <w:pPr>
              <w:adjustRightInd w:val="0"/>
              <w:spacing w:before="60" w:after="60"/>
              <w:jc w:val="right"/>
              <w:rPr>
                <w:color w:val="000000"/>
              </w:rPr>
            </w:pPr>
            <w:r>
              <w:rPr>
                <w:color w:val="000000"/>
              </w:rPr>
              <w:t>0.44</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F54E67B" w14:textId="77777777" w:rsidR="00FA0A2C" w:rsidRDefault="00FA0A2C" w:rsidP="00B275BC">
            <w:pPr>
              <w:adjustRightInd w:val="0"/>
              <w:spacing w:before="60" w:after="60"/>
              <w:jc w:val="right"/>
              <w:rPr>
                <w:color w:val="000000"/>
              </w:rPr>
            </w:pPr>
            <w:r>
              <w:rPr>
                <w:color w:val="000000"/>
              </w:rPr>
              <w:t>0.54</w:t>
            </w:r>
          </w:p>
        </w:tc>
        <w:tc>
          <w:tcPr>
            <w:tcW w:w="1427" w:type="dxa"/>
            <w:tcBorders>
              <w:top w:val="nil"/>
              <w:left w:val="single" w:sz="2" w:space="0" w:color="000000"/>
              <w:bottom w:val="single" w:sz="2" w:space="0" w:color="000000"/>
              <w:right w:val="single" w:sz="6" w:space="0" w:color="000000"/>
            </w:tcBorders>
            <w:shd w:val="clear" w:color="auto" w:fill="FFFFFF"/>
          </w:tcPr>
          <w:p w14:paraId="44FB8BD9" w14:textId="7F01CB5D" w:rsidR="00FA0A2C" w:rsidRDefault="006B37BA" w:rsidP="00AD6806">
            <w:pPr>
              <w:tabs>
                <w:tab w:val="left" w:pos="1170"/>
              </w:tabs>
              <w:adjustRightInd w:val="0"/>
              <w:spacing w:before="60" w:after="60"/>
              <w:ind w:right="67"/>
              <w:jc w:val="right"/>
              <w:rPr>
                <w:color w:val="000000"/>
              </w:rPr>
            </w:pPr>
            <w:r>
              <w:rPr>
                <w:color w:val="000000"/>
              </w:rPr>
              <w:t>.83</w:t>
            </w:r>
          </w:p>
        </w:tc>
      </w:tr>
      <w:tr w:rsidR="00FA0A2C" w14:paraId="26EAF83F" w14:textId="0130E16C"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71B5899" w14:textId="6D6DB3D3" w:rsidR="00FA0A2C" w:rsidRDefault="006D64D1" w:rsidP="00B275BC">
            <w:pPr>
              <w:adjustRightInd w:val="0"/>
              <w:spacing w:before="60" w:after="60"/>
              <w:rPr>
                <w:b/>
                <w:bCs/>
                <w:color w:val="000000"/>
              </w:rPr>
            </w:pPr>
            <w:r>
              <w:rPr>
                <w:b/>
                <w:bCs/>
                <w:color w:val="000000"/>
              </w:rPr>
              <w:t>1</w:t>
            </w:r>
            <w:r w:rsidR="00FA0A2C">
              <w:rPr>
                <w:b/>
                <w:bCs/>
                <w:color w:val="000000"/>
              </w:rPr>
              <w:t>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22CE42"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4F8A4D"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797B06" w14:textId="77777777" w:rsidR="00FA0A2C" w:rsidRDefault="00FA0A2C" w:rsidP="00B275BC">
            <w:pPr>
              <w:adjustRightInd w:val="0"/>
              <w:spacing w:before="60" w:after="60"/>
              <w:jc w:val="right"/>
              <w:rPr>
                <w:color w:val="000000"/>
              </w:rPr>
            </w:pPr>
            <w:r>
              <w:rPr>
                <w:color w:val="000000"/>
              </w:rPr>
              <w:t>0.68</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7160DB" w14:textId="77777777" w:rsidR="00FA0A2C" w:rsidRDefault="00FA0A2C" w:rsidP="00B275BC">
            <w:pPr>
              <w:adjustRightInd w:val="0"/>
              <w:spacing w:before="60" w:after="60"/>
              <w:jc w:val="right"/>
              <w:rPr>
                <w:color w:val="000000"/>
              </w:rPr>
            </w:pPr>
            <w:r>
              <w:rPr>
                <w:color w:val="000000"/>
              </w:rPr>
              <w:t>0.30</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9D9CEE" w14:textId="77777777" w:rsidR="00FA0A2C" w:rsidRDefault="00FA0A2C" w:rsidP="00B275BC">
            <w:pPr>
              <w:adjustRightInd w:val="0"/>
              <w:spacing w:before="60" w:after="60"/>
              <w:jc w:val="right"/>
              <w:rPr>
                <w:color w:val="000000"/>
              </w:rPr>
            </w:pPr>
            <w:r>
              <w:rPr>
                <w:color w:val="000000"/>
              </w:rPr>
              <w:t>0.46</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B9A3B8A" w14:textId="77777777" w:rsidR="00FA0A2C" w:rsidRDefault="00FA0A2C" w:rsidP="00B275BC">
            <w:pPr>
              <w:adjustRightInd w:val="0"/>
              <w:spacing w:before="60" w:after="60"/>
              <w:jc w:val="right"/>
              <w:rPr>
                <w:color w:val="000000"/>
              </w:rPr>
            </w:pPr>
            <w:r>
              <w:rPr>
                <w:color w:val="000000"/>
              </w:rPr>
              <w:t>0.58</w:t>
            </w:r>
          </w:p>
        </w:tc>
        <w:tc>
          <w:tcPr>
            <w:tcW w:w="1427" w:type="dxa"/>
            <w:tcBorders>
              <w:top w:val="nil"/>
              <w:left w:val="single" w:sz="2" w:space="0" w:color="000000"/>
              <w:bottom w:val="single" w:sz="2" w:space="0" w:color="000000"/>
              <w:right w:val="single" w:sz="6" w:space="0" w:color="000000"/>
            </w:tcBorders>
            <w:shd w:val="clear" w:color="auto" w:fill="FFFFFF"/>
          </w:tcPr>
          <w:p w14:paraId="4B449AB1" w14:textId="3163C44E" w:rsidR="00FA0A2C" w:rsidRDefault="006B37BA" w:rsidP="00AD6806">
            <w:pPr>
              <w:tabs>
                <w:tab w:val="left" w:pos="1215"/>
              </w:tabs>
              <w:adjustRightInd w:val="0"/>
              <w:spacing w:before="60" w:after="60"/>
              <w:ind w:right="67"/>
              <w:jc w:val="right"/>
              <w:rPr>
                <w:color w:val="000000"/>
              </w:rPr>
            </w:pPr>
            <w:r>
              <w:rPr>
                <w:color w:val="000000"/>
              </w:rPr>
              <w:t>.8</w:t>
            </w:r>
            <w:r w:rsidR="006F3C20">
              <w:rPr>
                <w:color w:val="000000"/>
              </w:rPr>
              <w:t>7</w:t>
            </w:r>
          </w:p>
        </w:tc>
      </w:tr>
      <w:tr w:rsidR="00FA0A2C" w14:paraId="49EE7196" w14:textId="21EF4375"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F425DEF" w14:textId="77777777" w:rsidR="00FA0A2C" w:rsidRDefault="00FA0A2C" w:rsidP="00B275BC">
            <w:pPr>
              <w:adjustRightInd w:val="0"/>
              <w:spacing w:before="60" w:after="60"/>
              <w:rPr>
                <w:b/>
                <w:bCs/>
                <w:color w:val="000000"/>
              </w:rPr>
            </w:pPr>
            <w:r>
              <w:rPr>
                <w:b/>
                <w:bCs/>
                <w:color w:val="000000"/>
              </w:rPr>
              <w:t>1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1A5385" w14:textId="77777777" w:rsidR="00FA0A2C" w:rsidRDefault="00FA0A2C" w:rsidP="00B275BC">
            <w:pPr>
              <w:adjustRightInd w:val="0"/>
              <w:spacing w:before="60" w:after="60"/>
              <w:jc w:val="right"/>
              <w:rPr>
                <w:color w:val="000000"/>
              </w:rPr>
            </w:pPr>
            <w:r>
              <w:rPr>
                <w:color w:val="000000"/>
              </w:rPr>
              <w:t>370</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02E9EA"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D46C42" w14:textId="77777777" w:rsidR="00FA0A2C" w:rsidRDefault="00FA0A2C" w:rsidP="00B275BC">
            <w:pPr>
              <w:adjustRightInd w:val="0"/>
              <w:spacing w:before="60" w:after="60"/>
              <w:jc w:val="right"/>
              <w:rPr>
                <w:color w:val="000000"/>
              </w:rPr>
            </w:pPr>
            <w:r>
              <w:rPr>
                <w:color w:val="000000"/>
              </w:rPr>
              <w:t>0.76</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49E6EF" w14:textId="77777777" w:rsidR="00FA0A2C" w:rsidRDefault="00FA0A2C" w:rsidP="00B275BC">
            <w:pPr>
              <w:adjustRightInd w:val="0"/>
              <w:spacing w:before="60" w:after="60"/>
              <w:jc w:val="right"/>
              <w:rPr>
                <w:color w:val="000000"/>
              </w:rPr>
            </w:pPr>
            <w:r>
              <w:rPr>
                <w:color w:val="000000"/>
              </w:rPr>
              <w:t>0.23</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2D3930" w14:textId="77777777" w:rsidR="00FA0A2C" w:rsidRDefault="00FA0A2C" w:rsidP="00B275BC">
            <w:pPr>
              <w:adjustRightInd w:val="0"/>
              <w:spacing w:before="60" w:after="60"/>
              <w:jc w:val="right"/>
              <w:rPr>
                <w:color w:val="000000"/>
              </w:rPr>
            </w:pPr>
            <w:r>
              <w:rPr>
                <w:color w:val="000000"/>
              </w:rPr>
              <w:t>0.48</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6F7C286" w14:textId="77777777" w:rsidR="00FA0A2C" w:rsidRDefault="00FA0A2C" w:rsidP="00B275BC">
            <w:pPr>
              <w:adjustRightInd w:val="0"/>
              <w:spacing w:before="60" w:after="60"/>
              <w:jc w:val="right"/>
              <w:rPr>
                <w:color w:val="000000"/>
              </w:rPr>
            </w:pPr>
            <w:r>
              <w:rPr>
                <w:color w:val="000000"/>
              </w:rPr>
              <w:t>0.68</w:t>
            </w:r>
          </w:p>
        </w:tc>
        <w:tc>
          <w:tcPr>
            <w:tcW w:w="1427" w:type="dxa"/>
            <w:tcBorders>
              <w:top w:val="nil"/>
              <w:left w:val="single" w:sz="2" w:space="0" w:color="000000"/>
              <w:bottom w:val="single" w:sz="2" w:space="0" w:color="000000"/>
              <w:right w:val="single" w:sz="6" w:space="0" w:color="000000"/>
            </w:tcBorders>
            <w:shd w:val="clear" w:color="auto" w:fill="FFFFFF"/>
          </w:tcPr>
          <w:p w14:paraId="72FBA58F" w14:textId="2D308001" w:rsidR="00FA0A2C" w:rsidRDefault="006F3C20" w:rsidP="00AD6806">
            <w:pPr>
              <w:adjustRightInd w:val="0"/>
              <w:spacing w:before="60" w:after="60"/>
              <w:ind w:right="67"/>
              <w:jc w:val="right"/>
              <w:rPr>
                <w:color w:val="000000"/>
              </w:rPr>
            </w:pPr>
            <w:r>
              <w:rPr>
                <w:color w:val="000000"/>
              </w:rPr>
              <w:t>.83</w:t>
            </w:r>
          </w:p>
        </w:tc>
      </w:tr>
      <w:tr w:rsidR="00FA0A2C" w14:paraId="0A56155A" w14:textId="3B0B58C9"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B885857" w14:textId="77777777" w:rsidR="00FA0A2C" w:rsidRDefault="00FA0A2C" w:rsidP="00B275BC">
            <w:pPr>
              <w:adjustRightInd w:val="0"/>
              <w:spacing w:before="60" w:after="60"/>
              <w:rPr>
                <w:b/>
                <w:bCs/>
                <w:color w:val="000000"/>
              </w:rPr>
            </w:pPr>
            <w:r>
              <w:rPr>
                <w:b/>
                <w:bCs/>
                <w:color w:val="000000"/>
              </w:rPr>
              <w:t>2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B1DB13" w14:textId="77777777" w:rsidR="00FA0A2C" w:rsidRDefault="00FA0A2C" w:rsidP="00B275BC">
            <w:pPr>
              <w:adjustRightInd w:val="0"/>
              <w:spacing w:before="60" w:after="60"/>
              <w:jc w:val="right"/>
              <w:rPr>
                <w:color w:val="000000"/>
              </w:rPr>
            </w:pPr>
            <w:r>
              <w:rPr>
                <w:color w:val="000000"/>
              </w:rPr>
              <w:t>36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2E16BB"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2AF1ED" w14:textId="77777777" w:rsidR="00FA0A2C" w:rsidRDefault="00FA0A2C" w:rsidP="00B275BC">
            <w:pPr>
              <w:adjustRightInd w:val="0"/>
              <w:spacing w:before="60" w:after="60"/>
              <w:jc w:val="right"/>
              <w:rPr>
                <w:color w:val="000000"/>
              </w:rPr>
            </w:pPr>
            <w:r>
              <w:rPr>
                <w:color w:val="000000"/>
              </w:rPr>
              <w:t>0.89</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9003CF" w14:textId="77777777" w:rsidR="00FA0A2C" w:rsidRDefault="00FA0A2C" w:rsidP="00B275BC">
            <w:pPr>
              <w:adjustRightInd w:val="0"/>
              <w:spacing w:before="60" w:after="60"/>
              <w:jc w:val="right"/>
              <w:rPr>
                <w:color w:val="000000"/>
              </w:rPr>
            </w:pPr>
            <w:r>
              <w:rPr>
                <w:color w:val="000000"/>
              </w:rPr>
              <w:t>0.11</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EF1FED" w14:textId="77777777" w:rsidR="00FA0A2C" w:rsidRDefault="00FA0A2C" w:rsidP="00B275BC">
            <w:pPr>
              <w:adjustRightInd w:val="0"/>
              <w:spacing w:before="60" w:after="60"/>
              <w:jc w:val="right"/>
              <w:rPr>
                <w:color w:val="000000"/>
              </w:rPr>
            </w:pPr>
            <w:r>
              <w:rPr>
                <w:color w:val="000000"/>
              </w:rPr>
              <w:t>0.59</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6A8872A" w14:textId="77777777" w:rsidR="00FA0A2C" w:rsidRDefault="00FA0A2C" w:rsidP="00B275BC">
            <w:pPr>
              <w:adjustRightInd w:val="0"/>
              <w:spacing w:before="60" w:after="60"/>
              <w:jc w:val="right"/>
              <w:rPr>
                <w:color w:val="000000"/>
              </w:rPr>
            </w:pPr>
            <w:r>
              <w:rPr>
                <w:color w:val="000000"/>
              </w:rPr>
              <w:t>0.85</w:t>
            </w:r>
          </w:p>
        </w:tc>
        <w:tc>
          <w:tcPr>
            <w:tcW w:w="1427" w:type="dxa"/>
            <w:tcBorders>
              <w:top w:val="nil"/>
              <w:left w:val="single" w:sz="2" w:space="0" w:color="000000"/>
              <w:bottom w:val="single" w:sz="2" w:space="0" w:color="000000"/>
              <w:right w:val="single" w:sz="6" w:space="0" w:color="000000"/>
            </w:tcBorders>
            <w:shd w:val="clear" w:color="auto" w:fill="FFFFFF"/>
          </w:tcPr>
          <w:p w14:paraId="3D59D7FC" w14:textId="6E8E8BE9" w:rsidR="00FA0A2C" w:rsidRDefault="006F3C20" w:rsidP="00AD6806">
            <w:pPr>
              <w:adjustRightInd w:val="0"/>
              <w:spacing w:before="60" w:after="60"/>
              <w:ind w:right="67"/>
              <w:jc w:val="right"/>
              <w:rPr>
                <w:color w:val="000000"/>
              </w:rPr>
            </w:pPr>
            <w:r>
              <w:rPr>
                <w:color w:val="000000"/>
              </w:rPr>
              <w:t>.92</w:t>
            </w:r>
          </w:p>
        </w:tc>
      </w:tr>
      <w:tr w:rsidR="00FA0A2C" w14:paraId="6CF8A665" w14:textId="3ABFA488"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37DCEED" w14:textId="77777777" w:rsidR="00FA0A2C" w:rsidRDefault="00FA0A2C" w:rsidP="00B275BC">
            <w:pPr>
              <w:adjustRightInd w:val="0"/>
              <w:spacing w:before="60" w:after="60"/>
              <w:rPr>
                <w:b/>
                <w:bCs/>
                <w:color w:val="000000"/>
              </w:rPr>
            </w:pPr>
            <w:r>
              <w:rPr>
                <w:b/>
                <w:bCs/>
                <w:color w:val="000000"/>
              </w:rPr>
              <w:t>2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781A8A" w14:textId="77777777" w:rsidR="00FA0A2C" w:rsidRDefault="00FA0A2C" w:rsidP="00B275BC">
            <w:pPr>
              <w:adjustRightInd w:val="0"/>
              <w:spacing w:before="60" w:after="60"/>
              <w:jc w:val="right"/>
              <w:rPr>
                <w:color w:val="000000"/>
              </w:rPr>
            </w:pPr>
            <w:r>
              <w:rPr>
                <w:color w:val="000000"/>
              </w:rPr>
              <w:t>36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9EDBB4"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5F4B60" w14:textId="77777777" w:rsidR="00FA0A2C" w:rsidRDefault="00FA0A2C" w:rsidP="00B275BC">
            <w:pPr>
              <w:adjustRightInd w:val="0"/>
              <w:spacing w:before="60" w:after="60"/>
              <w:jc w:val="right"/>
              <w:rPr>
                <w:color w:val="000000"/>
              </w:rPr>
            </w:pPr>
            <w:r>
              <w:rPr>
                <w:color w:val="000000"/>
              </w:rPr>
              <w:t>0.77</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DB8A8D" w14:textId="77777777" w:rsidR="00FA0A2C" w:rsidRDefault="00FA0A2C" w:rsidP="00B275BC">
            <w:pPr>
              <w:adjustRightInd w:val="0"/>
              <w:spacing w:before="60" w:after="60"/>
              <w:jc w:val="right"/>
              <w:rPr>
                <w:color w:val="000000"/>
              </w:rPr>
            </w:pPr>
            <w:r>
              <w:rPr>
                <w:color w:val="000000"/>
              </w:rPr>
              <w:t>0.23</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5F138B" w14:textId="77777777" w:rsidR="00FA0A2C" w:rsidRDefault="00FA0A2C" w:rsidP="00B275BC">
            <w:pPr>
              <w:adjustRightInd w:val="0"/>
              <w:spacing w:before="60" w:after="60"/>
              <w:jc w:val="right"/>
              <w:rPr>
                <w:color w:val="000000"/>
              </w:rPr>
            </w:pPr>
            <w:r>
              <w:rPr>
                <w:color w:val="000000"/>
              </w:rPr>
              <w:t>0.47</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C7DB0E9" w14:textId="77777777" w:rsidR="00FA0A2C" w:rsidRDefault="00FA0A2C" w:rsidP="00B275BC">
            <w:pPr>
              <w:adjustRightInd w:val="0"/>
              <w:spacing w:before="60" w:after="60"/>
              <w:jc w:val="right"/>
              <w:rPr>
                <w:color w:val="000000"/>
              </w:rPr>
            </w:pPr>
            <w:r>
              <w:rPr>
                <w:color w:val="000000"/>
              </w:rPr>
              <w:t>0.69</w:t>
            </w:r>
          </w:p>
        </w:tc>
        <w:tc>
          <w:tcPr>
            <w:tcW w:w="1427" w:type="dxa"/>
            <w:tcBorders>
              <w:top w:val="nil"/>
              <w:left w:val="single" w:sz="2" w:space="0" w:color="000000"/>
              <w:bottom w:val="single" w:sz="2" w:space="0" w:color="000000"/>
              <w:right w:val="single" w:sz="6" w:space="0" w:color="000000"/>
            </w:tcBorders>
            <w:shd w:val="clear" w:color="auto" w:fill="FFFFFF"/>
          </w:tcPr>
          <w:p w14:paraId="6517C1E8" w14:textId="7A6DCB60" w:rsidR="00FA0A2C" w:rsidRDefault="006F3C20" w:rsidP="00AD6806">
            <w:pPr>
              <w:adjustRightInd w:val="0"/>
              <w:spacing w:before="60" w:after="60"/>
              <w:ind w:right="67"/>
              <w:jc w:val="right"/>
              <w:rPr>
                <w:color w:val="000000"/>
              </w:rPr>
            </w:pPr>
            <w:r>
              <w:rPr>
                <w:color w:val="000000"/>
              </w:rPr>
              <w:t>.85</w:t>
            </w:r>
          </w:p>
        </w:tc>
      </w:tr>
      <w:tr w:rsidR="00FA0A2C" w14:paraId="23C9A4BA" w14:textId="5B76CC94"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A146309" w14:textId="77777777" w:rsidR="00FA0A2C" w:rsidRDefault="00FA0A2C" w:rsidP="00B275BC">
            <w:pPr>
              <w:adjustRightInd w:val="0"/>
              <w:spacing w:before="60" w:after="60"/>
              <w:rPr>
                <w:b/>
                <w:bCs/>
                <w:color w:val="000000"/>
              </w:rPr>
            </w:pPr>
            <w:r>
              <w:rPr>
                <w:b/>
                <w:bCs/>
                <w:color w:val="000000"/>
              </w:rPr>
              <w:t>2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280AF1" w14:textId="77777777" w:rsidR="00FA0A2C" w:rsidRDefault="00FA0A2C" w:rsidP="00B275BC">
            <w:pPr>
              <w:adjustRightInd w:val="0"/>
              <w:spacing w:before="60" w:after="60"/>
              <w:jc w:val="right"/>
              <w:rPr>
                <w:color w:val="000000"/>
              </w:rPr>
            </w:pPr>
            <w:r>
              <w:rPr>
                <w:color w:val="000000"/>
              </w:rPr>
              <w:t>36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387BA4"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EC3658" w14:textId="77777777" w:rsidR="00FA0A2C" w:rsidRDefault="00FA0A2C" w:rsidP="00B275BC">
            <w:pPr>
              <w:adjustRightInd w:val="0"/>
              <w:spacing w:before="60" w:after="60"/>
              <w:jc w:val="right"/>
              <w:rPr>
                <w:color w:val="000000"/>
              </w:rPr>
            </w:pPr>
            <w:r>
              <w:rPr>
                <w:color w:val="000000"/>
              </w:rPr>
              <w:t>0.79</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ED99CB" w14:textId="77777777" w:rsidR="00FA0A2C" w:rsidRDefault="00FA0A2C" w:rsidP="00B275BC">
            <w:pPr>
              <w:adjustRightInd w:val="0"/>
              <w:spacing w:before="60" w:after="60"/>
              <w:jc w:val="right"/>
              <w:rPr>
                <w:color w:val="000000"/>
              </w:rPr>
            </w:pPr>
            <w:r>
              <w:rPr>
                <w:color w:val="000000"/>
              </w:rPr>
              <w:t>0.21</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31FA0F" w14:textId="77777777" w:rsidR="00FA0A2C" w:rsidRDefault="00FA0A2C" w:rsidP="00B275BC">
            <w:pPr>
              <w:adjustRightInd w:val="0"/>
              <w:spacing w:before="60" w:after="60"/>
              <w:jc w:val="right"/>
              <w:rPr>
                <w:color w:val="000000"/>
              </w:rPr>
            </w:pPr>
            <w:r>
              <w:rPr>
                <w:color w:val="000000"/>
              </w:rPr>
              <w:t>0.54</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552C7DA" w14:textId="77777777" w:rsidR="00FA0A2C" w:rsidRDefault="00FA0A2C" w:rsidP="00B275BC">
            <w:pPr>
              <w:adjustRightInd w:val="0"/>
              <w:spacing w:before="60" w:after="60"/>
              <w:jc w:val="right"/>
              <w:rPr>
                <w:color w:val="000000"/>
              </w:rPr>
            </w:pPr>
            <w:r>
              <w:rPr>
                <w:color w:val="000000"/>
              </w:rPr>
              <w:t>0.72</w:t>
            </w:r>
          </w:p>
        </w:tc>
        <w:tc>
          <w:tcPr>
            <w:tcW w:w="1427" w:type="dxa"/>
            <w:tcBorders>
              <w:top w:val="nil"/>
              <w:left w:val="single" w:sz="2" w:space="0" w:color="000000"/>
              <w:bottom w:val="single" w:sz="2" w:space="0" w:color="000000"/>
              <w:right w:val="single" w:sz="6" w:space="0" w:color="000000"/>
            </w:tcBorders>
            <w:shd w:val="clear" w:color="auto" w:fill="FFFFFF"/>
          </w:tcPr>
          <w:p w14:paraId="779327CC" w14:textId="1FB4F658" w:rsidR="00FA0A2C" w:rsidRDefault="00806879" w:rsidP="00AD6806">
            <w:pPr>
              <w:adjustRightInd w:val="0"/>
              <w:spacing w:before="60" w:after="60"/>
              <w:ind w:right="67"/>
              <w:jc w:val="right"/>
              <w:rPr>
                <w:color w:val="000000"/>
              </w:rPr>
            </w:pPr>
            <w:r>
              <w:rPr>
                <w:color w:val="000000"/>
              </w:rPr>
              <w:t>.90</w:t>
            </w:r>
          </w:p>
        </w:tc>
      </w:tr>
      <w:tr w:rsidR="00FA0A2C" w14:paraId="1FE33AE3" w14:textId="636ABBBD"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9C145B2" w14:textId="77777777" w:rsidR="00FA0A2C" w:rsidRDefault="00FA0A2C" w:rsidP="00B275BC">
            <w:pPr>
              <w:adjustRightInd w:val="0"/>
              <w:spacing w:before="60" w:after="60"/>
              <w:rPr>
                <w:b/>
                <w:bCs/>
                <w:color w:val="000000"/>
              </w:rPr>
            </w:pPr>
            <w:r>
              <w:rPr>
                <w:b/>
                <w:bCs/>
                <w:color w:val="000000"/>
              </w:rPr>
              <w:t>2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9B7423" w14:textId="77777777" w:rsidR="00FA0A2C" w:rsidRDefault="00FA0A2C" w:rsidP="00B275BC">
            <w:pPr>
              <w:adjustRightInd w:val="0"/>
              <w:spacing w:before="60" w:after="60"/>
              <w:jc w:val="right"/>
              <w:rPr>
                <w:color w:val="000000"/>
              </w:rPr>
            </w:pPr>
            <w:r>
              <w:rPr>
                <w:color w:val="000000"/>
              </w:rPr>
              <w:t>36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C33E94" w14:textId="77777777" w:rsidR="00FA0A2C" w:rsidRDefault="00FA0A2C" w:rsidP="00B275BC">
            <w:pPr>
              <w:adjustRightInd w:val="0"/>
              <w:spacing w:before="60" w:after="60"/>
              <w:jc w:val="right"/>
              <w:rPr>
                <w:color w:val="000000"/>
              </w:rPr>
            </w:pPr>
            <w:r>
              <w:rPr>
                <w:color w:val="000000"/>
              </w:rPr>
              <w:t>0.97</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4481C3" w14:textId="77777777" w:rsidR="00FA0A2C" w:rsidRDefault="00FA0A2C" w:rsidP="00B275BC">
            <w:pPr>
              <w:adjustRightInd w:val="0"/>
              <w:spacing w:before="60" w:after="60"/>
              <w:jc w:val="right"/>
              <w:rPr>
                <w:color w:val="000000"/>
              </w:rPr>
            </w:pPr>
            <w:r>
              <w:rPr>
                <w:color w:val="000000"/>
              </w:rPr>
              <w:t>0.62</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331969" w14:textId="77777777" w:rsidR="00FA0A2C" w:rsidRDefault="00FA0A2C" w:rsidP="00B275BC">
            <w:pPr>
              <w:adjustRightInd w:val="0"/>
              <w:spacing w:before="60" w:after="60"/>
              <w:jc w:val="right"/>
              <w:rPr>
                <w:color w:val="000000"/>
              </w:rPr>
            </w:pPr>
            <w:r>
              <w:rPr>
                <w:color w:val="000000"/>
              </w:rPr>
              <w:t>0.36</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2CFD8" w14:textId="77777777" w:rsidR="00FA0A2C" w:rsidRDefault="00FA0A2C" w:rsidP="00B275BC">
            <w:pPr>
              <w:adjustRightInd w:val="0"/>
              <w:spacing w:before="60" w:after="60"/>
              <w:jc w:val="right"/>
              <w:rPr>
                <w:color w:val="000000"/>
              </w:rPr>
            </w:pPr>
            <w:r>
              <w:rPr>
                <w:color w:val="000000"/>
              </w:rPr>
              <w:t>0.60</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CCC97AB" w14:textId="77777777" w:rsidR="00FA0A2C" w:rsidRDefault="00FA0A2C" w:rsidP="00B275BC">
            <w:pPr>
              <w:adjustRightInd w:val="0"/>
              <w:spacing w:before="60" w:after="60"/>
              <w:jc w:val="right"/>
              <w:rPr>
                <w:color w:val="000000"/>
              </w:rPr>
            </w:pPr>
            <w:r>
              <w:rPr>
                <w:color w:val="000000"/>
              </w:rPr>
              <w:t>0.49</w:t>
            </w:r>
          </w:p>
        </w:tc>
        <w:tc>
          <w:tcPr>
            <w:tcW w:w="1427" w:type="dxa"/>
            <w:tcBorders>
              <w:top w:val="nil"/>
              <w:left w:val="single" w:sz="2" w:space="0" w:color="000000"/>
              <w:bottom w:val="single" w:sz="2" w:space="0" w:color="000000"/>
              <w:right w:val="single" w:sz="6" w:space="0" w:color="000000"/>
            </w:tcBorders>
            <w:shd w:val="clear" w:color="auto" w:fill="FFFFFF"/>
          </w:tcPr>
          <w:p w14:paraId="10B11A9A" w14:textId="796DF104" w:rsidR="00FA0A2C" w:rsidRDefault="006B37BA" w:rsidP="00AD6806">
            <w:pPr>
              <w:adjustRightInd w:val="0"/>
              <w:spacing w:before="60" w:after="60"/>
              <w:ind w:right="67"/>
              <w:jc w:val="right"/>
              <w:rPr>
                <w:color w:val="000000"/>
              </w:rPr>
            </w:pPr>
            <w:r>
              <w:rPr>
                <w:color w:val="000000"/>
              </w:rPr>
              <w:t>.</w:t>
            </w:r>
            <w:r w:rsidR="006F3C20">
              <w:rPr>
                <w:color w:val="000000"/>
              </w:rPr>
              <w:t>75</w:t>
            </w:r>
          </w:p>
        </w:tc>
      </w:tr>
      <w:tr w:rsidR="00FA0A2C" w14:paraId="4FF77BC4" w14:textId="755650B9"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B56E00B" w14:textId="77777777" w:rsidR="00FA0A2C" w:rsidRDefault="00FA0A2C" w:rsidP="00B275BC">
            <w:pPr>
              <w:adjustRightInd w:val="0"/>
              <w:spacing w:before="60" w:after="60"/>
              <w:rPr>
                <w:b/>
                <w:bCs/>
                <w:color w:val="000000"/>
              </w:rPr>
            </w:pPr>
            <w:r>
              <w:rPr>
                <w:b/>
                <w:bCs/>
                <w:color w:val="000000"/>
              </w:rPr>
              <w:t>2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DDEE11" w14:textId="77777777" w:rsidR="00FA0A2C" w:rsidRDefault="00FA0A2C" w:rsidP="00B275BC">
            <w:pPr>
              <w:adjustRightInd w:val="0"/>
              <w:spacing w:before="60" w:after="60"/>
              <w:jc w:val="right"/>
              <w:rPr>
                <w:color w:val="000000"/>
              </w:rPr>
            </w:pPr>
            <w:r>
              <w:rPr>
                <w:color w:val="000000"/>
              </w:rPr>
              <w:t>36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030DEB"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39C112" w14:textId="77777777" w:rsidR="00FA0A2C" w:rsidRDefault="00FA0A2C" w:rsidP="00B275BC">
            <w:pPr>
              <w:adjustRightInd w:val="0"/>
              <w:spacing w:before="60" w:after="60"/>
              <w:jc w:val="right"/>
              <w:rPr>
                <w:color w:val="000000"/>
              </w:rPr>
            </w:pPr>
            <w:r>
              <w:rPr>
                <w:color w:val="000000"/>
              </w:rPr>
              <w:t>0.73</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B09B12" w14:textId="77777777" w:rsidR="00FA0A2C" w:rsidRDefault="00FA0A2C" w:rsidP="00B275BC">
            <w:pPr>
              <w:adjustRightInd w:val="0"/>
              <w:spacing w:before="60" w:after="60"/>
              <w:jc w:val="right"/>
              <w:rPr>
                <w:color w:val="000000"/>
              </w:rPr>
            </w:pPr>
            <w:r>
              <w:rPr>
                <w:color w:val="000000"/>
              </w:rPr>
              <w:t>0.25</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39B89C" w14:textId="77777777" w:rsidR="00FA0A2C" w:rsidRDefault="00FA0A2C" w:rsidP="00B275BC">
            <w:pPr>
              <w:adjustRightInd w:val="0"/>
              <w:spacing w:before="60" w:after="60"/>
              <w:jc w:val="right"/>
              <w:rPr>
                <w:color w:val="000000"/>
              </w:rPr>
            </w:pPr>
            <w:r>
              <w:rPr>
                <w:color w:val="000000"/>
              </w:rPr>
              <w:t>0.61</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06C25EC" w14:textId="77777777" w:rsidR="00FA0A2C" w:rsidRDefault="00FA0A2C" w:rsidP="00B275BC">
            <w:pPr>
              <w:adjustRightInd w:val="0"/>
              <w:spacing w:before="60" w:after="60"/>
              <w:jc w:val="right"/>
              <w:rPr>
                <w:color w:val="000000"/>
              </w:rPr>
            </w:pPr>
            <w:r>
              <w:rPr>
                <w:color w:val="000000"/>
              </w:rPr>
              <w:t>0.64</w:t>
            </w:r>
          </w:p>
        </w:tc>
        <w:tc>
          <w:tcPr>
            <w:tcW w:w="1427" w:type="dxa"/>
            <w:tcBorders>
              <w:top w:val="nil"/>
              <w:left w:val="single" w:sz="2" w:space="0" w:color="000000"/>
              <w:bottom w:val="single" w:sz="2" w:space="0" w:color="000000"/>
              <w:right w:val="single" w:sz="6" w:space="0" w:color="000000"/>
            </w:tcBorders>
            <w:shd w:val="clear" w:color="auto" w:fill="FFFFFF"/>
          </w:tcPr>
          <w:p w14:paraId="0B63ADB0" w14:textId="6FB6E743" w:rsidR="00FA0A2C" w:rsidRDefault="006F3C20" w:rsidP="00AD6806">
            <w:pPr>
              <w:adjustRightInd w:val="0"/>
              <w:spacing w:before="60" w:after="60"/>
              <w:ind w:right="67"/>
              <w:jc w:val="right"/>
              <w:rPr>
                <w:color w:val="000000"/>
              </w:rPr>
            </w:pPr>
            <w:r>
              <w:rPr>
                <w:color w:val="000000"/>
              </w:rPr>
              <w:t>.82</w:t>
            </w:r>
          </w:p>
        </w:tc>
      </w:tr>
      <w:tr w:rsidR="00FA0A2C" w14:paraId="6F6C4EE6" w14:textId="0A0B02BF"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453EE69" w14:textId="77777777" w:rsidR="00FA0A2C" w:rsidRDefault="00FA0A2C" w:rsidP="00B275BC">
            <w:pPr>
              <w:adjustRightInd w:val="0"/>
              <w:spacing w:before="60" w:after="60"/>
              <w:rPr>
                <w:b/>
                <w:bCs/>
                <w:color w:val="000000"/>
              </w:rPr>
            </w:pPr>
            <w:r>
              <w:rPr>
                <w:b/>
                <w:bCs/>
                <w:color w:val="000000"/>
              </w:rPr>
              <w:t>2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EE2025" w14:textId="77777777" w:rsidR="00FA0A2C" w:rsidRDefault="00FA0A2C" w:rsidP="00B275BC">
            <w:pPr>
              <w:adjustRightInd w:val="0"/>
              <w:spacing w:before="60" w:after="60"/>
              <w:jc w:val="right"/>
              <w:rPr>
                <w:color w:val="000000"/>
              </w:rPr>
            </w:pPr>
            <w:r>
              <w:rPr>
                <w:color w:val="000000"/>
              </w:rPr>
              <w:t>36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53D16F"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964654" w14:textId="77777777" w:rsidR="00FA0A2C" w:rsidRDefault="00FA0A2C" w:rsidP="00B275BC">
            <w:pPr>
              <w:adjustRightInd w:val="0"/>
              <w:spacing w:before="60" w:after="60"/>
              <w:jc w:val="right"/>
              <w:rPr>
                <w:color w:val="000000"/>
              </w:rPr>
            </w:pPr>
            <w:r>
              <w:rPr>
                <w:color w:val="000000"/>
              </w:rPr>
              <w:t>0.68</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4B510" w14:textId="77777777" w:rsidR="00FA0A2C" w:rsidRDefault="00FA0A2C" w:rsidP="00B275BC">
            <w:pPr>
              <w:adjustRightInd w:val="0"/>
              <w:spacing w:before="60" w:after="60"/>
              <w:jc w:val="right"/>
              <w:rPr>
                <w:color w:val="000000"/>
              </w:rPr>
            </w:pPr>
            <w:r>
              <w:rPr>
                <w:color w:val="000000"/>
              </w:rPr>
              <w:t>0.31</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72E603" w14:textId="77777777" w:rsidR="00FA0A2C" w:rsidRDefault="00FA0A2C" w:rsidP="00B275BC">
            <w:pPr>
              <w:adjustRightInd w:val="0"/>
              <w:spacing w:before="60" w:after="60"/>
              <w:jc w:val="right"/>
              <w:rPr>
                <w:color w:val="000000"/>
              </w:rPr>
            </w:pPr>
            <w:r>
              <w:rPr>
                <w:color w:val="000000"/>
              </w:rPr>
              <w:t>0.40</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EEF651" w14:textId="77777777" w:rsidR="00FA0A2C" w:rsidRDefault="00FA0A2C" w:rsidP="00B275BC">
            <w:pPr>
              <w:adjustRightInd w:val="0"/>
              <w:spacing w:before="60" w:after="60"/>
              <w:jc w:val="right"/>
              <w:rPr>
                <w:color w:val="000000"/>
              </w:rPr>
            </w:pPr>
            <w:r>
              <w:rPr>
                <w:color w:val="000000"/>
              </w:rPr>
              <w:t>0.57</w:t>
            </w:r>
          </w:p>
        </w:tc>
        <w:tc>
          <w:tcPr>
            <w:tcW w:w="1427" w:type="dxa"/>
            <w:tcBorders>
              <w:top w:val="nil"/>
              <w:left w:val="single" w:sz="2" w:space="0" w:color="000000"/>
              <w:bottom w:val="single" w:sz="2" w:space="0" w:color="000000"/>
              <w:right w:val="single" w:sz="6" w:space="0" w:color="000000"/>
            </w:tcBorders>
            <w:shd w:val="clear" w:color="auto" w:fill="FFFFFF"/>
          </w:tcPr>
          <w:p w14:paraId="637509A4" w14:textId="4E435EE9" w:rsidR="00FA0A2C" w:rsidRDefault="006B37BA" w:rsidP="00AD6806">
            <w:pPr>
              <w:adjustRightInd w:val="0"/>
              <w:spacing w:before="60" w:after="60"/>
              <w:ind w:right="67"/>
              <w:jc w:val="right"/>
              <w:rPr>
                <w:color w:val="000000"/>
              </w:rPr>
            </w:pPr>
            <w:r>
              <w:rPr>
                <w:color w:val="000000"/>
              </w:rPr>
              <w:t>.8</w:t>
            </w:r>
            <w:r w:rsidR="006F3C20">
              <w:rPr>
                <w:color w:val="000000"/>
              </w:rPr>
              <w:t>0</w:t>
            </w:r>
          </w:p>
        </w:tc>
      </w:tr>
      <w:tr w:rsidR="00FA0A2C" w14:paraId="2F567DE8" w14:textId="1BFFB185"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91BC6B7" w14:textId="77777777" w:rsidR="00FA0A2C" w:rsidRDefault="00FA0A2C" w:rsidP="00B275BC">
            <w:pPr>
              <w:adjustRightInd w:val="0"/>
              <w:spacing w:before="60" w:after="60"/>
              <w:rPr>
                <w:b/>
                <w:bCs/>
                <w:color w:val="000000"/>
              </w:rPr>
            </w:pPr>
            <w:r>
              <w:rPr>
                <w:b/>
                <w:bCs/>
                <w:color w:val="000000"/>
              </w:rPr>
              <w:t>3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A32962"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775257"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9EC738" w14:textId="77777777" w:rsidR="00FA0A2C" w:rsidRDefault="00FA0A2C" w:rsidP="00B275BC">
            <w:pPr>
              <w:adjustRightInd w:val="0"/>
              <w:spacing w:before="60" w:after="60"/>
              <w:jc w:val="right"/>
              <w:rPr>
                <w:color w:val="000000"/>
              </w:rPr>
            </w:pPr>
            <w:r>
              <w:rPr>
                <w:color w:val="000000"/>
              </w:rPr>
              <w:t>0.66</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4D93AC" w14:textId="77777777" w:rsidR="00FA0A2C" w:rsidRDefault="00FA0A2C" w:rsidP="00B275BC">
            <w:pPr>
              <w:adjustRightInd w:val="0"/>
              <w:spacing w:before="60" w:after="60"/>
              <w:jc w:val="right"/>
              <w:rPr>
                <w:color w:val="000000"/>
              </w:rPr>
            </w:pPr>
            <w:r>
              <w:rPr>
                <w:color w:val="000000"/>
              </w:rPr>
              <w:t>0.33</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270FA3" w14:textId="77777777" w:rsidR="00FA0A2C" w:rsidRDefault="00FA0A2C" w:rsidP="00B275BC">
            <w:pPr>
              <w:adjustRightInd w:val="0"/>
              <w:spacing w:before="60" w:after="60"/>
              <w:jc w:val="right"/>
              <w:rPr>
                <w:color w:val="000000"/>
              </w:rPr>
            </w:pPr>
            <w:r>
              <w:rPr>
                <w:color w:val="000000"/>
              </w:rPr>
              <w:t>0.61</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8FDE78" w14:textId="77777777" w:rsidR="00FA0A2C" w:rsidRDefault="00FA0A2C" w:rsidP="00B275BC">
            <w:pPr>
              <w:adjustRightInd w:val="0"/>
              <w:spacing w:before="60" w:after="60"/>
              <w:jc w:val="right"/>
              <w:rPr>
                <w:color w:val="000000"/>
              </w:rPr>
            </w:pPr>
            <w:r>
              <w:rPr>
                <w:color w:val="000000"/>
              </w:rPr>
              <w:t>0.55</w:t>
            </w:r>
          </w:p>
        </w:tc>
        <w:tc>
          <w:tcPr>
            <w:tcW w:w="1427" w:type="dxa"/>
            <w:tcBorders>
              <w:top w:val="nil"/>
              <w:left w:val="single" w:sz="2" w:space="0" w:color="000000"/>
              <w:bottom w:val="single" w:sz="2" w:space="0" w:color="000000"/>
              <w:right w:val="single" w:sz="6" w:space="0" w:color="000000"/>
            </w:tcBorders>
            <w:shd w:val="clear" w:color="auto" w:fill="FFFFFF"/>
          </w:tcPr>
          <w:p w14:paraId="3B4A0618" w14:textId="20EB8492" w:rsidR="00FA0A2C" w:rsidRDefault="006F3C20" w:rsidP="00AD6806">
            <w:pPr>
              <w:adjustRightInd w:val="0"/>
              <w:spacing w:before="60" w:after="60"/>
              <w:ind w:right="67"/>
              <w:jc w:val="right"/>
              <w:rPr>
                <w:color w:val="000000"/>
              </w:rPr>
            </w:pPr>
            <w:r>
              <w:rPr>
                <w:color w:val="000000"/>
              </w:rPr>
              <w:t>.87</w:t>
            </w:r>
          </w:p>
        </w:tc>
      </w:tr>
      <w:tr w:rsidR="00FA0A2C" w14:paraId="186B1675" w14:textId="21D8AB33"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428FEBB" w14:textId="77777777" w:rsidR="00FA0A2C" w:rsidRDefault="00FA0A2C" w:rsidP="00B275BC">
            <w:pPr>
              <w:adjustRightInd w:val="0"/>
              <w:spacing w:before="60" w:after="60"/>
              <w:rPr>
                <w:b/>
                <w:bCs/>
                <w:color w:val="000000"/>
              </w:rPr>
            </w:pPr>
            <w:r>
              <w:rPr>
                <w:b/>
                <w:bCs/>
                <w:color w:val="000000"/>
              </w:rPr>
              <w:t>3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C1106B"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9FB376"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B4807E" w14:textId="77777777" w:rsidR="00FA0A2C" w:rsidRDefault="00FA0A2C" w:rsidP="00B275BC">
            <w:pPr>
              <w:adjustRightInd w:val="0"/>
              <w:spacing w:before="60" w:after="60"/>
              <w:jc w:val="right"/>
              <w:rPr>
                <w:color w:val="000000"/>
              </w:rPr>
            </w:pPr>
            <w:r>
              <w:rPr>
                <w:color w:val="000000"/>
              </w:rPr>
              <w:t>0.71</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B25EAE" w14:textId="77777777" w:rsidR="00FA0A2C" w:rsidRDefault="00FA0A2C" w:rsidP="00B275BC">
            <w:pPr>
              <w:adjustRightInd w:val="0"/>
              <w:spacing w:before="60" w:after="60"/>
              <w:jc w:val="right"/>
              <w:rPr>
                <w:color w:val="000000"/>
              </w:rPr>
            </w:pPr>
            <w:r>
              <w:rPr>
                <w:color w:val="000000"/>
              </w:rPr>
              <w:t>0.29</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E70B43" w14:textId="77777777" w:rsidR="00FA0A2C" w:rsidRDefault="00FA0A2C" w:rsidP="00B275BC">
            <w:pPr>
              <w:adjustRightInd w:val="0"/>
              <w:spacing w:before="60" w:after="60"/>
              <w:jc w:val="right"/>
              <w:rPr>
                <w:color w:val="000000"/>
              </w:rPr>
            </w:pPr>
            <w:r>
              <w:rPr>
                <w:color w:val="000000"/>
              </w:rPr>
              <w:t>0.54</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7A7B8D9" w14:textId="77777777" w:rsidR="00FA0A2C" w:rsidRDefault="00FA0A2C" w:rsidP="00B275BC">
            <w:pPr>
              <w:adjustRightInd w:val="0"/>
              <w:spacing w:before="60" w:after="60"/>
              <w:jc w:val="right"/>
              <w:rPr>
                <w:color w:val="000000"/>
              </w:rPr>
            </w:pPr>
            <w:r>
              <w:rPr>
                <w:color w:val="000000"/>
              </w:rPr>
              <w:t>0.61</w:t>
            </w:r>
          </w:p>
        </w:tc>
        <w:tc>
          <w:tcPr>
            <w:tcW w:w="1427" w:type="dxa"/>
            <w:tcBorders>
              <w:top w:val="nil"/>
              <w:left w:val="single" w:sz="2" w:space="0" w:color="000000"/>
              <w:bottom w:val="single" w:sz="2" w:space="0" w:color="000000"/>
              <w:right w:val="single" w:sz="6" w:space="0" w:color="000000"/>
            </w:tcBorders>
            <w:shd w:val="clear" w:color="auto" w:fill="FFFFFF"/>
          </w:tcPr>
          <w:p w14:paraId="102C8D43" w14:textId="56C580CB" w:rsidR="00FA0A2C" w:rsidRDefault="006B37BA" w:rsidP="00AD6806">
            <w:pPr>
              <w:adjustRightInd w:val="0"/>
              <w:spacing w:before="60" w:after="60"/>
              <w:ind w:right="67"/>
              <w:jc w:val="right"/>
              <w:rPr>
                <w:color w:val="000000"/>
              </w:rPr>
            </w:pPr>
            <w:r>
              <w:rPr>
                <w:color w:val="000000"/>
              </w:rPr>
              <w:t>.8</w:t>
            </w:r>
            <w:r w:rsidR="006F3C20">
              <w:rPr>
                <w:color w:val="000000"/>
              </w:rPr>
              <w:t>2</w:t>
            </w:r>
          </w:p>
        </w:tc>
      </w:tr>
      <w:tr w:rsidR="00FA0A2C" w14:paraId="2D27A8ED" w14:textId="1833ECA1"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5F4944C5" w14:textId="77777777" w:rsidR="00FA0A2C" w:rsidRDefault="00FA0A2C" w:rsidP="00B275BC">
            <w:pPr>
              <w:adjustRightInd w:val="0"/>
              <w:spacing w:before="60" w:after="60"/>
              <w:rPr>
                <w:b/>
                <w:bCs/>
                <w:color w:val="000000"/>
              </w:rPr>
            </w:pPr>
            <w:r>
              <w:rPr>
                <w:b/>
                <w:bCs/>
                <w:color w:val="000000"/>
              </w:rPr>
              <w:t>3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E0113C"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01F234"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B592B3" w14:textId="77777777" w:rsidR="00FA0A2C" w:rsidRDefault="00FA0A2C" w:rsidP="00B275BC">
            <w:pPr>
              <w:adjustRightInd w:val="0"/>
              <w:spacing w:before="60" w:after="60"/>
              <w:jc w:val="right"/>
              <w:rPr>
                <w:color w:val="000000"/>
              </w:rPr>
            </w:pPr>
            <w:r>
              <w:rPr>
                <w:color w:val="000000"/>
              </w:rPr>
              <w:t>0.74</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C9C6C0" w14:textId="77777777" w:rsidR="00FA0A2C" w:rsidRDefault="00FA0A2C" w:rsidP="00B275BC">
            <w:pPr>
              <w:adjustRightInd w:val="0"/>
              <w:spacing w:before="60" w:after="60"/>
              <w:jc w:val="right"/>
              <w:rPr>
                <w:color w:val="000000"/>
              </w:rPr>
            </w:pPr>
            <w:r>
              <w:rPr>
                <w:color w:val="000000"/>
              </w:rPr>
              <w:t>0.26</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DA98E7" w14:textId="77777777" w:rsidR="00FA0A2C" w:rsidRDefault="00FA0A2C" w:rsidP="00B275BC">
            <w:pPr>
              <w:adjustRightInd w:val="0"/>
              <w:spacing w:before="60" w:after="60"/>
              <w:jc w:val="right"/>
              <w:rPr>
                <w:color w:val="000000"/>
              </w:rPr>
            </w:pPr>
            <w:r>
              <w:rPr>
                <w:color w:val="000000"/>
              </w:rPr>
              <w:t>0.31</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28B7FF" w14:textId="77777777" w:rsidR="00FA0A2C" w:rsidRDefault="00FA0A2C" w:rsidP="00B275BC">
            <w:pPr>
              <w:adjustRightInd w:val="0"/>
              <w:spacing w:before="60" w:after="60"/>
              <w:jc w:val="right"/>
              <w:rPr>
                <w:color w:val="000000"/>
              </w:rPr>
            </w:pPr>
            <w:r>
              <w:rPr>
                <w:color w:val="000000"/>
              </w:rPr>
              <w:t>0.65</w:t>
            </w:r>
          </w:p>
        </w:tc>
        <w:tc>
          <w:tcPr>
            <w:tcW w:w="1427" w:type="dxa"/>
            <w:tcBorders>
              <w:top w:val="nil"/>
              <w:left w:val="single" w:sz="2" w:space="0" w:color="000000"/>
              <w:bottom w:val="single" w:sz="2" w:space="0" w:color="000000"/>
              <w:right w:val="single" w:sz="6" w:space="0" w:color="000000"/>
            </w:tcBorders>
            <w:shd w:val="clear" w:color="auto" w:fill="FFFFFF"/>
          </w:tcPr>
          <w:p w14:paraId="1B099330" w14:textId="222A9704" w:rsidR="00FA0A2C" w:rsidRDefault="006B37BA" w:rsidP="00AD6806">
            <w:pPr>
              <w:adjustRightInd w:val="0"/>
              <w:spacing w:before="60" w:after="60"/>
              <w:ind w:right="67"/>
              <w:jc w:val="right"/>
              <w:rPr>
                <w:color w:val="000000"/>
              </w:rPr>
            </w:pPr>
            <w:r>
              <w:rPr>
                <w:color w:val="000000"/>
              </w:rPr>
              <w:t>.</w:t>
            </w:r>
            <w:r w:rsidR="006F3C20">
              <w:rPr>
                <w:color w:val="000000"/>
              </w:rPr>
              <w:t>89</w:t>
            </w:r>
          </w:p>
        </w:tc>
      </w:tr>
      <w:tr w:rsidR="00FA0A2C" w14:paraId="5B9F32B2" w14:textId="596062D7"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588462A" w14:textId="77777777" w:rsidR="00FA0A2C" w:rsidRDefault="00FA0A2C" w:rsidP="00B275BC">
            <w:pPr>
              <w:adjustRightInd w:val="0"/>
              <w:spacing w:before="60" w:after="60"/>
              <w:rPr>
                <w:b/>
                <w:bCs/>
                <w:color w:val="000000"/>
              </w:rPr>
            </w:pPr>
            <w:r>
              <w:rPr>
                <w:b/>
                <w:bCs/>
                <w:color w:val="000000"/>
              </w:rPr>
              <w:t>3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F8B0B2"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9F64AB"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5E351" w14:textId="77777777" w:rsidR="00FA0A2C" w:rsidRDefault="00FA0A2C" w:rsidP="00B275BC">
            <w:pPr>
              <w:adjustRightInd w:val="0"/>
              <w:spacing w:before="60" w:after="60"/>
              <w:jc w:val="right"/>
              <w:rPr>
                <w:color w:val="000000"/>
              </w:rPr>
            </w:pPr>
            <w:r>
              <w:rPr>
                <w:color w:val="000000"/>
              </w:rPr>
              <w:t>0.80</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4E632F" w14:textId="77777777" w:rsidR="00FA0A2C" w:rsidRDefault="00FA0A2C" w:rsidP="00B275BC">
            <w:pPr>
              <w:adjustRightInd w:val="0"/>
              <w:spacing w:before="60" w:after="60"/>
              <w:jc w:val="right"/>
              <w:rPr>
                <w:color w:val="000000"/>
              </w:rPr>
            </w:pPr>
            <w:r>
              <w:rPr>
                <w:color w:val="000000"/>
              </w:rPr>
              <w:t>0.20</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3FC3DC" w14:textId="77777777" w:rsidR="00FA0A2C" w:rsidRDefault="00FA0A2C" w:rsidP="00B275BC">
            <w:pPr>
              <w:adjustRightInd w:val="0"/>
              <w:spacing w:before="60" w:after="60"/>
              <w:jc w:val="right"/>
              <w:rPr>
                <w:color w:val="000000"/>
              </w:rPr>
            </w:pPr>
            <w:r>
              <w:rPr>
                <w:color w:val="000000"/>
              </w:rPr>
              <w:t>0.33</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449BB31" w14:textId="77777777" w:rsidR="00FA0A2C" w:rsidRDefault="00FA0A2C" w:rsidP="00B275BC">
            <w:pPr>
              <w:adjustRightInd w:val="0"/>
              <w:spacing w:before="60" w:after="60"/>
              <w:jc w:val="right"/>
              <w:rPr>
                <w:color w:val="000000"/>
              </w:rPr>
            </w:pPr>
            <w:r>
              <w:rPr>
                <w:color w:val="000000"/>
              </w:rPr>
              <w:t>0.74</w:t>
            </w:r>
          </w:p>
        </w:tc>
        <w:tc>
          <w:tcPr>
            <w:tcW w:w="1427" w:type="dxa"/>
            <w:tcBorders>
              <w:top w:val="nil"/>
              <w:left w:val="single" w:sz="2" w:space="0" w:color="000000"/>
              <w:bottom w:val="single" w:sz="2" w:space="0" w:color="000000"/>
              <w:right w:val="single" w:sz="6" w:space="0" w:color="000000"/>
            </w:tcBorders>
            <w:shd w:val="clear" w:color="auto" w:fill="FFFFFF"/>
          </w:tcPr>
          <w:p w14:paraId="61BCBA1B" w14:textId="5AFC08AD" w:rsidR="00FA0A2C" w:rsidRDefault="006B37BA" w:rsidP="00AD6806">
            <w:pPr>
              <w:adjustRightInd w:val="0"/>
              <w:spacing w:before="60" w:after="60"/>
              <w:ind w:right="67"/>
              <w:jc w:val="right"/>
              <w:rPr>
                <w:color w:val="000000"/>
              </w:rPr>
            </w:pPr>
            <w:r>
              <w:rPr>
                <w:color w:val="000000"/>
              </w:rPr>
              <w:t>.</w:t>
            </w:r>
            <w:r w:rsidR="006F3C20">
              <w:rPr>
                <w:color w:val="000000"/>
              </w:rPr>
              <w:t>91</w:t>
            </w:r>
          </w:p>
        </w:tc>
      </w:tr>
      <w:tr w:rsidR="00FA0A2C" w14:paraId="63676AE1" w14:textId="203C7C25"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568C616" w14:textId="77777777" w:rsidR="00FA0A2C" w:rsidRDefault="00FA0A2C" w:rsidP="00B275BC">
            <w:pPr>
              <w:adjustRightInd w:val="0"/>
              <w:spacing w:before="60" w:after="60"/>
              <w:rPr>
                <w:b/>
                <w:bCs/>
                <w:color w:val="000000"/>
              </w:rPr>
            </w:pPr>
            <w:r>
              <w:rPr>
                <w:b/>
                <w:bCs/>
                <w:color w:val="000000"/>
              </w:rPr>
              <w:t>3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83F14B"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CC7FAC"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4AB083" w14:textId="77777777" w:rsidR="00FA0A2C" w:rsidRDefault="00FA0A2C" w:rsidP="00B275BC">
            <w:pPr>
              <w:adjustRightInd w:val="0"/>
              <w:spacing w:before="60" w:after="60"/>
              <w:jc w:val="right"/>
              <w:rPr>
                <w:color w:val="000000"/>
              </w:rPr>
            </w:pPr>
            <w:r>
              <w:rPr>
                <w:color w:val="000000"/>
              </w:rPr>
              <w:t>0.76</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62994A" w14:textId="77777777" w:rsidR="00FA0A2C" w:rsidRDefault="00FA0A2C" w:rsidP="00B275BC">
            <w:pPr>
              <w:adjustRightInd w:val="0"/>
              <w:spacing w:before="60" w:after="60"/>
              <w:jc w:val="right"/>
              <w:rPr>
                <w:color w:val="000000"/>
              </w:rPr>
            </w:pPr>
            <w:r>
              <w:rPr>
                <w:color w:val="000000"/>
              </w:rPr>
              <w:t>0.24</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9F5D8F" w14:textId="77777777" w:rsidR="00FA0A2C" w:rsidRDefault="00FA0A2C" w:rsidP="00B275BC">
            <w:pPr>
              <w:adjustRightInd w:val="0"/>
              <w:spacing w:before="60" w:after="60"/>
              <w:jc w:val="right"/>
              <w:rPr>
                <w:color w:val="000000"/>
              </w:rPr>
            </w:pPr>
            <w:r>
              <w:rPr>
                <w:color w:val="000000"/>
              </w:rPr>
              <w:t>0.09</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8D52133" w14:textId="77777777" w:rsidR="00FA0A2C" w:rsidRDefault="00FA0A2C" w:rsidP="00B275BC">
            <w:pPr>
              <w:adjustRightInd w:val="0"/>
              <w:spacing w:before="60" w:after="60"/>
              <w:jc w:val="right"/>
              <w:rPr>
                <w:color w:val="000000"/>
              </w:rPr>
            </w:pPr>
            <w:r>
              <w:rPr>
                <w:color w:val="000000"/>
              </w:rPr>
              <w:t>0.68</w:t>
            </w:r>
          </w:p>
        </w:tc>
        <w:tc>
          <w:tcPr>
            <w:tcW w:w="1427" w:type="dxa"/>
            <w:tcBorders>
              <w:top w:val="nil"/>
              <w:left w:val="single" w:sz="2" w:space="0" w:color="000000"/>
              <w:bottom w:val="single" w:sz="2" w:space="0" w:color="000000"/>
              <w:right w:val="single" w:sz="6" w:space="0" w:color="000000"/>
            </w:tcBorders>
            <w:shd w:val="clear" w:color="auto" w:fill="FFFFFF"/>
          </w:tcPr>
          <w:p w14:paraId="4B736537" w14:textId="719F6730" w:rsidR="00FA0A2C" w:rsidRDefault="006B37BA" w:rsidP="00AD6806">
            <w:pPr>
              <w:adjustRightInd w:val="0"/>
              <w:spacing w:before="60" w:after="60"/>
              <w:ind w:right="67"/>
              <w:jc w:val="right"/>
              <w:rPr>
                <w:color w:val="000000"/>
              </w:rPr>
            </w:pPr>
            <w:r>
              <w:rPr>
                <w:color w:val="000000"/>
              </w:rPr>
              <w:t>.87</w:t>
            </w:r>
          </w:p>
        </w:tc>
      </w:tr>
      <w:tr w:rsidR="00FA0A2C" w14:paraId="180F2F06" w14:textId="24FEDDA7"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17C3346" w14:textId="77777777" w:rsidR="00FA0A2C" w:rsidRDefault="00FA0A2C" w:rsidP="00B275BC">
            <w:pPr>
              <w:adjustRightInd w:val="0"/>
              <w:spacing w:before="60" w:after="60"/>
              <w:rPr>
                <w:b/>
                <w:bCs/>
                <w:color w:val="000000"/>
              </w:rPr>
            </w:pPr>
            <w:r>
              <w:rPr>
                <w:b/>
                <w:bCs/>
                <w:color w:val="000000"/>
              </w:rPr>
              <w:t>3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7CFBB"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7927D3"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F9C343" w14:textId="77777777" w:rsidR="00FA0A2C" w:rsidRDefault="00FA0A2C" w:rsidP="00B275BC">
            <w:pPr>
              <w:adjustRightInd w:val="0"/>
              <w:spacing w:before="60" w:after="60"/>
              <w:jc w:val="right"/>
              <w:rPr>
                <w:color w:val="000000"/>
              </w:rPr>
            </w:pPr>
            <w:r>
              <w:rPr>
                <w:color w:val="000000"/>
              </w:rPr>
              <w:t>0.69</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C4B39C" w14:textId="77777777" w:rsidR="00FA0A2C" w:rsidRDefault="00FA0A2C" w:rsidP="00B275BC">
            <w:pPr>
              <w:adjustRightInd w:val="0"/>
              <w:spacing w:before="60" w:after="60"/>
              <w:jc w:val="right"/>
              <w:rPr>
                <w:color w:val="000000"/>
              </w:rPr>
            </w:pPr>
            <w:r>
              <w:rPr>
                <w:color w:val="000000"/>
              </w:rPr>
              <w:t>0.30</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2B5272" w14:textId="77777777" w:rsidR="00FA0A2C" w:rsidRDefault="00FA0A2C" w:rsidP="00B275BC">
            <w:pPr>
              <w:adjustRightInd w:val="0"/>
              <w:spacing w:before="60" w:after="60"/>
              <w:jc w:val="right"/>
              <w:rPr>
                <w:color w:val="000000"/>
              </w:rPr>
            </w:pPr>
            <w:r>
              <w:rPr>
                <w:color w:val="000000"/>
              </w:rPr>
              <w:t>0.30</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C06B309" w14:textId="77777777" w:rsidR="00FA0A2C" w:rsidRDefault="00FA0A2C" w:rsidP="00B275BC">
            <w:pPr>
              <w:adjustRightInd w:val="0"/>
              <w:spacing w:before="60" w:after="60"/>
              <w:jc w:val="right"/>
              <w:rPr>
                <w:color w:val="000000"/>
              </w:rPr>
            </w:pPr>
            <w:r>
              <w:rPr>
                <w:color w:val="000000"/>
              </w:rPr>
              <w:t>0.59</w:t>
            </w:r>
          </w:p>
        </w:tc>
        <w:tc>
          <w:tcPr>
            <w:tcW w:w="1427" w:type="dxa"/>
            <w:tcBorders>
              <w:top w:val="nil"/>
              <w:left w:val="single" w:sz="2" w:space="0" w:color="000000"/>
              <w:bottom w:val="single" w:sz="2" w:space="0" w:color="000000"/>
              <w:right w:val="single" w:sz="6" w:space="0" w:color="000000"/>
            </w:tcBorders>
            <w:shd w:val="clear" w:color="auto" w:fill="FFFFFF"/>
          </w:tcPr>
          <w:p w14:paraId="608A0E02" w14:textId="667A113B" w:rsidR="00FA0A2C" w:rsidRDefault="006B37BA" w:rsidP="00AD6806">
            <w:pPr>
              <w:adjustRightInd w:val="0"/>
              <w:spacing w:before="60" w:after="60"/>
              <w:ind w:right="67"/>
              <w:jc w:val="right"/>
              <w:rPr>
                <w:color w:val="000000"/>
              </w:rPr>
            </w:pPr>
            <w:r>
              <w:rPr>
                <w:color w:val="000000"/>
              </w:rPr>
              <w:t>.93</w:t>
            </w:r>
          </w:p>
        </w:tc>
      </w:tr>
      <w:tr w:rsidR="00FA0A2C" w14:paraId="06731BEB" w14:textId="2B48415D"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198BA8FD" w14:textId="77777777" w:rsidR="00FA0A2C" w:rsidRDefault="00FA0A2C" w:rsidP="00B275BC">
            <w:pPr>
              <w:adjustRightInd w:val="0"/>
              <w:spacing w:before="60" w:after="60"/>
              <w:rPr>
                <w:b/>
                <w:bCs/>
                <w:color w:val="000000"/>
              </w:rPr>
            </w:pPr>
            <w:r>
              <w:rPr>
                <w:b/>
                <w:bCs/>
                <w:color w:val="000000"/>
              </w:rPr>
              <w:t>3c.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DEA10B"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4E024"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A780F3" w14:textId="77777777" w:rsidR="00FA0A2C" w:rsidRDefault="00FA0A2C" w:rsidP="00B275BC">
            <w:pPr>
              <w:adjustRightInd w:val="0"/>
              <w:spacing w:before="60" w:after="60"/>
              <w:jc w:val="right"/>
              <w:rPr>
                <w:color w:val="000000"/>
              </w:rPr>
            </w:pPr>
            <w:r>
              <w:rPr>
                <w:color w:val="000000"/>
              </w:rPr>
              <w:t>0.68</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0AA2C7" w14:textId="77777777" w:rsidR="00FA0A2C" w:rsidRDefault="00FA0A2C" w:rsidP="00B275BC">
            <w:pPr>
              <w:adjustRightInd w:val="0"/>
              <w:spacing w:before="60" w:after="60"/>
              <w:jc w:val="right"/>
              <w:rPr>
                <w:color w:val="000000"/>
              </w:rPr>
            </w:pPr>
            <w:r>
              <w:rPr>
                <w:color w:val="000000"/>
              </w:rPr>
              <w:t>0.32</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13699F" w14:textId="77777777" w:rsidR="00FA0A2C" w:rsidRDefault="00FA0A2C" w:rsidP="00B275BC">
            <w:pPr>
              <w:adjustRightInd w:val="0"/>
              <w:spacing w:before="60" w:after="60"/>
              <w:jc w:val="right"/>
              <w:rPr>
                <w:color w:val="000000"/>
              </w:rPr>
            </w:pPr>
            <w:r>
              <w:rPr>
                <w:color w:val="000000"/>
              </w:rPr>
              <w:t>0.36</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CC7C23B" w14:textId="77777777" w:rsidR="00FA0A2C" w:rsidRDefault="00FA0A2C" w:rsidP="00B275BC">
            <w:pPr>
              <w:adjustRightInd w:val="0"/>
              <w:spacing w:before="60" w:after="60"/>
              <w:jc w:val="right"/>
              <w:rPr>
                <w:color w:val="000000"/>
              </w:rPr>
            </w:pPr>
            <w:r>
              <w:rPr>
                <w:color w:val="000000"/>
              </w:rPr>
              <w:t>0.57</w:t>
            </w:r>
          </w:p>
        </w:tc>
        <w:tc>
          <w:tcPr>
            <w:tcW w:w="1427" w:type="dxa"/>
            <w:tcBorders>
              <w:top w:val="nil"/>
              <w:left w:val="single" w:sz="2" w:space="0" w:color="000000"/>
              <w:bottom w:val="single" w:sz="2" w:space="0" w:color="000000"/>
              <w:right w:val="single" w:sz="6" w:space="0" w:color="000000"/>
            </w:tcBorders>
            <w:shd w:val="clear" w:color="auto" w:fill="FFFFFF"/>
          </w:tcPr>
          <w:p w14:paraId="0E005013" w14:textId="170F1625" w:rsidR="00FA0A2C" w:rsidRDefault="006B37BA" w:rsidP="00AD6806">
            <w:pPr>
              <w:adjustRightInd w:val="0"/>
              <w:spacing w:before="60" w:after="60"/>
              <w:ind w:right="67"/>
              <w:jc w:val="right"/>
              <w:rPr>
                <w:color w:val="000000"/>
              </w:rPr>
            </w:pPr>
            <w:r>
              <w:rPr>
                <w:color w:val="000000"/>
              </w:rPr>
              <w:t>.79</w:t>
            </w:r>
          </w:p>
        </w:tc>
      </w:tr>
      <w:tr w:rsidR="00FA0A2C" w14:paraId="2BEE06E5" w14:textId="3D0CA0B9"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0902A89E" w14:textId="77777777" w:rsidR="00FA0A2C" w:rsidRDefault="00FA0A2C" w:rsidP="00B275BC">
            <w:pPr>
              <w:adjustRightInd w:val="0"/>
              <w:spacing w:before="60" w:after="60"/>
              <w:rPr>
                <w:b/>
                <w:bCs/>
                <w:color w:val="000000"/>
              </w:rPr>
            </w:pPr>
            <w:r>
              <w:rPr>
                <w:b/>
                <w:bCs/>
                <w:color w:val="000000"/>
              </w:rPr>
              <w:t>3d.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0B6940" w14:textId="77777777" w:rsidR="00FA0A2C" w:rsidRDefault="00FA0A2C" w:rsidP="00B275BC">
            <w:pPr>
              <w:adjustRightInd w:val="0"/>
              <w:spacing w:before="60" w:after="60"/>
              <w:jc w:val="right"/>
              <w:rPr>
                <w:color w:val="000000"/>
              </w:rPr>
            </w:pPr>
            <w:r>
              <w:rPr>
                <w:color w:val="000000"/>
              </w:rPr>
              <w:t>329</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D18A67"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B75635" w14:textId="77777777" w:rsidR="00FA0A2C" w:rsidRDefault="00FA0A2C" w:rsidP="00B275BC">
            <w:pPr>
              <w:adjustRightInd w:val="0"/>
              <w:spacing w:before="60" w:after="60"/>
              <w:jc w:val="right"/>
              <w:rPr>
                <w:color w:val="000000"/>
              </w:rPr>
            </w:pPr>
            <w:r>
              <w:rPr>
                <w:color w:val="000000"/>
              </w:rPr>
              <w:t>0.79</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72D8FE" w14:textId="77777777" w:rsidR="00FA0A2C" w:rsidRDefault="00FA0A2C" w:rsidP="00B275BC">
            <w:pPr>
              <w:adjustRightInd w:val="0"/>
              <w:spacing w:before="60" w:after="60"/>
              <w:jc w:val="right"/>
              <w:rPr>
                <w:color w:val="000000"/>
              </w:rPr>
            </w:pPr>
            <w:r>
              <w:rPr>
                <w:color w:val="000000"/>
              </w:rPr>
              <w:t>0.21</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FB426C" w14:textId="77777777" w:rsidR="00FA0A2C" w:rsidRDefault="00FA0A2C" w:rsidP="00B275BC">
            <w:pPr>
              <w:adjustRightInd w:val="0"/>
              <w:spacing w:before="60" w:after="60"/>
              <w:jc w:val="right"/>
              <w:rPr>
                <w:color w:val="000000"/>
              </w:rPr>
            </w:pPr>
            <w:r>
              <w:rPr>
                <w:color w:val="000000"/>
              </w:rPr>
              <w:t>0.47</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92FDAEA" w14:textId="77777777" w:rsidR="00FA0A2C" w:rsidRDefault="00FA0A2C" w:rsidP="00B275BC">
            <w:pPr>
              <w:adjustRightInd w:val="0"/>
              <w:spacing w:before="60" w:after="60"/>
              <w:jc w:val="right"/>
              <w:rPr>
                <w:color w:val="000000"/>
              </w:rPr>
            </w:pPr>
            <w:r>
              <w:rPr>
                <w:color w:val="000000"/>
              </w:rPr>
              <w:t>0.72</w:t>
            </w:r>
          </w:p>
        </w:tc>
        <w:tc>
          <w:tcPr>
            <w:tcW w:w="1427" w:type="dxa"/>
            <w:tcBorders>
              <w:top w:val="nil"/>
              <w:left w:val="single" w:sz="2" w:space="0" w:color="000000"/>
              <w:bottom w:val="single" w:sz="2" w:space="0" w:color="000000"/>
              <w:right w:val="single" w:sz="6" w:space="0" w:color="000000"/>
            </w:tcBorders>
            <w:shd w:val="clear" w:color="auto" w:fill="FFFFFF"/>
          </w:tcPr>
          <w:p w14:paraId="287EBF69" w14:textId="25DBBC2E" w:rsidR="00FA0A2C" w:rsidRDefault="006B37BA" w:rsidP="00AD6806">
            <w:pPr>
              <w:adjustRightInd w:val="0"/>
              <w:spacing w:before="60" w:after="60"/>
              <w:ind w:right="67"/>
              <w:jc w:val="right"/>
              <w:rPr>
                <w:color w:val="000000"/>
              </w:rPr>
            </w:pPr>
            <w:r>
              <w:rPr>
                <w:color w:val="000000"/>
              </w:rPr>
              <w:t>.88</w:t>
            </w:r>
          </w:p>
        </w:tc>
      </w:tr>
      <w:tr w:rsidR="00FA0A2C" w14:paraId="633FFE35" w14:textId="2181EFB2"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58B4865" w14:textId="77777777" w:rsidR="00FA0A2C" w:rsidRDefault="00FA0A2C" w:rsidP="00B275BC">
            <w:pPr>
              <w:adjustRightInd w:val="0"/>
              <w:spacing w:before="60" w:after="60"/>
              <w:rPr>
                <w:b/>
                <w:bCs/>
                <w:color w:val="000000"/>
              </w:rPr>
            </w:pPr>
            <w:r>
              <w:rPr>
                <w:b/>
                <w:bCs/>
                <w:color w:val="000000"/>
              </w:rPr>
              <w:t>4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65364A" w14:textId="77777777" w:rsidR="00FA0A2C" w:rsidRDefault="00FA0A2C" w:rsidP="00B275BC">
            <w:pPr>
              <w:adjustRightInd w:val="0"/>
              <w:spacing w:before="60" w:after="60"/>
              <w:jc w:val="right"/>
              <w:rPr>
                <w:color w:val="000000"/>
              </w:rPr>
            </w:pPr>
            <w:r>
              <w:rPr>
                <w:color w:val="000000"/>
              </w:rPr>
              <w:t>315</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E0886D"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DEABBF" w14:textId="77777777" w:rsidR="00FA0A2C" w:rsidRDefault="00FA0A2C" w:rsidP="00B275BC">
            <w:pPr>
              <w:adjustRightInd w:val="0"/>
              <w:spacing w:before="60" w:after="60"/>
              <w:jc w:val="right"/>
              <w:rPr>
                <w:color w:val="000000"/>
              </w:rPr>
            </w:pPr>
            <w:r>
              <w:rPr>
                <w:color w:val="000000"/>
              </w:rPr>
              <w:t>0.81</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F7250" w14:textId="77777777" w:rsidR="00FA0A2C" w:rsidRDefault="00FA0A2C" w:rsidP="00B275BC">
            <w:pPr>
              <w:adjustRightInd w:val="0"/>
              <w:spacing w:before="60" w:after="60"/>
              <w:jc w:val="right"/>
              <w:rPr>
                <w:color w:val="000000"/>
              </w:rPr>
            </w:pPr>
            <w:r>
              <w:rPr>
                <w:color w:val="000000"/>
              </w:rPr>
              <w:t>0.19</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813C2E" w14:textId="77777777" w:rsidR="00FA0A2C" w:rsidRDefault="00FA0A2C" w:rsidP="00B275BC">
            <w:pPr>
              <w:adjustRightInd w:val="0"/>
              <w:spacing w:before="60" w:after="60"/>
              <w:jc w:val="right"/>
              <w:rPr>
                <w:color w:val="000000"/>
              </w:rPr>
            </w:pPr>
            <w:r>
              <w:rPr>
                <w:color w:val="000000"/>
              </w:rPr>
              <w:t>0.79</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3EE97BD" w14:textId="77777777" w:rsidR="00FA0A2C" w:rsidRDefault="00FA0A2C" w:rsidP="00B275BC">
            <w:pPr>
              <w:adjustRightInd w:val="0"/>
              <w:spacing w:before="60" w:after="60"/>
              <w:jc w:val="right"/>
              <w:rPr>
                <w:color w:val="000000"/>
              </w:rPr>
            </w:pPr>
            <w:r>
              <w:rPr>
                <w:color w:val="000000"/>
              </w:rPr>
              <w:t>0.74</w:t>
            </w:r>
          </w:p>
        </w:tc>
        <w:tc>
          <w:tcPr>
            <w:tcW w:w="1427" w:type="dxa"/>
            <w:tcBorders>
              <w:top w:val="nil"/>
              <w:left w:val="single" w:sz="2" w:space="0" w:color="000000"/>
              <w:bottom w:val="single" w:sz="2" w:space="0" w:color="000000"/>
              <w:right w:val="single" w:sz="6" w:space="0" w:color="000000"/>
            </w:tcBorders>
            <w:shd w:val="clear" w:color="auto" w:fill="FFFFFF"/>
          </w:tcPr>
          <w:p w14:paraId="10D53D42" w14:textId="7BFC7C70" w:rsidR="00FA0A2C" w:rsidRDefault="006B37BA" w:rsidP="00AD6806">
            <w:pPr>
              <w:adjustRightInd w:val="0"/>
              <w:spacing w:before="60" w:after="60"/>
              <w:ind w:right="67"/>
              <w:jc w:val="right"/>
              <w:rPr>
                <w:color w:val="000000"/>
              </w:rPr>
            </w:pPr>
            <w:r>
              <w:rPr>
                <w:color w:val="000000"/>
              </w:rPr>
              <w:t>.83</w:t>
            </w:r>
          </w:p>
        </w:tc>
      </w:tr>
      <w:tr w:rsidR="00FA0A2C" w14:paraId="2E242CFF" w14:textId="5F9BCC4A"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29081B36" w14:textId="77777777" w:rsidR="00FA0A2C" w:rsidRDefault="00FA0A2C" w:rsidP="00B275BC">
            <w:pPr>
              <w:adjustRightInd w:val="0"/>
              <w:spacing w:before="60" w:after="60"/>
              <w:rPr>
                <w:b/>
                <w:bCs/>
                <w:color w:val="000000"/>
              </w:rPr>
            </w:pPr>
            <w:r>
              <w:rPr>
                <w:b/>
                <w:bCs/>
                <w:color w:val="000000"/>
              </w:rPr>
              <w:t>4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08A5EF" w14:textId="77777777" w:rsidR="00FA0A2C" w:rsidRDefault="00FA0A2C" w:rsidP="00B275BC">
            <w:pPr>
              <w:adjustRightInd w:val="0"/>
              <w:spacing w:before="60" w:after="60"/>
              <w:jc w:val="right"/>
              <w:rPr>
                <w:color w:val="000000"/>
              </w:rPr>
            </w:pPr>
            <w:r>
              <w:rPr>
                <w:color w:val="000000"/>
              </w:rPr>
              <w:t>315</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D287F5" w14:textId="77777777" w:rsidR="00FA0A2C" w:rsidRDefault="00FA0A2C" w:rsidP="00B275BC">
            <w:pPr>
              <w:adjustRightInd w:val="0"/>
              <w:spacing w:before="60" w:after="60"/>
              <w:jc w:val="right"/>
              <w:rPr>
                <w:color w:val="000000"/>
              </w:rPr>
            </w:pPr>
            <w:r>
              <w:rPr>
                <w:color w:val="000000"/>
              </w:rPr>
              <w:t>1.00</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B69C71" w14:textId="77777777" w:rsidR="00FA0A2C" w:rsidRDefault="00FA0A2C" w:rsidP="00B275BC">
            <w:pPr>
              <w:adjustRightInd w:val="0"/>
              <w:spacing w:before="60" w:after="60"/>
              <w:jc w:val="right"/>
              <w:rPr>
                <w:color w:val="000000"/>
              </w:rPr>
            </w:pPr>
            <w:r>
              <w:rPr>
                <w:color w:val="000000"/>
              </w:rPr>
              <w:t>0.83</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9C7E1B" w14:textId="77777777" w:rsidR="00FA0A2C" w:rsidRDefault="00FA0A2C" w:rsidP="00B275BC">
            <w:pPr>
              <w:adjustRightInd w:val="0"/>
              <w:spacing w:before="60" w:after="60"/>
              <w:jc w:val="right"/>
              <w:rPr>
                <w:color w:val="000000"/>
              </w:rPr>
            </w:pPr>
            <w:r>
              <w:rPr>
                <w:color w:val="000000"/>
              </w:rPr>
              <w:t>0.16</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9EB098" w14:textId="77777777" w:rsidR="00FA0A2C" w:rsidRDefault="00FA0A2C" w:rsidP="00B275BC">
            <w:pPr>
              <w:adjustRightInd w:val="0"/>
              <w:spacing w:before="60" w:after="60"/>
              <w:jc w:val="right"/>
              <w:rPr>
                <w:color w:val="000000"/>
              </w:rPr>
            </w:pPr>
            <w:r>
              <w:rPr>
                <w:color w:val="000000"/>
              </w:rPr>
              <w:t>0.76</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4E98871" w14:textId="77777777" w:rsidR="00FA0A2C" w:rsidRDefault="00FA0A2C" w:rsidP="00B275BC">
            <w:pPr>
              <w:adjustRightInd w:val="0"/>
              <w:spacing w:before="60" w:after="60"/>
              <w:jc w:val="right"/>
              <w:rPr>
                <w:color w:val="000000"/>
              </w:rPr>
            </w:pPr>
            <w:r>
              <w:rPr>
                <w:color w:val="000000"/>
              </w:rPr>
              <w:t>0.78</w:t>
            </w:r>
          </w:p>
        </w:tc>
        <w:tc>
          <w:tcPr>
            <w:tcW w:w="1427" w:type="dxa"/>
            <w:tcBorders>
              <w:top w:val="nil"/>
              <w:left w:val="single" w:sz="2" w:space="0" w:color="000000"/>
              <w:bottom w:val="single" w:sz="2" w:space="0" w:color="000000"/>
              <w:right w:val="single" w:sz="6" w:space="0" w:color="000000"/>
            </w:tcBorders>
            <w:shd w:val="clear" w:color="auto" w:fill="FFFFFF"/>
          </w:tcPr>
          <w:p w14:paraId="76F91F60" w14:textId="66F357D3" w:rsidR="00FA0A2C" w:rsidRDefault="006B37BA" w:rsidP="00AD6806">
            <w:pPr>
              <w:adjustRightInd w:val="0"/>
              <w:spacing w:before="60" w:after="60"/>
              <w:ind w:right="67"/>
              <w:jc w:val="right"/>
              <w:rPr>
                <w:color w:val="000000"/>
              </w:rPr>
            </w:pPr>
            <w:r>
              <w:rPr>
                <w:color w:val="000000"/>
              </w:rPr>
              <w:t>.89</w:t>
            </w:r>
          </w:p>
        </w:tc>
      </w:tr>
      <w:tr w:rsidR="00FA0A2C" w14:paraId="01000A1D" w14:textId="4E35A6AD"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3CDEF33A" w14:textId="77777777" w:rsidR="00FA0A2C" w:rsidRDefault="00FA0A2C" w:rsidP="00B275BC">
            <w:pPr>
              <w:adjustRightInd w:val="0"/>
              <w:spacing w:before="60" w:after="60"/>
              <w:rPr>
                <w:b/>
                <w:bCs/>
                <w:color w:val="000000"/>
              </w:rPr>
            </w:pPr>
            <w:r>
              <w:rPr>
                <w:b/>
                <w:bCs/>
                <w:color w:val="000000"/>
              </w:rPr>
              <w:t>4a.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25C193" w14:textId="77777777" w:rsidR="00FA0A2C" w:rsidRDefault="00FA0A2C" w:rsidP="00B275BC">
            <w:pPr>
              <w:adjustRightInd w:val="0"/>
              <w:spacing w:before="60" w:after="60"/>
              <w:jc w:val="right"/>
              <w:rPr>
                <w:color w:val="000000"/>
              </w:rPr>
            </w:pPr>
            <w:r>
              <w:rPr>
                <w:color w:val="000000"/>
              </w:rPr>
              <w:t>315</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800582"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6035A6" w14:textId="77777777" w:rsidR="00FA0A2C" w:rsidRDefault="00FA0A2C" w:rsidP="00B275BC">
            <w:pPr>
              <w:adjustRightInd w:val="0"/>
              <w:spacing w:before="60" w:after="60"/>
              <w:jc w:val="right"/>
              <w:rPr>
                <w:color w:val="000000"/>
              </w:rPr>
            </w:pPr>
            <w:r>
              <w:rPr>
                <w:color w:val="000000"/>
              </w:rPr>
              <w:t>0.77</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F710F3" w14:textId="77777777" w:rsidR="00FA0A2C" w:rsidRDefault="00FA0A2C" w:rsidP="00B275BC">
            <w:pPr>
              <w:adjustRightInd w:val="0"/>
              <w:spacing w:before="60" w:after="60"/>
              <w:jc w:val="right"/>
              <w:rPr>
                <w:color w:val="000000"/>
              </w:rPr>
            </w:pPr>
            <w:r>
              <w:rPr>
                <w:color w:val="000000"/>
              </w:rPr>
              <w:t>0.22</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5206A2" w14:textId="77777777" w:rsidR="00FA0A2C" w:rsidRDefault="00FA0A2C" w:rsidP="00B275BC">
            <w:pPr>
              <w:adjustRightInd w:val="0"/>
              <w:spacing w:before="60" w:after="60"/>
              <w:jc w:val="right"/>
              <w:rPr>
                <w:color w:val="000000"/>
              </w:rPr>
            </w:pPr>
            <w:r>
              <w:rPr>
                <w:color w:val="000000"/>
              </w:rPr>
              <w:t>0.71</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D52BDA" w14:textId="77777777" w:rsidR="00FA0A2C" w:rsidRDefault="00FA0A2C" w:rsidP="00B275BC">
            <w:pPr>
              <w:adjustRightInd w:val="0"/>
              <w:spacing w:before="60" w:after="60"/>
              <w:jc w:val="right"/>
              <w:rPr>
                <w:color w:val="000000"/>
              </w:rPr>
            </w:pPr>
            <w:r>
              <w:rPr>
                <w:color w:val="000000"/>
              </w:rPr>
              <w:t>0.70</w:t>
            </w:r>
          </w:p>
        </w:tc>
        <w:tc>
          <w:tcPr>
            <w:tcW w:w="1427" w:type="dxa"/>
            <w:tcBorders>
              <w:top w:val="nil"/>
              <w:left w:val="single" w:sz="2" w:space="0" w:color="000000"/>
              <w:bottom w:val="single" w:sz="2" w:space="0" w:color="000000"/>
              <w:right w:val="single" w:sz="6" w:space="0" w:color="000000"/>
            </w:tcBorders>
            <w:shd w:val="clear" w:color="auto" w:fill="FFFFFF"/>
          </w:tcPr>
          <w:p w14:paraId="7B481DF9" w14:textId="5D673115" w:rsidR="00FA0A2C" w:rsidRDefault="006B37BA" w:rsidP="00AD6806">
            <w:pPr>
              <w:adjustRightInd w:val="0"/>
              <w:spacing w:before="60" w:after="60"/>
              <w:ind w:right="67"/>
              <w:jc w:val="right"/>
              <w:rPr>
                <w:color w:val="000000"/>
              </w:rPr>
            </w:pPr>
            <w:r>
              <w:rPr>
                <w:color w:val="000000"/>
              </w:rPr>
              <w:t>.82</w:t>
            </w:r>
          </w:p>
        </w:tc>
      </w:tr>
      <w:tr w:rsidR="00FA0A2C" w14:paraId="3405F29C" w14:textId="18B2E593"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7990ABAF" w14:textId="77777777" w:rsidR="00FA0A2C" w:rsidRDefault="00FA0A2C" w:rsidP="00B275BC">
            <w:pPr>
              <w:adjustRightInd w:val="0"/>
              <w:spacing w:before="60" w:after="60"/>
              <w:rPr>
                <w:b/>
                <w:bCs/>
                <w:color w:val="000000"/>
              </w:rPr>
            </w:pPr>
            <w:r>
              <w:rPr>
                <w:b/>
                <w:bCs/>
                <w:color w:val="000000"/>
              </w:rPr>
              <w:t>4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175EC6" w14:textId="77777777" w:rsidR="00FA0A2C" w:rsidRDefault="00FA0A2C" w:rsidP="00B275BC">
            <w:pPr>
              <w:adjustRightInd w:val="0"/>
              <w:spacing w:before="60" w:after="60"/>
              <w:jc w:val="right"/>
              <w:rPr>
                <w:color w:val="000000"/>
              </w:rPr>
            </w:pPr>
            <w:r>
              <w:rPr>
                <w:color w:val="000000"/>
              </w:rPr>
              <w:t>315</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9B9D3C" w14:textId="77777777" w:rsidR="00FA0A2C" w:rsidRDefault="00FA0A2C" w:rsidP="00B275BC">
            <w:pPr>
              <w:adjustRightInd w:val="0"/>
              <w:spacing w:before="60" w:after="60"/>
              <w:jc w:val="right"/>
              <w:rPr>
                <w:color w:val="000000"/>
              </w:rPr>
            </w:pPr>
            <w:r>
              <w:rPr>
                <w:color w:val="000000"/>
              </w:rPr>
              <w:t>0.99</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EBCF53" w14:textId="77777777" w:rsidR="00FA0A2C" w:rsidRDefault="00FA0A2C" w:rsidP="00B275BC">
            <w:pPr>
              <w:adjustRightInd w:val="0"/>
              <w:spacing w:before="60" w:after="60"/>
              <w:jc w:val="right"/>
              <w:rPr>
                <w:color w:val="000000"/>
              </w:rPr>
            </w:pPr>
            <w:r>
              <w:rPr>
                <w:color w:val="000000"/>
              </w:rPr>
              <w:t>0.77</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D9CC4" w14:textId="77777777" w:rsidR="00FA0A2C" w:rsidRDefault="00FA0A2C" w:rsidP="00B275BC">
            <w:pPr>
              <w:adjustRightInd w:val="0"/>
              <w:spacing w:before="60" w:after="60"/>
              <w:jc w:val="right"/>
              <w:rPr>
                <w:color w:val="000000"/>
              </w:rPr>
            </w:pPr>
            <w:r>
              <w:rPr>
                <w:color w:val="000000"/>
              </w:rPr>
              <w:t>0.23</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F3B71C" w14:textId="77777777" w:rsidR="00FA0A2C" w:rsidRDefault="00FA0A2C" w:rsidP="00B275BC">
            <w:pPr>
              <w:adjustRightInd w:val="0"/>
              <w:spacing w:before="60" w:after="60"/>
              <w:jc w:val="right"/>
              <w:rPr>
                <w:color w:val="000000"/>
              </w:rPr>
            </w:pPr>
            <w:r>
              <w:rPr>
                <w:color w:val="000000"/>
              </w:rPr>
              <w:t>0.73</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C497F1" w14:textId="77777777" w:rsidR="00FA0A2C" w:rsidRDefault="00FA0A2C" w:rsidP="00B275BC">
            <w:pPr>
              <w:adjustRightInd w:val="0"/>
              <w:spacing w:before="60" w:after="60"/>
              <w:jc w:val="right"/>
              <w:rPr>
                <w:color w:val="000000"/>
              </w:rPr>
            </w:pPr>
            <w:r>
              <w:rPr>
                <w:color w:val="000000"/>
              </w:rPr>
              <w:t>0.69</w:t>
            </w:r>
          </w:p>
        </w:tc>
        <w:tc>
          <w:tcPr>
            <w:tcW w:w="1427" w:type="dxa"/>
            <w:tcBorders>
              <w:top w:val="nil"/>
              <w:left w:val="single" w:sz="2" w:space="0" w:color="000000"/>
              <w:bottom w:val="single" w:sz="2" w:space="0" w:color="000000"/>
              <w:right w:val="single" w:sz="6" w:space="0" w:color="000000"/>
            </w:tcBorders>
            <w:shd w:val="clear" w:color="auto" w:fill="FFFFFF"/>
          </w:tcPr>
          <w:p w14:paraId="221E05A8" w14:textId="750B569F" w:rsidR="00FA0A2C" w:rsidRDefault="006B37BA" w:rsidP="00AD6806">
            <w:pPr>
              <w:adjustRightInd w:val="0"/>
              <w:spacing w:before="60" w:after="60"/>
              <w:ind w:right="67"/>
              <w:jc w:val="right"/>
              <w:rPr>
                <w:color w:val="000000"/>
              </w:rPr>
            </w:pPr>
            <w:r>
              <w:rPr>
                <w:color w:val="000000"/>
              </w:rPr>
              <w:t>.86</w:t>
            </w:r>
          </w:p>
        </w:tc>
      </w:tr>
      <w:tr w:rsidR="00FA0A2C" w14:paraId="7BF529BF" w14:textId="74CBBBEB" w:rsidTr="00FA0A2C">
        <w:trPr>
          <w:cantSplit/>
          <w:jc w:val="center"/>
        </w:trPr>
        <w:tc>
          <w:tcPr>
            <w:tcW w:w="1033" w:type="dxa"/>
            <w:tcBorders>
              <w:top w:val="nil"/>
              <w:left w:val="single" w:sz="6" w:space="0" w:color="000000"/>
              <w:bottom w:val="single" w:sz="2" w:space="0" w:color="000000"/>
              <w:right w:val="nil"/>
            </w:tcBorders>
            <w:shd w:val="clear" w:color="auto" w:fill="E7E6E6" w:themeFill="background2"/>
            <w:tcMar>
              <w:left w:w="60" w:type="dxa"/>
              <w:right w:w="60" w:type="dxa"/>
            </w:tcMar>
          </w:tcPr>
          <w:p w14:paraId="63392077" w14:textId="77777777" w:rsidR="00FA0A2C" w:rsidRDefault="00FA0A2C" w:rsidP="00B275BC">
            <w:pPr>
              <w:keepNext/>
              <w:adjustRightInd w:val="0"/>
              <w:spacing w:before="60" w:after="60"/>
              <w:rPr>
                <w:b/>
                <w:bCs/>
                <w:color w:val="000000"/>
              </w:rPr>
            </w:pPr>
            <w:r>
              <w:rPr>
                <w:b/>
                <w:bCs/>
                <w:color w:val="000000"/>
              </w:rPr>
              <w:t>4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9F4E3F" w14:textId="77777777" w:rsidR="00FA0A2C" w:rsidRDefault="00FA0A2C" w:rsidP="00B275BC">
            <w:pPr>
              <w:keepNext/>
              <w:adjustRightInd w:val="0"/>
              <w:spacing w:before="60" w:after="60"/>
              <w:jc w:val="right"/>
              <w:rPr>
                <w:color w:val="000000"/>
              </w:rPr>
            </w:pPr>
            <w:r>
              <w:rPr>
                <w:color w:val="000000"/>
              </w:rPr>
              <w:t>315</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8998A1" w14:textId="77777777" w:rsidR="00FA0A2C" w:rsidRDefault="00FA0A2C" w:rsidP="00B275BC">
            <w:pPr>
              <w:keepNext/>
              <w:adjustRightInd w:val="0"/>
              <w:spacing w:before="60" w:after="60"/>
              <w:jc w:val="right"/>
              <w:rPr>
                <w:color w:val="000000"/>
              </w:rPr>
            </w:pPr>
            <w:r>
              <w:rPr>
                <w:color w:val="000000"/>
              </w:rPr>
              <w:t>0.98</w:t>
            </w:r>
          </w:p>
        </w:tc>
        <w:tc>
          <w:tcPr>
            <w:tcW w:w="86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B15F35" w14:textId="77777777" w:rsidR="00FA0A2C" w:rsidRDefault="00FA0A2C" w:rsidP="00B275BC">
            <w:pPr>
              <w:keepNext/>
              <w:adjustRightInd w:val="0"/>
              <w:spacing w:before="60" w:after="60"/>
              <w:jc w:val="right"/>
              <w:rPr>
                <w:color w:val="000000"/>
              </w:rPr>
            </w:pPr>
            <w:r>
              <w:rPr>
                <w:color w:val="000000"/>
              </w:rPr>
              <w:t>0.73</w:t>
            </w:r>
          </w:p>
        </w:tc>
        <w:tc>
          <w:tcPr>
            <w:tcW w:w="99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9E64DF" w14:textId="77777777" w:rsidR="00FA0A2C" w:rsidRDefault="00FA0A2C" w:rsidP="00B275BC">
            <w:pPr>
              <w:keepNext/>
              <w:adjustRightInd w:val="0"/>
              <w:spacing w:before="60" w:after="60"/>
              <w:jc w:val="right"/>
              <w:rPr>
                <w:color w:val="000000"/>
              </w:rPr>
            </w:pPr>
            <w:r>
              <w:rPr>
                <w:color w:val="000000"/>
              </w:rPr>
              <w:t>0.25</w:t>
            </w:r>
          </w:p>
        </w:tc>
        <w:tc>
          <w:tcPr>
            <w:tcW w:w="117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909926" w14:textId="77777777" w:rsidR="00FA0A2C" w:rsidRDefault="00FA0A2C" w:rsidP="00B275BC">
            <w:pPr>
              <w:keepNext/>
              <w:adjustRightInd w:val="0"/>
              <w:spacing w:before="60" w:after="60"/>
              <w:jc w:val="right"/>
              <w:rPr>
                <w:color w:val="000000"/>
              </w:rPr>
            </w:pPr>
            <w:r>
              <w:rPr>
                <w:color w:val="000000"/>
              </w:rPr>
              <w:t>0.74</w:t>
            </w:r>
          </w:p>
        </w:tc>
        <w:tc>
          <w:tcPr>
            <w:tcW w:w="1427"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C50345A" w14:textId="77777777" w:rsidR="00FA0A2C" w:rsidRDefault="00FA0A2C" w:rsidP="00B275BC">
            <w:pPr>
              <w:keepNext/>
              <w:adjustRightInd w:val="0"/>
              <w:spacing w:before="60" w:after="60"/>
              <w:jc w:val="right"/>
              <w:rPr>
                <w:color w:val="000000"/>
              </w:rPr>
            </w:pPr>
            <w:r>
              <w:rPr>
                <w:color w:val="000000"/>
              </w:rPr>
              <w:t>0.64</w:t>
            </w:r>
          </w:p>
        </w:tc>
        <w:tc>
          <w:tcPr>
            <w:tcW w:w="1427" w:type="dxa"/>
            <w:tcBorders>
              <w:top w:val="nil"/>
              <w:left w:val="single" w:sz="2" w:space="0" w:color="000000"/>
              <w:bottom w:val="single" w:sz="2" w:space="0" w:color="000000"/>
              <w:right w:val="single" w:sz="6" w:space="0" w:color="000000"/>
            </w:tcBorders>
            <w:shd w:val="clear" w:color="auto" w:fill="FFFFFF"/>
          </w:tcPr>
          <w:p w14:paraId="46F527EC" w14:textId="0ACB2D8A" w:rsidR="00FA0A2C" w:rsidRDefault="006B37BA" w:rsidP="00AD6806">
            <w:pPr>
              <w:keepNext/>
              <w:adjustRightInd w:val="0"/>
              <w:spacing w:before="60" w:after="60"/>
              <w:ind w:right="67"/>
              <w:jc w:val="right"/>
              <w:rPr>
                <w:color w:val="000000"/>
              </w:rPr>
            </w:pPr>
            <w:r>
              <w:rPr>
                <w:color w:val="000000"/>
              </w:rPr>
              <w:t>.82</w:t>
            </w:r>
          </w:p>
        </w:tc>
      </w:tr>
      <w:tr w:rsidR="00FA0A2C" w14:paraId="622C7A20" w14:textId="460964D2" w:rsidTr="00FA0A2C">
        <w:trPr>
          <w:cantSplit/>
          <w:jc w:val="center"/>
        </w:trPr>
        <w:tc>
          <w:tcPr>
            <w:tcW w:w="1033" w:type="dxa"/>
            <w:tcBorders>
              <w:top w:val="nil"/>
              <w:left w:val="single" w:sz="6" w:space="0" w:color="000000"/>
              <w:bottom w:val="single" w:sz="6" w:space="0" w:color="000000"/>
              <w:right w:val="nil"/>
            </w:tcBorders>
            <w:shd w:val="clear" w:color="auto" w:fill="E7E6E6" w:themeFill="background2"/>
            <w:tcMar>
              <w:left w:w="60" w:type="dxa"/>
              <w:right w:w="60" w:type="dxa"/>
            </w:tcMar>
          </w:tcPr>
          <w:p w14:paraId="074F886A" w14:textId="77777777" w:rsidR="00FA0A2C" w:rsidRDefault="00FA0A2C" w:rsidP="00B275BC">
            <w:pPr>
              <w:adjustRightInd w:val="0"/>
              <w:spacing w:before="60" w:after="60"/>
              <w:rPr>
                <w:b/>
                <w:bCs/>
                <w:color w:val="000000"/>
              </w:rPr>
            </w:pPr>
            <w:r>
              <w:rPr>
                <w:b/>
                <w:bCs/>
                <w:color w:val="000000"/>
              </w:rPr>
              <w:t>4c.2</w:t>
            </w:r>
          </w:p>
        </w:tc>
        <w:tc>
          <w:tcPr>
            <w:tcW w:w="786" w:type="dxa"/>
            <w:tcBorders>
              <w:top w:val="nil"/>
              <w:left w:val="single" w:sz="2" w:space="0" w:color="000000"/>
              <w:bottom w:val="single" w:sz="6" w:space="0" w:color="000000"/>
              <w:right w:val="nil"/>
            </w:tcBorders>
            <w:shd w:val="clear" w:color="auto" w:fill="FFFFFF"/>
            <w:tcMar>
              <w:left w:w="60" w:type="dxa"/>
              <w:right w:w="60" w:type="dxa"/>
            </w:tcMar>
            <w:vAlign w:val="bottom"/>
          </w:tcPr>
          <w:p w14:paraId="11310016" w14:textId="77777777" w:rsidR="00FA0A2C" w:rsidRDefault="00FA0A2C" w:rsidP="00B275BC">
            <w:pPr>
              <w:adjustRightInd w:val="0"/>
              <w:spacing w:before="60" w:after="60"/>
              <w:jc w:val="right"/>
              <w:rPr>
                <w:color w:val="000000"/>
              </w:rPr>
            </w:pPr>
            <w:r>
              <w:rPr>
                <w:color w:val="000000"/>
              </w:rPr>
              <w:t>315</w:t>
            </w:r>
          </w:p>
        </w:tc>
        <w:tc>
          <w:tcPr>
            <w:tcW w:w="1186" w:type="dxa"/>
            <w:tcBorders>
              <w:top w:val="nil"/>
              <w:left w:val="single" w:sz="2" w:space="0" w:color="000000"/>
              <w:bottom w:val="single" w:sz="6" w:space="0" w:color="000000"/>
              <w:right w:val="nil"/>
            </w:tcBorders>
            <w:shd w:val="clear" w:color="auto" w:fill="FFFFFF"/>
            <w:tcMar>
              <w:left w:w="60" w:type="dxa"/>
              <w:right w:w="60" w:type="dxa"/>
            </w:tcMar>
            <w:vAlign w:val="bottom"/>
          </w:tcPr>
          <w:p w14:paraId="1FDCFA9A" w14:textId="77777777" w:rsidR="00FA0A2C" w:rsidRDefault="00FA0A2C" w:rsidP="00B275BC">
            <w:pPr>
              <w:adjustRightInd w:val="0"/>
              <w:spacing w:before="60" w:after="60"/>
              <w:jc w:val="right"/>
              <w:rPr>
                <w:color w:val="000000"/>
              </w:rPr>
            </w:pPr>
            <w:r>
              <w:rPr>
                <w:color w:val="000000"/>
              </w:rPr>
              <w:t>0.98</w:t>
            </w:r>
          </w:p>
        </w:tc>
        <w:tc>
          <w:tcPr>
            <w:tcW w:w="860" w:type="dxa"/>
            <w:tcBorders>
              <w:top w:val="nil"/>
              <w:left w:val="single" w:sz="2" w:space="0" w:color="000000"/>
              <w:bottom w:val="single" w:sz="6" w:space="0" w:color="000000"/>
              <w:right w:val="nil"/>
            </w:tcBorders>
            <w:shd w:val="clear" w:color="auto" w:fill="FFFFFF"/>
            <w:tcMar>
              <w:left w:w="60" w:type="dxa"/>
              <w:right w:w="60" w:type="dxa"/>
            </w:tcMar>
            <w:vAlign w:val="bottom"/>
          </w:tcPr>
          <w:p w14:paraId="7B8698AB" w14:textId="77777777" w:rsidR="00FA0A2C" w:rsidRDefault="00FA0A2C" w:rsidP="00B275BC">
            <w:pPr>
              <w:adjustRightInd w:val="0"/>
              <w:spacing w:before="60" w:after="60"/>
              <w:jc w:val="right"/>
              <w:rPr>
                <w:color w:val="000000"/>
              </w:rPr>
            </w:pPr>
            <w:r>
              <w:rPr>
                <w:color w:val="000000"/>
              </w:rPr>
              <w:t>0.70</w:t>
            </w:r>
          </w:p>
        </w:tc>
        <w:tc>
          <w:tcPr>
            <w:tcW w:w="997" w:type="dxa"/>
            <w:tcBorders>
              <w:top w:val="nil"/>
              <w:left w:val="single" w:sz="2" w:space="0" w:color="000000"/>
              <w:bottom w:val="single" w:sz="6" w:space="0" w:color="000000"/>
              <w:right w:val="nil"/>
            </w:tcBorders>
            <w:shd w:val="clear" w:color="auto" w:fill="FFFFFF"/>
            <w:tcMar>
              <w:left w:w="60" w:type="dxa"/>
              <w:right w:w="60" w:type="dxa"/>
            </w:tcMar>
            <w:vAlign w:val="bottom"/>
          </w:tcPr>
          <w:p w14:paraId="759BD732" w14:textId="77777777" w:rsidR="00FA0A2C" w:rsidRDefault="00FA0A2C" w:rsidP="00B275BC">
            <w:pPr>
              <w:adjustRightInd w:val="0"/>
              <w:spacing w:before="60" w:after="60"/>
              <w:jc w:val="right"/>
              <w:rPr>
                <w:color w:val="000000"/>
              </w:rPr>
            </w:pPr>
            <w:r>
              <w:rPr>
                <w:color w:val="000000"/>
              </w:rPr>
              <w:t>0.28</w:t>
            </w:r>
          </w:p>
        </w:tc>
        <w:tc>
          <w:tcPr>
            <w:tcW w:w="1173" w:type="dxa"/>
            <w:tcBorders>
              <w:top w:val="nil"/>
              <w:left w:val="single" w:sz="2" w:space="0" w:color="000000"/>
              <w:bottom w:val="single" w:sz="6" w:space="0" w:color="000000"/>
              <w:right w:val="nil"/>
            </w:tcBorders>
            <w:shd w:val="clear" w:color="auto" w:fill="FFFFFF"/>
            <w:tcMar>
              <w:left w:w="60" w:type="dxa"/>
              <w:right w:w="60" w:type="dxa"/>
            </w:tcMar>
            <w:vAlign w:val="bottom"/>
          </w:tcPr>
          <w:p w14:paraId="769B9BC3" w14:textId="77777777" w:rsidR="00FA0A2C" w:rsidRDefault="00FA0A2C" w:rsidP="00B275BC">
            <w:pPr>
              <w:adjustRightInd w:val="0"/>
              <w:spacing w:before="60" w:after="60"/>
              <w:jc w:val="right"/>
              <w:rPr>
                <w:color w:val="000000"/>
              </w:rPr>
            </w:pPr>
            <w:r>
              <w:rPr>
                <w:color w:val="000000"/>
              </w:rPr>
              <w:t>0.70</w:t>
            </w:r>
          </w:p>
        </w:tc>
        <w:tc>
          <w:tcPr>
            <w:tcW w:w="1427"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4AB378C2" w14:textId="77777777" w:rsidR="00FA0A2C" w:rsidRDefault="00FA0A2C" w:rsidP="00B275BC">
            <w:pPr>
              <w:adjustRightInd w:val="0"/>
              <w:spacing w:before="60" w:after="60"/>
              <w:jc w:val="right"/>
              <w:rPr>
                <w:color w:val="000000"/>
              </w:rPr>
            </w:pPr>
            <w:r>
              <w:rPr>
                <w:color w:val="000000"/>
              </w:rPr>
              <w:t>0.61</w:t>
            </w:r>
          </w:p>
        </w:tc>
        <w:tc>
          <w:tcPr>
            <w:tcW w:w="1427" w:type="dxa"/>
            <w:tcBorders>
              <w:top w:val="nil"/>
              <w:left w:val="single" w:sz="2" w:space="0" w:color="000000"/>
              <w:bottom w:val="single" w:sz="6" w:space="0" w:color="000000"/>
              <w:right w:val="single" w:sz="6" w:space="0" w:color="000000"/>
            </w:tcBorders>
            <w:shd w:val="clear" w:color="auto" w:fill="FFFFFF"/>
          </w:tcPr>
          <w:p w14:paraId="716DAF31" w14:textId="3F10CA04" w:rsidR="00FA0A2C" w:rsidRDefault="006B37BA" w:rsidP="00AD6806">
            <w:pPr>
              <w:adjustRightInd w:val="0"/>
              <w:spacing w:before="60" w:after="60"/>
              <w:ind w:right="67"/>
              <w:jc w:val="right"/>
              <w:rPr>
                <w:color w:val="000000"/>
              </w:rPr>
            </w:pPr>
            <w:r>
              <w:rPr>
                <w:color w:val="000000"/>
              </w:rPr>
              <w:t>.81</w:t>
            </w:r>
          </w:p>
        </w:tc>
      </w:tr>
    </w:tbl>
    <w:p w14:paraId="4ED5C510" w14:textId="6AB731D6" w:rsidR="0095290B" w:rsidRPr="003E39E0" w:rsidRDefault="0095290B" w:rsidP="00640D3A">
      <w:pPr>
        <w:pStyle w:val="TableFigure"/>
      </w:pPr>
    </w:p>
    <w:p w14:paraId="60BBE7AB" w14:textId="3F7FF9C1" w:rsidR="008B0A05" w:rsidRDefault="00113AE0" w:rsidP="00113AE0">
      <w:pPr>
        <w:tabs>
          <w:tab w:val="left" w:pos="4102"/>
        </w:tabs>
      </w:pPr>
      <w:r>
        <w:tab/>
      </w:r>
    </w:p>
    <w:p w14:paraId="19DFE812" w14:textId="200A8160" w:rsidR="00A24526" w:rsidRDefault="00A24526">
      <w:r>
        <w:br w:type="page"/>
      </w:r>
      <w:r w:rsidR="005C0CF1">
        <w:lastRenderedPageBreak/>
        <w:t>To further explore the distribution of scores assigned to each indicator, four x four contingency tables were created for each indicator and are found in Appendix A. These tables illustrate</w:t>
      </w:r>
      <w:r w:rsidR="00074380">
        <w:t>,</w:t>
      </w:r>
      <w:r w:rsidR="005C0CF1">
        <w:t xml:space="preserve"> for each indicator, the distribution of score points </w:t>
      </w:r>
      <w:r w:rsidR="00F008EB">
        <w:t xml:space="preserve">assigned by both </w:t>
      </w:r>
      <w:r w:rsidR="00EC2171">
        <w:t xml:space="preserve">scorers </w:t>
      </w:r>
      <w:r w:rsidR="005C0CF1">
        <w:t>across the 1 to 4 scale</w:t>
      </w:r>
      <w:r w:rsidR="00EC2171">
        <w:t xml:space="preserve">. These tables provide detailed information on the </w:t>
      </w:r>
      <w:r w:rsidR="00074380">
        <w:t xml:space="preserve">percent </w:t>
      </w:r>
      <w:r w:rsidR="005C0CF1">
        <w:t>agreement</w:t>
      </w:r>
      <w:r w:rsidR="00EC2171">
        <w:t xml:space="preserve"> at each combination of score points</w:t>
      </w:r>
      <w:r w:rsidR="005C0CF1">
        <w:t>.</w:t>
      </w:r>
      <w:r w:rsidR="00E7524D">
        <w:t xml:space="preserve"> </w:t>
      </w:r>
    </w:p>
    <w:p w14:paraId="3DD6BF2D" w14:textId="4D6146A4" w:rsidR="00A24526" w:rsidRDefault="00BF55E7">
      <w:r>
        <w:t xml:space="preserve">Additionally, rater agreement was examined at the critical threshold of passing/failing (Task Score of 2.1), in order to explore decision consistency by task between scorer 1 and scorer 2. </w:t>
      </w:r>
      <w:r w:rsidR="00407113">
        <w:t xml:space="preserve">Table </w:t>
      </w:r>
      <w:r w:rsidR="002335FB">
        <w:t xml:space="preserve">13 </w:t>
      </w:r>
      <w:r>
        <w:t xml:space="preserve">indicates the </w:t>
      </w:r>
      <w:r w:rsidR="00074380">
        <w:t xml:space="preserve">percent </w:t>
      </w:r>
      <w:r>
        <w:t>agreement between Scorer 1 and Scorer 2’s total indicator scores in relation to the total task score of 2</w:t>
      </w:r>
      <w:r w:rsidR="00414C73">
        <w:t>—</w:t>
      </w:r>
      <w:r>
        <w:t xml:space="preserve">outlining the </w:t>
      </w:r>
      <w:r w:rsidR="00827C41">
        <w:t>consistency of</w:t>
      </w:r>
      <w:r>
        <w:t xml:space="preserve"> a </w:t>
      </w:r>
      <w:r w:rsidR="00827C41">
        <w:t xml:space="preserve">final task outcome of </w:t>
      </w:r>
      <w:r>
        <w:t>pass or fail.</w:t>
      </w:r>
      <w:r w:rsidR="00827C41">
        <w:t xml:space="preserve"> </w:t>
      </w:r>
      <w:r w:rsidR="00827C41" w:rsidRPr="00986303">
        <w:t xml:space="preserve">Consistency ranges from </w:t>
      </w:r>
      <w:r w:rsidR="006B1DDF">
        <w:t>93</w:t>
      </w:r>
      <w:r w:rsidR="00986303" w:rsidRPr="00986303">
        <w:t>%</w:t>
      </w:r>
      <w:r w:rsidR="00827C41" w:rsidRPr="00986303">
        <w:t xml:space="preserve"> (Task 4) to </w:t>
      </w:r>
      <w:r w:rsidR="00986303" w:rsidRPr="00986303">
        <w:t>100</w:t>
      </w:r>
      <w:r w:rsidR="00952ED5" w:rsidRPr="00986303">
        <w:t>% (</w:t>
      </w:r>
      <w:r w:rsidR="00827C41" w:rsidRPr="00986303">
        <w:t xml:space="preserve">Task 3). These agreements are before any adjudication by a scoring supervisor, and the scoring model does indicate that </w:t>
      </w:r>
      <w:r w:rsidR="001C2FA1" w:rsidRPr="00A85A00">
        <w:t>i</w:t>
      </w:r>
      <w:r w:rsidR="00827C41" w:rsidRPr="00A85A00">
        <w:t>f Scorer 1 and Scorer 2 are on opposite sides of the task threshold score (2.</w:t>
      </w:r>
      <w:r w:rsidR="00827C41" w:rsidRPr="001A4F6A">
        <w:t>1), the task is adjudicated by a scoring supervisor who scores the entire task submission.</w:t>
      </w:r>
    </w:p>
    <w:p w14:paraId="6FD4DAF9" w14:textId="33B4C3C0" w:rsidR="00BF55E7" w:rsidRPr="003E39E0" w:rsidRDefault="00BF55E7" w:rsidP="00BF55E7">
      <w:pPr>
        <w:pStyle w:val="TableFigure"/>
      </w:pPr>
      <w:r w:rsidRPr="003E39E0">
        <w:t>Table 1</w:t>
      </w:r>
      <w:r w:rsidR="002335FB">
        <w:t>3</w:t>
      </w:r>
      <w:r>
        <w:t>.</w:t>
      </w:r>
      <w:r w:rsidRPr="003E39E0">
        <w:t xml:space="preserve"> Rater Agreement and </w:t>
      </w:r>
      <w:r>
        <w:t>Decision Consistency by Task</w:t>
      </w: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0D026348" w14:textId="77777777" w:rsidTr="00CA4433">
        <w:tc>
          <w:tcPr>
            <w:tcW w:w="0" w:type="auto"/>
            <w:gridSpan w:val="3"/>
            <w:shd w:val="clear" w:color="auto" w:fill="D9D9D9" w:themeFill="background1" w:themeFillShade="D9"/>
          </w:tcPr>
          <w:p w14:paraId="53E18043" w14:textId="77777777" w:rsidR="00BF55E7" w:rsidRPr="00CA4433" w:rsidRDefault="00BF55E7" w:rsidP="00CA4433">
            <w:pPr>
              <w:spacing w:before="60" w:after="60"/>
              <w:rPr>
                <w:b/>
              </w:rPr>
            </w:pPr>
            <w:r w:rsidRPr="00CA4433">
              <w:rPr>
                <w:b/>
              </w:rPr>
              <w:t>Task 1 Decision Consistency Between Scorers at Task Score 2.1 (%)</w:t>
            </w:r>
          </w:p>
        </w:tc>
      </w:tr>
      <w:tr w:rsidR="00BF55E7" w:rsidRPr="00275FB0" w14:paraId="52CC81D3" w14:textId="77777777" w:rsidTr="00CA4433">
        <w:tc>
          <w:tcPr>
            <w:tcW w:w="0" w:type="auto"/>
            <w:shd w:val="clear" w:color="auto" w:fill="D9D9D9" w:themeFill="background1" w:themeFillShade="D9"/>
          </w:tcPr>
          <w:p w14:paraId="2FA78BF0" w14:textId="77777777" w:rsidR="00BF55E7" w:rsidRPr="00275FB0" w:rsidRDefault="00BF55E7" w:rsidP="00CA4433">
            <w:pPr>
              <w:spacing w:before="60" w:after="60"/>
            </w:pPr>
          </w:p>
        </w:tc>
        <w:tc>
          <w:tcPr>
            <w:tcW w:w="0" w:type="auto"/>
            <w:shd w:val="clear" w:color="auto" w:fill="D9D9D9" w:themeFill="background1" w:themeFillShade="D9"/>
            <w:vAlign w:val="center"/>
          </w:tcPr>
          <w:p w14:paraId="49B0344E"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07D35E12" w14:textId="77777777" w:rsidR="00BF55E7" w:rsidRPr="00275FB0" w:rsidRDefault="00BF55E7" w:rsidP="00AD6806">
            <w:pPr>
              <w:spacing w:before="60" w:after="60"/>
              <w:jc w:val="center"/>
            </w:pPr>
            <w:r w:rsidRPr="00275FB0">
              <w:t>Scorer 1 Fail</w:t>
            </w:r>
          </w:p>
        </w:tc>
      </w:tr>
      <w:tr w:rsidR="0007472B" w:rsidRPr="00275FB0" w14:paraId="62B5CFC7" w14:textId="77777777" w:rsidTr="00A856AC">
        <w:tc>
          <w:tcPr>
            <w:tcW w:w="0" w:type="auto"/>
            <w:shd w:val="clear" w:color="auto" w:fill="D9D9D9" w:themeFill="background1" w:themeFillShade="D9"/>
            <w:vAlign w:val="center"/>
          </w:tcPr>
          <w:p w14:paraId="0A9D58B8" w14:textId="77777777" w:rsidR="0007472B" w:rsidRPr="00275FB0" w:rsidRDefault="0007472B" w:rsidP="0007472B">
            <w:pPr>
              <w:spacing w:before="60" w:after="60"/>
            </w:pPr>
            <w:r w:rsidRPr="00275FB0">
              <w:t>Scorer 2 Pass</w:t>
            </w:r>
          </w:p>
        </w:tc>
        <w:tc>
          <w:tcPr>
            <w:tcW w:w="0" w:type="auto"/>
            <w:vAlign w:val="bottom"/>
          </w:tcPr>
          <w:p w14:paraId="51612EE2" w14:textId="7738FF21" w:rsidR="0007472B" w:rsidRPr="00275FB0" w:rsidRDefault="00503002" w:rsidP="00AD6806">
            <w:pPr>
              <w:spacing w:before="60" w:after="60"/>
              <w:jc w:val="center"/>
              <w:rPr>
                <w:rFonts w:cs="Calibri"/>
                <w:color w:val="000000"/>
              </w:rPr>
            </w:pPr>
            <w:r>
              <w:rPr>
                <w:color w:val="000000"/>
              </w:rPr>
              <w:t>97</w:t>
            </w:r>
          </w:p>
        </w:tc>
        <w:tc>
          <w:tcPr>
            <w:tcW w:w="0" w:type="auto"/>
            <w:vAlign w:val="bottom"/>
          </w:tcPr>
          <w:p w14:paraId="18507C1B" w14:textId="60A0883A" w:rsidR="0007472B" w:rsidRPr="00275FB0" w:rsidRDefault="00503002" w:rsidP="00AD6806">
            <w:pPr>
              <w:spacing w:before="60" w:after="60"/>
              <w:jc w:val="center"/>
              <w:rPr>
                <w:rFonts w:cs="Calibri"/>
                <w:color w:val="000000"/>
              </w:rPr>
            </w:pPr>
            <w:r>
              <w:rPr>
                <w:color w:val="000000"/>
              </w:rPr>
              <w:t>2</w:t>
            </w:r>
          </w:p>
        </w:tc>
      </w:tr>
      <w:tr w:rsidR="0007472B" w:rsidRPr="00275FB0" w14:paraId="4EDEFE61" w14:textId="77777777" w:rsidTr="00A856AC">
        <w:tc>
          <w:tcPr>
            <w:tcW w:w="0" w:type="auto"/>
            <w:shd w:val="clear" w:color="auto" w:fill="D9D9D9" w:themeFill="background1" w:themeFillShade="D9"/>
            <w:vAlign w:val="center"/>
          </w:tcPr>
          <w:p w14:paraId="73F0F96E" w14:textId="77777777" w:rsidR="0007472B" w:rsidRPr="00275FB0" w:rsidRDefault="0007472B" w:rsidP="0007472B">
            <w:pPr>
              <w:spacing w:before="60" w:after="60"/>
            </w:pPr>
            <w:r w:rsidRPr="00275FB0">
              <w:t>Scorer 2 Fail</w:t>
            </w:r>
          </w:p>
        </w:tc>
        <w:tc>
          <w:tcPr>
            <w:tcW w:w="0" w:type="auto"/>
            <w:vAlign w:val="bottom"/>
          </w:tcPr>
          <w:p w14:paraId="7E9DDFA0" w14:textId="09970100" w:rsidR="0007472B" w:rsidRPr="00275FB0" w:rsidRDefault="006E5D98" w:rsidP="00AD6806">
            <w:pPr>
              <w:spacing w:before="60" w:after="60"/>
              <w:jc w:val="center"/>
              <w:rPr>
                <w:rFonts w:cs="Calibri"/>
                <w:color w:val="000000"/>
              </w:rPr>
            </w:pPr>
            <w:r>
              <w:rPr>
                <w:color w:val="000000"/>
              </w:rPr>
              <w:t>1</w:t>
            </w:r>
          </w:p>
        </w:tc>
        <w:tc>
          <w:tcPr>
            <w:tcW w:w="0" w:type="auto"/>
            <w:vAlign w:val="bottom"/>
          </w:tcPr>
          <w:p w14:paraId="09990845" w14:textId="010E0E02" w:rsidR="0007472B" w:rsidRPr="00275FB0" w:rsidRDefault="006E5D98" w:rsidP="00AD6806">
            <w:pPr>
              <w:spacing w:before="60" w:after="60"/>
              <w:jc w:val="center"/>
              <w:rPr>
                <w:rFonts w:cs="Calibri"/>
                <w:color w:val="000000"/>
              </w:rPr>
            </w:pPr>
            <w:r>
              <w:rPr>
                <w:color w:val="000000"/>
              </w:rPr>
              <w:t>0</w:t>
            </w:r>
          </w:p>
        </w:tc>
      </w:tr>
    </w:tbl>
    <w:p w14:paraId="5BD1BBBC"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03AF105B" w14:textId="77777777" w:rsidTr="00CA4433">
        <w:tc>
          <w:tcPr>
            <w:tcW w:w="0" w:type="auto"/>
            <w:gridSpan w:val="3"/>
            <w:shd w:val="clear" w:color="auto" w:fill="D9D9D9" w:themeFill="background1" w:themeFillShade="D9"/>
          </w:tcPr>
          <w:p w14:paraId="181BF5BD" w14:textId="77777777" w:rsidR="00BF55E7" w:rsidRPr="00CA4433" w:rsidRDefault="00BF55E7" w:rsidP="00CA4433">
            <w:pPr>
              <w:spacing w:before="60" w:after="60"/>
              <w:rPr>
                <w:b/>
              </w:rPr>
            </w:pPr>
            <w:r w:rsidRPr="00CA4433">
              <w:rPr>
                <w:b/>
              </w:rPr>
              <w:t>Task 2 Decision Consistency Between Scorers at Task Score 2.1 (%)</w:t>
            </w:r>
          </w:p>
        </w:tc>
      </w:tr>
      <w:tr w:rsidR="00BF55E7" w:rsidRPr="00275FB0" w14:paraId="7B3FB1BB" w14:textId="77777777" w:rsidTr="00CA4433">
        <w:tc>
          <w:tcPr>
            <w:tcW w:w="0" w:type="auto"/>
            <w:shd w:val="clear" w:color="auto" w:fill="D9D9D9" w:themeFill="background1" w:themeFillShade="D9"/>
          </w:tcPr>
          <w:p w14:paraId="6E132B7A" w14:textId="77777777" w:rsidR="00BF55E7" w:rsidRPr="00275FB0" w:rsidRDefault="00BF55E7" w:rsidP="00CA4433">
            <w:pPr>
              <w:spacing w:before="60" w:after="60"/>
            </w:pPr>
          </w:p>
        </w:tc>
        <w:tc>
          <w:tcPr>
            <w:tcW w:w="0" w:type="auto"/>
            <w:shd w:val="clear" w:color="auto" w:fill="D9D9D9" w:themeFill="background1" w:themeFillShade="D9"/>
            <w:vAlign w:val="center"/>
          </w:tcPr>
          <w:p w14:paraId="7077DEE7"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41AF4039" w14:textId="77777777" w:rsidR="00BF55E7" w:rsidRPr="00275FB0" w:rsidRDefault="00BF55E7" w:rsidP="00AD6806">
            <w:pPr>
              <w:spacing w:before="60" w:after="60"/>
              <w:jc w:val="center"/>
            </w:pPr>
            <w:r w:rsidRPr="00275FB0">
              <w:t>Scorer 1 Fail</w:t>
            </w:r>
          </w:p>
        </w:tc>
      </w:tr>
      <w:tr w:rsidR="0007472B" w:rsidRPr="00275FB0" w14:paraId="3D1EDDB8" w14:textId="77777777" w:rsidTr="00A856AC">
        <w:tc>
          <w:tcPr>
            <w:tcW w:w="0" w:type="auto"/>
            <w:shd w:val="clear" w:color="auto" w:fill="D9D9D9" w:themeFill="background1" w:themeFillShade="D9"/>
            <w:vAlign w:val="center"/>
          </w:tcPr>
          <w:p w14:paraId="559249C5" w14:textId="77777777" w:rsidR="0007472B" w:rsidRPr="00275FB0" w:rsidRDefault="0007472B" w:rsidP="0007472B">
            <w:pPr>
              <w:spacing w:before="60" w:after="60"/>
            </w:pPr>
            <w:r w:rsidRPr="00275FB0">
              <w:t>Scorer 2 Pass</w:t>
            </w:r>
          </w:p>
        </w:tc>
        <w:tc>
          <w:tcPr>
            <w:tcW w:w="0" w:type="auto"/>
            <w:vAlign w:val="bottom"/>
          </w:tcPr>
          <w:p w14:paraId="6824E7B3" w14:textId="133C0E43" w:rsidR="0007472B" w:rsidRPr="00275FB0" w:rsidRDefault="00214EA2" w:rsidP="00AD6806">
            <w:pPr>
              <w:spacing w:before="60" w:after="60"/>
              <w:jc w:val="center"/>
              <w:rPr>
                <w:rFonts w:cs="Calibri"/>
                <w:color w:val="000000"/>
              </w:rPr>
            </w:pPr>
            <w:r>
              <w:rPr>
                <w:color w:val="000000"/>
              </w:rPr>
              <w:t>9</w:t>
            </w:r>
            <w:r w:rsidR="00950CB9">
              <w:rPr>
                <w:color w:val="000000"/>
              </w:rPr>
              <w:t>6</w:t>
            </w:r>
          </w:p>
        </w:tc>
        <w:tc>
          <w:tcPr>
            <w:tcW w:w="0" w:type="auto"/>
            <w:vAlign w:val="bottom"/>
          </w:tcPr>
          <w:p w14:paraId="6AD9B5C3" w14:textId="01FBE847" w:rsidR="0007472B" w:rsidRPr="00275FB0" w:rsidRDefault="00214EA2" w:rsidP="00AD6806">
            <w:pPr>
              <w:spacing w:before="60" w:after="60"/>
              <w:jc w:val="center"/>
              <w:rPr>
                <w:rFonts w:cs="Calibri"/>
                <w:color w:val="000000"/>
              </w:rPr>
            </w:pPr>
            <w:r>
              <w:rPr>
                <w:color w:val="000000"/>
              </w:rPr>
              <w:t>2</w:t>
            </w:r>
          </w:p>
        </w:tc>
      </w:tr>
      <w:tr w:rsidR="0007472B" w:rsidRPr="00275FB0" w14:paraId="05E72D68" w14:textId="77777777" w:rsidTr="00A856AC">
        <w:tc>
          <w:tcPr>
            <w:tcW w:w="0" w:type="auto"/>
            <w:shd w:val="clear" w:color="auto" w:fill="D9D9D9" w:themeFill="background1" w:themeFillShade="D9"/>
            <w:vAlign w:val="center"/>
          </w:tcPr>
          <w:p w14:paraId="642CBAA0" w14:textId="77777777" w:rsidR="0007472B" w:rsidRPr="00275FB0" w:rsidRDefault="0007472B" w:rsidP="0007472B">
            <w:pPr>
              <w:spacing w:before="60" w:after="60"/>
            </w:pPr>
            <w:r w:rsidRPr="00275FB0">
              <w:t>Scorer 2 Fail</w:t>
            </w:r>
          </w:p>
        </w:tc>
        <w:tc>
          <w:tcPr>
            <w:tcW w:w="0" w:type="auto"/>
            <w:vAlign w:val="bottom"/>
          </w:tcPr>
          <w:p w14:paraId="230083B6" w14:textId="380A92CB" w:rsidR="0007472B" w:rsidRPr="00275FB0" w:rsidRDefault="00950CB9" w:rsidP="00AD6806">
            <w:pPr>
              <w:spacing w:before="60" w:after="60"/>
              <w:jc w:val="center"/>
              <w:rPr>
                <w:rFonts w:cs="Calibri"/>
                <w:color w:val="000000"/>
              </w:rPr>
            </w:pPr>
            <w:r>
              <w:rPr>
                <w:color w:val="000000"/>
              </w:rPr>
              <w:t>1</w:t>
            </w:r>
          </w:p>
        </w:tc>
        <w:tc>
          <w:tcPr>
            <w:tcW w:w="0" w:type="auto"/>
            <w:vAlign w:val="bottom"/>
          </w:tcPr>
          <w:p w14:paraId="65C9B30F" w14:textId="08AE5147" w:rsidR="0007472B" w:rsidRPr="00275FB0" w:rsidRDefault="00214EA2" w:rsidP="00AD6806">
            <w:pPr>
              <w:spacing w:before="60" w:after="60"/>
              <w:jc w:val="center"/>
              <w:rPr>
                <w:rFonts w:cs="Calibri"/>
                <w:color w:val="000000"/>
              </w:rPr>
            </w:pPr>
            <w:r>
              <w:rPr>
                <w:color w:val="000000"/>
              </w:rPr>
              <w:t>1</w:t>
            </w:r>
          </w:p>
        </w:tc>
      </w:tr>
    </w:tbl>
    <w:p w14:paraId="10C591ED"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5B138087" w14:textId="77777777" w:rsidTr="00CA4433">
        <w:tc>
          <w:tcPr>
            <w:tcW w:w="0" w:type="auto"/>
            <w:gridSpan w:val="3"/>
            <w:shd w:val="clear" w:color="auto" w:fill="D9D9D9" w:themeFill="background1" w:themeFillShade="D9"/>
          </w:tcPr>
          <w:p w14:paraId="067BEBD8" w14:textId="77777777" w:rsidR="00BF55E7" w:rsidRPr="00CA4433" w:rsidRDefault="00BF55E7" w:rsidP="00CA4433">
            <w:pPr>
              <w:spacing w:before="60" w:after="60"/>
              <w:rPr>
                <w:b/>
              </w:rPr>
            </w:pPr>
            <w:r w:rsidRPr="00CA4433">
              <w:rPr>
                <w:b/>
              </w:rPr>
              <w:t>Task 3 Decision Consistency Between Scorers at Task Score 2.1 (%)</w:t>
            </w:r>
          </w:p>
        </w:tc>
      </w:tr>
      <w:tr w:rsidR="00BF55E7" w:rsidRPr="00275FB0" w14:paraId="7793DF04" w14:textId="77777777" w:rsidTr="00CA4433">
        <w:tc>
          <w:tcPr>
            <w:tcW w:w="0" w:type="auto"/>
            <w:shd w:val="clear" w:color="auto" w:fill="D9D9D9" w:themeFill="background1" w:themeFillShade="D9"/>
          </w:tcPr>
          <w:p w14:paraId="1636AAB0" w14:textId="77777777" w:rsidR="00BF55E7" w:rsidRPr="00275FB0" w:rsidRDefault="00BF55E7" w:rsidP="00CA4433">
            <w:pPr>
              <w:spacing w:before="60" w:after="60"/>
            </w:pPr>
          </w:p>
        </w:tc>
        <w:tc>
          <w:tcPr>
            <w:tcW w:w="0" w:type="auto"/>
            <w:shd w:val="clear" w:color="auto" w:fill="D9D9D9" w:themeFill="background1" w:themeFillShade="D9"/>
            <w:vAlign w:val="center"/>
          </w:tcPr>
          <w:p w14:paraId="4A3EEE24"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6B42AA80" w14:textId="77777777" w:rsidR="00BF55E7" w:rsidRPr="00275FB0" w:rsidRDefault="00BF55E7" w:rsidP="00AD6806">
            <w:pPr>
              <w:spacing w:before="60" w:after="60"/>
              <w:jc w:val="center"/>
            </w:pPr>
            <w:r w:rsidRPr="00275FB0">
              <w:t>Scorer 1 Fail</w:t>
            </w:r>
          </w:p>
        </w:tc>
      </w:tr>
      <w:tr w:rsidR="0007472B" w:rsidRPr="00275FB0" w14:paraId="6BC34C88" w14:textId="77777777" w:rsidTr="00A856AC">
        <w:tc>
          <w:tcPr>
            <w:tcW w:w="0" w:type="auto"/>
            <w:shd w:val="clear" w:color="auto" w:fill="D9D9D9" w:themeFill="background1" w:themeFillShade="D9"/>
            <w:vAlign w:val="center"/>
          </w:tcPr>
          <w:p w14:paraId="7EDF99A8" w14:textId="77777777" w:rsidR="0007472B" w:rsidRPr="00275FB0" w:rsidRDefault="0007472B" w:rsidP="0007472B">
            <w:pPr>
              <w:spacing w:before="60" w:after="60"/>
            </w:pPr>
            <w:r w:rsidRPr="00275FB0">
              <w:t>Scorer 2 Pass</w:t>
            </w:r>
          </w:p>
        </w:tc>
        <w:tc>
          <w:tcPr>
            <w:tcW w:w="0" w:type="auto"/>
            <w:vAlign w:val="bottom"/>
          </w:tcPr>
          <w:p w14:paraId="6316AFF3" w14:textId="2454F569" w:rsidR="0007472B" w:rsidRPr="00275FB0" w:rsidRDefault="0007472B" w:rsidP="00AD6806">
            <w:pPr>
              <w:spacing w:before="60" w:after="60"/>
              <w:jc w:val="center"/>
              <w:rPr>
                <w:rFonts w:cs="Calibri"/>
                <w:color w:val="000000"/>
              </w:rPr>
            </w:pPr>
            <w:r>
              <w:rPr>
                <w:color w:val="000000"/>
              </w:rPr>
              <w:t>100</w:t>
            </w:r>
          </w:p>
        </w:tc>
        <w:tc>
          <w:tcPr>
            <w:tcW w:w="0" w:type="auto"/>
            <w:vAlign w:val="bottom"/>
          </w:tcPr>
          <w:p w14:paraId="7868E919" w14:textId="6B6C549D" w:rsidR="0007472B" w:rsidRPr="00275FB0" w:rsidRDefault="002A6ABE" w:rsidP="00AD6806">
            <w:pPr>
              <w:spacing w:before="60" w:after="60"/>
              <w:jc w:val="center"/>
              <w:rPr>
                <w:rFonts w:cs="Calibri"/>
                <w:color w:val="000000"/>
              </w:rPr>
            </w:pPr>
            <w:r>
              <w:rPr>
                <w:color w:val="000000"/>
              </w:rPr>
              <w:t>0</w:t>
            </w:r>
          </w:p>
        </w:tc>
      </w:tr>
      <w:tr w:rsidR="0007472B" w:rsidRPr="00275FB0" w14:paraId="7D86E79E" w14:textId="77777777" w:rsidTr="00CA4433">
        <w:tc>
          <w:tcPr>
            <w:tcW w:w="0" w:type="auto"/>
            <w:shd w:val="clear" w:color="auto" w:fill="D9D9D9" w:themeFill="background1" w:themeFillShade="D9"/>
            <w:vAlign w:val="center"/>
          </w:tcPr>
          <w:p w14:paraId="3E5BDF57" w14:textId="2CAC6254" w:rsidR="0007472B" w:rsidRPr="00275FB0" w:rsidRDefault="0007472B" w:rsidP="0007472B">
            <w:pPr>
              <w:spacing w:before="60" w:after="60"/>
            </w:pPr>
            <w:r w:rsidRPr="00275FB0">
              <w:t>Scorer 2 Fail</w:t>
            </w:r>
          </w:p>
        </w:tc>
        <w:tc>
          <w:tcPr>
            <w:tcW w:w="0" w:type="auto"/>
            <w:vAlign w:val="center"/>
          </w:tcPr>
          <w:p w14:paraId="6593CFAA" w14:textId="77777777" w:rsidR="0007472B" w:rsidRPr="00275FB0" w:rsidRDefault="0007472B" w:rsidP="00AD6806">
            <w:pPr>
              <w:spacing w:before="60" w:after="60"/>
              <w:jc w:val="center"/>
              <w:rPr>
                <w:rFonts w:cs="Calibri"/>
                <w:color w:val="000000"/>
              </w:rPr>
            </w:pPr>
            <w:r w:rsidRPr="00275FB0">
              <w:rPr>
                <w:rFonts w:cs="Calibri"/>
                <w:color w:val="000000"/>
              </w:rPr>
              <w:t>0</w:t>
            </w:r>
          </w:p>
        </w:tc>
        <w:tc>
          <w:tcPr>
            <w:tcW w:w="0" w:type="auto"/>
            <w:vAlign w:val="center"/>
          </w:tcPr>
          <w:p w14:paraId="72929C66" w14:textId="3C569E15" w:rsidR="0007472B" w:rsidRPr="00275FB0" w:rsidRDefault="0007472B" w:rsidP="00AD6806">
            <w:pPr>
              <w:spacing w:before="60" w:after="60"/>
              <w:jc w:val="center"/>
              <w:rPr>
                <w:rFonts w:cs="Calibri"/>
                <w:color w:val="000000"/>
              </w:rPr>
            </w:pPr>
            <w:r>
              <w:rPr>
                <w:rFonts w:cs="Calibri"/>
                <w:color w:val="000000"/>
              </w:rPr>
              <w:t>0</w:t>
            </w:r>
          </w:p>
        </w:tc>
      </w:tr>
    </w:tbl>
    <w:p w14:paraId="3B708E43"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0CD9DAC0" w14:textId="77777777" w:rsidTr="00CA4433">
        <w:tc>
          <w:tcPr>
            <w:tcW w:w="0" w:type="auto"/>
            <w:gridSpan w:val="3"/>
            <w:shd w:val="clear" w:color="auto" w:fill="D9D9D9" w:themeFill="background1" w:themeFillShade="D9"/>
          </w:tcPr>
          <w:p w14:paraId="680E6F89" w14:textId="77777777" w:rsidR="00BF55E7" w:rsidRPr="00CA4433" w:rsidRDefault="00BF55E7" w:rsidP="00CA4433">
            <w:pPr>
              <w:spacing w:before="60" w:after="60"/>
              <w:rPr>
                <w:b/>
              </w:rPr>
            </w:pPr>
            <w:r w:rsidRPr="00CA4433">
              <w:rPr>
                <w:b/>
              </w:rPr>
              <w:t>Task 4 Decision Consistency Between Scorers at Task Score 2.1 (%)</w:t>
            </w:r>
          </w:p>
        </w:tc>
      </w:tr>
      <w:tr w:rsidR="00BF55E7" w:rsidRPr="00275FB0" w14:paraId="6507BCE0" w14:textId="77777777" w:rsidTr="00CA4433">
        <w:tc>
          <w:tcPr>
            <w:tcW w:w="0" w:type="auto"/>
            <w:shd w:val="clear" w:color="auto" w:fill="D9D9D9" w:themeFill="background1" w:themeFillShade="D9"/>
          </w:tcPr>
          <w:p w14:paraId="1CA9B485" w14:textId="77777777" w:rsidR="00BF55E7" w:rsidRPr="00275FB0" w:rsidRDefault="00BF55E7" w:rsidP="00CA4433">
            <w:pPr>
              <w:spacing w:before="60" w:after="60"/>
            </w:pPr>
          </w:p>
        </w:tc>
        <w:tc>
          <w:tcPr>
            <w:tcW w:w="0" w:type="auto"/>
            <w:shd w:val="clear" w:color="auto" w:fill="D9D9D9" w:themeFill="background1" w:themeFillShade="D9"/>
            <w:vAlign w:val="center"/>
          </w:tcPr>
          <w:p w14:paraId="357F11B5"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66D719DA" w14:textId="77777777" w:rsidR="00BF55E7" w:rsidRPr="00275FB0" w:rsidRDefault="00BF55E7" w:rsidP="00AD6806">
            <w:pPr>
              <w:spacing w:before="60" w:after="60"/>
              <w:jc w:val="center"/>
            </w:pPr>
            <w:r w:rsidRPr="00275FB0">
              <w:t>Scorer 1 Fail</w:t>
            </w:r>
          </w:p>
        </w:tc>
      </w:tr>
      <w:tr w:rsidR="0007472B" w:rsidRPr="00275FB0" w14:paraId="524FA15E" w14:textId="77777777" w:rsidTr="00A856AC">
        <w:tc>
          <w:tcPr>
            <w:tcW w:w="0" w:type="auto"/>
            <w:shd w:val="clear" w:color="auto" w:fill="D9D9D9" w:themeFill="background1" w:themeFillShade="D9"/>
            <w:vAlign w:val="center"/>
          </w:tcPr>
          <w:p w14:paraId="74E5C0CD" w14:textId="77777777" w:rsidR="0007472B" w:rsidRPr="00275FB0" w:rsidRDefault="0007472B" w:rsidP="0007472B">
            <w:pPr>
              <w:spacing w:before="60" w:after="60"/>
            </w:pPr>
            <w:r w:rsidRPr="00275FB0">
              <w:t>Scorer 2 Pass</w:t>
            </w:r>
          </w:p>
        </w:tc>
        <w:tc>
          <w:tcPr>
            <w:tcW w:w="0" w:type="auto"/>
            <w:vAlign w:val="bottom"/>
          </w:tcPr>
          <w:p w14:paraId="2D227A1A" w14:textId="2270C339" w:rsidR="0007472B" w:rsidRPr="00275FB0" w:rsidRDefault="00950CB9" w:rsidP="00AD6806">
            <w:pPr>
              <w:spacing w:before="60" w:after="60"/>
              <w:jc w:val="center"/>
              <w:rPr>
                <w:rFonts w:cs="Calibri"/>
                <w:color w:val="000000"/>
              </w:rPr>
            </w:pPr>
            <w:r>
              <w:rPr>
                <w:color w:val="000000"/>
              </w:rPr>
              <w:t>93</w:t>
            </w:r>
          </w:p>
        </w:tc>
        <w:tc>
          <w:tcPr>
            <w:tcW w:w="0" w:type="auto"/>
            <w:vAlign w:val="bottom"/>
          </w:tcPr>
          <w:p w14:paraId="1EB2F437" w14:textId="5AFE1E8C" w:rsidR="0007472B" w:rsidRPr="00275FB0" w:rsidRDefault="00950CB9" w:rsidP="00AD6806">
            <w:pPr>
              <w:spacing w:before="60" w:after="60"/>
              <w:jc w:val="center"/>
              <w:rPr>
                <w:rFonts w:cs="Calibri"/>
                <w:color w:val="000000"/>
              </w:rPr>
            </w:pPr>
            <w:r>
              <w:rPr>
                <w:color w:val="000000"/>
              </w:rPr>
              <w:t>2</w:t>
            </w:r>
          </w:p>
        </w:tc>
      </w:tr>
      <w:tr w:rsidR="0007472B" w:rsidRPr="00275FB0" w14:paraId="577529E3" w14:textId="77777777" w:rsidTr="00A856AC">
        <w:tc>
          <w:tcPr>
            <w:tcW w:w="0" w:type="auto"/>
            <w:shd w:val="clear" w:color="auto" w:fill="D9D9D9" w:themeFill="background1" w:themeFillShade="D9"/>
            <w:vAlign w:val="center"/>
          </w:tcPr>
          <w:p w14:paraId="53EE869D" w14:textId="77777777" w:rsidR="0007472B" w:rsidRPr="00275FB0" w:rsidRDefault="0007472B" w:rsidP="0007472B">
            <w:pPr>
              <w:spacing w:before="60" w:after="60"/>
            </w:pPr>
            <w:r w:rsidRPr="00275FB0">
              <w:t>Scorer 2 Fail</w:t>
            </w:r>
          </w:p>
        </w:tc>
        <w:tc>
          <w:tcPr>
            <w:tcW w:w="0" w:type="auto"/>
            <w:vAlign w:val="bottom"/>
          </w:tcPr>
          <w:p w14:paraId="00AF0B5B" w14:textId="61E6CD94" w:rsidR="0007472B" w:rsidRPr="00275FB0" w:rsidRDefault="00950CB9" w:rsidP="00AD6806">
            <w:pPr>
              <w:spacing w:before="60" w:after="60"/>
              <w:jc w:val="center"/>
              <w:rPr>
                <w:rFonts w:cs="Calibri"/>
                <w:color w:val="000000"/>
              </w:rPr>
            </w:pPr>
            <w:r>
              <w:rPr>
                <w:color w:val="000000"/>
              </w:rPr>
              <w:t>1</w:t>
            </w:r>
          </w:p>
        </w:tc>
        <w:tc>
          <w:tcPr>
            <w:tcW w:w="0" w:type="auto"/>
            <w:vAlign w:val="bottom"/>
          </w:tcPr>
          <w:p w14:paraId="56535F20" w14:textId="6E69961B" w:rsidR="0007472B" w:rsidRPr="00275FB0" w:rsidRDefault="00950CB9" w:rsidP="00AD6806">
            <w:pPr>
              <w:spacing w:before="60" w:after="60"/>
              <w:jc w:val="center"/>
              <w:rPr>
                <w:rFonts w:cs="Calibri"/>
                <w:color w:val="000000"/>
              </w:rPr>
            </w:pPr>
            <w:r>
              <w:rPr>
                <w:color w:val="000000"/>
              </w:rPr>
              <w:t>4</w:t>
            </w:r>
          </w:p>
        </w:tc>
      </w:tr>
    </w:tbl>
    <w:p w14:paraId="44D4D7E9" w14:textId="77777777" w:rsidR="00BF55E7" w:rsidRPr="00275FB0" w:rsidRDefault="00BF55E7" w:rsidP="00275FB0"/>
    <w:p w14:paraId="6F90AE70" w14:textId="77777777" w:rsidR="006E5D98" w:rsidRDefault="006E5D98" w:rsidP="006E5D98">
      <w:pPr>
        <w:keepNext/>
        <w:adjustRightInd w:val="0"/>
        <w:jc w:val="center"/>
        <w:rPr>
          <w:b/>
          <w:bCs/>
          <w:color w:val="000000"/>
          <w:shd w:val="clear" w:color="auto" w:fill="FFFFFF"/>
        </w:rPr>
      </w:pPr>
    </w:p>
    <w:p w14:paraId="27E83B0D" w14:textId="77777777" w:rsidR="0032164F" w:rsidRPr="00087E05" w:rsidRDefault="0032164F" w:rsidP="002C1E7B">
      <w:pPr>
        <w:pStyle w:val="Heading1"/>
        <w:keepNext w:val="0"/>
      </w:pPr>
      <w:bookmarkStart w:id="47" w:name="_Toc464819331"/>
      <w:bookmarkStart w:id="48" w:name="_Toc470083039"/>
      <w:bookmarkStart w:id="49" w:name="_Toc57645702"/>
      <w:bookmarkEnd w:id="45"/>
      <w:bookmarkEnd w:id="46"/>
      <w:r w:rsidRPr="00087E05">
        <w:lastRenderedPageBreak/>
        <w:t>References</w:t>
      </w:r>
      <w:bookmarkEnd w:id="47"/>
      <w:bookmarkEnd w:id="48"/>
      <w:bookmarkEnd w:id="49"/>
    </w:p>
    <w:p w14:paraId="132E23E3" w14:textId="0B8E92A4" w:rsidR="005B15AC" w:rsidRDefault="005B15AC" w:rsidP="005B15AC">
      <w:pPr>
        <w:ind w:left="720" w:hanging="720"/>
        <w:rPr>
          <w:rFonts w:cs="Arial"/>
          <w:color w:val="222222"/>
          <w:shd w:val="clear" w:color="auto" w:fill="FFFFFF"/>
        </w:rPr>
      </w:pPr>
      <w:r w:rsidRPr="00B07149">
        <w:rPr>
          <w:rFonts w:cs="Arial"/>
          <w:color w:val="222222"/>
          <w:shd w:val="clear" w:color="auto" w:fill="FFFFFF"/>
        </w:rPr>
        <w:t xml:space="preserve">Brennan, R. L., &amp; Prediger, D. J. (1981). Coefficient Kappa: Some uses, misuses, and alternatives. </w:t>
      </w:r>
      <w:r w:rsidRPr="00ED7C32">
        <w:rPr>
          <w:rFonts w:cs="Arial"/>
          <w:i/>
          <w:color w:val="222222"/>
          <w:shd w:val="clear" w:color="auto" w:fill="FFFFFF"/>
        </w:rPr>
        <w:t>Educational and Psychological Measurement</w:t>
      </w:r>
      <w:r w:rsidRPr="00B07149">
        <w:rPr>
          <w:rFonts w:cs="Arial"/>
          <w:color w:val="222222"/>
          <w:shd w:val="clear" w:color="auto" w:fill="FFFFFF"/>
        </w:rPr>
        <w:t xml:space="preserve">, </w:t>
      </w:r>
      <w:r w:rsidRPr="00A856AC">
        <w:rPr>
          <w:rFonts w:cs="Arial"/>
          <w:i/>
          <w:color w:val="222222"/>
          <w:shd w:val="clear" w:color="auto" w:fill="FFFFFF"/>
        </w:rPr>
        <w:t>41</w:t>
      </w:r>
      <w:r w:rsidRPr="00B07149">
        <w:rPr>
          <w:rFonts w:cs="Arial"/>
          <w:color w:val="222222"/>
          <w:shd w:val="clear" w:color="auto" w:fill="FFFFFF"/>
        </w:rPr>
        <w:t>(3), 687</w:t>
      </w:r>
      <w:r w:rsidR="00BA3875">
        <w:t>–</w:t>
      </w:r>
      <w:r w:rsidRPr="00B07149">
        <w:rPr>
          <w:rFonts w:cs="Arial"/>
          <w:color w:val="222222"/>
          <w:shd w:val="clear" w:color="auto" w:fill="FFFFFF"/>
        </w:rPr>
        <w:t>699.</w:t>
      </w:r>
    </w:p>
    <w:p w14:paraId="6C237DD9" w14:textId="6E9D8F5E" w:rsidR="00407113" w:rsidRDefault="00407113" w:rsidP="005B15AC">
      <w:pPr>
        <w:ind w:left="720" w:hanging="720"/>
        <w:rPr>
          <w:rFonts w:cs="Arial"/>
          <w:color w:val="222222"/>
          <w:shd w:val="clear" w:color="auto" w:fill="FFFFFF"/>
        </w:rPr>
      </w:pPr>
      <w:r>
        <w:t xml:space="preserve">Cronbach, L. J. (1951). Coefficient alpha and the internal structure of tests. </w:t>
      </w:r>
      <w:r w:rsidRPr="00CA4433">
        <w:rPr>
          <w:i/>
        </w:rPr>
        <w:t xml:space="preserve">Psychometrika, </w:t>
      </w:r>
      <w:r w:rsidRPr="00A856AC">
        <w:rPr>
          <w:i/>
        </w:rPr>
        <w:t>16</w:t>
      </w:r>
      <w:r>
        <w:t>, 297</w:t>
      </w:r>
      <w:r w:rsidR="00BA3875">
        <w:t>–</w:t>
      </w:r>
      <w:r>
        <w:t>334.</w:t>
      </w:r>
    </w:p>
    <w:p w14:paraId="289FEB7D" w14:textId="41040D19" w:rsidR="004526B0" w:rsidRPr="00B96CA4" w:rsidRDefault="00AF60BE" w:rsidP="004526B0">
      <w:pPr>
        <w:pStyle w:val="EndNoteBibliography"/>
        <w:spacing w:after="0"/>
        <w:ind w:left="720" w:hanging="720"/>
        <w:rPr>
          <w:rFonts w:asciiTheme="minorHAnsi" w:hAnsiTheme="minorHAnsi" w:cs="Times New Roman"/>
        </w:rPr>
      </w:pPr>
      <w:r w:rsidRPr="007F3991">
        <w:rPr>
          <w:rFonts w:ascii="Times New Roman" w:hAnsi="Times New Roman" w:cs="Times New Roman"/>
        </w:rPr>
        <w:fldChar w:fldCharType="begin"/>
      </w:r>
      <w:r w:rsidR="0032164F" w:rsidRPr="009D1CAA">
        <w:rPr>
          <w:rFonts w:ascii="Times New Roman" w:hAnsi="Times New Roman" w:cs="Times New Roman"/>
        </w:rPr>
        <w:instrText xml:space="preserve"> ADDIN EN.REFLIST </w:instrText>
      </w:r>
      <w:r w:rsidRPr="007F3991">
        <w:rPr>
          <w:rFonts w:ascii="Times New Roman" w:hAnsi="Times New Roman" w:cs="Times New Roman"/>
        </w:rPr>
        <w:fldChar w:fldCharType="separate"/>
      </w:r>
      <w:r w:rsidR="004526B0" w:rsidRPr="00B96CA4">
        <w:rPr>
          <w:rFonts w:asciiTheme="minorHAnsi" w:hAnsiTheme="minorHAnsi" w:cs="Times New Roman"/>
        </w:rPr>
        <w:t>Orr, M. T., Pecheone, R. L., Shear, B., Hollingworth, L., &amp; Beaudin, B. (2016)</w:t>
      </w:r>
      <w:r w:rsidR="009D1CAA" w:rsidRPr="00B96CA4">
        <w:rPr>
          <w:rFonts w:asciiTheme="minorHAnsi" w:hAnsiTheme="minorHAnsi" w:cs="Times New Roman"/>
        </w:rPr>
        <w:t>.</w:t>
      </w:r>
      <w:r w:rsidR="004526B0" w:rsidRPr="00B96CA4">
        <w:rPr>
          <w:rFonts w:asciiTheme="minorHAnsi" w:hAnsiTheme="minorHAnsi" w:cs="Times New Roman"/>
        </w:rPr>
        <w:t xml:space="preserve"> Massachusetts Performance Assessment for Leaders (PAL) Technical Report: Summary of Validity and Reliability Studies for 2014</w:t>
      </w:r>
      <w:r w:rsidR="00BA3875">
        <w:t>–</w:t>
      </w:r>
      <w:r w:rsidR="004526B0" w:rsidRPr="00B96CA4">
        <w:rPr>
          <w:rFonts w:asciiTheme="minorHAnsi" w:hAnsiTheme="minorHAnsi" w:cs="Times New Roman"/>
        </w:rPr>
        <w:t>15 Field Trial of PAL. New York: Bank Street College of Education.</w:t>
      </w:r>
      <w:r w:rsidR="003F16B4">
        <w:rPr>
          <w:rFonts w:asciiTheme="minorHAnsi" w:hAnsiTheme="minorHAnsi" w:cs="Times New Roman"/>
        </w:rPr>
        <w:t xml:space="preserve"> </w:t>
      </w:r>
      <w:r w:rsidR="0046080E">
        <w:rPr>
          <w:rFonts w:asciiTheme="minorHAnsi" w:hAnsiTheme="minorHAnsi" w:cs="Times New Roman"/>
        </w:rPr>
        <w:t xml:space="preserve">Retreived from </w:t>
      </w:r>
      <w:r w:rsidR="003F16B4" w:rsidRPr="003F16B4">
        <w:rPr>
          <w:rFonts w:asciiTheme="minorHAnsi" w:hAnsiTheme="minorHAnsi" w:cs="Times New Roman"/>
        </w:rPr>
        <w:t>http://www.doe.mass.edu/pal/TechnicalReport.docx</w:t>
      </w:r>
    </w:p>
    <w:p w14:paraId="1A19E56B" w14:textId="77777777" w:rsidR="009D1CAA" w:rsidRPr="00B96CA4" w:rsidRDefault="009D1CAA" w:rsidP="004526B0">
      <w:pPr>
        <w:pStyle w:val="EndNoteBibliography"/>
        <w:spacing w:after="0"/>
        <w:ind w:left="720" w:hanging="720"/>
        <w:rPr>
          <w:rFonts w:asciiTheme="minorHAnsi" w:hAnsiTheme="minorHAnsi" w:cs="Times New Roman"/>
        </w:rPr>
      </w:pPr>
    </w:p>
    <w:p w14:paraId="6E82E687" w14:textId="75FD059D" w:rsidR="00545EA3" w:rsidRPr="00B96CA4" w:rsidRDefault="00545EA3" w:rsidP="00545EA3">
      <w:pPr>
        <w:pStyle w:val="EndNoteBibliography"/>
        <w:spacing w:after="0"/>
        <w:ind w:left="720" w:hanging="720"/>
        <w:rPr>
          <w:rFonts w:asciiTheme="minorHAnsi" w:hAnsiTheme="minorHAnsi" w:cs="Times New Roman"/>
        </w:rPr>
      </w:pPr>
      <w:r w:rsidRPr="00B96CA4">
        <w:rPr>
          <w:rFonts w:asciiTheme="minorHAnsi" w:hAnsiTheme="minorHAnsi" w:cs="Times New Roman"/>
        </w:rPr>
        <w:t>Orr, M. T., Hollingworth, L., &amp; Beaudin, B. (2016). Massachusetts Performance Assessment for Leaders (PAL) Technical Report</w:t>
      </w:r>
      <w:r w:rsidR="00B96CA4" w:rsidRPr="00B96CA4">
        <w:rPr>
          <w:rFonts w:asciiTheme="minorHAnsi" w:hAnsiTheme="minorHAnsi" w:cs="Times New Roman"/>
        </w:rPr>
        <w:t xml:space="preserve"> Follow-Up</w:t>
      </w:r>
      <w:r w:rsidRPr="00B96CA4">
        <w:rPr>
          <w:rFonts w:asciiTheme="minorHAnsi" w:hAnsiTheme="minorHAnsi" w:cs="Times New Roman"/>
        </w:rPr>
        <w:t xml:space="preserve">: Summary of </w:t>
      </w:r>
      <w:r w:rsidR="00B96CA4" w:rsidRPr="00B96CA4">
        <w:rPr>
          <w:rFonts w:asciiTheme="minorHAnsi" w:hAnsiTheme="minorHAnsi" w:cs="Times New Roman"/>
        </w:rPr>
        <w:t>Feedback and Performance Studies for 2015</w:t>
      </w:r>
      <w:r w:rsidR="00BA3875">
        <w:t>–</w:t>
      </w:r>
      <w:r w:rsidR="00B96CA4" w:rsidRPr="00B96CA4">
        <w:rPr>
          <w:rFonts w:asciiTheme="minorHAnsi" w:hAnsiTheme="minorHAnsi" w:cs="Times New Roman"/>
        </w:rPr>
        <w:t xml:space="preserve">16 Program Year of PAL. </w:t>
      </w:r>
      <w:r w:rsidRPr="00B96CA4">
        <w:rPr>
          <w:rFonts w:asciiTheme="minorHAnsi" w:hAnsiTheme="minorHAnsi" w:cs="Times New Roman"/>
        </w:rPr>
        <w:t>New York: Bank Street College of Education.</w:t>
      </w:r>
      <w:r w:rsidR="00B96CA4" w:rsidRPr="00B96CA4">
        <w:rPr>
          <w:rFonts w:asciiTheme="minorHAnsi" w:hAnsiTheme="minorHAnsi" w:cs="Times New Roman"/>
        </w:rPr>
        <w:t xml:space="preserve"> </w:t>
      </w:r>
      <w:r w:rsidR="0046080E">
        <w:rPr>
          <w:rFonts w:asciiTheme="minorHAnsi" w:hAnsiTheme="minorHAnsi" w:cs="Times New Roman"/>
        </w:rPr>
        <w:t xml:space="preserve">Retrieved from </w:t>
      </w:r>
      <w:r w:rsidR="003F16B4" w:rsidRPr="003F16B4">
        <w:rPr>
          <w:rFonts w:asciiTheme="minorHAnsi" w:hAnsiTheme="minorHAnsi" w:cs="Times New Roman"/>
        </w:rPr>
        <w:t>http://www.doe.mass.edu/pal/1516TechnicalReport.docx</w:t>
      </w:r>
    </w:p>
    <w:p w14:paraId="2ED2ACC6" w14:textId="77777777" w:rsidR="00B96CA4" w:rsidRPr="00B96CA4" w:rsidRDefault="00B96CA4" w:rsidP="00545EA3">
      <w:pPr>
        <w:pStyle w:val="EndNoteBibliography"/>
        <w:spacing w:after="0"/>
        <w:ind w:left="720" w:hanging="720"/>
        <w:rPr>
          <w:rFonts w:asciiTheme="minorHAnsi" w:hAnsiTheme="minorHAnsi" w:cs="Times New Roman"/>
        </w:rPr>
      </w:pPr>
    </w:p>
    <w:p w14:paraId="633AF8C7" w14:textId="21EAEF4A" w:rsidR="00B96CA4" w:rsidRPr="00B96CA4" w:rsidRDefault="00B96CA4" w:rsidP="00B96CA4">
      <w:pPr>
        <w:pStyle w:val="EndNoteBibliography"/>
        <w:ind w:left="720" w:hanging="720"/>
        <w:rPr>
          <w:rFonts w:asciiTheme="minorHAnsi" w:hAnsiTheme="minorHAnsi"/>
        </w:rPr>
      </w:pPr>
      <w:r w:rsidRPr="00B96CA4">
        <w:rPr>
          <w:rFonts w:asciiTheme="minorHAnsi" w:hAnsiTheme="minorHAnsi"/>
        </w:rPr>
        <w:t xml:space="preserve">Wilson, F. R., Pan, W., &amp; Schumsky, D. A. (2012). Recalculation of the </w:t>
      </w:r>
      <w:r w:rsidR="0046080E">
        <w:rPr>
          <w:rFonts w:asciiTheme="minorHAnsi" w:hAnsiTheme="minorHAnsi"/>
        </w:rPr>
        <w:t>c</w:t>
      </w:r>
      <w:r w:rsidRPr="00B96CA4">
        <w:rPr>
          <w:rFonts w:asciiTheme="minorHAnsi" w:hAnsiTheme="minorHAnsi"/>
        </w:rPr>
        <w:t xml:space="preserve">ritical </w:t>
      </w:r>
      <w:r w:rsidR="0046080E">
        <w:rPr>
          <w:rFonts w:asciiTheme="minorHAnsi" w:hAnsiTheme="minorHAnsi"/>
        </w:rPr>
        <w:t>v</w:t>
      </w:r>
      <w:r w:rsidRPr="00B96CA4">
        <w:rPr>
          <w:rFonts w:asciiTheme="minorHAnsi" w:hAnsiTheme="minorHAnsi"/>
        </w:rPr>
        <w:t xml:space="preserve">alues for Lawshe's Content Validity Ratio. </w:t>
      </w:r>
      <w:r w:rsidRPr="00B96CA4">
        <w:rPr>
          <w:rFonts w:asciiTheme="minorHAnsi" w:hAnsiTheme="minorHAnsi"/>
          <w:i/>
        </w:rPr>
        <w:t xml:space="preserve">Measurement and </w:t>
      </w:r>
      <w:r w:rsidR="0046080E">
        <w:rPr>
          <w:rFonts w:asciiTheme="minorHAnsi" w:hAnsiTheme="minorHAnsi"/>
          <w:i/>
        </w:rPr>
        <w:t>E</w:t>
      </w:r>
      <w:r w:rsidRPr="00B96CA4">
        <w:rPr>
          <w:rFonts w:asciiTheme="minorHAnsi" w:hAnsiTheme="minorHAnsi"/>
          <w:i/>
        </w:rPr>
        <w:t xml:space="preserve">valuation in </w:t>
      </w:r>
      <w:r w:rsidR="0046080E">
        <w:rPr>
          <w:rFonts w:asciiTheme="minorHAnsi" w:hAnsiTheme="minorHAnsi"/>
          <w:i/>
        </w:rPr>
        <w:t>C</w:t>
      </w:r>
      <w:r w:rsidRPr="00B96CA4">
        <w:rPr>
          <w:rFonts w:asciiTheme="minorHAnsi" w:hAnsiTheme="minorHAnsi"/>
          <w:i/>
        </w:rPr>
        <w:t xml:space="preserve">ounseling and </w:t>
      </w:r>
      <w:r w:rsidR="0046080E">
        <w:rPr>
          <w:rFonts w:asciiTheme="minorHAnsi" w:hAnsiTheme="minorHAnsi"/>
          <w:i/>
        </w:rPr>
        <w:t>D</w:t>
      </w:r>
      <w:r w:rsidRPr="00B96CA4">
        <w:rPr>
          <w:rFonts w:asciiTheme="minorHAnsi" w:hAnsiTheme="minorHAnsi"/>
          <w:i/>
        </w:rPr>
        <w:t>evelopment</w:t>
      </w:r>
      <w:r w:rsidRPr="00ED7C32">
        <w:rPr>
          <w:rFonts w:asciiTheme="minorHAnsi" w:hAnsiTheme="minorHAnsi"/>
        </w:rPr>
        <w:t xml:space="preserve">, </w:t>
      </w:r>
      <w:r w:rsidRPr="00A856AC">
        <w:rPr>
          <w:rFonts w:asciiTheme="minorHAnsi" w:hAnsiTheme="minorHAnsi"/>
          <w:i/>
        </w:rPr>
        <w:t>45</w:t>
      </w:r>
      <w:r w:rsidRPr="00B96CA4">
        <w:rPr>
          <w:rFonts w:asciiTheme="minorHAnsi" w:hAnsiTheme="minorHAnsi"/>
        </w:rPr>
        <w:t>(3), 197</w:t>
      </w:r>
      <w:r w:rsidR="00BA3875">
        <w:t>–</w:t>
      </w:r>
      <w:r w:rsidR="00CF7651">
        <w:rPr>
          <w:rFonts w:asciiTheme="minorHAnsi" w:hAnsiTheme="minorHAnsi"/>
        </w:rPr>
        <w:t>210</w:t>
      </w:r>
      <w:r w:rsidRPr="00B96CA4">
        <w:rPr>
          <w:rFonts w:asciiTheme="minorHAnsi" w:hAnsiTheme="minorHAnsi"/>
        </w:rPr>
        <w:t xml:space="preserve">. </w:t>
      </w:r>
    </w:p>
    <w:p w14:paraId="6866C3C1" w14:textId="77777777" w:rsidR="00B96CA4" w:rsidRPr="007F3991" w:rsidRDefault="00B96CA4" w:rsidP="00545EA3">
      <w:pPr>
        <w:pStyle w:val="EndNoteBibliography"/>
        <w:spacing w:after="0"/>
        <w:ind w:left="720" w:hanging="720"/>
        <w:rPr>
          <w:rFonts w:ascii="Times New Roman" w:hAnsi="Times New Roman" w:cs="Times New Roman"/>
        </w:rPr>
      </w:pPr>
    </w:p>
    <w:p w14:paraId="4970BEAB" w14:textId="77777777" w:rsidR="005C0CF1" w:rsidRDefault="00AF60BE" w:rsidP="009E29ED">
      <w:pPr>
        <w:rPr>
          <w:rFonts w:ascii="Times New Roman" w:hAnsi="Times New Roman" w:cs="Times New Roman"/>
        </w:rPr>
      </w:pPr>
      <w:r w:rsidRPr="007F3991">
        <w:rPr>
          <w:rFonts w:ascii="Times New Roman" w:hAnsi="Times New Roman" w:cs="Times New Roman"/>
        </w:rPr>
        <w:fldChar w:fldCharType="end"/>
      </w:r>
    </w:p>
    <w:p w14:paraId="054F941F" w14:textId="77777777" w:rsidR="005C0CF1" w:rsidRDefault="005C0CF1">
      <w:pPr>
        <w:rPr>
          <w:rFonts w:ascii="Times New Roman" w:hAnsi="Times New Roman" w:cs="Times New Roman"/>
        </w:rPr>
      </w:pPr>
      <w:r>
        <w:rPr>
          <w:rFonts w:ascii="Times New Roman" w:hAnsi="Times New Roman" w:cs="Times New Roman"/>
        </w:rPr>
        <w:br w:type="page"/>
      </w:r>
    </w:p>
    <w:p w14:paraId="605CA9AB" w14:textId="77777777" w:rsidR="00177CFC" w:rsidRPr="00087E05" w:rsidRDefault="00177CFC" w:rsidP="00177CFC">
      <w:pPr>
        <w:pStyle w:val="Heading1"/>
        <w:keepNext w:val="0"/>
      </w:pPr>
      <w:bookmarkStart w:id="50" w:name="_Toc57645703"/>
      <w:r>
        <w:lastRenderedPageBreak/>
        <w:t>Appendix A</w:t>
      </w:r>
      <w:bookmarkEnd w:id="50"/>
    </w:p>
    <w:p w14:paraId="5DE5F5E3" w14:textId="2CF9240D" w:rsidR="00177CFC" w:rsidRDefault="00177CFC" w:rsidP="00351852">
      <w:pPr>
        <w:pStyle w:val="Heading3"/>
      </w:pPr>
      <w:bookmarkStart w:id="51" w:name="_Toc57645704"/>
      <w:r>
        <w:t xml:space="preserve">Score Distributions (Percent </w:t>
      </w:r>
      <w:r w:rsidR="00516388">
        <w:t>A</w:t>
      </w:r>
      <w:r>
        <w:t>greement) between Scorer 1 and Scorer 2, by Indicator</w:t>
      </w:r>
      <w:bookmarkEnd w:id="51"/>
    </w:p>
    <w:p w14:paraId="5A16ED77" w14:textId="77777777" w:rsidR="00177CFC" w:rsidRPr="00EB6F4D" w:rsidRDefault="00177CFC" w:rsidP="00351852">
      <w:pPr>
        <w:pStyle w:val="Heading4"/>
      </w:pPr>
      <w:r w:rsidRPr="00EB6F4D">
        <w:t>TASK 1</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FD4A473" w14:textId="77777777" w:rsidTr="00E31B66">
        <w:tc>
          <w:tcPr>
            <w:tcW w:w="7854" w:type="dxa"/>
            <w:gridSpan w:val="6"/>
            <w:shd w:val="clear" w:color="auto" w:fill="D9D9D9" w:themeFill="background1" w:themeFillShade="D9"/>
          </w:tcPr>
          <w:p w14:paraId="3CA0CC91" w14:textId="77777777" w:rsidR="00177CFC" w:rsidRPr="00CC2437" w:rsidRDefault="00177CFC" w:rsidP="00E31B66">
            <w:pPr>
              <w:jc w:val="center"/>
              <w:rPr>
                <w:b/>
              </w:rPr>
            </w:pPr>
            <w:r w:rsidRPr="00CC2437">
              <w:rPr>
                <w:b/>
              </w:rPr>
              <w:t>Joint Score Distribution for Task 1 Indicator 1a1 (%)</w:t>
            </w:r>
          </w:p>
        </w:tc>
      </w:tr>
      <w:tr w:rsidR="00177CFC" w14:paraId="7265E685" w14:textId="77777777" w:rsidTr="00E31B66">
        <w:tc>
          <w:tcPr>
            <w:tcW w:w="1311" w:type="dxa"/>
            <w:vMerge w:val="restart"/>
            <w:shd w:val="clear" w:color="auto" w:fill="D9D9D9" w:themeFill="background1" w:themeFillShade="D9"/>
            <w:textDirection w:val="btLr"/>
            <w:vAlign w:val="center"/>
          </w:tcPr>
          <w:p w14:paraId="1BB5BE73" w14:textId="77777777" w:rsidR="00177CFC" w:rsidRDefault="00177CFC" w:rsidP="00E31B66">
            <w:pPr>
              <w:spacing w:before="60" w:after="60"/>
              <w:jc w:val="center"/>
            </w:pPr>
            <w:r>
              <w:t>Scorer 1</w:t>
            </w:r>
          </w:p>
        </w:tc>
        <w:tc>
          <w:tcPr>
            <w:tcW w:w="1334" w:type="dxa"/>
            <w:shd w:val="clear" w:color="auto" w:fill="D9D9D9" w:themeFill="background1" w:themeFillShade="D9"/>
            <w:vAlign w:val="center"/>
          </w:tcPr>
          <w:p w14:paraId="26580032" w14:textId="77777777" w:rsidR="00177CFC" w:rsidRDefault="00177CFC" w:rsidP="00AD6806">
            <w:pPr>
              <w:jc w:val="center"/>
            </w:pPr>
            <w:r>
              <w:t>4</w:t>
            </w:r>
          </w:p>
        </w:tc>
        <w:tc>
          <w:tcPr>
            <w:tcW w:w="1431" w:type="dxa"/>
            <w:vAlign w:val="bottom"/>
          </w:tcPr>
          <w:p w14:paraId="190C3D68"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059C7DF3"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5F988B79" w14:textId="0632AC46" w:rsidR="00177CFC" w:rsidRDefault="009B7D1E" w:rsidP="00AD6806">
            <w:pPr>
              <w:jc w:val="right"/>
              <w:rPr>
                <w:rFonts w:ascii="Calibri" w:hAnsi="Calibri" w:cs="Calibri"/>
                <w:color w:val="000000"/>
              </w:rPr>
            </w:pPr>
            <w:r>
              <w:rPr>
                <w:rFonts w:ascii="Calibri" w:hAnsi="Calibri" w:cs="Calibri"/>
                <w:color w:val="000000"/>
              </w:rPr>
              <w:t>6.49</w:t>
            </w:r>
          </w:p>
        </w:tc>
        <w:tc>
          <w:tcPr>
            <w:tcW w:w="1110" w:type="dxa"/>
            <w:vAlign w:val="bottom"/>
          </w:tcPr>
          <w:p w14:paraId="7A2B83A2" w14:textId="7921B4ED" w:rsidR="00177CFC" w:rsidRDefault="009B7D1E" w:rsidP="00AD6806">
            <w:pPr>
              <w:jc w:val="right"/>
              <w:rPr>
                <w:rFonts w:ascii="Calibri" w:hAnsi="Calibri" w:cs="Calibri"/>
                <w:color w:val="000000"/>
              </w:rPr>
            </w:pPr>
            <w:r>
              <w:rPr>
                <w:rFonts w:ascii="Calibri" w:hAnsi="Calibri" w:cs="Calibri"/>
                <w:color w:val="000000"/>
              </w:rPr>
              <w:t>1.62</w:t>
            </w:r>
          </w:p>
        </w:tc>
      </w:tr>
      <w:tr w:rsidR="00177CFC" w14:paraId="61C1ADEB" w14:textId="77777777" w:rsidTr="00E31B66">
        <w:tc>
          <w:tcPr>
            <w:tcW w:w="1311" w:type="dxa"/>
            <w:vMerge/>
            <w:shd w:val="clear" w:color="auto" w:fill="D9D9D9" w:themeFill="background1" w:themeFillShade="D9"/>
          </w:tcPr>
          <w:p w14:paraId="4A496225" w14:textId="77777777" w:rsidR="00177CFC" w:rsidRDefault="00177CFC" w:rsidP="00E31B66">
            <w:pPr>
              <w:spacing w:before="60" w:after="60"/>
            </w:pPr>
          </w:p>
        </w:tc>
        <w:tc>
          <w:tcPr>
            <w:tcW w:w="1334" w:type="dxa"/>
            <w:shd w:val="clear" w:color="auto" w:fill="D9D9D9" w:themeFill="background1" w:themeFillShade="D9"/>
            <w:vAlign w:val="center"/>
          </w:tcPr>
          <w:p w14:paraId="7C46F995" w14:textId="77777777" w:rsidR="00177CFC" w:rsidRDefault="00177CFC" w:rsidP="00AD6806">
            <w:pPr>
              <w:jc w:val="center"/>
            </w:pPr>
            <w:r>
              <w:t>3</w:t>
            </w:r>
          </w:p>
        </w:tc>
        <w:tc>
          <w:tcPr>
            <w:tcW w:w="1431" w:type="dxa"/>
            <w:vAlign w:val="bottom"/>
          </w:tcPr>
          <w:p w14:paraId="49E1C8A8"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75DBB4DD" w14:textId="77777777" w:rsidR="00177CFC" w:rsidRDefault="00177CFC" w:rsidP="00AD6806">
            <w:pPr>
              <w:jc w:val="right"/>
              <w:rPr>
                <w:rFonts w:ascii="Calibri" w:hAnsi="Calibri" w:cs="Calibri"/>
                <w:color w:val="000000"/>
              </w:rPr>
            </w:pPr>
            <w:r>
              <w:rPr>
                <w:rFonts w:ascii="Calibri" w:hAnsi="Calibri" w:cs="Calibri"/>
                <w:color w:val="000000"/>
              </w:rPr>
              <w:t>5.14</w:t>
            </w:r>
          </w:p>
        </w:tc>
        <w:tc>
          <w:tcPr>
            <w:tcW w:w="1334" w:type="dxa"/>
            <w:vAlign w:val="bottom"/>
          </w:tcPr>
          <w:p w14:paraId="08B66857" w14:textId="01C52ADB" w:rsidR="00177CFC" w:rsidRDefault="009B7D1E" w:rsidP="00AD6806">
            <w:pPr>
              <w:jc w:val="right"/>
              <w:rPr>
                <w:rFonts w:ascii="Calibri" w:hAnsi="Calibri" w:cs="Calibri"/>
                <w:color w:val="000000"/>
              </w:rPr>
            </w:pPr>
            <w:r>
              <w:rPr>
                <w:rFonts w:ascii="Calibri" w:hAnsi="Calibri" w:cs="Calibri"/>
                <w:color w:val="000000"/>
              </w:rPr>
              <w:t>76.76</w:t>
            </w:r>
          </w:p>
        </w:tc>
        <w:tc>
          <w:tcPr>
            <w:tcW w:w="1110" w:type="dxa"/>
            <w:vAlign w:val="bottom"/>
          </w:tcPr>
          <w:p w14:paraId="58CD945E" w14:textId="06C66EB5" w:rsidR="00177CFC" w:rsidRDefault="009B7D1E" w:rsidP="00AD6806">
            <w:pPr>
              <w:jc w:val="right"/>
              <w:rPr>
                <w:rFonts w:ascii="Calibri" w:hAnsi="Calibri" w:cs="Calibri"/>
                <w:color w:val="000000"/>
              </w:rPr>
            </w:pPr>
            <w:r>
              <w:rPr>
                <w:rFonts w:ascii="Calibri" w:hAnsi="Calibri" w:cs="Calibri"/>
                <w:color w:val="000000"/>
              </w:rPr>
              <w:t>3.78</w:t>
            </w:r>
          </w:p>
        </w:tc>
      </w:tr>
      <w:tr w:rsidR="00177CFC" w14:paraId="6C3B5D55" w14:textId="77777777" w:rsidTr="00E31B66">
        <w:tc>
          <w:tcPr>
            <w:tcW w:w="1311" w:type="dxa"/>
            <w:vMerge/>
            <w:shd w:val="clear" w:color="auto" w:fill="D9D9D9" w:themeFill="background1" w:themeFillShade="D9"/>
          </w:tcPr>
          <w:p w14:paraId="5E39ED0E" w14:textId="77777777" w:rsidR="00177CFC" w:rsidRDefault="00177CFC" w:rsidP="00E31B66">
            <w:pPr>
              <w:spacing w:before="60" w:after="60"/>
            </w:pPr>
          </w:p>
        </w:tc>
        <w:tc>
          <w:tcPr>
            <w:tcW w:w="1334" w:type="dxa"/>
            <w:shd w:val="clear" w:color="auto" w:fill="D9D9D9" w:themeFill="background1" w:themeFillShade="D9"/>
            <w:vAlign w:val="center"/>
          </w:tcPr>
          <w:p w14:paraId="6F48265F" w14:textId="77777777" w:rsidR="00177CFC" w:rsidRDefault="00177CFC" w:rsidP="00AD6806">
            <w:pPr>
              <w:jc w:val="center"/>
            </w:pPr>
            <w:r>
              <w:t>2</w:t>
            </w:r>
          </w:p>
        </w:tc>
        <w:tc>
          <w:tcPr>
            <w:tcW w:w="1431" w:type="dxa"/>
            <w:vAlign w:val="bottom"/>
          </w:tcPr>
          <w:p w14:paraId="3DF5071E" w14:textId="0591B8D1" w:rsidR="00177CFC" w:rsidRDefault="009B7D1E" w:rsidP="00AD6806">
            <w:pPr>
              <w:jc w:val="right"/>
              <w:rPr>
                <w:rFonts w:ascii="Calibri" w:hAnsi="Calibri" w:cs="Calibri"/>
                <w:color w:val="000000"/>
              </w:rPr>
            </w:pPr>
            <w:r>
              <w:rPr>
                <w:rFonts w:ascii="Calibri" w:hAnsi="Calibri" w:cs="Calibri"/>
                <w:color w:val="000000"/>
              </w:rPr>
              <w:t>0</w:t>
            </w:r>
          </w:p>
        </w:tc>
        <w:tc>
          <w:tcPr>
            <w:tcW w:w="1334" w:type="dxa"/>
            <w:vAlign w:val="bottom"/>
          </w:tcPr>
          <w:p w14:paraId="7C1EE66E" w14:textId="3CDBB7E8" w:rsidR="00177CFC" w:rsidRDefault="009B7D1E" w:rsidP="00AD6806">
            <w:pPr>
              <w:jc w:val="right"/>
              <w:rPr>
                <w:rFonts w:ascii="Calibri" w:hAnsi="Calibri" w:cs="Calibri"/>
                <w:color w:val="000000"/>
              </w:rPr>
            </w:pPr>
            <w:r>
              <w:rPr>
                <w:rFonts w:ascii="Calibri" w:hAnsi="Calibri" w:cs="Calibri"/>
                <w:color w:val="000000"/>
              </w:rPr>
              <w:t>3.24</w:t>
            </w:r>
          </w:p>
        </w:tc>
        <w:tc>
          <w:tcPr>
            <w:tcW w:w="1334" w:type="dxa"/>
            <w:vAlign w:val="bottom"/>
          </w:tcPr>
          <w:p w14:paraId="487B16AD" w14:textId="77777777" w:rsidR="00177CFC" w:rsidRDefault="00177CFC" w:rsidP="00AD6806">
            <w:pPr>
              <w:jc w:val="right"/>
              <w:rPr>
                <w:rFonts w:ascii="Calibri" w:hAnsi="Calibri" w:cs="Calibri"/>
                <w:color w:val="000000"/>
              </w:rPr>
            </w:pPr>
            <w:r>
              <w:rPr>
                <w:rFonts w:ascii="Calibri" w:hAnsi="Calibri" w:cs="Calibri"/>
                <w:color w:val="000000"/>
              </w:rPr>
              <w:t>2.7</w:t>
            </w:r>
          </w:p>
        </w:tc>
        <w:tc>
          <w:tcPr>
            <w:tcW w:w="1110" w:type="dxa"/>
            <w:vAlign w:val="bottom"/>
          </w:tcPr>
          <w:p w14:paraId="3521C97C" w14:textId="1D26E036" w:rsidR="00177CFC" w:rsidRDefault="00B95C5E" w:rsidP="00AD6806">
            <w:pPr>
              <w:jc w:val="right"/>
              <w:rPr>
                <w:rFonts w:ascii="Calibri" w:hAnsi="Calibri" w:cs="Calibri"/>
                <w:color w:val="000000"/>
              </w:rPr>
            </w:pPr>
            <w:r>
              <w:rPr>
                <w:rFonts w:ascii="Calibri" w:hAnsi="Calibri" w:cs="Calibri"/>
                <w:color w:val="000000"/>
              </w:rPr>
              <w:t>0</w:t>
            </w:r>
            <w:r w:rsidR="009B7D1E">
              <w:rPr>
                <w:rFonts w:ascii="Calibri" w:hAnsi="Calibri" w:cs="Calibri"/>
                <w:color w:val="000000"/>
              </w:rPr>
              <w:t>.27</w:t>
            </w:r>
          </w:p>
        </w:tc>
      </w:tr>
      <w:tr w:rsidR="00177CFC" w14:paraId="670BAD14" w14:textId="77777777" w:rsidTr="00E31B66">
        <w:tc>
          <w:tcPr>
            <w:tcW w:w="1311" w:type="dxa"/>
            <w:vMerge/>
            <w:shd w:val="clear" w:color="auto" w:fill="D9D9D9" w:themeFill="background1" w:themeFillShade="D9"/>
          </w:tcPr>
          <w:p w14:paraId="3C786410" w14:textId="77777777" w:rsidR="00177CFC" w:rsidRDefault="00177CFC" w:rsidP="00E31B66">
            <w:pPr>
              <w:spacing w:before="60" w:after="60"/>
            </w:pPr>
          </w:p>
        </w:tc>
        <w:tc>
          <w:tcPr>
            <w:tcW w:w="1334" w:type="dxa"/>
            <w:shd w:val="clear" w:color="auto" w:fill="D9D9D9" w:themeFill="background1" w:themeFillShade="D9"/>
            <w:vAlign w:val="center"/>
          </w:tcPr>
          <w:p w14:paraId="71A3A016" w14:textId="77777777" w:rsidR="00177CFC" w:rsidRDefault="00177CFC" w:rsidP="00AD6806">
            <w:pPr>
              <w:jc w:val="center"/>
            </w:pPr>
            <w:r>
              <w:t>1</w:t>
            </w:r>
          </w:p>
        </w:tc>
        <w:tc>
          <w:tcPr>
            <w:tcW w:w="1431" w:type="dxa"/>
            <w:tcBorders>
              <w:bottom w:val="single" w:sz="4" w:space="0" w:color="auto"/>
            </w:tcBorders>
            <w:vAlign w:val="bottom"/>
          </w:tcPr>
          <w:p w14:paraId="2D4169E0"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tcBorders>
              <w:bottom w:val="single" w:sz="4" w:space="0" w:color="auto"/>
            </w:tcBorders>
            <w:vAlign w:val="bottom"/>
          </w:tcPr>
          <w:p w14:paraId="41876FD8" w14:textId="2ED70716" w:rsidR="00177CFC" w:rsidRDefault="009B7D1E" w:rsidP="00AD6806">
            <w:pPr>
              <w:jc w:val="right"/>
              <w:rPr>
                <w:rFonts w:ascii="Calibri" w:hAnsi="Calibri" w:cs="Calibri"/>
                <w:color w:val="000000"/>
              </w:rPr>
            </w:pPr>
            <w:r>
              <w:rPr>
                <w:rFonts w:ascii="Calibri" w:hAnsi="Calibri" w:cs="Calibri"/>
                <w:color w:val="000000"/>
              </w:rPr>
              <w:t>0</w:t>
            </w:r>
          </w:p>
        </w:tc>
        <w:tc>
          <w:tcPr>
            <w:tcW w:w="1334" w:type="dxa"/>
            <w:tcBorders>
              <w:bottom w:val="single" w:sz="4" w:space="0" w:color="auto"/>
            </w:tcBorders>
            <w:vAlign w:val="bottom"/>
          </w:tcPr>
          <w:p w14:paraId="03DA978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tcBorders>
              <w:bottom w:val="single" w:sz="4" w:space="0" w:color="auto"/>
            </w:tcBorders>
            <w:vAlign w:val="bottom"/>
          </w:tcPr>
          <w:p w14:paraId="73F3B24A"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42A45A27" w14:textId="77777777" w:rsidTr="00E31B66">
        <w:tc>
          <w:tcPr>
            <w:tcW w:w="2645" w:type="dxa"/>
            <w:gridSpan w:val="2"/>
            <w:vMerge w:val="restart"/>
          </w:tcPr>
          <w:p w14:paraId="45FBBD32" w14:textId="77777777" w:rsidR="00177CFC" w:rsidRDefault="00177CFC" w:rsidP="000A1CE4"/>
        </w:tc>
        <w:tc>
          <w:tcPr>
            <w:tcW w:w="1431" w:type="dxa"/>
            <w:tcBorders>
              <w:bottom w:val="single" w:sz="4" w:space="0" w:color="auto"/>
            </w:tcBorders>
            <w:shd w:val="clear" w:color="auto" w:fill="D9D9D9" w:themeFill="background1" w:themeFillShade="D9"/>
            <w:vAlign w:val="center"/>
          </w:tcPr>
          <w:p w14:paraId="6595F457" w14:textId="77777777" w:rsidR="00177CFC" w:rsidRDefault="00177CFC" w:rsidP="00AD6806">
            <w:pPr>
              <w:jc w:val="center"/>
            </w:pPr>
            <w:r>
              <w:t>1</w:t>
            </w:r>
          </w:p>
        </w:tc>
        <w:tc>
          <w:tcPr>
            <w:tcW w:w="1334" w:type="dxa"/>
            <w:tcBorders>
              <w:bottom w:val="single" w:sz="4" w:space="0" w:color="auto"/>
            </w:tcBorders>
            <w:shd w:val="clear" w:color="auto" w:fill="D9D9D9" w:themeFill="background1" w:themeFillShade="D9"/>
            <w:vAlign w:val="center"/>
          </w:tcPr>
          <w:p w14:paraId="44CB8AE4" w14:textId="77777777" w:rsidR="00177CFC" w:rsidRDefault="00177CFC" w:rsidP="00AD6806">
            <w:pPr>
              <w:jc w:val="center"/>
            </w:pPr>
            <w:r>
              <w:t>2</w:t>
            </w:r>
          </w:p>
        </w:tc>
        <w:tc>
          <w:tcPr>
            <w:tcW w:w="1334" w:type="dxa"/>
            <w:tcBorders>
              <w:bottom w:val="single" w:sz="4" w:space="0" w:color="auto"/>
            </w:tcBorders>
            <w:shd w:val="clear" w:color="auto" w:fill="D9D9D9" w:themeFill="background1" w:themeFillShade="D9"/>
            <w:vAlign w:val="center"/>
          </w:tcPr>
          <w:p w14:paraId="4F9C2C23" w14:textId="77777777" w:rsidR="00177CFC" w:rsidRDefault="00177CFC" w:rsidP="00AD6806">
            <w:pPr>
              <w:jc w:val="center"/>
            </w:pPr>
            <w:r>
              <w:t>3</w:t>
            </w:r>
          </w:p>
        </w:tc>
        <w:tc>
          <w:tcPr>
            <w:tcW w:w="1110" w:type="dxa"/>
            <w:tcBorders>
              <w:bottom w:val="single" w:sz="4" w:space="0" w:color="auto"/>
            </w:tcBorders>
            <w:shd w:val="clear" w:color="auto" w:fill="D9D9D9" w:themeFill="background1" w:themeFillShade="D9"/>
            <w:vAlign w:val="center"/>
          </w:tcPr>
          <w:p w14:paraId="3556165A" w14:textId="77777777" w:rsidR="00177CFC" w:rsidRDefault="00177CFC" w:rsidP="00AD6806">
            <w:pPr>
              <w:jc w:val="center"/>
            </w:pPr>
            <w:r>
              <w:t>4</w:t>
            </w:r>
          </w:p>
        </w:tc>
      </w:tr>
      <w:tr w:rsidR="00177CFC" w14:paraId="15B4697C" w14:textId="77777777" w:rsidTr="00E31B66">
        <w:tc>
          <w:tcPr>
            <w:tcW w:w="2645" w:type="dxa"/>
            <w:gridSpan w:val="2"/>
            <w:vMerge/>
          </w:tcPr>
          <w:p w14:paraId="362373BE" w14:textId="77777777" w:rsidR="00177CFC" w:rsidRDefault="00177CFC" w:rsidP="00E31B66"/>
        </w:tc>
        <w:tc>
          <w:tcPr>
            <w:tcW w:w="5209" w:type="dxa"/>
            <w:gridSpan w:val="4"/>
            <w:tcBorders>
              <w:bottom w:val="single" w:sz="4" w:space="0" w:color="auto"/>
            </w:tcBorders>
            <w:shd w:val="clear" w:color="auto" w:fill="D9D9D9" w:themeFill="background1" w:themeFillShade="D9"/>
            <w:vAlign w:val="center"/>
          </w:tcPr>
          <w:p w14:paraId="091C173E" w14:textId="77777777" w:rsidR="00177CFC" w:rsidRDefault="00177CFC" w:rsidP="00E31B66">
            <w:pPr>
              <w:jc w:val="center"/>
            </w:pPr>
            <w:r>
              <w:t>Scorer 2</w:t>
            </w:r>
          </w:p>
        </w:tc>
      </w:tr>
    </w:tbl>
    <w:p w14:paraId="453F8A3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8CFE535" w14:textId="77777777" w:rsidTr="00E31B66">
        <w:tc>
          <w:tcPr>
            <w:tcW w:w="7854" w:type="dxa"/>
            <w:gridSpan w:val="6"/>
            <w:shd w:val="clear" w:color="auto" w:fill="D9D9D9" w:themeFill="background1" w:themeFillShade="D9"/>
          </w:tcPr>
          <w:p w14:paraId="31A66DD2" w14:textId="77777777" w:rsidR="00177CFC" w:rsidRPr="00924204" w:rsidRDefault="00177CFC" w:rsidP="00E31B66">
            <w:pPr>
              <w:jc w:val="center"/>
              <w:rPr>
                <w:b/>
              </w:rPr>
            </w:pPr>
            <w:r w:rsidRPr="00924204">
              <w:rPr>
                <w:b/>
              </w:rPr>
              <w:t>Joint Score Distribution for Task 1 Indicator 1a2</w:t>
            </w:r>
            <w:r>
              <w:rPr>
                <w:b/>
              </w:rPr>
              <w:t xml:space="preserve"> (%)</w:t>
            </w:r>
          </w:p>
        </w:tc>
      </w:tr>
      <w:tr w:rsidR="00177CFC" w14:paraId="7C37492F" w14:textId="77777777" w:rsidTr="00E31B66">
        <w:tc>
          <w:tcPr>
            <w:tcW w:w="1311" w:type="dxa"/>
            <w:vMerge w:val="restart"/>
            <w:shd w:val="clear" w:color="auto" w:fill="D9D9D9" w:themeFill="background1" w:themeFillShade="D9"/>
            <w:textDirection w:val="btLr"/>
            <w:vAlign w:val="center"/>
          </w:tcPr>
          <w:p w14:paraId="3A990CE1" w14:textId="77777777" w:rsidR="00177CFC" w:rsidRDefault="00177CFC" w:rsidP="00E31B66">
            <w:pPr>
              <w:jc w:val="center"/>
            </w:pPr>
            <w:r>
              <w:t>Scorer 1</w:t>
            </w:r>
          </w:p>
        </w:tc>
        <w:tc>
          <w:tcPr>
            <w:tcW w:w="1334" w:type="dxa"/>
            <w:shd w:val="clear" w:color="auto" w:fill="D9D9D9" w:themeFill="background1" w:themeFillShade="D9"/>
            <w:vAlign w:val="center"/>
          </w:tcPr>
          <w:p w14:paraId="1C8FD96D" w14:textId="77777777" w:rsidR="00177CFC" w:rsidRDefault="00177CFC" w:rsidP="00AD6806">
            <w:pPr>
              <w:jc w:val="center"/>
            </w:pPr>
            <w:r>
              <w:t>4</w:t>
            </w:r>
          </w:p>
        </w:tc>
        <w:tc>
          <w:tcPr>
            <w:tcW w:w="1431" w:type="dxa"/>
            <w:vAlign w:val="bottom"/>
          </w:tcPr>
          <w:p w14:paraId="5594DB3A"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AAB157D" w14:textId="155C8EFE" w:rsidR="00177CFC" w:rsidRDefault="00931945" w:rsidP="00AD6806">
            <w:pPr>
              <w:jc w:val="right"/>
              <w:rPr>
                <w:rFonts w:ascii="Calibri" w:hAnsi="Calibri" w:cs="Calibri"/>
                <w:color w:val="000000"/>
              </w:rPr>
            </w:pPr>
            <w:r>
              <w:rPr>
                <w:rFonts w:ascii="Calibri" w:hAnsi="Calibri" w:cs="Calibri"/>
                <w:color w:val="000000"/>
              </w:rPr>
              <w:t>0.54</w:t>
            </w:r>
          </w:p>
        </w:tc>
        <w:tc>
          <w:tcPr>
            <w:tcW w:w="1334" w:type="dxa"/>
            <w:vAlign w:val="bottom"/>
          </w:tcPr>
          <w:p w14:paraId="206438F3" w14:textId="158064B9" w:rsidR="00177CFC" w:rsidRDefault="00931945" w:rsidP="00AD6806">
            <w:pPr>
              <w:jc w:val="right"/>
              <w:rPr>
                <w:rFonts w:ascii="Calibri" w:hAnsi="Calibri" w:cs="Calibri"/>
                <w:color w:val="000000"/>
              </w:rPr>
            </w:pPr>
            <w:r>
              <w:rPr>
                <w:rFonts w:ascii="Calibri" w:hAnsi="Calibri" w:cs="Calibri"/>
                <w:color w:val="000000"/>
              </w:rPr>
              <w:t>6.22</w:t>
            </w:r>
          </w:p>
        </w:tc>
        <w:tc>
          <w:tcPr>
            <w:tcW w:w="1110" w:type="dxa"/>
            <w:vAlign w:val="bottom"/>
          </w:tcPr>
          <w:p w14:paraId="3FE98244" w14:textId="4BA079C1" w:rsidR="00177CFC" w:rsidRDefault="00931945" w:rsidP="00AD6806">
            <w:pPr>
              <w:jc w:val="right"/>
              <w:rPr>
                <w:rFonts w:ascii="Calibri" w:hAnsi="Calibri" w:cs="Calibri"/>
                <w:color w:val="000000"/>
              </w:rPr>
            </w:pPr>
            <w:r>
              <w:rPr>
                <w:rFonts w:ascii="Calibri" w:hAnsi="Calibri" w:cs="Calibri"/>
                <w:color w:val="000000"/>
              </w:rPr>
              <w:t>2.79</w:t>
            </w:r>
          </w:p>
        </w:tc>
      </w:tr>
      <w:tr w:rsidR="00177CFC" w14:paraId="558C6A69" w14:textId="77777777" w:rsidTr="00E31B66">
        <w:tc>
          <w:tcPr>
            <w:tcW w:w="1311" w:type="dxa"/>
            <w:vMerge/>
            <w:shd w:val="clear" w:color="auto" w:fill="D9D9D9" w:themeFill="background1" w:themeFillShade="D9"/>
          </w:tcPr>
          <w:p w14:paraId="6FFF9226" w14:textId="77777777" w:rsidR="00177CFC" w:rsidRDefault="00177CFC" w:rsidP="00E31B66"/>
        </w:tc>
        <w:tc>
          <w:tcPr>
            <w:tcW w:w="1334" w:type="dxa"/>
            <w:shd w:val="clear" w:color="auto" w:fill="D9D9D9" w:themeFill="background1" w:themeFillShade="D9"/>
            <w:vAlign w:val="center"/>
          </w:tcPr>
          <w:p w14:paraId="3A96A23B" w14:textId="77777777" w:rsidR="00177CFC" w:rsidRDefault="00177CFC" w:rsidP="00AD6806">
            <w:pPr>
              <w:jc w:val="center"/>
            </w:pPr>
            <w:r>
              <w:t>3</w:t>
            </w:r>
          </w:p>
        </w:tc>
        <w:tc>
          <w:tcPr>
            <w:tcW w:w="1431" w:type="dxa"/>
            <w:vAlign w:val="bottom"/>
          </w:tcPr>
          <w:p w14:paraId="3FDA96F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3FDE39ED" w14:textId="4D911894" w:rsidR="00177CFC" w:rsidRDefault="00931945" w:rsidP="00AD6806">
            <w:pPr>
              <w:jc w:val="right"/>
              <w:rPr>
                <w:rFonts w:ascii="Calibri" w:hAnsi="Calibri" w:cs="Calibri"/>
                <w:color w:val="000000"/>
              </w:rPr>
            </w:pPr>
            <w:r>
              <w:rPr>
                <w:rFonts w:ascii="Calibri" w:hAnsi="Calibri" w:cs="Calibri"/>
                <w:color w:val="000000"/>
              </w:rPr>
              <w:t>6.76</w:t>
            </w:r>
          </w:p>
        </w:tc>
        <w:tc>
          <w:tcPr>
            <w:tcW w:w="1334" w:type="dxa"/>
            <w:vAlign w:val="bottom"/>
          </w:tcPr>
          <w:p w14:paraId="4B611BC7" w14:textId="1A9C2BAD" w:rsidR="00177CFC" w:rsidRDefault="00931945" w:rsidP="00AD6806">
            <w:pPr>
              <w:jc w:val="right"/>
              <w:rPr>
                <w:rFonts w:ascii="Calibri" w:hAnsi="Calibri" w:cs="Calibri"/>
                <w:color w:val="000000"/>
              </w:rPr>
            </w:pPr>
            <w:r>
              <w:rPr>
                <w:rFonts w:ascii="Calibri" w:hAnsi="Calibri" w:cs="Calibri"/>
                <w:color w:val="000000"/>
              </w:rPr>
              <w:t>68.65</w:t>
            </w:r>
          </w:p>
        </w:tc>
        <w:tc>
          <w:tcPr>
            <w:tcW w:w="1110" w:type="dxa"/>
            <w:vAlign w:val="bottom"/>
          </w:tcPr>
          <w:p w14:paraId="67738399" w14:textId="7D0C98FB" w:rsidR="00177CFC" w:rsidRDefault="00931945" w:rsidP="00AD6806">
            <w:pPr>
              <w:jc w:val="right"/>
              <w:rPr>
                <w:rFonts w:ascii="Calibri" w:hAnsi="Calibri" w:cs="Calibri"/>
                <w:color w:val="000000"/>
              </w:rPr>
            </w:pPr>
            <w:r>
              <w:rPr>
                <w:rFonts w:ascii="Calibri" w:hAnsi="Calibri" w:cs="Calibri"/>
                <w:color w:val="000000"/>
              </w:rPr>
              <w:t>7.03</w:t>
            </w:r>
          </w:p>
        </w:tc>
      </w:tr>
      <w:tr w:rsidR="00177CFC" w14:paraId="1B63540A" w14:textId="77777777" w:rsidTr="00E31B66">
        <w:tc>
          <w:tcPr>
            <w:tcW w:w="1311" w:type="dxa"/>
            <w:vMerge/>
            <w:shd w:val="clear" w:color="auto" w:fill="D9D9D9" w:themeFill="background1" w:themeFillShade="D9"/>
          </w:tcPr>
          <w:p w14:paraId="06DB1238" w14:textId="77777777" w:rsidR="00177CFC" w:rsidRDefault="00177CFC" w:rsidP="00E31B66"/>
        </w:tc>
        <w:tc>
          <w:tcPr>
            <w:tcW w:w="1334" w:type="dxa"/>
            <w:shd w:val="clear" w:color="auto" w:fill="D9D9D9" w:themeFill="background1" w:themeFillShade="D9"/>
            <w:vAlign w:val="center"/>
          </w:tcPr>
          <w:p w14:paraId="1D569A2E" w14:textId="77777777" w:rsidR="00177CFC" w:rsidRDefault="00177CFC" w:rsidP="00AD6806">
            <w:pPr>
              <w:jc w:val="center"/>
            </w:pPr>
            <w:r>
              <w:t>2</w:t>
            </w:r>
          </w:p>
        </w:tc>
        <w:tc>
          <w:tcPr>
            <w:tcW w:w="1431" w:type="dxa"/>
            <w:vAlign w:val="bottom"/>
          </w:tcPr>
          <w:p w14:paraId="1E659428" w14:textId="6755C50D" w:rsidR="00177CFC" w:rsidRDefault="009B7D1E" w:rsidP="00AD6806">
            <w:pPr>
              <w:jc w:val="right"/>
              <w:rPr>
                <w:rFonts w:ascii="Calibri" w:hAnsi="Calibri" w:cs="Calibri"/>
                <w:color w:val="000000"/>
              </w:rPr>
            </w:pPr>
            <w:r>
              <w:rPr>
                <w:rFonts w:ascii="Calibri" w:hAnsi="Calibri" w:cs="Calibri"/>
                <w:color w:val="000000"/>
              </w:rPr>
              <w:t>0.81</w:t>
            </w:r>
          </w:p>
        </w:tc>
        <w:tc>
          <w:tcPr>
            <w:tcW w:w="1334" w:type="dxa"/>
            <w:vAlign w:val="bottom"/>
          </w:tcPr>
          <w:p w14:paraId="39F173E9" w14:textId="12ACE250" w:rsidR="00177CFC" w:rsidRDefault="00931945" w:rsidP="00AD6806">
            <w:pPr>
              <w:jc w:val="right"/>
              <w:rPr>
                <w:rFonts w:ascii="Calibri" w:hAnsi="Calibri" w:cs="Calibri"/>
                <w:color w:val="000000"/>
              </w:rPr>
            </w:pPr>
            <w:r>
              <w:rPr>
                <w:rFonts w:ascii="Calibri" w:hAnsi="Calibri" w:cs="Calibri"/>
                <w:color w:val="000000"/>
              </w:rPr>
              <w:t>3.78</w:t>
            </w:r>
          </w:p>
        </w:tc>
        <w:tc>
          <w:tcPr>
            <w:tcW w:w="1334" w:type="dxa"/>
            <w:vAlign w:val="bottom"/>
          </w:tcPr>
          <w:p w14:paraId="7EF88004" w14:textId="0A77434A" w:rsidR="00177CFC" w:rsidRDefault="00931945" w:rsidP="00AD6806">
            <w:pPr>
              <w:jc w:val="right"/>
              <w:rPr>
                <w:rFonts w:ascii="Calibri" w:hAnsi="Calibri" w:cs="Calibri"/>
                <w:color w:val="000000"/>
              </w:rPr>
            </w:pPr>
            <w:r>
              <w:rPr>
                <w:rFonts w:ascii="Calibri" w:hAnsi="Calibri" w:cs="Calibri"/>
                <w:color w:val="000000"/>
              </w:rPr>
              <w:t>3.24</w:t>
            </w:r>
          </w:p>
        </w:tc>
        <w:tc>
          <w:tcPr>
            <w:tcW w:w="1110" w:type="dxa"/>
            <w:vAlign w:val="bottom"/>
          </w:tcPr>
          <w:p w14:paraId="1E541982" w14:textId="39BEF026" w:rsidR="00177CFC" w:rsidRDefault="00931945" w:rsidP="00AD6806">
            <w:pPr>
              <w:jc w:val="right"/>
              <w:rPr>
                <w:rFonts w:ascii="Calibri" w:hAnsi="Calibri" w:cs="Calibri"/>
                <w:color w:val="000000"/>
              </w:rPr>
            </w:pPr>
            <w:r>
              <w:rPr>
                <w:rFonts w:ascii="Calibri" w:hAnsi="Calibri" w:cs="Calibri"/>
                <w:color w:val="000000"/>
              </w:rPr>
              <w:t>0</w:t>
            </w:r>
          </w:p>
        </w:tc>
      </w:tr>
      <w:tr w:rsidR="00177CFC" w14:paraId="4298F24C" w14:textId="77777777" w:rsidTr="00AD6806">
        <w:tc>
          <w:tcPr>
            <w:tcW w:w="1311" w:type="dxa"/>
            <w:vMerge/>
          </w:tcPr>
          <w:p w14:paraId="4C9BC5DE" w14:textId="77777777" w:rsidR="00177CFC" w:rsidRDefault="00177CFC" w:rsidP="00E31B66"/>
        </w:tc>
        <w:tc>
          <w:tcPr>
            <w:tcW w:w="1334" w:type="dxa"/>
            <w:shd w:val="clear" w:color="auto" w:fill="D9D9D9" w:themeFill="background1" w:themeFillShade="D9"/>
            <w:vAlign w:val="center"/>
          </w:tcPr>
          <w:p w14:paraId="0F02C55F" w14:textId="77777777" w:rsidR="00177CFC" w:rsidRDefault="00177CFC" w:rsidP="00AD6806">
            <w:pPr>
              <w:jc w:val="center"/>
            </w:pPr>
            <w:r>
              <w:t>1</w:t>
            </w:r>
          </w:p>
        </w:tc>
        <w:tc>
          <w:tcPr>
            <w:tcW w:w="1431" w:type="dxa"/>
            <w:vAlign w:val="bottom"/>
          </w:tcPr>
          <w:p w14:paraId="785A7A51"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2136718" w14:textId="0F707CB0" w:rsidR="00177CFC" w:rsidRDefault="009B7D1E" w:rsidP="00AD6806">
            <w:pPr>
              <w:jc w:val="right"/>
              <w:rPr>
                <w:rFonts w:ascii="Calibri" w:hAnsi="Calibri" w:cs="Calibri"/>
                <w:color w:val="000000"/>
              </w:rPr>
            </w:pPr>
            <w:r>
              <w:rPr>
                <w:rFonts w:ascii="Calibri" w:hAnsi="Calibri" w:cs="Calibri"/>
                <w:color w:val="000000"/>
              </w:rPr>
              <w:t>0</w:t>
            </w:r>
          </w:p>
        </w:tc>
        <w:tc>
          <w:tcPr>
            <w:tcW w:w="1334" w:type="dxa"/>
            <w:vAlign w:val="bottom"/>
          </w:tcPr>
          <w:p w14:paraId="7D66CC52"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vAlign w:val="bottom"/>
          </w:tcPr>
          <w:p w14:paraId="6BB9665D"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3B68DA09" w14:textId="77777777" w:rsidTr="00E31B66">
        <w:tc>
          <w:tcPr>
            <w:tcW w:w="2645" w:type="dxa"/>
            <w:gridSpan w:val="2"/>
            <w:vMerge w:val="restart"/>
          </w:tcPr>
          <w:p w14:paraId="009438D6" w14:textId="77777777" w:rsidR="00177CFC" w:rsidRDefault="00177CFC" w:rsidP="00E31B66"/>
        </w:tc>
        <w:tc>
          <w:tcPr>
            <w:tcW w:w="1431" w:type="dxa"/>
            <w:shd w:val="clear" w:color="auto" w:fill="D9D9D9" w:themeFill="background1" w:themeFillShade="D9"/>
          </w:tcPr>
          <w:p w14:paraId="51551A72" w14:textId="77777777" w:rsidR="00177CFC" w:rsidRDefault="00177CFC" w:rsidP="00AD6806">
            <w:pPr>
              <w:jc w:val="center"/>
            </w:pPr>
            <w:r>
              <w:t>1</w:t>
            </w:r>
          </w:p>
        </w:tc>
        <w:tc>
          <w:tcPr>
            <w:tcW w:w="1334" w:type="dxa"/>
            <w:shd w:val="clear" w:color="auto" w:fill="D9D9D9" w:themeFill="background1" w:themeFillShade="D9"/>
          </w:tcPr>
          <w:p w14:paraId="48E463CD" w14:textId="77777777" w:rsidR="00177CFC" w:rsidRDefault="00177CFC" w:rsidP="00AD6806">
            <w:pPr>
              <w:jc w:val="center"/>
            </w:pPr>
            <w:r>
              <w:t>2</w:t>
            </w:r>
          </w:p>
        </w:tc>
        <w:tc>
          <w:tcPr>
            <w:tcW w:w="1334" w:type="dxa"/>
            <w:shd w:val="clear" w:color="auto" w:fill="D9D9D9" w:themeFill="background1" w:themeFillShade="D9"/>
          </w:tcPr>
          <w:p w14:paraId="7CD59359" w14:textId="77777777" w:rsidR="00177CFC" w:rsidRDefault="00177CFC" w:rsidP="00AD6806">
            <w:pPr>
              <w:jc w:val="center"/>
            </w:pPr>
            <w:r>
              <w:t>3</w:t>
            </w:r>
          </w:p>
        </w:tc>
        <w:tc>
          <w:tcPr>
            <w:tcW w:w="1110" w:type="dxa"/>
            <w:shd w:val="clear" w:color="auto" w:fill="D9D9D9" w:themeFill="background1" w:themeFillShade="D9"/>
          </w:tcPr>
          <w:p w14:paraId="2882C268" w14:textId="77777777" w:rsidR="00177CFC" w:rsidRDefault="00177CFC" w:rsidP="00AD6806">
            <w:pPr>
              <w:jc w:val="center"/>
            </w:pPr>
            <w:r>
              <w:t>4</w:t>
            </w:r>
          </w:p>
        </w:tc>
      </w:tr>
      <w:tr w:rsidR="00177CFC" w14:paraId="49C9D988" w14:textId="77777777" w:rsidTr="00E31B66">
        <w:tc>
          <w:tcPr>
            <w:tcW w:w="2645" w:type="dxa"/>
            <w:gridSpan w:val="2"/>
            <w:vMerge/>
          </w:tcPr>
          <w:p w14:paraId="40816555" w14:textId="77777777" w:rsidR="00177CFC" w:rsidRDefault="00177CFC" w:rsidP="00E31B66"/>
        </w:tc>
        <w:tc>
          <w:tcPr>
            <w:tcW w:w="5209" w:type="dxa"/>
            <w:gridSpan w:val="4"/>
            <w:shd w:val="clear" w:color="auto" w:fill="D9D9D9" w:themeFill="background1" w:themeFillShade="D9"/>
            <w:vAlign w:val="center"/>
          </w:tcPr>
          <w:p w14:paraId="3F195475" w14:textId="77777777" w:rsidR="00177CFC" w:rsidRDefault="00177CFC" w:rsidP="00E31B66">
            <w:pPr>
              <w:jc w:val="center"/>
            </w:pPr>
            <w:r>
              <w:t>Scorer 2</w:t>
            </w:r>
          </w:p>
        </w:tc>
      </w:tr>
    </w:tbl>
    <w:p w14:paraId="5FAB05C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9A1E8A5" w14:textId="77777777" w:rsidTr="00E31B66">
        <w:tc>
          <w:tcPr>
            <w:tcW w:w="7854" w:type="dxa"/>
            <w:gridSpan w:val="6"/>
            <w:shd w:val="clear" w:color="auto" w:fill="D9D9D9" w:themeFill="background1" w:themeFillShade="D9"/>
          </w:tcPr>
          <w:p w14:paraId="3F08A4AA" w14:textId="77777777" w:rsidR="00177CFC" w:rsidRPr="00924204" w:rsidRDefault="00177CFC" w:rsidP="00E31B66">
            <w:pPr>
              <w:jc w:val="center"/>
              <w:rPr>
                <w:b/>
              </w:rPr>
            </w:pPr>
            <w:r w:rsidRPr="00924204">
              <w:rPr>
                <w:b/>
              </w:rPr>
              <w:t>Joint Score Distribution for Task 1 Indicator 1a3</w:t>
            </w:r>
            <w:r>
              <w:rPr>
                <w:b/>
              </w:rPr>
              <w:t xml:space="preserve"> (%)</w:t>
            </w:r>
          </w:p>
        </w:tc>
      </w:tr>
      <w:tr w:rsidR="00177CFC" w14:paraId="4B5C4580" w14:textId="77777777" w:rsidTr="00E31B66">
        <w:tc>
          <w:tcPr>
            <w:tcW w:w="1311" w:type="dxa"/>
            <w:vMerge w:val="restart"/>
            <w:shd w:val="clear" w:color="auto" w:fill="D9D9D9" w:themeFill="background1" w:themeFillShade="D9"/>
            <w:textDirection w:val="btLr"/>
            <w:vAlign w:val="center"/>
          </w:tcPr>
          <w:p w14:paraId="6366E871" w14:textId="77777777" w:rsidR="00177CFC" w:rsidRDefault="00177CFC" w:rsidP="00E31B66">
            <w:pPr>
              <w:jc w:val="center"/>
            </w:pPr>
            <w:r>
              <w:t>Scorer 1</w:t>
            </w:r>
          </w:p>
        </w:tc>
        <w:tc>
          <w:tcPr>
            <w:tcW w:w="1334" w:type="dxa"/>
            <w:shd w:val="clear" w:color="auto" w:fill="D9D9D9" w:themeFill="background1" w:themeFillShade="D9"/>
            <w:vAlign w:val="center"/>
          </w:tcPr>
          <w:p w14:paraId="7DF02378" w14:textId="77777777" w:rsidR="00177CFC" w:rsidRDefault="00177CFC" w:rsidP="00AD6806">
            <w:pPr>
              <w:jc w:val="center"/>
            </w:pPr>
            <w:r>
              <w:t>4</w:t>
            </w:r>
          </w:p>
        </w:tc>
        <w:tc>
          <w:tcPr>
            <w:tcW w:w="1431" w:type="dxa"/>
            <w:vAlign w:val="bottom"/>
          </w:tcPr>
          <w:p w14:paraId="008DAC6E"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561CB8EC" w14:textId="72548A51" w:rsidR="00177CFC" w:rsidRDefault="00931945" w:rsidP="00AD6806">
            <w:pPr>
              <w:jc w:val="right"/>
              <w:rPr>
                <w:rFonts w:ascii="Calibri" w:hAnsi="Calibri" w:cs="Calibri"/>
                <w:color w:val="000000"/>
              </w:rPr>
            </w:pPr>
            <w:r>
              <w:rPr>
                <w:rFonts w:ascii="Calibri" w:hAnsi="Calibri" w:cs="Calibri"/>
                <w:color w:val="000000"/>
              </w:rPr>
              <w:t>0.54</w:t>
            </w:r>
          </w:p>
        </w:tc>
        <w:tc>
          <w:tcPr>
            <w:tcW w:w="1334" w:type="dxa"/>
            <w:vAlign w:val="bottom"/>
          </w:tcPr>
          <w:p w14:paraId="26EF2215" w14:textId="52144ABC" w:rsidR="00177CFC" w:rsidRDefault="00931945" w:rsidP="00AD6806">
            <w:pPr>
              <w:jc w:val="right"/>
              <w:rPr>
                <w:rFonts w:ascii="Calibri" w:hAnsi="Calibri" w:cs="Calibri"/>
                <w:color w:val="000000"/>
              </w:rPr>
            </w:pPr>
            <w:r>
              <w:rPr>
                <w:rFonts w:ascii="Calibri" w:hAnsi="Calibri" w:cs="Calibri"/>
                <w:color w:val="000000"/>
              </w:rPr>
              <w:t>8.38</w:t>
            </w:r>
          </w:p>
        </w:tc>
        <w:tc>
          <w:tcPr>
            <w:tcW w:w="1110" w:type="dxa"/>
            <w:vAlign w:val="bottom"/>
          </w:tcPr>
          <w:p w14:paraId="3EFB5798" w14:textId="34BA9DE0" w:rsidR="00177CFC" w:rsidRDefault="00931945" w:rsidP="00AD6806">
            <w:pPr>
              <w:jc w:val="right"/>
              <w:rPr>
                <w:rFonts w:ascii="Calibri" w:hAnsi="Calibri" w:cs="Calibri"/>
                <w:color w:val="000000"/>
              </w:rPr>
            </w:pPr>
            <w:r>
              <w:rPr>
                <w:rFonts w:ascii="Calibri" w:hAnsi="Calibri" w:cs="Calibri"/>
                <w:color w:val="000000"/>
              </w:rPr>
              <w:t>2.16</w:t>
            </w:r>
          </w:p>
        </w:tc>
      </w:tr>
      <w:tr w:rsidR="00177CFC" w14:paraId="65DF3818" w14:textId="77777777" w:rsidTr="00E31B66">
        <w:tc>
          <w:tcPr>
            <w:tcW w:w="1311" w:type="dxa"/>
            <w:vMerge/>
            <w:shd w:val="clear" w:color="auto" w:fill="D9D9D9" w:themeFill="background1" w:themeFillShade="D9"/>
          </w:tcPr>
          <w:p w14:paraId="2DE30CD4" w14:textId="77777777" w:rsidR="00177CFC" w:rsidRDefault="00177CFC" w:rsidP="00E31B66"/>
        </w:tc>
        <w:tc>
          <w:tcPr>
            <w:tcW w:w="1334" w:type="dxa"/>
            <w:shd w:val="clear" w:color="auto" w:fill="D9D9D9" w:themeFill="background1" w:themeFillShade="D9"/>
            <w:vAlign w:val="center"/>
          </w:tcPr>
          <w:p w14:paraId="7A6FE5DF" w14:textId="77777777" w:rsidR="00177CFC" w:rsidRDefault="00177CFC" w:rsidP="00AD6806">
            <w:pPr>
              <w:jc w:val="center"/>
            </w:pPr>
            <w:r>
              <w:t>3</w:t>
            </w:r>
          </w:p>
        </w:tc>
        <w:tc>
          <w:tcPr>
            <w:tcW w:w="1431" w:type="dxa"/>
            <w:vAlign w:val="bottom"/>
          </w:tcPr>
          <w:p w14:paraId="31D29971" w14:textId="2E1435B9" w:rsidR="00177CFC" w:rsidRDefault="00931945" w:rsidP="00AD6806">
            <w:pPr>
              <w:jc w:val="right"/>
              <w:rPr>
                <w:rFonts w:ascii="Calibri" w:hAnsi="Calibri" w:cs="Calibri"/>
                <w:color w:val="000000"/>
              </w:rPr>
            </w:pPr>
            <w:r>
              <w:rPr>
                <w:rFonts w:ascii="Calibri" w:hAnsi="Calibri" w:cs="Calibri"/>
                <w:color w:val="000000"/>
              </w:rPr>
              <w:t>0.27</w:t>
            </w:r>
          </w:p>
        </w:tc>
        <w:tc>
          <w:tcPr>
            <w:tcW w:w="1334" w:type="dxa"/>
            <w:vAlign w:val="bottom"/>
          </w:tcPr>
          <w:p w14:paraId="77556096" w14:textId="20F3352C" w:rsidR="00177CFC" w:rsidRDefault="00931945" w:rsidP="00AD6806">
            <w:pPr>
              <w:jc w:val="right"/>
              <w:rPr>
                <w:rFonts w:ascii="Calibri" w:hAnsi="Calibri" w:cs="Calibri"/>
                <w:color w:val="000000"/>
              </w:rPr>
            </w:pPr>
            <w:r>
              <w:rPr>
                <w:rFonts w:ascii="Calibri" w:hAnsi="Calibri" w:cs="Calibri"/>
                <w:color w:val="000000"/>
              </w:rPr>
              <w:t>6.22</w:t>
            </w:r>
          </w:p>
        </w:tc>
        <w:tc>
          <w:tcPr>
            <w:tcW w:w="1334" w:type="dxa"/>
            <w:vAlign w:val="bottom"/>
          </w:tcPr>
          <w:p w14:paraId="216740D9" w14:textId="4B7161D3" w:rsidR="00177CFC" w:rsidRDefault="00931945" w:rsidP="00AD6806">
            <w:pPr>
              <w:jc w:val="right"/>
              <w:rPr>
                <w:rFonts w:ascii="Calibri" w:hAnsi="Calibri" w:cs="Calibri"/>
                <w:color w:val="000000"/>
              </w:rPr>
            </w:pPr>
            <w:r>
              <w:rPr>
                <w:rFonts w:ascii="Calibri" w:hAnsi="Calibri" w:cs="Calibri"/>
                <w:color w:val="000000"/>
              </w:rPr>
              <w:t>62.43</w:t>
            </w:r>
          </w:p>
        </w:tc>
        <w:tc>
          <w:tcPr>
            <w:tcW w:w="1110" w:type="dxa"/>
            <w:vAlign w:val="bottom"/>
          </w:tcPr>
          <w:p w14:paraId="112F7D1B" w14:textId="64FB65F5" w:rsidR="00177CFC" w:rsidRDefault="00931945" w:rsidP="00AD6806">
            <w:pPr>
              <w:jc w:val="right"/>
              <w:rPr>
                <w:rFonts w:ascii="Calibri" w:hAnsi="Calibri" w:cs="Calibri"/>
                <w:color w:val="000000"/>
              </w:rPr>
            </w:pPr>
            <w:r>
              <w:rPr>
                <w:rFonts w:ascii="Calibri" w:hAnsi="Calibri" w:cs="Calibri"/>
                <w:color w:val="000000"/>
              </w:rPr>
              <w:t>7.3</w:t>
            </w:r>
          </w:p>
        </w:tc>
      </w:tr>
      <w:tr w:rsidR="00177CFC" w14:paraId="4CD751AB" w14:textId="77777777" w:rsidTr="00E31B66">
        <w:tc>
          <w:tcPr>
            <w:tcW w:w="1311" w:type="dxa"/>
            <w:vMerge/>
            <w:shd w:val="clear" w:color="auto" w:fill="D9D9D9" w:themeFill="background1" w:themeFillShade="D9"/>
          </w:tcPr>
          <w:p w14:paraId="3F77CEE7" w14:textId="77777777" w:rsidR="00177CFC" w:rsidRDefault="00177CFC" w:rsidP="00E31B66"/>
        </w:tc>
        <w:tc>
          <w:tcPr>
            <w:tcW w:w="1334" w:type="dxa"/>
            <w:shd w:val="clear" w:color="auto" w:fill="D9D9D9" w:themeFill="background1" w:themeFillShade="D9"/>
            <w:vAlign w:val="center"/>
          </w:tcPr>
          <w:p w14:paraId="72495A1E" w14:textId="77777777" w:rsidR="00177CFC" w:rsidRDefault="00177CFC" w:rsidP="00AD6806">
            <w:pPr>
              <w:jc w:val="center"/>
            </w:pPr>
            <w:r>
              <w:t>2</w:t>
            </w:r>
          </w:p>
        </w:tc>
        <w:tc>
          <w:tcPr>
            <w:tcW w:w="1431" w:type="dxa"/>
            <w:vAlign w:val="bottom"/>
          </w:tcPr>
          <w:p w14:paraId="031327D0" w14:textId="1B024DC6" w:rsidR="00177CFC" w:rsidRDefault="00931945" w:rsidP="00AD6806">
            <w:pPr>
              <w:jc w:val="right"/>
              <w:rPr>
                <w:rFonts w:ascii="Calibri" w:hAnsi="Calibri" w:cs="Calibri"/>
                <w:color w:val="000000"/>
              </w:rPr>
            </w:pPr>
            <w:r>
              <w:rPr>
                <w:rFonts w:ascii="Calibri" w:hAnsi="Calibri" w:cs="Calibri"/>
                <w:color w:val="000000"/>
              </w:rPr>
              <w:t>0.27</w:t>
            </w:r>
          </w:p>
        </w:tc>
        <w:tc>
          <w:tcPr>
            <w:tcW w:w="1334" w:type="dxa"/>
            <w:vAlign w:val="bottom"/>
          </w:tcPr>
          <w:p w14:paraId="10EB143B" w14:textId="2047C82D" w:rsidR="00177CFC" w:rsidRDefault="00931945" w:rsidP="00AD6806">
            <w:pPr>
              <w:jc w:val="right"/>
              <w:rPr>
                <w:rFonts w:ascii="Calibri" w:hAnsi="Calibri" w:cs="Calibri"/>
                <w:color w:val="000000"/>
              </w:rPr>
            </w:pPr>
            <w:r>
              <w:rPr>
                <w:rFonts w:ascii="Calibri" w:hAnsi="Calibri" w:cs="Calibri"/>
                <w:color w:val="000000"/>
              </w:rPr>
              <w:t>3.78</w:t>
            </w:r>
          </w:p>
        </w:tc>
        <w:tc>
          <w:tcPr>
            <w:tcW w:w="1334" w:type="dxa"/>
            <w:vAlign w:val="bottom"/>
          </w:tcPr>
          <w:p w14:paraId="2573E1B8" w14:textId="66C69A21" w:rsidR="00177CFC" w:rsidRDefault="00931945" w:rsidP="00AD6806">
            <w:pPr>
              <w:jc w:val="right"/>
              <w:rPr>
                <w:rFonts w:ascii="Calibri" w:hAnsi="Calibri" w:cs="Calibri"/>
                <w:color w:val="000000"/>
              </w:rPr>
            </w:pPr>
            <w:r>
              <w:rPr>
                <w:rFonts w:ascii="Calibri" w:hAnsi="Calibri" w:cs="Calibri"/>
                <w:color w:val="000000"/>
              </w:rPr>
              <w:t>7.3</w:t>
            </w:r>
          </w:p>
        </w:tc>
        <w:tc>
          <w:tcPr>
            <w:tcW w:w="1110" w:type="dxa"/>
            <w:vAlign w:val="bottom"/>
          </w:tcPr>
          <w:p w14:paraId="69A728DB" w14:textId="4D073872" w:rsidR="00177CFC" w:rsidRDefault="00931945" w:rsidP="00AD6806">
            <w:pPr>
              <w:jc w:val="right"/>
              <w:rPr>
                <w:rFonts w:ascii="Calibri" w:hAnsi="Calibri" w:cs="Calibri"/>
                <w:color w:val="000000"/>
              </w:rPr>
            </w:pPr>
            <w:r>
              <w:rPr>
                <w:rFonts w:ascii="Calibri" w:hAnsi="Calibri" w:cs="Calibri"/>
                <w:color w:val="000000"/>
              </w:rPr>
              <w:t>0.54</w:t>
            </w:r>
          </w:p>
        </w:tc>
      </w:tr>
      <w:tr w:rsidR="00177CFC" w14:paraId="14D19B14" w14:textId="77777777" w:rsidTr="00E31B66">
        <w:tc>
          <w:tcPr>
            <w:tcW w:w="1311" w:type="dxa"/>
            <w:vMerge/>
          </w:tcPr>
          <w:p w14:paraId="7B64ED7A" w14:textId="77777777" w:rsidR="00177CFC" w:rsidRDefault="00177CFC" w:rsidP="00E31B66"/>
        </w:tc>
        <w:tc>
          <w:tcPr>
            <w:tcW w:w="1334" w:type="dxa"/>
            <w:shd w:val="clear" w:color="auto" w:fill="D9D9D9" w:themeFill="background1" w:themeFillShade="D9"/>
            <w:vAlign w:val="center"/>
          </w:tcPr>
          <w:p w14:paraId="69F751C9" w14:textId="77777777" w:rsidR="00177CFC" w:rsidRDefault="00177CFC" w:rsidP="00AD6806">
            <w:pPr>
              <w:jc w:val="center"/>
            </w:pPr>
            <w:r>
              <w:t>1</w:t>
            </w:r>
          </w:p>
        </w:tc>
        <w:tc>
          <w:tcPr>
            <w:tcW w:w="1431" w:type="dxa"/>
            <w:vAlign w:val="bottom"/>
          </w:tcPr>
          <w:p w14:paraId="50097E9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174A0FEB" w14:textId="77777777" w:rsidR="00177CFC" w:rsidRDefault="00177CFC" w:rsidP="00AD6806">
            <w:pPr>
              <w:jc w:val="right"/>
              <w:rPr>
                <w:rFonts w:ascii="Calibri" w:hAnsi="Calibri" w:cs="Calibri"/>
                <w:color w:val="000000"/>
              </w:rPr>
            </w:pPr>
            <w:r>
              <w:rPr>
                <w:rFonts w:ascii="Calibri" w:hAnsi="Calibri" w:cs="Calibri"/>
                <w:color w:val="000000"/>
              </w:rPr>
              <w:t>0.54</w:t>
            </w:r>
          </w:p>
        </w:tc>
        <w:tc>
          <w:tcPr>
            <w:tcW w:w="1334" w:type="dxa"/>
            <w:vAlign w:val="bottom"/>
          </w:tcPr>
          <w:p w14:paraId="0F517288" w14:textId="77777777" w:rsidR="00177CFC" w:rsidRDefault="00177CFC" w:rsidP="00AD6806">
            <w:pPr>
              <w:jc w:val="right"/>
              <w:rPr>
                <w:rFonts w:ascii="Calibri" w:hAnsi="Calibri" w:cs="Calibri"/>
                <w:color w:val="000000"/>
              </w:rPr>
            </w:pPr>
            <w:r>
              <w:rPr>
                <w:rFonts w:ascii="Calibri" w:hAnsi="Calibri" w:cs="Calibri"/>
                <w:color w:val="000000"/>
              </w:rPr>
              <w:t>0.27</w:t>
            </w:r>
          </w:p>
        </w:tc>
        <w:tc>
          <w:tcPr>
            <w:tcW w:w="1110" w:type="dxa"/>
            <w:vAlign w:val="bottom"/>
          </w:tcPr>
          <w:p w14:paraId="42A37BCF"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62FEA219" w14:textId="77777777" w:rsidTr="00E31B66">
        <w:tc>
          <w:tcPr>
            <w:tcW w:w="2645" w:type="dxa"/>
            <w:gridSpan w:val="2"/>
            <w:vMerge w:val="restart"/>
          </w:tcPr>
          <w:p w14:paraId="483710CD" w14:textId="77777777" w:rsidR="00177CFC" w:rsidRDefault="00177CFC" w:rsidP="00E31B66"/>
        </w:tc>
        <w:tc>
          <w:tcPr>
            <w:tcW w:w="1431" w:type="dxa"/>
            <w:shd w:val="clear" w:color="auto" w:fill="D9D9D9" w:themeFill="background1" w:themeFillShade="D9"/>
          </w:tcPr>
          <w:p w14:paraId="038C6DB4" w14:textId="77777777" w:rsidR="00177CFC" w:rsidRDefault="00177CFC" w:rsidP="00AD6806">
            <w:pPr>
              <w:jc w:val="center"/>
            </w:pPr>
            <w:r>
              <w:t>1</w:t>
            </w:r>
          </w:p>
        </w:tc>
        <w:tc>
          <w:tcPr>
            <w:tcW w:w="1334" w:type="dxa"/>
            <w:shd w:val="clear" w:color="auto" w:fill="D9D9D9" w:themeFill="background1" w:themeFillShade="D9"/>
          </w:tcPr>
          <w:p w14:paraId="3D595514" w14:textId="77777777" w:rsidR="00177CFC" w:rsidRDefault="00177CFC" w:rsidP="00AD6806">
            <w:pPr>
              <w:jc w:val="center"/>
            </w:pPr>
            <w:r>
              <w:t>2</w:t>
            </w:r>
          </w:p>
        </w:tc>
        <w:tc>
          <w:tcPr>
            <w:tcW w:w="1334" w:type="dxa"/>
            <w:shd w:val="clear" w:color="auto" w:fill="D9D9D9" w:themeFill="background1" w:themeFillShade="D9"/>
          </w:tcPr>
          <w:p w14:paraId="2721AD12" w14:textId="77777777" w:rsidR="00177CFC" w:rsidRDefault="00177CFC" w:rsidP="00AD6806">
            <w:pPr>
              <w:jc w:val="center"/>
            </w:pPr>
            <w:r>
              <w:t>3</w:t>
            </w:r>
          </w:p>
        </w:tc>
        <w:tc>
          <w:tcPr>
            <w:tcW w:w="1110" w:type="dxa"/>
            <w:shd w:val="clear" w:color="auto" w:fill="D9D9D9" w:themeFill="background1" w:themeFillShade="D9"/>
          </w:tcPr>
          <w:p w14:paraId="51F945FB" w14:textId="77777777" w:rsidR="00177CFC" w:rsidRDefault="00177CFC" w:rsidP="00AD6806">
            <w:pPr>
              <w:jc w:val="center"/>
            </w:pPr>
            <w:r>
              <w:t>4</w:t>
            </w:r>
          </w:p>
        </w:tc>
      </w:tr>
      <w:tr w:rsidR="00177CFC" w14:paraId="00199A49" w14:textId="77777777" w:rsidTr="00E31B66">
        <w:tc>
          <w:tcPr>
            <w:tcW w:w="2645" w:type="dxa"/>
            <w:gridSpan w:val="2"/>
            <w:vMerge/>
          </w:tcPr>
          <w:p w14:paraId="5D9D72D8" w14:textId="77777777" w:rsidR="00177CFC" w:rsidRDefault="00177CFC" w:rsidP="00E31B66"/>
        </w:tc>
        <w:tc>
          <w:tcPr>
            <w:tcW w:w="5209" w:type="dxa"/>
            <w:gridSpan w:val="4"/>
            <w:shd w:val="clear" w:color="auto" w:fill="D9D9D9" w:themeFill="background1" w:themeFillShade="D9"/>
            <w:vAlign w:val="center"/>
          </w:tcPr>
          <w:p w14:paraId="7C4BB988" w14:textId="77777777" w:rsidR="00177CFC" w:rsidRDefault="00177CFC" w:rsidP="00E31B66">
            <w:pPr>
              <w:jc w:val="center"/>
            </w:pPr>
            <w:r>
              <w:t>Scorer 2</w:t>
            </w:r>
          </w:p>
        </w:tc>
      </w:tr>
    </w:tbl>
    <w:p w14:paraId="71408A0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886745E" w14:textId="77777777" w:rsidTr="00E31B66">
        <w:tc>
          <w:tcPr>
            <w:tcW w:w="7854" w:type="dxa"/>
            <w:gridSpan w:val="6"/>
            <w:shd w:val="clear" w:color="auto" w:fill="D9D9D9" w:themeFill="background1" w:themeFillShade="D9"/>
          </w:tcPr>
          <w:p w14:paraId="53FB3E00" w14:textId="77777777" w:rsidR="00177CFC" w:rsidRPr="00924204" w:rsidRDefault="00177CFC" w:rsidP="00E31B66">
            <w:pPr>
              <w:jc w:val="center"/>
              <w:rPr>
                <w:b/>
              </w:rPr>
            </w:pPr>
            <w:r w:rsidRPr="00924204">
              <w:rPr>
                <w:b/>
              </w:rPr>
              <w:t>Joint Score Distribution for Task 1 Indicator 1b1</w:t>
            </w:r>
            <w:r>
              <w:rPr>
                <w:b/>
              </w:rPr>
              <w:t xml:space="preserve"> (%)</w:t>
            </w:r>
          </w:p>
        </w:tc>
      </w:tr>
      <w:tr w:rsidR="00177CFC" w14:paraId="0416E1DE" w14:textId="77777777" w:rsidTr="00E31B66">
        <w:tc>
          <w:tcPr>
            <w:tcW w:w="1311" w:type="dxa"/>
            <w:vMerge w:val="restart"/>
            <w:shd w:val="clear" w:color="auto" w:fill="D9D9D9" w:themeFill="background1" w:themeFillShade="D9"/>
            <w:textDirection w:val="btLr"/>
            <w:vAlign w:val="center"/>
          </w:tcPr>
          <w:p w14:paraId="092B2958" w14:textId="77777777" w:rsidR="00177CFC" w:rsidRDefault="00177CFC" w:rsidP="00E31B66">
            <w:pPr>
              <w:jc w:val="center"/>
            </w:pPr>
            <w:r>
              <w:t>Scorer 1</w:t>
            </w:r>
          </w:p>
        </w:tc>
        <w:tc>
          <w:tcPr>
            <w:tcW w:w="1334" w:type="dxa"/>
            <w:shd w:val="clear" w:color="auto" w:fill="D9D9D9" w:themeFill="background1" w:themeFillShade="D9"/>
            <w:vAlign w:val="center"/>
          </w:tcPr>
          <w:p w14:paraId="57DDDDB9" w14:textId="77777777" w:rsidR="00177CFC" w:rsidRDefault="00177CFC" w:rsidP="00AD6806">
            <w:pPr>
              <w:jc w:val="center"/>
            </w:pPr>
            <w:r>
              <w:t>4</w:t>
            </w:r>
          </w:p>
        </w:tc>
        <w:tc>
          <w:tcPr>
            <w:tcW w:w="1431" w:type="dxa"/>
            <w:vAlign w:val="bottom"/>
          </w:tcPr>
          <w:p w14:paraId="758FEA5B"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2D1E9155" w14:textId="77777777" w:rsidR="00177CFC" w:rsidRDefault="00177CFC" w:rsidP="00AD6806">
            <w:pPr>
              <w:jc w:val="right"/>
              <w:rPr>
                <w:rFonts w:ascii="Calibri" w:hAnsi="Calibri" w:cs="Calibri"/>
                <w:color w:val="000000"/>
              </w:rPr>
            </w:pPr>
            <w:r>
              <w:rPr>
                <w:rFonts w:ascii="Calibri" w:hAnsi="Calibri" w:cs="Calibri"/>
                <w:color w:val="000000"/>
              </w:rPr>
              <w:t>0.27</w:t>
            </w:r>
          </w:p>
        </w:tc>
        <w:tc>
          <w:tcPr>
            <w:tcW w:w="1334" w:type="dxa"/>
            <w:vAlign w:val="bottom"/>
          </w:tcPr>
          <w:p w14:paraId="08BA2F7E" w14:textId="7D50DBD5" w:rsidR="00177CFC" w:rsidRDefault="00B95F54" w:rsidP="00AD6806">
            <w:pPr>
              <w:jc w:val="right"/>
              <w:rPr>
                <w:rFonts w:ascii="Calibri" w:hAnsi="Calibri" w:cs="Calibri"/>
                <w:color w:val="000000"/>
              </w:rPr>
            </w:pPr>
            <w:r>
              <w:rPr>
                <w:rFonts w:ascii="Calibri" w:hAnsi="Calibri" w:cs="Calibri"/>
                <w:color w:val="000000"/>
              </w:rPr>
              <w:t>7.84</w:t>
            </w:r>
          </w:p>
        </w:tc>
        <w:tc>
          <w:tcPr>
            <w:tcW w:w="1110" w:type="dxa"/>
            <w:vAlign w:val="bottom"/>
          </w:tcPr>
          <w:p w14:paraId="69BC9E6E" w14:textId="2219A583" w:rsidR="00177CFC" w:rsidRDefault="00B95F54" w:rsidP="00AD6806">
            <w:pPr>
              <w:jc w:val="right"/>
              <w:rPr>
                <w:rFonts w:ascii="Calibri" w:hAnsi="Calibri" w:cs="Calibri"/>
                <w:color w:val="000000"/>
              </w:rPr>
            </w:pPr>
            <w:r>
              <w:rPr>
                <w:rFonts w:ascii="Calibri" w:hAnsi="Calibri" w:cs="Calibri"/>
                <w:color w:val="000000"/>
              </w:rPr>
              <w:t>3.24</w:t>
            </w:r>
          </w:p>
        </w:tc>
      </w:tr>
      <w:tr w:rsidR="00177CFC" w14:paraId="68FDD487" w14:textId="77777777" w:rsidTr="00E31B66">
        <w:tc>
          <w:tcPr>
            <w:tcW w:w="1311" w:type="dxa"/>
            <w:vMerge/>
            <w:shd w:val="clear" w:color="auto" w:fill="D9D9D9" w:themeFill="background1" w:themeFillShade="D9"/>
          </w:tcPr>
          <w:p w14:paraId="7CE3B772" w14:textId="77777777" w:rsidR="00177CFC" w:rsidRDefault="00177CFC" w:rsidP="00E31B66"/>
        </w:tc>
        <w:tc>
          <w:tcPr>
            <w:tcW w:w="1334" w:type="dxa"/>
            <w:shd w:val="clear" w:color="auto" w:fill="D9D9D9" w:themeFill="background1" w:themeFillShade="D9"/>
            <w:vAlign w:val="center"/>
          </w:tcPr>
          <w:p w14:paraId="47017A4A" w14:textId="77777777" w:rsidR="00177CFC" w:rsidRDefault="00177CFC" w:rsidP="00AD6806">
            <w:pPr>
              <w:jc w:val="center"/>
            </w:pPr>
            <w:r>
              <w:t>3</w:t>
            </w:r>
          </w:p>
        </w:tc>
        <w:tc>
          <w:tcPr>
            <w:tcW w:w="1431" w:type="dxa"/>
            <w:vAlign w:val="bottom"/>
          </w:tcPr>
          <w:p w14:paraId="1EBD35B0"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5BC15B61" w14:textId="17A3EF32" w:rsidR="00177CFC" w:rsidRDefault="00B95F54" w:rsidP="00AD6806">
            <w:pPr>
              <w:jc w:val="right"/>
              <w:rPr>
                <w:rFonts w:ascii="Calibri" w:hAnsi="Calibri" w:cs="Calibri"/>
                <w:color w:val="000000"/>
              </w:rPr>
            </w:pPr>
            <w:r>
              <w:rPr>
                <w:rFonts w:ascii="Calibri" w:hAnsi="Calibri" w:cs="Calibri"/>
                <w:color w:val="000000"/>
              </w:rPr>
              <w:t>10.27</w:t>
            </w:r>
          </w:p>
        </w:tc>
        <w:tc>
          <w:tcPr>
            <w:tcW w:w="1334" w:type="dxa"/>
            <w:vAlign w:val="bottom"/>
          </w:tcPr>
          <w:p w14:paraId="23DB8C28" w14:textId="07F7B85A" w:rsidR="00177CFC" w:rsidRDefault="00B95F54" w:rsidP="00AD6806">
            <w:pPr>
              <w:jc w:val="right"/>
              <w:rPr>
                <w:rFonts w:ascii="Calibri" w:hAnsi="Calibri" w:cs="Calibri"/>
                <w:color w:val="000000"/>
              </w:rPr>
            </w:pPr>
            <w:r>
              <w:rPr>
                <w:rFonts w:ascii="Calibri" w:hAnsi="Calibri" w:cs="Calibri"/>
                <w:color w:val="000000"/>
              </w:rPr>
              <w:t>58.65</w:t>
            </w:r>
          </w:p>
        </w:tc>
        <w:tc>
          <w:tcPr>
            <w:tcW w:w="1110" w:type="dxa"/>
            <w:vAlign w:val="bottom"/>
          </w:tcPr>
          <w:p w14:paraId="389C8DEF" w14:textId="4567F8BC" w:rsidR="00177CFC" w:rsidRDefault="00B95F54" w:rsidP="00AD6806">
            <w:pPr>
              <w:jc w:val="right"/>
              <w:rPr>
                <w:rFonts w:ascii="Calibri" w:hAnsi="Calibri" w:cs="Calibri"/>
                <w:color w:val="000000"/>
              </w:rPr>
            </w:pPr>
            <w:r>
              <w:rPr>
                <w:rFonts w:ascii="Calibri" w:hAnsi="Calibri" w:cs="Calibri"/>
                <w:color w:val="000000"/>
              </w:rPr>
              <w:t>6.76</w:t>
            </w:r>
          </w:p>
        </w:tc>
      </w:tr>
      <w:tr w:rsidR="00177CFC" w14:paraId="2B4A9520" w14:textId="77777777" w:rsidTr="00E31B66">
        <w:tc>
          <w:tcPr>
            <w:tcW w:w="1311" w:type="dxa"/>
            <w:vMerge/>
            <w:shd w:val="clear" w:color="auto" w:fill="D9D9D9" w:themeFill="background1" w:themeFillShade="D9"/>
          </w:tcPr>
          <w:p w14:paraId="6CCF1C8D" w14:textId="77777777" w:rsidR="00177CFC" w:rsidRDefault="00177CFC" w:rsidP="00E31B66"/>
        </w:tc>
        <w:tc>
          <w:tcPr>
            <w:tcW w:w="1334" w:type="dxa"/>
            <w:shd w:val="clear" w:color="auto" w:fill="D9D9D9" w:themeFill="background1" w:themeFillShade="D9"/>
            <w:vAlign w:val="center"/>
          </w:tcPr>
          <w:p w14:paraId="6087416F" w14:textId="77777777" w:rsidR="00177CFC" w:rsidRDefault="00177CFC" w:rsidP="00AD6806">
            <w:pPr>
              <w:jc w:val="center"/>
            </w:pPr>
            <w:r>
              <w:t>2</w:t>
            </w:r>
          </w:p>
        </w:tc>
        <w:tc>
          <w:tcPr>
            <w:tcW w:w="1431" w:type="dxa"/>
            <w:vAlign w:val="bottom"/>
          </w:tcPr>
          <w:p w14:paraId="3FE63509" w14:textId="40BE2C4C" w:rsidR="00177CFC" w:rsidRDefault="00931945" w:rsidP="00AD6806">
            <w:pPr>
              <w:jc w:val="right"/>
              <w:rPr>
                <w:rFonts w:ascii="Calibri" w:hAnsi="Calibri" w:cs="Calibri"/>
                <w:color w:val="000000"/>
              </w:rPr>
            </w:pPr>
            <w:r>
              <w:rPr>
                <w:rFonts w:ascii="Calibri" w:hAnsi="Calibri" w:cs="Calibri"/>
                <w:color w:val="000000"/>
              </w:rPr>
              <w:t>0.27</w:t>
            </w:r>
          </w:p>
        </w:tc>
        <w:tc>
          <w:tcPr>
            <w:tcW w:w="1334" w:type="dxa"/>
            <w:vAlign w:val="bottom"/>
          </w:tcPr>
          <w:p w14:paraId="7D8D81D1" w14:textId="5AB63DF1" w:rsidR="00177CFC" w:rsidRDefault="00931945" w:rsidP="00AD6806">
            <w:pPr>
              <w:jc w:val="right"/>
              <w:rPr>
                <w:rFonts w:ascii="Calibri" w:hAnsi="Calibri" w:cs="Calibri"/>
                <w:color w:val="000000"/>
              </w:rPr>
            </w:pPr>
            <w:r>
              <w:rPr>
                <w:rFonts w:ascii="Calibri" w:hAnsi="Calibri" w:cs="Calibri"/>
                <w:color w:val="000000"/>
              </w:rPr>
              <w:t>3.51</w:t>
            </w:r>
          </w:p>
        </w:tc>
        <w:tc>
          <w:tcPr>
            <w:tcW w:w="1334" w:type="dxa"/>
            <w:vAlign w:val="bottom"/>
          </w:tcPr>
          <w:p w14:paraId="38BA302E" w14:textId="77777777" w:rsidR="00177CFC" w:rsidRDefault="00177CFC" w:rsidP="00AD6806">
            <w:pPr>
              <w:jc w:val="right"/>
              <w:rPr>
                <w:rFonts w:ascii="Calibri" w:hAnsi="Calibri" w:cs="Calibri"/>
                <w:color w:val="000000"/>
              </w:rPr>
            </w:pPr>
            <w:r>
              <w:rPr>
                <w:rFonts w:ascii="Calibri" w:hAnsi="Calibri" w:cs="Calibri"/>
                <w:color w:val="000000"/>
              </w:rPr>
              <w:t>9.19</w:t>
            </w:r>
          </w:p>
        </w:tc>
        <w:tc>
          <w:tcPr>
            <w:tcW w:w="1110" w:type="dxa"/>
            <w:vAlign w:val="bottom"/>
          </w:tcPr>
          <w:p w14:paraId="59D714EC"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37027C8A" w14:textId="77777777" w:rsidTr="00E31B66">
        <w:tc>
          <w:tcPr>
            <w:tcW w:w="1311" w:type="dxa"/>
            <w:vMerge/>
            <w:shd w:val="clear" w:color="auto" w:fill="D9D9D9" w:themeFill="background1" w:themeFillShade="D9"/>
          </w:tcPr>
          <w:p w14:paraId="6747BBF9" w14:textId="77777777" w:rsidR="00177CFC" w:rsidRDefault="00177CFC" w:rsidP="00E31B66"/>
        </w:tc>
        <w:tc>
          <w:tcPr>
            <w:tcW w:w="1334" w:type="dxa"/>
            <w:shd w:val="clear" w:color="auto" w:fill="D9D9D9" w:themeFill="background1" w:themeFillShade="D9"/>
            <w:vAlign w:val="center"/>
          </w:tcPr>
          <w:p w14:paraId="46032702" w14:textId="77777777" w:rsidR="00177CFC" w:rsidRDefault="00177CFC" w:rsidP="00AD6806">
            <w:pPr>
              <w:jc w:val="center"/>
            </w:pPr>
            <w:r>
              <w:t>1</w:t>
            </w:r>
          </w:p>
        </w:tc>
        <w:tc>
          <w:tcPr>
            <w:tcW w:w="1431" w:type="dxa"/>
            <w:vAlign w:val="bottom"/>
          </w:tcPr>
          <w:p w14:paraId="01FC529E"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7FA3789" w14:textId="0B9F609C" w:rsidR="00177CFC" w:rsidRDefault="00B95F54" w:rsidP="00AD6806">
            <w:pPr>
              <w:jc w:val="right"/>
              <w:rPr>
                <w:rFonts w:ascii="Calibri" w:hAnsi="Calibri" w:cs="Calibri"/>
                <w:color w:val="000000"/>
              </w:rPr>
            </w:pPr>
            <w:r>
              <w:rPr>
                <w:rFonts w:ascii="Calibri" w:hAnsi="Calibri" w:cs="Calibri"/>
                <w:color w:val="000000"/>
              </w:rPr>
              <w:t>0</w:t>
            </w:r>
          </w:p>
        </w:tc>
        <w:tc>
          <w:tcPr>
            <w:tcW w:w="1334" w:type="dxa"/>
            <w:vAlign w:val="bottom"/>
          </w:tcPr>
          <w:p w14:paraId="65316F31"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vAlign w:val="bottom"/>
          </w:tcPr>
          <w:p w14:paraId="34839546"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612289F4" w14:textId="77777777" w:rsidTr="00E31B66">
        <w:tc>
          <w:tcPr>
            <w:tcW w:w="2645" w:type="dxa"/>
            <w:gridSpan w:val="2"/>
            <w:vMerge w:val="restart"/>
          </w:tcPr>
          <w:p w14:paraId="7570995D" w14:textId="77777777" w:rsidR="00177CFC" w:rsidRDefault="00177CFC" w:rsidP="00E31B66"/>
        </w:tc>
        <w:tc>
          <w:tcPr>
            <w:tcW w:w="1431" w:type="dxa"/>
            <w:shd w:val="clear" w:color="auto" w:fill="D9D9D9" w:themeFill="background1" w:themeFillShade="D9"/>
          </w:tcPr>
          <w:p w14:paraId="7BB87FD0" w14:textId="77777777" w:rsidR="00177CFC" w:rsidRDefault="00177CFC" w:rsidP="00AD6806">
            <w:pPr>
              <w:jc w:val="center"/>
            </w:pPr>
            <w:r>
              <w:t>1</w:t>
            </w:r>
          </w:p>
        </w:tc>
        <w:tc>
          <w:tcPr>
            <w:tcW w:w="1334" w:type="dxa"/>
            <w:shd w:val="clear" w:color="auto" w:fill="D9D9D9" w:themeFill="background1" w:themeFillShade="D9"/>
          </w:tcPr>
          <w:p w14:paraId="700C58A7" w14:textId="77777777" w:rsidR="00177CFC" w:rsidRDefault="00177CFC" w:rsidP="00AD6806">
            <w:pPr>
              <w:jc w:val="center"/>
            </w:pPr>
            <w:r>
              <w:t>2</w:t>
            </w:r>
          </w:p>
        </w:tc>
        <w:tc>
          <w:tcPr>
            <w:tcW w:w="1334" w:type="dxa"/>
            <w:shd w:val="clear" w:color="auto" w:fill="D9D9D9" w:themeFill="background1" w:themeFillShade="D9"/>
          </w:tcPr>
          <w:p w14:paraId="24B1F5E2" w14:textId="77777777" w:rsidR="00177CFC" w:rsidRDefault="00177CFC" w:rsidP="00AD6806">
            <w:pPr>
              <w:jc w:val="center"/>
            </w:pPr>
            <w:r>
              <w:t>3</w:t>
            </w:r>
          </w:p>
        </w:tc>
        <w:tc>
          <w:tcPr>
            <w:tcW w:w="1110" w:type="dxa"/>
            <w:shd w:val="clear" w:color="auto" w:fill="D9D9D9" w:themeFill="background1" w:themeFillShade="D9"/>
          </w:tcPr>
          <w:p w14:paraId="5A329247" w14:textId="77777777" w:rsidR="00177CFC" w:rsidRDefault="00177CFC" w:rsidP="00AD6806">
            <w:pPr>
              <w:jc w:val="center"/>
            </w:pPr>
            <w:r>
              <w:t>4</w:t>
            </w:r>
          </w:p>
        </w:tc>
      </w:tr>
      <w:tr w:rsidR="00177CFC" w14:paraId="7E94280C" w14:textId="77777777" w:rsidTr="00E31B66">
        <w:tc>
          <w:tcPr>
            <w:tcW w:w="2645" w:type="dxa"/>
            <w:gridSpan w:val="2"/>
            <w:vMerge/>
          </w:tcPr>
          <w:p w14:paraId="05133F85" w14:textId="77777777" w:rsidR="00177CFC" w:rsidRDefault="00177CFC" w:rsidP="00E31B66"/>
        </w:tc>
        <w:tc>
          <w:tcPr>
            <w:tcW w:w="5209" w:type="dxa"/>
            <w:gridSpan w:val="4"/>
            <w:shd w:val="clear" w:color="auto" w:fill="D9D9D9" w:themeFill="background1" w:themeFillShade="D9"/>
            <w:vAlign w:val="center"/>
          </w:tcPr>
          <w:p w14:paraId="4E7877AE" w14:textId="77777777" w:rsidR="00177CFC" w:rsidRDefault="00177CFC" w:rsidP="00E31B66">
            <w:pPr>
              <w:jc w:val="center"/>
            </w:pPr>
            <w:r>
              <w:t>Scorer 2</w:t>
            </w:r>
          </w:p>
        </w:tc>
      </w:tr>
    </w:tbl>
    <w:p w14:paraId="14D14C66" w14:textId="77777777" w:rsidR="00177CFC" w:rsidRDefault="00177CFC" w:rsidP="00177CFC"/>
    <w:p w14:paraId="3C6C983B" w14:textId="77777777" w:rsidR="00177CFC" w:rsidRDefault="00177CFC" w:rsidP="00177CFC">
      <w:r>
        <w:br w:type="page"/>
      </w:r>
    </w:p>
    <w:p w14:paraId="2D18EB99"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65D3571" w14:textId="77777777" w:rsidTr="00E31B66">
        <w:tc>
          <w:tcPr>
            <w:tcW w:w="7854" w:type="dxa"/>
            <w:gridSpan w:val="6"/>
            <w:shd w:val="clear" w:color="auto" w:fill="D9D9D9" w:themeFill="background1" w:themeFillShade="D9"/>
          </w:tcPr>
          <w:p w14:paraId="30131018" w14:textId="77777777" w:rsidR="00177CFC" w:rsidRPr="00285F1F" w:rsidRDefault="00177CFC" w:rsidP="00E31B66">
            <w:pPr>
              <w:jc w:val="center"/>
              <w:rPr>
                <w:b/>
              </w:rPr>
            </w:pPr>
            <w:r w:rsidRPr="00285F1F">
              <w:rPr>
                <w:b/>
              </w:rPr>
              <w:t>Joint Score Distribution for Task 1 Indicator 1b2</w:t>
            </w:r>
            <w:r>
              <w:rPr>
                <w:b/>
              </w:rPr>
              <w:t xml:space="preserve"> (%)</w:t>
            </w:r>
          </w:p>
        </w:tc>
      </w:tr>
      <w:tr w:rsidR="00177CFC" w14:paraId="67A2CABD" w14:textId="77777777" w:rsidTr="00E31B66">
        <w:tc>
          <w:tcPr>
            <w:tcW w:w="1311" w:type="dxa"/>
            <w:vMerge w:val="restart"/>
            <w:shd w:val="clear" w:color="auto" w:fill="D9D9D9" w:themeFill="background1" w:themeFillShade="D9"/>
            <w:textDirection w:val="btLr"/>
            <w:vAlign w:val="center"/>
          </w:tcPr>
          <w:p w14:paraId="20D83041" w14:textId="77777777" w:rsidR="00177CFC" w:rsidRDefault="00177CFC" w:rsidP="00E31B66">
            <w:pPr>
              <w:jc w:val="center"/>
            </w:pPr>
            <w:r>
              <w:t>Scorer 1</w:t>
            </w:r>
          </w:p>
        </w:tc>
        <w:tc>
          <w:tcPr>
            <w:tcW w:w="1334" w:type="dxa"/>
            <w:shd w:val="clear" w:color="auto" w:fill="D9D9D9" w:themeFill="background1" w:themeFillShade="D9"/>
            <w:vAlign w:val="center"/>
          </w:tcPr>
          <w:p w14:paraId="20BFFF4A" w14:textId="77777777" w:rsidR="00177CFC" w:rsidRDefault="00177CFC" w:rsidP="00AD6806">
            <w:pPr>
              <w:jc w:val="center"/>
            </w:pPr>
            <w:r>
              <w:t>4</w:t>
            </w:r>
          </w:p>
        </w:tc>
        <w:tc>
          <w:tcPr>
            <w:tcW w:w="1431" w:type="dxa"/>
            <w:vAlign w:val="bottom"/>
          </w:tcPr>
          <w:p w14:paraId="00B16CEA"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31ABF4DF" w14:textId="3543F231" w:rsidR="00177CFC" w:rsidRDefault="00B95F54" w:rsidP="00AD6806">
            <w:pPr>
              <w:jc w:val="right"/>
              <w:rPr>
                <w:rFonts w:ascii="Calibri" w:hAnsi="Calibri" w:cs="Calibri"/>
                <w:color w:val="000000"/>
              </w:rPr>
            </w:pPr>
            <w:r>
              <w:rPr>
                <w:rFonts w:ascii="Calibri" w:hAnsi="Calibri" w:cs="Calibri"/>
                <w:color w:val="000000"/>
              </w:rPr>
              <w:t>0.27</w:t>
            </w:r>
          </w:p>
        </w:tc>
        <w:tc>
          <w:tcPr>
            <w:tcW w:w="1334" w:type="dxa"/>
            <w:vAlign w:val="bottom"/>
          </w:tcPr>
          <w:p w14:paraId="2CDDDAC4" w14:textId="0AAF20AA" w:rsidR="00177CFC" w:rsidRDefault="00B95F54" w:rsidP="00AD6806">
            <w:pPr>
              <w:jc w:val="right"/>
              <w:rPr>
                <w:rFonts w:ascii="Calibri" w:hAnsi="Calibri" w:cs="Calibri"/>
                <w:color w:val="000000"/>
              </w:rPr>
            </w:pPr>
            <w:r>
              <w:rPr>
                <w:rFonts w:ascii="Calibri" w:hAnsi="Calibri" w:cs="Calibri"/>
                <w:color w:val="000000"/>
              </w:rPr>
              <w:t>7.84</w:t>
            </w:r>
          </w:p>
        </w:tc>
        <w:tc>
          <w:tcPr>
            <w:tcW w:w="1110" w:type="dxa"/>
            <w:vAlign w:val="bottom"/>
          </w:tcPr>
          <w:p w14:paraId="561E68AE" w14:textId="7B84CB95" w:rsidR="00177CFC" w:rsidRDefault="00B95F54" w:rsidP="00AD6806">
            <w:pPr>
              <w:jc w:val="right"/>
              <w:rPr>
                <w:rFonts w:ascii="Calibri" w:hAnsi="Calibri" w:cs="Calibri"/>
                <w:color w:val="000000"/>
              </w:rPr>
            </w:pPr>
            <w:r>
              <w:rPr>
                <w:rFonts w:ascii="Calibri" w:hAnsi="Calibri" w:cs="Calibri"/>
                <w:color w:val="000000"/>
              </w:rPr>
              <w:t>3.24</w:t>
            </w:r>
          </w:p>
        </w:tc>
      </w:tr>
      <w:tr w:rsidR="00177CFC" w14:paraId="13C51B73" w14:textId="77777777" w:rsidTr="00E31B66">
        <w:tc>
          <w:tcPr>
            <w:tcW w:w="1311" w:type="dxa"/>
            <w:vMerge/>
            <w:shd w:val="clear" w:color="auto" w:fill="D9D9D9" w:themeFill="background1" w:themeFillShade="D9"/>
          </w:tcPr>
          <w:p w14:paraId="6B48AFFD" w14:textId="77777777" w:rsidR="00177CFC" w:rsidRDefault="00177CFC" w:rsidP="00E31B66"/>
        </w:tc>
        <w:tc>
          <w:tcPr>
            <w:tcW w:w="1334" w:type="dxa"/>
            <w:shd w:val="clear" w:color="auto" w:fill="D9D9D9" w:themeFill="background1" w:themeFillShade="D9"/>
            <w:vAlign w:val="center"/>
          </w:tcPr>
          <w:p w14:paraId="5E947C5D" w14:textId="77777777" w:rsidR="00177CFC" w:rsidRDefault="00177CFC" w:rsidP="00AD6806">
            <w:pPr>
              <w:jc w:val="center"/>
            </w:pPr>
            <w:r>
              <w:t>3</w:t>
            </w:r>
          </w:p>
        </w:tc>
        <w:tc>
          <w:tcPr>
            <w:tcW w:w="1431" w:type="dxa"/>
            <w:vAlign w:val="bottom"/>
          </w:tcPr>
          <w:p w14:paraId="0173D494" w14:textId="30830B51" w:rsidR="00177CFC" w:rsidRDefault="00B95F54" w:rsidP="00AD6806">
            <w:pPr>
              <w:jc w:val="right"/>
              <w:rPr>
                <w:rFonts w:ascii="Calibri" w:hAnsi="Calibri" w:cs="Calibri"/>
                <w:color w:val="000000"/>
              </w:rPr>
            </w:pPr>
            <w:r>
              <w:rPr>
                <w:rFonts w:ascii="Calibri" w:hAnsi="Calibri" w:cs="Calibri"/>
                <w:color w:val="000000"/>
              </w:rPr>
              <w:t>0</w:t>
            </w:r>
          </w:p>
        </w:tc>
        <w:tc>
          <w:tcPr>
            <w:tcW w:w="1334" w:type="dxa"/>
            <w:vAlign w:val="bottom"/>
          </w:tcPr>
          <w:p w14:paraId="53AEEE9B" w14:textId="2E55E364" w:rsidR="00177CFC" w:rsidRDefault="00B95F54" w:rsidP="00AD6806">
            <w:pPr>
              <w:jc w:val="right"/>
              <w:rPr>
                <w:rFonts w:ascii="Calibri" w:hAnsi="Calibri" w:cs="Calibri"/>
                <w:color w:val="000000"/>
              </w:rPr>
            </w:pPr>
            <w:r>
              <w:rPr>
                <w:rFonts w:ascii="Calibri" w:hAnsi="Calibri" w:cs="Calibri"/>
                <w:color w:val="000000"/>
              </w:rPr>
              <w:t>10.27</w:t>
            </w:r>
          </w:p>
        </w:tc>
        <w:tc>
          <w:tcPr>
            <w:tcW w:w="1334" w:type="dxa"/>
            <w:vAlign w:val="bottom"/>
          </w:tcPr>
          <w:p w14:paraId="79049D07" w14:textId="30013950" w:rsidR="00177CFC" w:rsidRDefault="00B95F54" w:rsidP="00AD6806">
            <w:pPr>
              <w:jc w:val="right"/>
              <w:rPr>
                <w:rFonts w:ascii="Calibri" w:hAnsi="Calibri" w:cs="Calibri"/>
                <w:color w:val="000000"/>
              </w:rPr>
            </w:pPr>
            <w:r>
              <w:rPr>
                <w:rFonts w:ascii="Calibri" w:hAnsi="Calibri" w:cs="Calibri"/>
                <w:color w:val="000000"/>
              </w:rPr>
              <w:t>58.65</w:t>
            </w:r>
          </w:p>
        </w:tc>
        <w:tc>
          <w:tcPr>
            <w:tcW w:w="1110" w:type="dxa"/>
            <w:vAlign w:val="bottom"/>
          </w:tcPr>
          <w:p w14:paraId="4109105A" w14:textId="3A007E91" w:rsidR="00177CFC" w:rsidRDefault="00B95F54" w:rsidP="00AD6806">
            <w:pPr>
              <w:jc w:val="right"/>
              <w:rPr>
                <w:rFonts w:ascii="Calibri" w:hAnsi="Calibri" w:cs="Calibri"/>
                <w:color w:val="000000"/>
              </w:rPr>
            </w:pPr>
            <w:r>
              <w:rPr>
                <w:rFonts w:ascii="Calibri" w:hAnsi="Calibri" w:cs="Calibri"/>
                <w:color w:val="000000"/>
              </w:rPr>
              <w:t>6.76</w:t>
            </w:r>
          </w:p>
        </w:tc>
      </w:tr>
      <w:tr w:rsidR="00177CFC" w14:paraId="2070A507" w14:textId="77777777" w:rsidTr="00E31B66">
        <w:tc>
          <w:tcPr>
            <w:tcW w:w="1311" w:type="dxa"/>
            <w:vMerge/>
            <w:shd w:val="clear" w:color="auto" w:fill="D9D9D9" w:themeFill="background1" w:themeFillShade="D9"/>
          </w:tcPr>
          <w:p w14:paraId="0BBABA96" w14:textId="77777777" w:rsidR="00177CFC" w:rsidRDefault="00177CFC" w:rsidP="00E31B66"/>
        </w:tc>
        <w:tc>
          <w:tcPr>
            <w:tcW w:w="1334" w:type="dxa"/>
            <w:shd w:val="clear" w:color="auto" w:fill="D9D9D9" w:themeFill="background1" w:themeFillShade="D9"/>
            <w:vAlign w:val="center"/>
          </w:tcPr>
          <w:p w14:paraId="1594BBA0" w14:textId="77777777" w:rsidR="00177CFC" w:rsidRDefault="00177CFC" w:rsidP="00AD6806">
            <w:pPr>
              <w:jc w:val="center"/>
            </w:pPr>
            <w:r>
              <w:t>2</w:t>
            </w:r>
          </w:p>
        </w:tc>
        <w:tc>
          <w:tcPr>
            <w:tcW w:w="1431" w:type="dxa"/>
            <w:vAlign w:val="bottom"/>
          </w:tcPr>
          <w:p w14:paraId="05EEA645" w14:textId="4004459C" w:rsidR="00177CFC" w:rsidRDefault="00B95F54" w:rsidP="00AD6806">
            <w:pPr>
              <w:jc w:val="right"/>
              <w:rPr>
                <w:rFonts w:ascii="Calibri" w:hAnsi="Calibri" w:cs="Calibri"/>
                <w:color w:val="000000"/>
              </w:rPr>
            </w:pPr>
            <w:r>
              <w:rPr>
                <w:rFonts w:ascii="Calibri" w:hAnsi="Calibri" w:cs="Calibri"/>
                <w:color w:val="000000"/>
              </w:rPr>
              <w:t>0.27</w:t>
            </w:r>
          </w:p>
        </w:tc>
        <w:tc>
          <w:tcPr>
            <w:tcW w:w="1334" w:type="dxa"/>
            <w:vAlign w:val="bottom"/>
          </w:tcPr>
          <w:p w14:paraId="2F6D60EF" w14:textId="7EEF4FB4" w:rsidR="00177CFC" w:rsidRDefault="00B95F54" w:rsidP="00AD6806">
            <w:pPr>
              <w:jc w:val="right"/>
              <w:rPr>
                <w:rFonts w:ascii="Calibri" w:hAnsi="Calibri" w:cs="Calibri"/>
                <w:color w:val="000000"/>
              </w:rPr>
            </w:pPr>
            <w:r>
              <w:rPr>
                <w:rFonts w:ascii="Calibri" w:hAnsi="Calibri" w:cs="Calibri"/>
                <w:color w:val="000000"/>
              </w:rPr>
              <w:t>3.15</w:t>
            </w:r>
          </w:p>
        </w:tc>
        <w:tc>
          <w:tcPr>
            <w:tcW w:w="1334" w:type="dxa"/>
            <w:vAlign w:val="bottom"/>
          </w:tcPr>
          <w:p w14:paraId="122C8FB0" w14:textId="3DD1AB05" w:rsidR="00177CFC" w:rsidRDefault="00B95F54" w:rsidP="00AD6806">
            <w:pPr>
              <w:jc w:val="right"/>
              <w:rPr>
                <w:rFonts w:ascii="Calibri" w:hAnsi="Calibri" w:cs="Calibri"/>
                <w:color w:val="000000"/>
              </w:rPr>
            </w:pPr>
            <w:r>
              <w:rPr>
                <w:rFonts w:ascii="Calibri" w:hAnsi="Calibri" w:cs="Calibri"/>
                <w:color w:val="000000"/>
              </w:rPr>
              <w:t>9.19</w:t>
            </w:r>
          </w:p>
        </w:tc>
        <w:tc>
          <w:tcPr>
            <w:tcW w:w="1110" w:type="dxa"/>
            <w:vAlign w:val="bottom"/>
          </w:tcPr>
          <w:p w14:paraId="529104C4" w14:textId="2F9AB7C2" w:rsidR="00177CFC" w:rsidRDefault="00B95F54" w:rsidP="00AD6806">
            <w:pPr>
              <w:jc w:val="right"/>
              <w:rPr>
                <w:rFonts w:ascii="Calibri" w:hAnsi="Calibri" w:cs="Calibri"/>
                <w:color w:val="000000"/>
              </w:rPr>
            </w:pPr>
            <w:r>
              <w:rPr>
                <w:rFonts w:ascii="Calibri" w:hAnsi="Calibri" w:cs="Calibri"/>
                <w:color w:val="000000"/>
              </w:rPr>
              <w:t>0</w:t>
            </w:r>
          </w:p>
        </w:tc>
      </w:tr>
      <w:tr w:rsidR="00BB6412" w14:paraId="31877D8A" w14:textId="77777777" w:rsidTr="00E31B66">
        <w:tc>
          <w:tcPr>
            <w:tcW w:w="1311" w:type="dxa"/>
            <w:vMerge/>
            <w:shd w:val="clear" w:color="auto" w:fill="D9D9D9" w:themeFill="background1" w:themeFillShade="D9"/>
          </w:tcPr>
          <w:p w14:paraId="1C77BE82" w14:textId="77777777" w:rsidR="00BB6412" w:rsidRDefault="00BB6412" w:rsidP="00BB6412"/>
        </w:tc>
        <w:tc>
          <w:tcPr>
            <w:tcW w:w="1334" w:type="dxa"/>
            <w:shd w:val="clear" w:color="auto" w:fill="D9D9D9" w:themeFill="background1" w:themeFillShade="D9"/>
            <w:vAlign w:val="center"/>
          </w:tcPr>
          <w:p w14:paraId="38D44736" w14:textId="77777777" w:rsidR="00BB6412" w:rsidRDefault="00BB6412" w:rsidP="00BB6412">
            <w:pPr>
              <w:jc w:val="center"/>
            </w:pPr>
            <w:r>
              <w:t>1</w:t>
            </w:r>
          </w:p>
        </w:tc>
        <w:tc>
          <w:tcPr>
            <w:tcW w:w="1431" w:type="dxa"/>
            <w:vAlign w:val="bottom"/>
          </w:tcPr>
          <w:p w14:paraId="42BCAF1E" w14:textId="5D885841" w:rsidR="00BB6412" w:rsidRDefault="00BB6412" w:rsidP="00BB6412">
            <w:pPr>
              <w:jc w:val="right"/>
              <w:rPr>
                <w:rFonts w:ascii="Calibri" w:hAnsi="Calibri" w:cs="Calibri"/>
                <w:color w:val="000000"/>
              </w:rPr>
            </w:pPr>
            <w:r>
              <w:rPr>
                <w:rFonts w:ascii="Calibri" w:hAnsi="Calibri" w:cs="Calibri"/>
                <w:color w:val="000000"/>
              </w:rPr>
              <w:t>0</w:t>
            </w:r>
          </w:p>
        </w:tc>
        <w:tc>
          <w:tcPr>
            <w:tcW w:w="1334" w:type="dxa"/>
            <w:vAlign w:val="bottom"/>
          </w:tcPr>
          <w:p w14:paraId="5B96FD32" w14:textId="549925A8" w:rsidR="00BB6412" w:rsidRDefault="00BB6412" w:rsidP="00BB6412">
            <w:pPr>
              <w:jc w:val="right"/>
              <w:rPr>
                <w:rFonts w:ascii="Calibri" w:hAnsi="Calibri" w:cs="Calibri"/>
                <w:color w:val="000000"/>
              </w:rPr>
            </w:pPr>
            <w:r>
              <w:rPr>
                <w:rFonts w:ascii="Calibri" w:hAnsi="Calibri" w:cs="Calibri"/>
                <w:color w:val="000000"/>
              </w:rPr>
              <w:t>0</w:t>
            </w:r>
          </w:p>
        </w:tc>
        <w:tc>
          <w:tcPr>
            <w:tcW w:w="1334" w:type="dxa"/>
            <w:vAlign w:val="bottom"/>
          </w:tcPr>
          <w:p w14:paraId="4A7C4533" w14:textId="28DCC1BF" w:rsidR="00BB6412" w:rsidRDefault="00B95C5E" w:rsidP="00BB6412">
            <w:pPr>
              <w:jc w:val="right"/>
              <w:rPr>
                <w:rFonts w:ascii="Calibri" w:hAnsi="Calibri" w:cs="Calibri"/>
                <w:color w:val="000000"/>
              </w:rPr>
            </w:pPr>
            <w:r>
              <w:rPr>
                <w:rFonts w:ascii="Calibri" w:hAnsi="Calibri" w:cs="Calibri"/>
                <w:color w:val="000000"/>
              </w:rPr>
              <w:t>0</w:t>
            </w:r>
          </w:p>
        </w:tc>
        <w:tc>
          <w:tcPr>
            <w:tcW w:w="1110" w:type="dxa"/>
            <w:vAlign w:val="bottom"/>
          </w:tcPr>
          <w:p w14:paraId="1C778DCC" w14:textId="38017974" w:rsidR="00BB6412" w:rsidRDefault="00B95C5E" w:rsidP="00BB6412">
            <w:pPr>
              <w:jc w:val="right"/>
              <w:rPr>
                <w:rFonts w:ascii="Calibri" w:hAnsi="Calibri" w:cs="Calibri"/>
                <w:color w:val="000000"/>
              </w:rPr>
            </w:pPr>
            <w:r>
              <w:rPr>
                <w:rFonts w:ascii="Calibri" w:hAnsi="Calibri" w:cs="Calibri"/>
                <w:color w:val="000000"/>
              </w:rPr>
              <w:t>0</w:t>
            </w:r>
          </w:p>
        </w:tc>
      </w:tr>
      <w:tr w:rsidR="00BB6412" w14:paraId="29B3C2BC" w14:textId="77777777" w:rsidTr="00E31B66">
        <w:tc>
          <w:tcPr>
            <w:tcW w:w="2645" w:type="dxa"/>
            <w:gridSpan w:val="2"/>
            <w:vMerge w:val="restart"/>
          </w:tcPr>
          <w:p w14:paraId="35E7D3FA" w14:textId="77777777" w:rsidR="00BB6412" w:rsidRDefault="00BB6412" w:rsidP="00BB6412"/>
        </w:tc>
        <w:tc>
          <w:tcPr>
            <w:tcW w:w="1431" w:type="dxa"/>
            <w:shd w:val="clear" w:color="auto" w:fill="D9D9D9" w:themeFill="background1" w:themeFillShade="D9"/>
          </w:tcPr>
          <w:p w14:paraId="19BBE42E" w14:textId="77777777" w:rsidR="00BB6412" w:rsidRDefault="00BB6412" w:rsidP="00BB6412">
            <w:pPr>
              <w:jc w:val="center"/>
            </w:pPr>
            <w:r>
              <w:t>1</w:t>
            </w:r>
          </w:p>
        </w:tc>
        <w:tc>
          <w:tcPr>
            <w:tcW w:w="1334" w:type="dxa"/>
            <w:shd w:val="clear" w:color="auto" w:fill="D9D9D9" w:themeFill="background1" w:themeFillShade="D9"/>
          </w:tcPr>
          <w:p w14:paraId="582D81B1" w14:textId="77777777" w:rsidR="00BB6412" w:rsidRDefault="00BB6412" w:rsidP="00BB6412">
            <w:pPr>
              <w:jc w:val="center"/>
            </w:pPr>
            <w:r>
              <w:t>2</w:t>
            </w:r>
          </w:p>
        </w:tc>
        <w:tc>
          <w:tcPr>
            <w:tcW w:w="1334" w:type="dxa"/>
            <w:shd w:val="clear" w:color="auto" w:fill="D9D9D9" w:themeFill="background1" w:themeFillShade="D9"/>
          </w:tcPr>
          <w:p w14:paraId="64D539FE" w14:textId="77777777" w:rsidR="00BB6412" w:rsidRDefault="00BB6412" w:rsidP="00BB6412">
            <w:pPr>
              <w:jc w:val="center"/>
            </w:pPr>
            <w:r>
              <w:t>3</w:t>
            </w:r>
          </w:p>
        </w:tc>
        <w:tc>
          <w:tcPr>
            <w:tcW w:w="1110" w:type="dxa"/>
            <w:shd w:val="clear" w:color="auto" w:fill="D9D9D9" w:themeFill="background1" w:themeFillShade="D9"/>
          </w:tcPr>
          <w:p w14:paraId="631EA52E" w14:textId="77777777" w:rsidR="00BB6412" w:rsidRDefault="00BB6412" w:rsidP="00BB6412">
            <w:pPr>
              <w:jc w:val="center"/>
            </w:pPr>
            <w:r>
              <w:t>4</w:t>
            </w:r>
          </w:p>
        </w:tc>
      </w:tr>
      <w:tr w:rsidR="00BB6412" w14:paraId="215D0557" w14:textId="77777777" w:rsidTr="00E31B66">
        <w:tc>
          <w:tcPr>
            <w:tcW w:w="2645" w:type="dxa"/>
            <w:gridSpan w:val="2"/>
            <w:vMerge/>
          </w:tcPr>
          <w:p w14:paraId="704264C9" w14:textId="77777777" w:rsidR="00BB6412" w:rsidRDefault="00BB6412" w:rsidP="00BB6412"/>
        </w:tc>
        <w:tc>
          <w:tcPr>
            <w:tcW w:w="5209" w:type="dxa"/>
            <w:gridSpan w:val="4"/>
            <w:shd w:val="clear" w:color="auto" w:fill="D9D9D9" w:themeFill="background1" w:themeFillShade="D9"/>
            <w:vAlign w:val="center"/>
          </w:tcPr>
          <w:p w14:paraId="3E215F97" w14:textId="77777777" w:rsidR="00BB6412" w:rsidRDefault="00BB6412" w:rsidP="00BB6412">
            <w:pPr>
              <w:jc w:val="center"/>
            </w:pPr>
            <w:r>
              <w:t>Scorer 2</w:t>
            </w:r>
          </w:p>
        </w:tc>
      </w:tr>
    </w:tbl>
    <w:p w14:paraId="08A29A26"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54F34C2" w14:textId="77777777" w:rsidTr="00E31B66">
        <w:tc>
          <w:tcPr>
            <w:tcW w:w="7854" w:type="dxa"/>
            <w:gridSpan w:val="6"/>
            <w:shd w:val="clear" w:color="auto" w:fill="D9D9D9" w:themeFill="background1" w:themeFillShade="D9"/>
          </w:tcPr>
          <w:p w14:paraId="6100587A" w14:textId="77777777" w:rsidR="00177CFC" w:rsidRPr="00A77B2E" w:rsidRDefault="00177CFC" w:rsidP="00E31B66">
            <w:pPr>
              <w:jc w:val="center"/>
              <w:rPr>
                <w:b/>
              </w:rPr>
            </w:pPr>
            <w:r w:rsidRPr="00A77B2E">
              <w:rPr>
                <w:b/>
              </w:rPr>
              <w:t>Joint Score Distribution for Task 1 Indicator 1b3</w:t>
            </w:r>
            <w:r>
              <w:rPr>
                <w:b/>
              </w:rPr>
              <w:t xml:space="preserve"> (%)</w:t>
            </w:r>
          </w:p>
        </w:tc>
      </w:tr>
      <w:tr w:rsidR="00177CFC" w14:paraId="4EBCC578" w14:textId="77777777" w:rsidTr="00E31B66">
        <w:tc>
          <w:tcPr>
            <w:tcW w:w="1311" w:type="dxa"/>
            <w:vMerge w:val="restart"/>
            <w:shd w:val="clear" w:color="auto" w:fill="D9D9D9" w:themeFill="background1" w:themeFillShade="D9"/>
            <w:textDirection w:val="btLr"/>
            <w:vAlign w:val="center"/>
          </w:tcPr>
          <w:p w14:paraId="2AA7DAA8" w14:textId="77777777" w:rsidR="00177CFC" w:rsidRDefault="00177CFC" w:rsidP="00E31B66">
            <w:pPr>
              <w:jc w:val="center"/>
            </w:pPr>
            <w:r>
              <w:t>Scorer 1</w:t>
            </w:r>
          </w:p>
        </w:tc>
        <w:tc>
          <w:tcPr>
            <w:tcW w:w="1334" w:type="dxa"/>
            <w:shd w:val="clear" w:color="auto" w:fill="D9D9D9" w:themeFill="background1" w:themeFillShade="D9"/>
            <w:vAlign w:val="center"/>
          </w:tcPr>
          <w:p w14:paraId="047C3341" w14:textId="77777777" w:rsidR="00177CFC" w:rsidRDefault="00177CFC" w:rsidP="00AD6806">
            <w:pPr>
              <w:jc w:val="center"/>
            </w:pPr>
            <w:r>
              <w:t>4</w:t>
            </w:r>
          </w:p>
        </w:tc>
        <w:tc>
          <w:tcPr>
            <w:tcW w:w="1431" w:type="dxa"/>
            <w:vAlign w:val="bottom"/>
          </w:tcPr>
          <w:p w14:paraId="2BC6FE62"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C19D12B" w14:textId="77777777" w:rsidR="00177CFC" w:rsidRDefault="00177CFC" w:rsidP="00BB6412">
            <w:pPr>
              <w:jc w:val="right"/>
              <w:rPr>
                <w:rFonts w:ascii="Calibri" w:hAnsi="Calibri" w:cs="Calibri"/>
                <w:color w:val="000000"/>
              </w:rPr>
            </w:pPr>
            <w:r>
              <w:rPr>
                <w:rFonts w:ascii="Calibri" w:hAnsi="Calibri" w:cs="Calibri"/>
                <w:color w:val="000000"/>
              </w:rPr>
              <w:t>0.27</w:t>
            </w:r>
          </w:p>
        </w:tc>
        <w:tc>
          <w:tcPr>
            <w:tcW w:w="1334" w:type="dxa"/>
            <w:vAlign w:val="bottom"/>
          </w:tcPr>
          <w:p w14:paraId="557A10BF" w14:textId="12468ECD" w:rsidR="00177CFC" w:rsidRDefault="00440743" w:rsidP="00BB6412">
            <w:pPr>
              <w:jc w:val="right"/>
              <w:rPr>
                <w:rFonts w:ascii="Calibri" w:hAnsi="Calibri" w:cs="Calibri"/>
                <w:color w:val="000000"/>
              </w:rPr>
            </w:pPr>
            <w:r>
              <w:rPr>
                <w:rFonts w:ascii="Calibri" w:hAnsi="Calibri" w:cs="Calibri"/>
                <w:color w:val="000000"/>
              </w:rPr>
              <w:t>7.03</w:t>
            </w:r>
          </w:p>
        </w:tc>
        <w:tc>
          <w:tcPr>
            <w:tcW w:w="1110" w:type="dxa"/>
            <w:vAlign w:val="bottom"/>
          </w:tcPr>
          <w:p w14:paraId="46E15D15" w14:textId="37E1101C" w:rsidR="00177CFC" w:rsidRDefault="00440743" w:rsidP="00BB6412">
            <w:pPr>
              <w:jc w:val="right"/>
              <w:rPr>
                <w:rFonts w:ascii="Calibri" w:hAnsi="Calibri" w:cs="Calibri"/>
                <w:color w:val="000000"/>
              </w:rPr>
            </w:pPr>
            <w:r>
              <w:rPr>
                <w:rFonts w:ascii="Calibri" w:hAnsi="Calibri" w:cs="Calibri"/>
                <w:color w:val="000000"/>
              </w:rPr>
              <w:t>2.16</w:t>
            </w:r>
          </w:p>
        </w:tc>
      </w:tr>
      <w:tr w:rsidR="00177CFC" w14:paraId="4AD6A253" w14:textId="77777777" w:rsidTr="00E31B66">
        <w:tc>
          <w:tcPr>
            <w:tcW w:w="1311" w:type="dxa"/>
            <w:vMerge/>
            <w:shd w:val="clear" w:color="auto" w:fill="D9D9D9" w:themeFill="background1" w:themeFillShade="D9"/>
          </w:tcPr>
          <w:p w14:paraId="3AF07A70" w14:textId="77777777" w:rsidR="00177CFC" w:rsidRDefault="00177CFC" w:rsidP="00E31B66"/>
        </w:tc>
        <w:tc>
          <w:tcPr>
            <w:tcW w:w="1334" w:type="dxa"/>
            <w:shd w:val="clear" w:color="auto" w:fill="D9D9D9" w:themeFill="background1" w:themeFillShade="D9"/>
            <w:vAlign w:val="center"/>
          </w:tcPr>
          <w:p w14:paraId="3695FF78" w14:textId="77777777" w:rsidR="00177CFC" w:rsidRDefault="00177CFC" w:rsidP="00AD6806">
            <w:pPr>
              <w:jc w:val="center"/>
            </w:pPr>
            <w:r>
              <w:t>3</w:t>
            </w:r>
          </w:p>
        </w:tc>
        <w:tc>
          <w:tcPr>
            <w:tcW w:w="1431" w:type="dxa"/>
            <w:vAlign w:val="bottom"/>
          </w:tcPr>
          <w:p w14:paraId="33765DD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EFA99E8" w14:textId="5033E082" w:rsidR="00177CFC" w:rsidRDefault="00440743" w:rsidP="00BB6412">
            <w:pPr>
              <w:jc w:val="right"/>
              <w:rPr>
                <w:rFonts w:ascii="Calibri" w:hAnsi="Calibri" w:cs="Calibri"/>
                <w:color w:val="000000"/>
              </w:rPr>
            </w:pPr>
            <w:r>
              <w:rPr>
                <w:rFonts w:ascii="Calibri" w:hAnsi="Calibri" w:cs="Calibri"/>
                <w:color w:val="000000"/>
              </w:rPr>
              <w:t>8.92</w:t>
            </w:r>
          </w:p>
        </w:tc>
        <w:tc>
          <w:tcPr>
            <w:tcW w:w="1334" w:type="dxa"/>
            <w:vAlign w:val="bottom"/>
          </w:tcPr>
          <w:p w14:paraId="4EEF37D7" w14:textId="7138A900" w:rsidR="00177CFC" w:rsidRDefault="00440743" w:rsidP="00BB6412">
            <w:pPr>
              <w:jc w:val="right"/>
              <w:rPr>
                <w:rFonts w:ascii="Calibri" w:hAnsi="Calibri" w:cs="Calibri"/>
                <w:color w:val="000000"/>
              </w:rPr>
            </w:pPr>
            <w:r>
              <w:rPr>
                <w:rFonts w:ascii="Calibri" w:hAnsi="Calibri" w:cs="Calibri"/>
                <w:color w:val="000000"/>
              </w:rPr>
              <w:t>54.86</w:t>
            </w:r>
          </w:p>
        </w:tc>
        <w:tc>
          <w:tcPr>
            <w:tcW w:w="1110" w:type="dxa"/>
            <w:vAlign w:val="bottom"/>
          </w:tcPr>
          <w:p w14:paraId="4A3E15C9" w14:textId="25B853AC" w:rsidR="00177CFC" w:rsidRDefault="00440743" w:rsidP="00BB6412">
            <w:pPr>
              <w:jc w:val="right"/>
              <w:rPr>
                <w:rFonts w:ascii="Calibri" w:hAnsi="Calibri" w:cs="Calibri"/>
                <w:color w:val="000000"/>
              </w:rPr>
            </w:pPr>
            <w:r>
              <w:rPr>
                <w:rFonts w:ascii="Calibri" w:hAnsi="Calibri" w:cs="Calibri"/>
                <w:color w:val="000000"/>
              </w:rPr>
              <w:t>8.65</w:t>
            </w:r>
          </w:p>
        </w:tc>
      </w:tr>
      <w:tr w:rsidR="00177CFC" w14:paraId="02F104C4" w14:textId="77777777" w:rsidTr="00E31B66">
        <w:tc>
          <w:tcPr>
            <w:tcW w:w="1311" w:type="dxa"/>
            <w:vMerge/>
            <w:shd w:val="clear" w:color="auto" w:fill="D9D9D9" w:themeFill="background1" w:themeFillShade="D9"/>
          </w:tcPr>
          <w:p w14:paraId="271E2FFB" w14:textId="77777777" w:rsidR="00177CFC" w:rsidRDefault="00177CFC" w:rsidP="00E31B66"/>
        </w:tc>
        <w:tc>
          <w:tcPr>
            <w:tcW w:w="1334" w:type="dxa"/>
            <w:shd w:val="clear" w:color="auto" w:fill="D9D9D9" w:themeFill="background1" w:themeFillShade="D9"/>
            <w:vAlign w:val="center"/>
          </w:tcPr>
          <w:p w14:paraId="4C238441" w14:textId="77777777" w:rsidR="00177CFC" w:rsidRDefault="00177CFC" w:rsidP="00AD6806">
            <w:pPr>
              <w:jc w:val="center"/>
            </w:pPr>
            <w:r>
              <w:t>2</w:t>
            </w:r>
          </w:p>
        </w:tc>
        <w:tc>
          <w:tcPr>
            <w:tcW w:w="1431" w:type="dxa"/>
            <w:vAlign w:val="bottom"/>
          </w:tcPr>
          <w:p w14:paraId="099583D0" w14:textId="2B6EABE7" w:rsidR="00177CFC" w:rsidRDefault="00B95F54" w:rsidP="00BB6412">
            <w:pPr>
              <w:jc w:val="right"/>
              <w:rPr>
                <w:rFonts w:ascii="Calibri" w:hAnsi="Calibri" w:cs="Calibri"/>
                <w:color w:val="000000"/>
              </w:rPr>
            </w:pPr>
            <w:r>
              <w:rPr>
                <w:rFonts w:ascii="Calibri" w:hAnsi="Calibri" w:cs="Calibri"/>
                <w:color w:val="000000"/>
              </w:rPr>
              <w:t>1.08</w:t>
            </w:r>
          </w:p>
        </w:tc>
        <w:tc>
          <w:tcPr>
            <w:tcW w:w="1334" w:type="dxa"/>
            <w:vAlign w:val="bottom"/>
          </w:tcPr>
          <w:p w14:paraId="47EE8001" w14:textId="4FC57C28" w:rsidR="00177CFC" w:rsidRDefault="00B95F54" w:rsidP="00BB6412">
            <w:pPr>
              <w:jc w:val="right"/>
              <w:rPr>
                <w:rFonts w:ascii="Calibri" w:hAnsi="Calibri" w:cs="Calibri"/>
                <w:color w:val="000000"/>
              </w:rPr>
            </w:pPr>
            <w:r>
              <w:rPr>
                <w:rFonts w:ascii="Calibri" w:hAnsi="Calibri" w:cs="Calibri"/>
                <w:color w:val="000000"/>
              </w:rPr>
              <w:t>6.49</w:t>
            </w:r>
          </w:p>
        </w:tc>
        <w:tc>
          <w:tcPr>
            <w:tcW w:w="1334" w:type="dxa"/>
            <w:vAlign w:val="bottom"/>
          </w:tcPr>
          <w:p w14:paraId="23B17E1B" w14:textId="6638F00F" w:rsidR="00177CFC" w:rsidRDefault="00B95F54" w:rsidP="00BB6412">
            <w:pPr>
              <w:jc w:val="right"/>
              <w:rPr>
                <w:rFonts w:ascii="Calibri" w:hAnsi="Calibri" w:cs="Calibri"/>
                <w:color w:val="000000"/>
              </w:rPr>
            </w:pPr>
            <w:r>
              <w:rPr>
                <w:rFonts w:ascii="Calibri" w:hAnsi="Calibri" w:cs="Calibri"/>
                <w:color w:val="000000"/>
              </w:rPr>
              <w:t>8.92</w:t>
            </w:r>
          </w:p>
        </w:tc>
        <w:tc>
          <w:tcPr>
            <w:tcW w:w="1110" w:type="dxa"/>
            <w:vAlign w:val="bottom"/>
          </w:tcPr>
          <w:p w14:paraId="6B3FA02E" w14:textId="315E4E03" w:rsidR="00177CFC" w:rsidRDefault="00B95F54" w:rsidP="00BB6412">
            <w:pPr>
              <w:jc w:val="right"/>
              <w:rPr>
                <w:rFonts w:ascii="Calibri" w:hAnsi="Calibri" w:cs="Calibri"/>
                <w:color w:val="000000"/>
              </w:rPr>
            </w:pPr>
            <w:r>
              <w:rPr>
                <w:rFonts w:ascii="Calibri" w:hAnsi="Calibri" w:cs="Calibri"/>
                <w:color w:val="000000"/>
              </w:rPr>
              <w:t>1.62</w:t>
            </w:r>
          </w:p>
        </w:tc>
      </w:tr>
      <w:tr w:rsidR="00177CFC" w14:paraId="49045E94" w14:textId="77777777" w:rsidTr="00E31B66">
        <w:tc>
          <w:tcPr>
            <w:tcW w:w="1311" w:type="dxa"/>
            <w:vMerge/>
            <w:shd w:val="clear" w:color="auto" w:fill="D9D9D9" w:themeFill="background1" w:themeFillShade="D9"/>
          </w:tcPr>
          <w:p w14:paraId="73509703" w14:textId="77777777" w:rsidR="00177CFC" w:rsidRDefault="00177CFC" w:rsidP="00E31B66"/>
        </w:tc>
        <w:tc>
          <w:tcPr>
            <w:tcW w:w="1334" w:type="dxa"/>
            <w:shd w:val="clear" w:color="auto" w:fill="D9D9D9" w:themeFill="background1" w:themeFillShade="D9"/>
            <w:vAlign w:val="center"/>
          </w:tcPr>
          <w:p w14:paraId="75BE36B0" w14:textId="77777777" w:rsidR="00177CFC" w:rsidRDefault="00177CFC" w:rsidP="00AD6806">
            <w:pPr>
              <w:jc w:val="center"/>
            </w:pPr>
            <w:r>
              <w:t>1</w:t>
            </w:r>
          </w:p>
        </w:tc>
        <w:tc>
          <w:tcPr>
            <w:tcW w:w="1431" w:type="dxa"/>
            <w:vAlign w:val="bottom"/>
          </w:tcPr>
          <w:p w14:paraId="1D4504BC" w14:textId="09E38569" w:rsidR="00177CFC" w:rsidRDefault="00B95F54" w:rsidP="00BB6412">
            <w:pPr>
              <w:jc w:val="right"/>
              <w:rPr>
                <w:rFonts w:ascii="Calibri" w:hAnsi="Calibri" w:cs="Calibri"/>
                <w:color w:val="000000"/>
              </w:rPr>
            </w:pPr>
            <w:r>
              <w:rPr>
                <w:rFonts w:ascii="Calibri" w:hAnsi="Calibri" w:cs="Calibri"/>
                <w:color w:val="000000"/>
              </w:rPr>
              <w:t>0</w:t>
            </w:r>
          </w:p>
        </w:tc>
        <w:tc>
          <w:tcPr>
            <w:tcW w:w="1334" w:type="dxa"/>
            <w:vAlign w:val="bottom"/>
          </w:tcPr>
          <w:p w14:paraId="7BD37171" w14:textId="7881C916" w:rsidR="00177CFC" w:rsidRDefault="00440743" w:rsidP="00BB6412">
            <w:pPr>
              <w:jc w:val="right"/>
              <w:rPr>
                <w:rFonts w:ascii="Calibri" w:hAnsi="Calibri" w:cs="Calibri"/>
                <w:color w:val="000000"/>
              </w:rPr>
            </w:pPr>
            <w:r>
              <w:rPr>
                <w:rFonts w:ascii="Calibri" w:hAnsi="Calibri" w:cs="Calibri"/>
                <w:color w:val="000000"/>
              </w:rPr>
              <w:t>0</w:t>
            </w:r>
          </w:p>
        </w:tc>
        <w:tc>
          <w:tcPr>
            <w:tcW w:w="1334" w:type="dxa"/>
            <w:vAlign w:val="bottom"/>
          </w:tcPr>
          <w:p w14:paraId="79B3F163"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07404E31"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42329F" w14:textId="77777777" w:rsidTr="00E31B66">
        <w:tc>
          <w:tcPr>
            <w:tcW w:w="2645" w:type="dxa"/>
            <w:gridSpan w:val="2"/>
            <w:vMerge w:val="restart"/>
          </w:tcPr>
          <w:p w14:paraId="47AD371F" w14:textId="77777777" w:rsidR="00177CFC" w:rsidRDefault="00177CFC" w:rsidP="00E31B66"/>
        </w:tc>
        <w:tc>
          <w:tcPr>
            <w:tcW w:w="1431" w:type="dxa"/>
            <w:shd w:val="clear" w:color="auto" w:fill="D9D9D9" w:themeFill="background1" w:themeFillShade="D9"/>
          </w:tcPr>
          <w:p w14:paraId="5B28748E" w14:textId="77777777" w:rsidR="00177CFC" w:rsidRDefault="00177CFC" w:rsidP="00AD6806">
            <w:pPr>
              <w:jc w:val="center"/>
            </w:pPr>
            <w:r>
              <w:t>1</w:t>
            </w:r>
          </w:p>
        </w:tc>
        <w:tc>
          <w:tcPr>
            <w:tcW w:w="1334" w:type="dxa"/>
            <w:shd w:val="clear" w:color="auto" w:fill="D9D9D9" w:themeFill="background1" w:themeFillShade="D9"/>
          </w:tcPr>
          <w:p w14:paraId="3A0C52B0" w14:textId="77777777" w:rsidR="00177CFC" w:rsidRDefault="00177CFC" w:rsidP="00AD6806">
            <w:pPr>
              <w:jc w:val="center"/>
            </w:pPr>
            <w:r>
              <w:t>2</w:t>
            </w:r>
          </w:p>
        </w:tc>
        <w:tc>
          <w:tcPr>
            <w:tcW w:w="1334" w:type="dxa"/>
            <w:shd w:val="clear" w:color="auto" w:fill="D9D9D9" w:themeFill="background1" w:themeFillShade="D9"/>
          </w:tcPr>
          <w:p w14:paraId="05CD0162" w14:textId="77777777" w:rsidR="00177CFC" w:rsidRDefault="00177CFC" w:rsidP="00AD6806">
            <w:pPr>
              <w:jc w:val="center"/>
            </w:pPr>
            <w:r>
              <w:t>3</w:t>
            </w:r>
          </w:p>
        </w:tc>
        <w:tc>
          <w:tcPr>
            <w:tcW w:w="1110" w:type="dxa"/>
            <w:shd w:val="clear" w:color="auto" w:fill="D9D9D9" w:themeFill="background1" w:themeFillShade="D9"/>
          </w:tcPr>
          <w:p w14:paraId="24BABF1B" w14:textId="77777777" w:rsidR="00177CFC" w:rsidRDefault="00177CFC" w:rsidP="00AD6806">
            <w:pPr>
              <w:jc w:val="center"/>
            </w:pPr>
            <w:r>
              <w:t>4</w:t>
            </w:r>
          </w:p>
        </w:tc>
      </w:tr>
      <w:tr w:rsidR="00177CFC" w14:paraId="56683B3A" w14:textId="77777777" w:rsidTr="00E31B66">
        <w:tc>
          <w:tcPr>
            <w:tcW w:w="2645" w:type="dxa"/>
            <w:gridSpan w:val="2"/>
            <w:vMerge/>
          </w:tcPr>
          <w:p w14:paraId="259CC000" w14:textId="77777777" w:rsidR="00177CFC" w:rsidRDefault="00177CFC" w:rsidP="00E31B66"/>
        </w:tc>
        <w:tc>
          <w:tcPr>
            <w:tcW w:w="5209" w:type="dxa"/>
            <w:gridSpan w:val="4"/>
            <w:shd w:val="clear" w:color="auto" w:fill="D9D9D9" w:themeFill="background1" w:themeFillShade="D9"/>
            <w:vAlign w:val="center"/>
          </w:tcPr>
          <w:p w14:paraId="097E895C" w14:textId="77777777" w:rsidR="00177CFC" w:rsidRDefault="00177CFC" w:rsidP="00E31B66">
            <w:pPr>
              <w:jc w:val="center"/>
            </w:pPr>
            <w:r>
              <w:t>Scorer 2</w:t>
            </w:r>
          </w:p>
        </w:tc>
      </w:tr>
    </w:tbl>
    <w:p w14:paraId="77B511BC"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CBC530B" w14:textId="77777777" w:rsidTr="00E31B66">
        <w:tc>
          <w:tcPr>
            <w:tcW w:w="7854" w:type="dxa"/>
            <w:gridSpan w:val="6"/>
            <w:shd w:val="clear" w:color="auto" w:fill="D9D9D9" w:themeFill="background1" w:themeFillShade="D9"/>
          </w:tcPr>
          <w:p w14:paraId="78764830" w14:textId="77777777" w:rsidR="00177CFC" w:rsidRPr="00A77B2E" w:rsidRDefault="00177CFC" w:rsidP="00E31B66">
            <w:pPr>
              <w:jc w:val="center"/>
              <w:rPr>
                <w:b/>
              </w:rPr>
            </w:pPr>
            <w:r w:rsidRPr="00A77B2E">
              <w:rPr>
                <w:b/>
              </w:rPr>
              <w:t>Joint Score Distribution for Task 1 Indicator 1c1</w:t>
            </w:r>
            <w:r>
              <w:rPr>
                <w:b/>
              </w:rPr>
              <w:t xml:space="preserve"> (%)</w:t>
            </w:r>
          </w:p>
        </w:tc>
      </w:tr>
      <w:tr w:rsidR="00177CFC" w14:paraId="6603BFFB" w14:textId="77777777" w:rsidTr="00E31B66">
        <w:tc>
          <w:tcPr>
            <w:tcW w:w="1311" w:type="dxa"/>
            <w:vMerge w:val="restart"/>
            <w:shd w:val="clear" w:color="auto" w:fill="D9D9D9" w:themeFill="background1" w:themeFillShade="D9"/>
            <w:textDirection w:val="btLr"/>
            <w:vAlign w:val="center"/>
          </w:tcPr>
          <w:p w14:paraId="0FCAC5B5" w14:textId="77777777" w:rsidR="00177CFC" w:rsidRDefault="00177CFC" w:rsidP="00E31B66">
            <w:pPr>
              <w:jc w:val="center"/>
            </w:pPr>
            <w:r>
              <w:t>Scorer 1</w:t>
            </w:r>
          </w:p>
        </w:tc>
        <w:tc>
          <w:tcPr>
            <w:tcW w:w="1334" w:type="dxa"/>
            <w:shd w:val="clear" w:color="auto" w:fill="D9D9D9" w:themeFill="background1" w:themeFillShade="D9"/>
            <w:vAlign w:val="center"/>
          </w:tcPr>
          <w:p w14:paraId="710F7C34" w14:textId="77777777" w:rsidR="00177CFC" w:rsidRDefault="00177CFC" w:rsidP="00AD6806">
            <w:pPr>
              <w:jc w:val="center"/>
            </w:pPr>
            <w:r>
              <w:t>4</w:t>
            </w:r>
          </w:p>
        </w:tc>
        <w:tc>
          <w:tcPr>
            <w:tcW w:w="1431" w:type="dxa"/>
            <w:vAlign w:val="bottom"/>
          </w:tcPr>
          <w:p w14:paraId="7A1CD3B8"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EF32B5C" w14:textId="260C36D2" w:rsidR="00177CFC" w:rsidRDefault="00440743" w:rsidP="00BB6412">
            <w:pPr>
              <w:jc w:val="right"/>
              <w:rPr>
                <w:rFonts w:ascii="Calibri" w:hAnsi="Calibri" w:cs="Calibri"/>
                <w:color w:val="000000"/>
              </w:rPr>
            </w:pPr>
            <w:r>
              <w:rPr>
                <w:rFonts w:ascii="Calibri" w:hAnsi="Calibri" w:cs="Calibri"/>
                <w:color w:val="000000"/>
              </w:rPr>
              <w:t>0.54</w:t>
            </w:r>
          </w:p>
        </w:tc>
        <w:tc>
          <w:tcPr>
            <w:tcW w:w="1334" w:type="dxa"/>
            <w:vAlign w:val="bottom"/>
          </w:tcPr>
          <w:p w14:paraId="11D34975" w14:textId="3D9FEA6F" w:rsidR="00177CFC" w:rsidRDefault="00440743" w:rsidP="00BB6412">
            <w:pPr>
              <w:jc w:val="right"/>
              <w:rPr>
                <w:rFonts w:ascii="Calibri" w:hAnsi="Calibri" w:cs="Calibri"/>
                <w:color w:val="000000"/>
              </w:rPr>
            </w:pPr>
            <w:r>
              <w:rPr>
                <w:rFonts w:ascii="Calibri" w:hAnsi="Calibri" w:cs="Calibri"/>
                <w:color w:val="000000"/>
              </w:rPr>
              <w:t>7.84</w:t>
            </w:r>
          </w:p>
        </w:tc>
        <w:tc>
          <w:tcPr>
            <w:tcW w:w="1110" w:type="dxa"/>
            <w:vAlign w:val="bottom"/>
          </w:tcPr>
          <w:p w14:paraId="71B5C998" w14:textId="3AF17D7D" w:rsidR="00177CFC" w:rsidRDefault="00440743" w:rsidP="00BB6412">
            <w:pPr>
              <w:jc w:val="right"/>
              <w:rPr>
                <w:rFonts w:ascii="Calibri" w:hAnsi="Calibri" w:cs="Calibri"/>
                <w:color w:val="000000"/>
              </w:rPr>
            </w:pPr>
            <w:r>
              <w:rPr>
                <w:rFonts w:ascii="Calibri" w:hAnsi="Calibri" w:cs="Calibri"/>
                <w:color w:val="000000"/>
              </w:rPr>
              <w:t>3.24</w:t>
            </w:r>
          </w:p>
        </w:tc>
      </w:tr>
      <w:tr w:rsidR="00177CFC" w14:paraId="353FE52F" w14:textId="77777777" w:rsidTr="00E31B66">
        <w:tc>
          <w:tcPr>
            <w:tcW w:w="1311" w:type="dxa"/>
            <w:vMerge/>
            <w:shd w:val="clear" w:color="auto" w:fill="D9D9D9" w:themeFill="background1" w:themeFillShade="D9"/>
          </w:tcPr>
          <w:p w14:paraId="38E8F273" w14:textId="77777777" w:rsidR="00177CFC" w:rsidRDefault="00177CFC" w:rsidP="00E31B66"/>
        </w:tc>
        <w:tc>
          <w:tcPr>
            <w:tcW w:w="1334" w:type="dxa"/>
            <w:shd w:val="clear" w:color="auto" w:fill="D9D9D9" w:themeFill="background1" w:themeFillShade="D9"/>
            <w:vAlign w:val="center"/>
          </w:tcPr>
          <w:p w14:paraId="5BA9FFB1" w14:textId="77777777" w:rsidR="00177CFC" w:rsidRDefault="00177CFC" w:rsidP="00AD6806">
            <w:pPr>
              <w:jc w:val="center"/>
            </w:pPr>
            <w:r>
              <w:t>3</w:t>
            </w:r>
          </w:p>
        </w:tc>
        <w:tc>
          <w:tcPr>
            <w:tcW w:w="1431" w:type="dxa"/>
            <w:vAlign w:val="bottom"/>
          </w:tcPr>
          <w:p w14:paraId="23C301F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B2E4FD3" w14:textId="5D680418" w:rsidR="00177CFC" w:rsidRDefault="00440743" w:rsidP="00BB6412">
            <w:pPr>
              <w:jc w:val="right"/>
              <w:rPr>
                <w:rFonts w:ascii="Calibri" w:hAnsi="Calibri" w:cs="Calibri"/>
                <w:color w:val="000000"/>
              </w:rPr>
            </w:pPr>
            <w:r>
              <w:rPr>
                <w:rFonts w:ascii="Calibri" w:hAnsi="Calibri" w:cs="Calibri"/>
                <w:color w:val="000000"/>
              </w:rPr>
              <w:t>8.11</w:t>
            </w:r>
          </w:p>
        </w:tc>
        <w:tc>
          <w:tcPr>
            <w:tcW w:w="1334" w:type="dxa"/>
            <w:vAlign w:val="bottom"/>
          </w:tcPr>
          <w:p w14:paraId="0AB8F9E4" w14:textId="7A71E4D5" w:rsidR="00177CFC" w:rsidRDefault="00440743" w:rsidP="00BB6412">
            <w:pPr>
              <w:jc w:val="right"/>
              <w:rPr>
                <w:rFonts w:ascii="Calibri" w:hAnsi="Calibri" w:cs="Calibri"/>
                <w:color w:val="000000"/>
              </w:rPr>
            </w:pPr>
            <w:r>
              <w:rPr>
                <w:rFonts w:ascii="Calibri" w:hAnsi="Calibri" w:cs="Calibri"/>
                <w:color w:val="000000"/>
              </w:rPr>
              <w:t>61.08</w:t>
            </w:r>
          </w:p>
        </w:tc>
        <w:tc>
          <w:tcPr>
            <w:tcW w:w="1110" w:type="dxa"/>
            <w:vAlign w:val="bottom"/>
          </w:tcPr>
          <w:p w14:paraId="7557680E" w14:textId="7E64B098" w:rsidR="00177CFC" w:rsidRDefault="00440743" w:rsidP="00BB6412">
            <w:pPr>
              <w:jc w:val="right"/>
              <w:rPr>
                <w:rFonts w:ascii="Calibri" w:hAnsi="Calibri" w:cs="Calibri"/>
                <w:color w:val="000000"/>
              </w:rPr>
            </w:pPr>
            <w:r>
              <w:rPr>
                <w:rFonts w:ascii="Calibri" w:hAnsi="Calibri" w:cs="Calibri"/>
                <w:color w:val="000000"/>
              </w:rPr>
              <w:t>9.73</w:t>
            </w:r>
          </w:p>
        </w:tc>
      </w:tr>
      <w:tr w:rsidR="00177CFC" w14:paraId="35390D5F" w14:textId="77777777" w:rsidTr="00E31B66">
        <w:tc>
          <w:tcPr>
            <w:tcW w:w="1311" w:type="dxa"/>
            <w:vMerge/>
            <w:shd w:val="clear" w:color="auto" w:fill="D9D9D9" w:themeFill="background1" w:themeFillShade="D9"/>
          </w:tcPr>
          <w:p w14:paraId="6F481EE7" w14:textId="77777777" w:rsidR="00177CFC" w:rsidRDefault="00177CFC" w:rsidP="00E31B66"/>
        </w:tc>
        <w:tc>
          <w:tcPr>
            <w:tcW w:w="1334" w:type="dxa"/>
            <w:shd w:val="clear" w:color="auto" w:fill="D9D9D9" w:themeFill="background1" w:themeFillShade="D9"/>
            <w:vAlign w:val="center"/>
          </w:tcPr>
          <w:p w14:paraId="3CD67429" w14:textId="77777777" w:rsidR="00177CFC" w:rsidRDefault="00177CFC" w:rsidP="00AD6806">
            <w:pPr>
              <w:jc w:val="center"/>
            </w:pPr>
            <w:r>
              <w:t>2</w:t>
            </w:r>
          </w:p>
        </w:tc>
        <w:tc>
          <w:tcPr>
            <w:tcW w:w="1431" w:type="dxa"/>
            <w:vAlign w:val="bottom"/>
          </w:tcPr>
          <w:p w14:paraId="0A3326A2" w14:textId="77D7A2BD" w:rsidR="00177CFC" w:rsidRDefault="00440743" w:rsidP="00BB6412">
            <w:pPr>
              <w:jc w:val="right"/>
              <w:rPr>
                <w:rFonts w:ascii="Calibri" w:hAnsi="Calibri" w:cs="Calibri"/>
                <w:color w:val="000000"/>
              </w:rPr>
            </w:pPr>
            <w:r>
              <w:rPr>
                <w:rFonts w:ascii="Calibri" w:hAnsi="Calibri" w:cs="Calibri"/>
                <w:color w:val="000000"/>
              </w:rPr>
              <w:t>0.54</w:t>
            </w:r>
          </w:p>
        </w:tc>
        <w:tc>
          <w:tcPr>
            <w:tcW w:w="1334" w:type="dxa"/>
            <w:vAlign w:val="bottom"/>
          </w:tcPr>
          <w:p w14:paraId="675DD13E" w14:textId="268B1FAD" w:rsidR="00177CFC" w:rsidRDefault="00440743" w:rsidP="00BB6412">
            <w:pPr>
              <w:jc w:val="right"/>
              <w:rPr>
                <w:rFonts w:ascii="Calibri" w:hAnsi="Calibri" w:cs="Calibri"/>
                <w:color w:val="000000"/>
              </w:rPr>
            </w:pPr>
            <w:r>
              <w:rPr>
                <w:rFonts w:ascii="Calibri" w:hAnsi="Calibri" w:cs="Calibri"/>
                <w:color w:val="000000"/>
              </w:rPr>
              <w:t>4.05</w:t>
            </w:r>
          </w:p>
        </w:tc>
        <w:tc>
          <w:tcPr>
            <w:tcW w:w="1334" w:type="dxa"/>
            <w:vAlign w:val="bottom"/>
          </w:tcPr>
          <w:p w14:paraId="153120CD" w14:textId="424B02CB" w:rsidR="00177CFC" w:rsidRDefault="00440743" w:rsidP="00BB6412">
            <w:pPr>
              <w:jc w:val="right"/>
              <w:rPr>
                <w:rFonts w:ascii="Calibri" w:hAnsi="Calibri" w:cs="Calibri"/>
                <w:color w:val="000000"/>
              </w:rPr>
            </w:pPr>
            <w:r>
              <w:rPr>
                <w:rFonts w:ascii="Calibri" w:hAnsi="Calibri" w:cs="Calibri"/>
                <w:color w:val="000000"/>
              </w:rPr>
              <w:t>3.78</w:t>
            </w:r>
          </w:p>
        </w:tc>
        <w:tc>
          <w:tcPr>
            <w:tcW w:w="1110" w:type="dxa"/>
            <w:vAlign w:val="bottom"/>
          </w:tcPr>
          <w:p w14:paraId="18C413D2" w14:textId="52B70282" w:rsidR="00177CFC" w:rsidRDefault="00440743" w:rsidP="00BB6412">
            <w:pPr>
              <w:jc w:val="right"/>
              <w:rPr>
                <w:rFonts w:ascii="Calibri" w:hAnsi="Calibri" w:cs="Calibri"/>
                <w:color w:val="000000"/>
              </w:rPr>
            </w:pPr>
            <w:r>
              <w:rPr>
                <w:rFonts w:ascii="Calibri" w:hAnsi="Calibri" w:cs="Calibri"/>
                <w:color w:val="000000"/>
              </w:rPr>
              <w:t>0.81</w:t>
            </w:r>
          </w:p>
        </w:tc>
      </w:tr>
      <w:tr w:rsidR="00177CFC" w14:paraId="7E009104" w14:textId="77777777" w:rsidTr="00E31B66">
        <w:tc>
          <w:tcPr>
            <w:tcW w:w="1311" w:type="dxa"/>
            <w:vMerge/>
            <w:shd w:val="clear" w:color="auto" w:fill="D9D9D9" w:themeFill="background1" w:themeFillShade="D9"/>
          </w:tcPr>
          <w:p w14:paraId="68C2C42F" w14:textId="77777777" w:rsidR="00177CFC" w:rsidRDefault="00177CFC" w:rsidP="00E31B66"/>
        </w:tc>
        <w:tc>
          <w:tcPr>
            <w:tcW w:w="1334" w:type="dxa"/>
            <w:shd w:val="clear" w:color="auto" w:fill="D9D9D9" w:themeFill="background1" w:themeFillShade="D9"/>
            <w:vAlign w:val="center"/>
          </w:tcPr>
          <w:p w14:paraId="12ED34A4" w14:textId="77777777" w:rsidR="00177CFC" w:rsidRDefault="00177CFC" w:rsidP="00AD6806">
            <w:pPr>
              <w:jc w:val="center"/>
            </w:pPr>
            <w:r>
              <w:t>1</w:t>
            </w:r>
          </w:p>
        </w:tc>
        <w:tc>
          <w:tcPr>
            <w:tcW w:w="1431" w:type="dxa"/>
            <w:vAlign w:val="bottom"/>
          </w:tcPr>
          <w:p w14:paraId="31092AD5" w14:textId="51E80A1F" w:rsidR="00177CFC" w:rsidRDefault="00440743" w:rsidP="00BB6412">
            <w:pPr>
              <w:jc w:val="right"/>
              <w:rPr>
                <w:rFonts w:ascii="Calibri" w:hAnsi="Calibri" w:cs="Calibri"/>
                <w:color w:val="000000"/>
              </w:rPr>
            </w:pPr>
            <w:r>
              <w:rPr>
                <w:rFonts w:ascii="Calibri" w:hAnsi="Calibri" w:cs="Calibri"/>
                <w:color w:val="000000"/>
              </w:rPr>
              <w:t>0</w:t>
            </w:r>
          </w:p>
        </w:tc>
        <w:tc>
          <w:tcPr>
            <w:tcW w:w="1334" w:type="dxa"/>
            <w:vAlign w:val="bottom"/>
          </w:tcPr>
          <w:p w14:paraId="47BCEA25" w14:textId="4DD91962" w:rsidR="00177CFC" w:rsidRDefault="00440743" w:rsidP="00BB6412">
            <w:pPr>
              <w:jc w:val="right"/>
              <w:rPr>
                <w:rFonts w:ascii="Calibri" w:hAnsi="Calibri" w:cs="Calibri"/>
                <w:color w:val="000000"/>
              </w:rPr>
            </w:pPr>
            <w:r>
              <w:rPr>
                <w:rFonts w:ascii="Calibri" w:hAnsi="Calibri" w:cs="Calibri"/>
                <w:color w:val="000000"/>
              </w:rPr>
              <w:t>0.27</w:t>
            </w:r>
          </w:p>
        </w:tc>
        <w:tc>
          <w:tcPr>
            <w:tcW w:w="1334" w:type="dxa"/>
            <w:vAlign w:val="bottom"/>
          </w:tcPr>
          <w:p w14:paraId="356F7332" w14:textId="1CAFA171" w:rsidR="00177CFC" w:rsidRDefault="00440743" w:rsidP="00BB6412">
            <w:pPr>
              <w:jc w:val="right"/>
              <w:rPr>
                <w:rFonts w:ascii="Calibri" w:hAnsi="Calibri" w:cs="Calibri"/>
                <w:color w:val="000000"/>
              </w:rPr>
            </w:pPr>
            <w:r>
              <w:rPr>
                <w:rFonts w:ascii="Calibri" w:hAnsi="Calibri" w:cs="Calibri"/>
                <w:color w:val="000000"/>
              </w:rPr>
              <w:t>0</w:t>
            </w:r>
          </w:p>
        </w:tc>
        <w:tc>
          <w:tcPr>
            <w:tcW w:w="1110" w:type="dxa"/>
            <w:vAlign w:val="bottom"/>
          </w:tcPr>
          <w:p w14:paraId="0FA31245"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422DC406" w14:textId="77777777" w:rsidTr="00E31B66">
        <w:tc>
          <w:tcPr>
            <w:tcW w:w="2645" w:type="dxa"/>
            <w:gridSpan w:val="2"/>
            <w:vMerge w:val="restart"/>
          </w:tcPr>
          <w:p w14:paraId="76C8503E" w14:textId="77777777" w:rsidR="00177CFC" w:rsidRDefault="00177CFC" w:rsidP="00E31B66"/>
        </w:tc>
        <w:tc>
          <w:tcPr>
            <w:tcW w:w="1431" w:type="dxa"/>
            <w:shd w:val="clear" w:color="auto" w:fill="D9D9D9" w:themeFill="background1" w:themeFillShade="D9"/>
          </w:tcPr>
          <w:p w14:paraId="7DBB5C39" w14:textId="77777777" w:rsidR="00177CFC" w:rsidRDefault="00177CFC" w:rsidP="00AD6806">
            <w:pPr>
              <w:jc w:val="center"/>
            </w:pPr>
            <w:r>
              <w:t>1</w:t>
            </w:r>
          </w:p>
        </w:tc>
        <w:tc>
          <w:tcPr>
            <w:tcW w:w="1334" w:type="dxa"/>
            <w:shd w:val="clear" w:color="auto" w:fill="D9D9D9" w:themeFill="background1" w:themeFillShade="D9"/>
          </w:tcPr>
          <w:p w14:paraId="17CDE0BC" w14:textId="77777777" w:rsidR="00177CFC" w:rsidRDefault="00177CFC" w:rsidP="00AD6806">
            <w:pPr>
              <w:jc w:val="center"/>
            </w:pPr>
            <w:r>
              <w:t>2</w:t>
            </w:r>
          </w:p>
        </w:tc>
        <w:tc>
          <w:tcPr>
            <w:tcW w:w="1334" w:type="dxa"/>
            <w:shd w:val="clear" w:color="auto" w:fill="D9D9D9" w:themeFill="background1" w:themeFillShade="D9"/>
          </w:tcPr>
          <w:p w14:paraId="503340AC" w14:textId="77777777" w:rsidR="00177CFC" w:rsidRDefault="00177CFC" w:rsidP="00AD6806">
            <w:pPr>
              <w:jc w:val="center"/>
            </w:pPr>
            <w:r>
              <w:t>3</w:t>
            </w:r>
          </w:p>
        </w:tc>
        <w:tc>
          <w:tcPr>
            <w:tcW w:w="1110" w:type="dxa"/>
            <w:shd w:val="clear" w:color="auto" w:fill="D9D9D9" w:themeFill="background1" w:themeFillShade="D9"/>
          </w:tcPr>
          <w:p w14:paraId="5944DF0C" w14:textId="77777777" w:rsidR="00177CFC" w:rsidRDefault="00177CFC" w:rsidP="00AD6806">
            <w:pPr>
              <w:jc w:val="center"/>
            </w:pPr>
            <w:r>
              <w:t>4</w:t>
            </w:r>
          </w:p>
        </w:tc>
      </w:tr>
      <w:tr w:rsidR="00177CFC" w14:paraId="43028A43" w14:textId="77777777" w:rsidTr="00E31B66">
        <w:tc>
          <w:tcPr>
            <w:tcW w:w="2645" w:type="dxa"/>
            <w:gridSpan w:val="2"/>
            <w:vMerge/>
          </w:tcPr>
          <w:p w14:paraId="70C5ECE6" w14:textId="77777777" w:rsidR="00177CFC" w:rsidRDefault="00177CFC" w:rsidP="00E31B66"/>
        </w:tc>
        <w:tc>
          <w:tcPr>
            <w:tcW w:w="5209" w:type="dxa"/>
            <w:gridSpan w:val="4"/>
            <w:shd w:val="clear" w:color="auto" w:fill="D9D9D9" w:themeFill="background1" w:themeFillShade="D9"/>
            <w:vAlign w:val="center"/>
          </w:tcPr>
          <w:p w14:paraId="741E21C5" w14:textId="77777777" w:rsidR="00177CFC" w:rsidRDefault="00177CFC" w:rsidP="00E31B66">
            <w:pPr>
              <w:jc w:val="center"/>
            </w:pPr>
            <w:r>
              <w:t>Scorer 2</w:t>
            </w:r>
          </w:p>
        </w:tc>
      </w:tr>
    </w:tbl>
    <w:p w14:paraId="537F046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7D86F9D" w14:textId="77777777" w:rsidTr="00E31B66">
        <w:tc>
          <w:tcPr>
            <w:tcW w:w="7854" w:type="dxa"/>
            <w:gridSpan w:val="6"/>
            <w:shd w:val="clear" w:color="auto" w:fill="D9D9D9" w:themeFill="background1" w:themeFillShade="D9"/>
          </w:tcPr>
          <w:p w14:paraId="4AD7E77C" w14:textId="77777777" w:rsidR="00177CFC" w:rsidRPr="00A77B2E" w:rsidRDefault="00177CFC" w:rsidP="00E31B66">
            <w:pPr>
              <w:jc w:val="center"/>
              <w:rPr>
                <w:b/>
              </w:rPr>
            </w:pPr>
            <w:r w:rsidRPr="00A77B2E">
              <w:rPr>
                <w:b/>
              </w:rPr>
              <w:t>Joint Score Distribution for Task 1 Indicator 1c2</w:t>
            </w:r>
            <w:r>
              <w:rPr>
                <w:b/>
              </w:rPr>
              <w:t xml:space="preserve"> (%)</w:t>
            </w:r>
          </w:p>
        </w:tc>
      </w:tr>
      <w:tr w:rsidR="00177CFC" w14:paraId="2D471E22" w14:textId="77777777" w:rsidTr="00E31B66">
        <w:tc>
          <w:tcPr>
            <w:tcW w:w="1311" w:type="dxa"/>
            <w:vMerge w:val="restart"/>
            <w:shd w:val="clear" w:color="auto" w:fill="D9D9D9" w:themeFill="background1" w:themeFillShade="D9"/>
            <w:textDirection w:val="btLr"/>
            <w:vAlign w:val="center"/>
          </w:tcPr>
          <w:p w14:paraId="253EC5A2" w14:textId="77777777" w:rsidR="00177CFC" w:rsidRDefault="00177CFC" w:rsidP="00E31B66">
            <w:pPr>
              <w:jc w:val="center"/>
            </w:pPr>
            <w:r>
              <w:t>Scorer 1</w:t>
            </w:r>
          </w:p>
        </w:tc>
        <w:tc>
          <w:tcPr>
            <w:tcW w:w="1334" w:type="dxa"/>
            <w:shd w:val="clear" w:color="auto" w:fill="D9D9D9" w:themeFill="background1" w:themeFillShade="D9"/>
            <w:vAlign w:val="center"/>
          </w:tcPr>
          <w:p w14:paraId="7430AB65" w14:textId="77777777" w:rsidR="00177CFC" w:rsidRDefault="00177CFC" w:rsidP="00AD6806">
            <w:pPr>
              <w:jc w:val="center"/>
            </w:pPr>
            <w:r>
              <w:t>4</w:t>
            </w:r>
          </w:p>
        </w:tc>
        <w:tc>
          <w:tcPr>
            <w:tcW w:w="1431" w:type="dxa"/>
            <w:vAlign w:val="bottom"/>
          </w:tcPr>
          <w:p w14:paraId="0A2C2FD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C33FF2E" w14:textId="18D1218D" w:rsidR="00177CFC" w:rsidRDefault="00440743" w:rsidP="00BB6412">
            <w:pPr>
              <w:jc w:val="right"/>
              <w:rPr>
                <w:rFonts w:ascii="Calibri" w:hAnsi="Calibri" w:cs="Calibri"/>
                <w:color w:val="000000"/>
              </w:rPr>
            </w:pPr>
            <w:r>
              <w:rPr>
                <w:rFonts w:ascii="Calibri" w:hAnsi="Calibri" w:cs="Calibri"/>
                <w:color w:val="000000"/>
              </w:rPr>
              <w:t>0.54</w:t>
            </w:r>
          </w:p>
        </w:tc>
        <w:tc>
          <w:tcPr>
            <w:tcW w:w="1334" w:type="dxa"/>
            <w:vAlign w:val="bottom"/>
          </w:tcPr>
          <w:p w14:paraId="51D16AC4" w14:textId="2A00EC3A" w:rsidR="00177CFC" w:rsidRDefault="00936D84" w:rsidP="00BB6412">
            <w:pPr>
              <w:jc w:val="right"/>
              <w:rPr>
                <w:rFonts w:ascii="Calibri" w:hAnsi="Calibri" w:cs="Calibri"/>
                <w:color w:val="000000"/>
              </w:rPr>
            </w:pPr>
            <w:r>
              <w:rPr>
                <w:rFonts w:ascii="Calibri" w:hAnsi="Calibri" w:cs="Calibri"/>
                <w:color w:val="000000"/>
              </w:rPr>
              <w:t>2.7</w:t>
            </w:r>
          </w:p>
        </w:tc>
        <w:tc>
          <w:tcPr>
            <w:tcW w:w="1110" w:type="dxa"/>
            <w:vAlign w:val="bottom"/>
          </w:tcPr>
          <w:p w14:paraId="69F9BFFC" w14:textId="007323EC" w:rsidR="00177CFC" w:rsidRDefault="00936D84" w:rsidP="00BB6412">
            <w:pPr>
              <w:jc w:val="right"/>
              <w:rPr>
                <w:rFonts w:ascii="Calibri" w:hAnsi="Calibri" w:cs="Calibri"/>
                <w:color w:val="000000"/>
              </w:rPr>
            </w:pPr>
            <w:r>
              <w:rPr>
                <w:rFonts w:ascii="Calibri" w:hAnsi="Calibri" w:cs="Calibri"/>
                <w:color w:val="000000"/>
              </w:rPr>
              <w:t>0</w:t>
            </w:r>
          </w:p>
        </w:tc>
      </w:tr>
      <w:tr w:rsidR="00177CFC" w14:paraId="6DB3CCDE" w14:textId="77777777" w:rsidTr="00E31B66">
        <w:tc>
          <w:tcPr>
            <w:tcW w:w="1311" w:type="dxa"/>
            <w:vMerge/>
            <w:shd w:val="clear" w:color="auto" w:fill="D9D9D9" w:themeFill="background1" w:themeFillShade="D9"/>
          </w:tcPr>
          <w:p w14:paraId="1C5BD44C" w14:textId="77777777" w:rsidR="00177CFC" w:rsidRDefault="00177CFC" w:rsidP="00E31B66"/>
        </w:tc>
        <w:tc>
          <w:tcPr>
            <w:tcW w:w="1334" w:type="dxa"/>
            <w:shd w:val="clear" w:color="auto" w:fill="D9D9D9" w:themeFill="background1" w:themeFillShade="D9"/>
            <w:vAlign w:val="center"/>
          </w:tcPr>
          <w:p w14:paraId="09EC2834" w14:textId="77777777" w:rsidR="00177CFC" w:rsidRDefault="00177CFC" w:rsidP="00AD6806">
            <w:pPr>
              <w:jc w:val="center"/>
            </w:pPr>
            <w:r>
              <w:t>3</w:t>
            </w:r>
          </w:p>
        </w:tc>
        <w:tc>
          <w:tcPr>
            <w:tcW w:w="1431" w:type="dxa"/>
            <w:vAlign w:val="bottom"/>
          </w:tcPr>
          <w:p w14:paraId="43CEF608" w14:textId="5C35C6B6" w:rsidR="00177CFC" w:rsidRDefault="00440743" w:rsidP="00BB6412">
            <w:pPr>
              <w:jc w:val="right"/>
              <w:rPr>
                <w:rFonts w:ascii="Calibri" w:hAnsi="Calibri" w:cs="Calibri"/>
                <w:color w:val="000000"/>
              </w:rPr>
            </w:pPr>
            <w:r>
              <w:rPr>
                <w:rFonts w:ascii="Calibri" w:hAnsi="Calibri" w:cs="Calibri"/>
                <w:color w:val="000000"/>
              </w:rPr>
              <w:t>0.27</w:t>
            </w:r>
          </w:p>
        </w:tc>
        <w:tc>
          <w:tcPr>
            <w:tcW w:w="1334" w:type="dxa"/>
            <w:vAlign w:val="bottom"/>
          </w:tcPr>
          <w:p w14:paraId="75C17203" w14:textId="161513E1" w:rsidR="00177CFC" w:rsidRDefault="00440743" w:rsidP="00BB6412">
            <w:pPr>
              <w:jc w:val="right"/>
              <w:rPr>
                <w:rFonts w:ascii="Calibri" w:hAnsi="Calibri" w:cs="Calibri"/>
                <w:color w:val="000000"/>
              </w:rPr>
            </w:pPr>
            <w:r>
              <w:rPr>
                <w:rFonts w:ascii="Calibri" w:hAnsi="Calibri" w:cs="Calibri"/>
                <w:color w:val="000000"/>
              </w:rPr>
              <w:t>8.</w:t>
            </w:r>
            <w:r w:rsidR="00936D84">
              <w:rPr>
                <w:rFonts w:ascii="Calibri" w:hAnsi="Calibri" w:cs="Calibri"/>
                <w:color w:val="000000"/>
              </w:rPr>
              <w:t>38</w:t>
            </w:r>
          </w:p>
        </w:tc>
        <w:tc>
          <w:tcPr>
            <w:tcW w:w="1334" w:type="dxa"/>
            <w:vAlign w:val="bottom"/>
          </w:tcPr>
          <w:p w14:paraId="193FC684" w14:textId="41A862EC" w:rsidR="00177CFC" w:rsidRDefault="00936D84" w:rsidP="00BB6412">
            <w:pPr>
              <w:jc w:val="right"/>
              <w:rPr>
                <w:rFonts w:ascii="Calibri" w:hAnsi="Calibri" w:cs="Calibri"/>
                <w:color w:val="000000"/>
              </w:rPr>
            </w:pPr>
            <w:r>
              <w:rPr>
                <w:rFonts w:ascii="Calibri" w:hAnsi="Calibri" w:cs="Calibri"/>
                <w:color w:val="000000"/>
              </w:rPr>
              <w:t>68.65</w:t>
            </w:r>
          </w:p>
        </w:tc>
        <w:tc>
          <w:tcPr>
            <w:tcW w:w="1110" w:type="dxa"/>
            <w:vAlign w:val="bottom"/>
          </w:tcPr>
          <w:p w14:paraId="3EAF7F4F" w14:textId="73E7DCCF" w:rsidR="00177CFC" w:rsidRDefault="00936D84" w:rsidP="00BB6412">
            <w:pPr>
              <w:jc w:val="right"/>
              <w:rPr>
                <w:rFonts w:ascii="Calibri" w:hAnsi="Calibri" w:cs="Calibri"/>
                <w:color w:val="000000"/>
              </w:rPr>
            </w:pPr>
            <w:r>
              <w:rPr>
                <w:rFonts w:ascii="Calibri" w:hAnsi="Calibri" w:cs="Calibri"/>
                <w:color w:val="000000"/>
              </w:rPr>
              <w:t>3.24</w:t>
            </w:r>
          </w:p>
        </w:tc>
      </w:tr>
      <w:tr w:rsidR="00177CFC" w14:paraId="66EB4279" w14:textId="77777777" w:rsidTr="00E31B66">
        <w:tc>
          <w:tcPr>
            <w:tcW w:w="1311" w:type="dxa"/>
            <w:vMerge/>
            <w:shd w:val="clear" w:color="auto" w:fill="D9D9D9" w:themeFill="background1" w:themeFillShade="D9"/>
          </w:tcPr>
          <w:p w14:paraId="25C75251" w14:textId="77777777" w:rsidR="00177CFC" w:rsidRDefault="00177CFC" w:rsidP="00E31B66"/>
        </w:tc>
        <w:tc>
          <w:tcPr>
            <w:tcW w:w="1334" w:type="dxa"/>
            <w:shd w:val="clear" w:color="auto" w:fill="D9D9D9" w:themeFill="background1" w:themeFillShade="D9"/>
            <w:vAlign w:val="center"/>
          </w:tcPr>
          <w:p w14:paraId="6AADB607" w14:textId="77777777" w:rsidR="00177CFC" w:rsidRDefault="00177CFC" w:rsidP="00AD6806">
            <w:pPr>
              <w:jc w:val="center"/>
            </w:pPr>
            <w:r>
              <w:t>2</w:t>
            </w:r>
          </w:p>
        </w:tc>
        <w:tc>
          <w:tcPr>
            <w:tcW w:w="1431" w:type="dxa"/>
            <w:vAlign w:val="bottom"/>
          </w:tcPr>
          <w:p w14:paraId="252D2B1F" w14:textId="210EF2AD" w:rsidR="00177CFC" w:rsidRDefault="00440743" w:rsidP="00BB6412">
            <w:pPr>
              <w:jc w:val="right"/>
              <w:rPr>
                <w:rFonts w:ascii="Calibri" w:hAnsi="Calibri" w:cs="Calibri"/>
                <w:color w:val="000000"/>
              </w:rPr>
            </w:pPr>
            <w:r>
              <w:rPr>
                <w:rFonts w:ascii="Calibri" w:hAnsi="Calibri" w:cs="Calibri"/>
                <w:color w:val="000000"/>
              </w:rPr>
              <w:t>0.27</w:t>
            </w:r>
          </w:p>
        </w:tc>
        <w:tc>
          <w:tcPr>
            <w:tcW w:w="1334" w:type="dxa"/>
            <w:vAlign w:val="bottom"/>
          </w:tcPr>
          <w:p w14:paraId="50DC1269" w14:textId="5580ABE4" w:rsidR="00177CFC" w:rsidRDefault="00936D84" w:rsidP="00BB6412">
            <w:pPr>
              <w:jc w:val="right"/>
              <w:rPr>
                <w:rFonts w:ascii="Calibri" w:hAnsi="Calibri" w:cs="Calibri"/>
                <w:color w:val="000000"/>
              </w:rPr>
            </w:pPr>
            <w:r>
              <w:rPr>
                <w:rFonts w:ascii="Calibri" w:hAnsi="Calibri" w:cs="Calibri"/>
                <w:color w:val="000000"/>
              </w:rPr>
              <w:t>7.3</w:t>
            </w:r>
          </w:p>
        </w:tc>
        <w:tc>
          <w:tcPr>
            <w:tcW w:w="1334" w:type="dxa"/>
            <w:vAlign w:val="bottom"/>
          </w:tcPr>
          <w:p w14:paraId="25BB314B" w14:textId="444F29E3" w:rsidR="00177CFC" w:rsidRDefault="00936D84" w:rsidP="00BB6412">
            <w:pPr>
              <w:jc w:val="right"/>
              <w:rPr>
                <w:rFonts w:ascii="Calibri" w:hAnsi="Calibri" w:cs="Calibri"/>
                <w:color w:val="000000"/>
              </w:rPr>
            </w:pPr>
            <w:r>
              <w:rPr>
                <w:rFonts w:ascii="Calibri" w:hAnsi="Calibri" w:cs="Calibri"/>
                <w:color w:val="000000"/>
              </w:rPr>
              <w:t>7.48</w:t>
            </w:r>
          </w:p>
        </w:tc>
        <w:tc>
          <w:tcPr>
            <w:tcW w:w="1110" w:type="dxa"/>
            <w:vAlign w:val="bottom"/>
          </w:tcPr>
          <w:p w14:paraId="195EDA59" w14:textId="77777777" w:rsidR="00177CFC" w:rsidRDefault="00177CFC" w:rsidP="00BB6412">
            <w:pPr>
              <w:jc w:val="right"/>
              <w:rPr>
                <w:rFonts w:ascii="Calibri" w:hAnsi="Calibri" w:cs="Calibri"/>
                <w:color w:val="000000"/>
              </w:rPr>
            </w:pPr>
            <w:r>
              <w:rPr>
                <w:rFonts w:ascii="Calibri" w:hAnsi="Calibri" w:cs="Calibri"/>
                <w:color w:val="000000"/>
              </w:rPr>
              <w:t>0.54</w:t>
            </w:r>
          </w:p>
        </w:tc>
      </w:tr>
      <w:tr w:rsidR="00177CFC" w14:paraId="09A4148C" w14:textId="77777777" w:rsidTr="00E31B66">
        <w:tc>
          <w:tcPr>
            <w:tcW w:w="1311" w:type="dxa"/>
            <w:vMerge/>
            <w:shd w:val="clear" w:color="auto" w:fill="D9D9D9" w:themeFill="background1" w:themeFillShade="D9"/>
          </w:tcPr>
          <w:p w14:paraId="6A621A5C" w14:textId="77777777" w:rsidR="00177CFC" w:rsidRDefault="00177CFC" w:rsidP="00E31B66"/>
        </w:tc>
        <w:tc>
          <w:tcPr>
            <w:tcW w:w="1334" w:type="dxa"/>
            <w:shd w:val="clear" w:color="auto" w:fill="D9D9D9" w:themeFill="background1" w:themeFillShade="D9"/>
            <w:vAlign w:val="center"/>
          </w:tcPr>
          <w:p w14:paraId="509A25AB" w14:textId="77777777" w:rsidR="00177CFC" w:rsidRDefault="00177CFC" w:rsidP="00AD6806">
            <w:pPr>
              <w:jc w:val="center"/>
            </w:pPr>
            <w:r>
              <w:t>1</w:t>
            </w:r>
          </w:p>
        </w:tc>
        <w:tc>
          <w:tcPr>
            <w:tcW w:w="1431" w:type="dxa"/>
            <w:vAlign w:val="bottom"/>
          </w:tcPr>
          <w:p w14:paraId="44A400B0" w14:textId="2C06BE0F" w:rsidR="00177CFC" w:rsidRDefault="00440743" w:rsidP="00BB6412">
            <w:pPr>
              <w:jc w:val="right"/>
              <w:rPr>
                <w:rFonts w:ascii="Calibri" w:hAnsi="Calibri" w:cs="Calibri"/>
                <w:color w:val="000000"/>
              </w:rPr>
            </w:pPr>
            <w:r>
              <w:rPr>
                <w:rFonts w:ascii="Calibri" w:hAnsi="Calibri" w:cs="Calibri"/>
                <w:color w:val="000000"/>
              </w:rPr>
              <w:t>0</w:t>
            </w:r>
          </w:p>
        </w:tc>
        <w:tc>
          <w:tcPr>
            <w:tcW w:w="1334" w:type="dxa"/>
            <w:vAlign w:val="bottom"/>
          </w:tcPr>
          <w:p w14:paraId="62BB4B88" w14:textId="19B62210" w:rsidR="00177CFC" w:rsidRDefault="00440743" w:rsidP="00BB6412">
            <w:pPr>
              <w:jc w:val="right"/>
              <w:rPr>
                <w:rFonts w:ascii="Calibri" w:hAnsi="Calibri" w:cs="Calibri"/>
                <w:color w:val="000000"/>
              </w:rPr>
            </w:pPr>
            <w:r>
              <w:rPr>
                <w:rFonts w:ascii="Calibri" w:hAnsi="Calibri" w:cs="Calibri"/>
                <w:color w:val="000000"/>
              </w:rPr>
              <w:t>0.27</w:t>
            </w:r>
          </w:p>
        </w:tc>
        <w:tc>
          <w:tcPr>
            <w:tcW w:w="1334" w:type="dxa"/>
            <w:vAlign w:val="bottom"/>
          </w:tcPr>
          <w:p w14:paraId="464D9A51" w14:textId="35500DEE" w:rsidR="00177CFC" w:rsidRDefault="00936D84" w:rsidP="00BB6412">
            <w:pPr>
              <w:jc w:val="right"/>
              <w:rPr>
                <w:rFonts w:ascii="Calibri" w:hAnsi="Calibri" w:cs="Calibri"/>
                <w:color w:val="000000"/>
              </w:rPr>
            </w:pPr>
            <w:r>
              <w:rPr>
                <w:rFonts w:ascii="Calibri" w:hAnsi="Calibri" w:cs="Calibri"/>
                <w:color w:val="000000"/>
              </w:rPr>
              <w:t>0</w:t>
            </w:r>
          </w:p>
        </w:tc>
        <w:tc>
          <w:tcPr>
            <w:tcW w:w="1110" w:type="dxa"/>
            <w:vAlign w:val="bottom"/>
          </w:tcPr>
          <w:p w14:paraId="2A25DD35"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63730F89" w14:textId="77777777" w:rsidTr="00E31B66">
        <w:tc>
          <w:tcPr>
            <w:tcW w:w="2645" w:type="dxa"/>
            <w:gridSpan w:val="2"/>
            <w:vMerge w:val="restart"/>
          </w:tcPr>
          <w:p w14:paraId="76B4ED9D" w14:textId="77777777" w:rsidR="00177CFC" w:rsidRDefault="00177CFC" w:rsidP="00E31B66"/>
        </w:tc>
        <w:tc>
          <w:tcPr>
            <w:tcW w:w="1431" w:type="dxa"/>
            <w:shd w:val="clear" w:color="auto" w:fill="D9D9D9" w:themeFill="background1" w:themeFillShade="D9"/>
          </w:tcPr>
          <w:p w14:paraId="160C8710" w14:textId="77777777" w:rsidR="00177CFC" w:rsidRDefault="00177CFC" w:rsidP="00AD6806">
            <w:pPr>
              <w:jc w:val="center"/>
            </w:pPr>
            <w:r>
              <w:t>1</w:t>
            </w:r>
          </w:p>
        </w:tc>
        <w:tc>
          <w:tcPr>
            <w:tcW w:w="1334" w:type="dxa"/>
            <w:shd w:val="clear" w:color="auto" w:fill="D9D9D9" w:themeFill="background1" w:themeFillShade="D9"/>
          </w:tcPr>
          <w:p w14:paraId="79A6415B" w14:textId="77777777" w:rsidR="00177CFC" w:rsidRDefault="00177CFC" w:rsidP="00AD6806">
            <w:pPr>
              <w:jc w:val="center"/>
            </w:pPr>
            <w:r>
              <w:t>2</w:t>
            </w:r>
          </w:p>
        </w:tc>
        <w:tc>
          <w:tcPr>
            <w:tcW w:w="1334" w:type="dxa"/>
            <w:shd w:val="clear" w:color="auto" w:fill="D9D9D9" w:themeFill="background1" w:themeFillShade="D9"/>
          </w:tcPr>
          <w:p w14:paraId="7A264A5F" w14:textId="77777777" w:rsidR="00177CFC" w:rsidRDefault="00177CFC" w:rsidP="00AD6806">
            <w:pPr>
              <w:jc w:val="center"/>
            </w:pPr>
            <w:r>
              <w:t>3</w:t>
            </w:r>
          </w:p>
        </w:tc>
        <w:tc>
          <w:tcPr>
            <w:tcW w:w="1110" w:type="dxa"/>
            <w:shd w:val="clear" w:color="auto" w:fill="D9D9D9" w:themeFill="background1" w:themeFillShade="D9"/>
          </w:tcPr>
          <w:p w14:paraId="2A002AB4" w14:textId="77777777" w:rsidR="00177CFC" w:rsidRDefault="00177CFC" w:rsidP="00AD6806">
            <w:pPr>
              <w:jc w:val="center"/>
            </w:pPr>
            <w:r>
              <w:t>4</w:t>
            </w:r>
          </w:p>
        </w:tc>
      </w:tr>
      <w:tr w:rsidR="00177CFC" w14:paraId="78FBEE57" w14:textId="77777777" w:rsidTr="00E31B66">
        <w:tc>
          <w:tcPr>
            <w:tcW w:w="2645" w:type="dxa"/>
            <w:gridSpan w:val="2"/>
            <w:vMerge/>
          </w:tcPr>
          <w:p w14:paraId="5027D3EF" w14:textId="77777777" w:rsidR="00177CFC" w:rsidRDefault="00177CFC" w:rsidP="00E31B66"/>
        </w:tc>
        <w:tc>
          <w:tcPr>
            <w:tcW w:w="5209" w:type="dxa"/>
            <w:gridSpan w:val="4"/>
            <w:shd w:val="clear" w:color="auto" w:fill="D9D9D9" w:themeFill="background1" w:themeFillShade="D9"/>
            <w:vAlign w:val="center"/>
          </w:tcPr>
          <w:p w14:paraId="22FA5782" w14:textId="77777777" w:rsidR="00177CFC" w:rsidRDefault="00177CFC" w:rsidP="00E31B66">
            <w:pPr>
              <w:jc w:val="center"/>
            </w:pPr>
            <w:r>
              <w:t>Scorer 2</w:t>
            </w:r>
          </w:p>
        </w:tc>
      </w:tr>
    </w:tbl>
    <w:p w14:paraId="73F370D2" w14:textId="77777777" w:rsidR="00177CFC" w:rsidRDefault="00177CFC" w:rsidP="00177CFC"/>
    <w:p w14:paraId="5D3C13CF" w14:textId="77777777" w:rsidR="00177CFC" w:rsidRPr="00CC2437" w:rsidRDefault="00177CFC" w:rsidP="00177CFC"/>
    <w:p w14:paraId="64D0DF36" w14:textId="77777777" w:rsidR="00177CFC" w:rsidRDefault="00177CFC" w:rsidP="00177CFC">
      <w:pPr>
        <w:rPr>
          <w:b/>
        </w:rPr>
      </w:pPr>
      <w:r>
        <w:br w:type="page"/>
      </w:r>
    </w:p>
    <w:p w14:paraId="3C1013DA" w14:textId="77777777" w:rsidR="00177CFC" w:rsidRPr="00EB6F4D" w:rsidRDefault="00177CFC" w:rsidP="00351852">
      <w:pPr>
        <w:pStyle w:val="Heading4"/>
      </w:pPr>
      <w:r w:rsidRPr="00EB6F4D">
        <w:lastRenderedPageBreak/>
        <w:t>T</w:t>
      </w:r>
      <w:r>
        <w:t>ASK</w:t>
      </w:r>
      <w:r w:rsidRPr="00EB6F4D">
        <w:t xml:space="preserve"> 2</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F602DEC" w14:textId="77777777" w:rsidTr="00E31B66">
        <w:tc>
          <w:tcPr>
            <w:tcW w:w="7854" w:type="dxa"/>
            <w:gridSpan w:val="6"/>
            <w:shd w:val="clear" w:color="auto" w:fill="D9D9D9" w:themeFill="background1" w:themeFillShade="D9"/>
          </w:tcPr>
          <w:p w14:paraId="4FD667FD" w14:textId="77777777" w:rsidR="00177CFC" w:rsidRPr="00A5308F" w:rsidRDefault="00177CFC" w:rsidP="00E31B66">
            <w:pPr>
              <w:tabs>
                <w:tab w:val="left" w:pos="5149"/>
              </w:tabs>
              <w:jc w:val="center"/>
              <w:rPr>
                <w:b/>
              </w:rPr>
            </w:pPr>
            <w:r w:rsidRPr="00A5308F">
              <w:rPr>
                <w:b/>
              </w:rPr>
              <w:t>Joint Score Distribution for Task 2 Indicator 2a1 (%)</w:t>
            </w:r>
          </w:p>
        </w:tc>
      </w:tr>
      <w:tr w:rsidR="00177CFC" w14:paraId="59FB17E8" w14:textId="77777777" w:rsidTr="00E31B66">
        <w:tc>
          <w:tcPr>
            <w:tcW w:w="1311" w:type="dxa"/>
            <w:vMerge w:val="restart"/>
            <w:shd w:val="clear" w:color="auto" w:fill="D9D9D9" w:themeFill="background1" w:themeFillShade="D9"/>
            <w:textDirection w:val="btLr"/>
            <w:vAlign w:val="center"/>
          </w:tcPr>
          <w:p w14:paraId="57CEAED8" w14:textId="77777777" w:rsidR="00177CFC" w:rsidRDefault="00177CFC" w:rsidP="00E31B66">
            <w:pPr>
              <w:jc w:val="center"/>
            </w:pPr>
            <w:r>
              <w:t>Scorer 1</w:t>
            </w:r>
          </w:p>
        </w:tc>
        <w:tc>
          <w:tcPr>
            <w:tcW w:w="1334" w:type="dxa"/>
            <w:shd w:val="clear" w:color="auto" w:fill="D9D9D9" w:themeFill="background1" w:themeFillShade="D9"/>
            <w:vAlign w:val="center"/>
          </w:tcPr>
          <w:p w14:paraId="2F1674E7" w14:textId="77777777" w:rsidR="00177CFC" w:rsidRDefault="00177CFC" w:rsidP="00AD6806">
            <w:pPr>
              <w:jc w:val="center"/>
            </w:pPr>
            <w:r>
              <w:t>4</w:t>
            </w:r>
          </w:p>
        </w:tc>
        <w:tc>
          <w:tcPr>
            <w:tcW w:w="1431" w:type="dxa"/>
            <w:vAlign w:val="bottom"/>
          </w:tcPr>
          <w:p w14:paraId="0B8F92FE"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1E06E248" w14:textId="67554FF0" w:rsidR="00177CFC" w:rsidRDefault="00936D84" w:rsidP="00BB6412">
            <w:pPr>
              <w:jc w:val="right"/>
              <w:rPr>
                <w:rFonts w:ascii="Calibri" w:hAnsi="Calibri" w:cs="Calibri"/>
                <w:color w:val="000000"/>
              </w:rPr>
            </w:pPr>
            <w:r>
              <w:rPr>
                <w:rFonts w:ascii="Calibri" w:hAnsi="Calibri" w:cs="Calibri"/>
                <w:color w:val="000000"/>
              </w:rPr>
              <w:t>0.28</w:t>
            </w:r>
          </w:p>
        </w:tc>
        <w:tc>
          <w:tcPr>
            <w:tcW w:w="1334" w:type="dxa"/>
            <w:vAlign w:val="bottom"/>
          </w:tcPr>
          <w:p w14:paraId="0923ACFD" w14:textId="4EE8A5AB" w:rsidR="00177CFC" w:rsidRDefault="00936D84" w:rsidP="00BB6412">
            <w:pPr>
              <w:jc w:val="right"/>
              <w:rPr>
                <w:rFonts w:ascii="Calibri" w:hAnsi="Calibri" w:cs="Calibri"/>
                <w:color w:val="000000"/>
              </w:rPr>
            </w:pPr>
            <w:r>
              <w:rPr>
                <w:rFonts w:ascii="Calibri" w:hAnsi="Calibri" w:cs="Calibri"/>
                <w:color w:val="000000"/>
              </w:rPr>
              <w:t>1.38</w:t>
            </w:r>
          </w:p>
        </w:tc>
        <w:tc>
          <w:tcPr>
            <w:tcW w:w="1110" w:type="dxa"/>
            <w:vAlign w:val="bottom"/>
          </w:tcPr>
          <w:p w14:paraId="38B02EAB" w14:textId="4E287826" w:rsidR="00177CFC" w:rsidRDefault="00936D84" w:rsidP="00BB6412">
            <w:pPr>
              <w:jc w:val="right"/>
              <w:rPr>
                <w:rFonts w:ascii="Calibri" w:hAnsi="Calibri" w:cs="Calibri"/>
                <w:color w:val="000000"/>
              </w:rPr>
            </w:pPr>
            <w:r>
              <w:rPr>
                <w:rFonts w:ascii="Calibri" w:hAnsi="Calibri" w:cs="Calibri"/>
                <w:color w:val="000000"/>
              </w:rPr>
              <w:t>1.1</w:t>
            </w:r>
          </w:p>
        </w:tc>
      </w:tr>
      <w:tr w:rsidR="00177CFC" w14:paraId="01B03246" w14:textId="77777777" w:rsidTr="00E31B66">
        <w:tc>
          <w:tcPr>
            <w:tcW w:w="1311" w:type="dxa"/>
            <w:vMerge/>
            <w:shd w:val="clear" w:color="auto" w:fill="D9D9D9" w:themeFill="background1" w:themeFillShade="D9"/>
          </w:tcPr>
          <w:p w14:paraId="10D10B8E" w14:textId="77777777" w:rsidR="00177CFC" w:rsidRDefault="00177CFC" w:rsidP="00E31B66"/>
        </w:tc>
        <w:tc>
          <w:tcPr>
            <w:tcW w:w="1334" w:type="dxa"/>
            <w:shd w:val="clear" w:color="auto" w:fill="D9D9D9" w:themeFill="background1" w:themeFillShade="D9"/>
            <w:vAlign w:val="center"/>
          </w:tcPr>
          <w:p w14:paraId="3EB50C1F" w14:textId="77777777" w:rsidR="00177CFC" w:rsidRDefault="00177CFC" w:rsidP="00AD6806">
            <w:pPr>
              <w:jc w:val="center"/>
            </w:pPr>
            <w:r>
              <w:t>3</w:t>
            </w:r>
          </w:p>
        </w:tc>
        <w:tc>
          <w:tcPr>
            <w:tcW w:w="1431" w:type="dxa"/>
            <w:vAlign w:val="bottom"/>
          </w:tcPr>
          <w:p w14:paraId="429ECA5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0C46316" w14:textId="767AF2C7" w:rsidR="00177CFC" w:rsidRDefault="00936D84" w:rsidP="00BB6412">
            <w:pPr>
              <w:jc w:val="right"/>
              <w:rPr>
                <w:rFonts w:ascii="Calibri" w:hAnsi="Calibri" w:cs="Calibri"/>
                <w:color w:val="000000"/>
              </w:rPr>
            </w:pPr>
            <w:r>
              <w:rPr>
                <w:rFonts w:ascii="Calibri" w:hAnsi="Calibri" w:cs="Calibri"/>
                <w:color w:val="000000"/>
              </w:rPr>
              <w:t>4.13</w:t>
            </w:r>
          </w:p>
        </w:tc>
        <w:tc>
          <w:tcPr>
            <w:tcW w:w="1334" w:type="dxa"/>
            <w:vAlign w:val="bottom"/>
          </w:tcPr>
          <w:p w14:paraId="691A1EC7" w14:textId="65C0A617" w:rsidR="00177CFC" w:rsidRDefault="00936D84" w:rsidP="00BB6412">
            <w:pPr>
              <w:jc w:val="right"/>
              <w:rPr>
                <w:rFonts w:ascii="Calibri" w:hAnsi="Calibri" w:cs="Calibri"/>
                <w:color w:val="000000"/>
              </w:rPr>
            </w:pPr>
            <w:r>
              <w:rPr>
                <w:rFonts w:ascii="Calibri" w:hAnsi="Calibri" w:cs="Calibri"/>
                <w:color w:val="000000"/>
              </w:rPr>
              <w:t>85.12</w:t>
            </w:r>
          </w:p>
        </w:tc>
        <w:tc>
          <w:tcPr>
            <w:tcW w:w="1110" w:type="dxa"/>
            <w:vAlign w:val="bottom"/>
          </w:tcPr>
          <w:p w14:paraId="2A1BA5B1" w14:textId="2AB0B804" w:rsidR="00177CFC" w:rsidRDefault="00936D84" w:rsidP="00BB6412">
            <w:pPr>
              <w:jc w:val="right"/>
              <w:rPr>
                <w:rFonts w:ascii="Calibri" w:hAnsi="Calibri" w:cs="Calibri"/>
                <w:color w:val="000000"/>
              </w:rPr>
            </w:pPr>
            <w:r>
              <w:rPr>
                <w:rFonts w:ascii="Calibri" w:hAnsi="Calibri" w:cs="Calibri"/>
                <w:color w:val="000000"/>
              </w:rPr>
              <w:t>1.65</w:t>
            </w:r>
          </w:p>
        </w:tc>
      </w:tr>
      <w:tr w:rsidR="00177CFC" w14:paraId="6218EB52" w14:textId="77777777" w:rsidTr="00E31B66">
        <w:tc>
          <w:tcPr>
            <w:tcW w:w="1311" w:type="dxa"/>
            <w:vMerge/>
            <w:shd w:val="clear" w:color="auto" w:fill="D9D9D9" w:themeFill="background1" w:themeFillShade="D9"/>
          </w:tcPr>
          <w:p w14:paraId="5F855908" w14:textId="77777777" w:rsidR="00177CFC" w:rsidRDefault="00177CFC" w:rsidP="00E31B66"/>
        </w:tc>
        <w:tc>
          <w:tcPr>
            <w:tcW w:w="1334" w:type="dxa"/>
            <w:shd w:val="clear" w:color="auto" w:fill="D9D9D9" w:themeFill="background1" w:themeFillShade="D9"/>
            <w:vAlign w:val="center"/>
          </w:tcPr>
          <w:p w14:paraId="19B56B31" w14:textId="77777777" w:rsidR="00177CFC" w:rsidRDefault="00177CFC" w:rsidP="00AD6806">
            <w:pPr>
              <w:jc w:val="center"/>
            </w:pPr>
            <w:r>
              <w:t>2</w:t>
            </w:r>
          </w:p>
        </w:tc>
        <w:tc>
          <w:tcPr>
            <w:tcW w:w="1431" w:type="dxa"/>
            <w:vAlign w:val="bottom"/>
          </w:tcPr>
          <w:p w14:paraId="5FDDF4C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103E55C" w14:textId="58904E5D" w:rsidR="00177CFC" w:rsidRDefault="00936D84" w:rsidP="00BB6412">
            <w:pPr>
              <w:jc w:val="right"/>
              <w:rPr>
                <w:rFonts w:ascii="Calibri" w:hAnsi="Calibri" w:cs="Calibri"/>
                <w:color w:val="000000"/>
              </w:rPr>
            </w:pPr>
            <w:r>
              <w:rPr>
                <w:rFonts w:ascii="Calibri" w:hAnsi="Calibri" w:cs="Calibri"/>
                <w:color w:val="000000"/>
              </w:rPr>
              <w:t>2.48</w:t>
            </w:r>
          </w:p>
        </w:tc>
        <w:tc>
          <w:tcPr>
            <w:tcW w:w="1334" w:type="dxa"/>
            <w:vAlign w:val="bottom"/>
          </w:tcPr>
          <w:p w14:paraId="6D82D24F" w14:textId="331B289E" w:rsidR="00177CFC" w:rsidRDefault="00936D84" w:rsidP="00BB6412">
            <w:pPr>
              <w:jc w:val="right"/>
              <w:rPr>
                <w:rFonts w:ascii="Calibri" w:hAnsi="Calibri" w:cs="Calibri"/>
                <w:color w:val="000000"/>
              </w:rPr>
            </w:pPr>
            <w:r>
              <w:rPr>
                <w:rFonts w:ascii="Calibri" w:hAnsi="Calibri" w:cs="Calibri"/>
                <w:color w:val="000000"/>
              </w:rPr>
              <w:t>3.58</w:t>
            </w:r>
          </w:p>
        </w:tc>
        <w:tc>
          <w:tcPr>
            <w:tcW w:w="1110" w:type="dxa"/>
            <w:vAlign w:val="bottom"/>
          </w:tcPr>
          <w:p w14:paraId="4ECB2360" w14:textId="33F1FF47" w:rsidR="00177CFC" w:rsidRDefault="00936D84" w:rsidP="00BB6412">
            <w:pPr>
              <w:jc w:val="right"/>
              <w:rPr>
                <w:rFonts w:ascii="Calibri" w:hAnsi="Calibri" w:cs="Calibri"/>
                <w:color w:val="000000"/>
              </w:rPr>
            </w:pPr>
            <w:r>
              <w:rPr>
                <w:rFonts w:ascii="Calibri" w:hAnsi="Calibri" w:cs="Calibri"/>
                <w:color w:val="000000"/>
              </w:rPr>
              <w:t>0</w:t>
            </w:r>
          </w:p>
        </w:tc>
      </w:tr>
      <w:tr w:rsidR="00177CFC" w14:paraId="76C32499" w14:textId="77777777" w:rsidTr="00E31B66">
        <w:tc>
          <w:tcPr>
            <w:tcW w:w="1311" w:type="dxa"/>
            <w:vMerge/>
            <w:shd w:val="clear" w:color="auto" w:fill="D9D9D9" w:themeFill="background1" w:themeFillShade="D9"/>
          </w:tcPr>
          <w:p w14:paraId="710893A2" w14:textId="77777777" w:rsidR="00177CFC" w:rsidRDefault="00177CFC" w:rsidP="00E31B66"/>
        </w:tc>
        <w:tc>
          <w:tcPr>
            <w:tcW w:w="1334" w:type="dxa"/>
            <w:shd w:val="clear" w:color="auto" w:fill="D9D9D9" w:themeFill="background1" w:themeFillShade="D9"/>
            <w:vAlign w:val="center"/>
          </w:tcPr>
          <w:p w14:paraId="7114AECD" w14:textId="77777777" w:rsidR="00177CFC" w:rsidRDefault="00177CFC" w:rsidP="00AD6806">
            <w:pPr>
              <w:jc w:val="center"/>
            </w:pPr>
            <w:r>
              <w:t>1</w:t>
            </w:r>
          </w:p>
        </w:tc>
        <w:tc>
          <w:tcPr>
            <w:tcW w:w="1431" w:type="dxa"/>
            <w:vAlign w:val="bottom"/>
          </w:tcPr>
          <w:p w14:paraId="4182DF8A" w14:textId="65DB2460" w:rsidR="00177CFC" w:rsidRDefault="00936D84" w:rsidP="00BB6412">
            <w:pPr>
              <w:jc w:val="right"/>
              <w:rPr>
                <w:rFonts w:ascii="Calibri" w:hAnsi="Calibri" w:cs="Calibri"/>
                <w:color w:val="000000"/>
              </w:rPr>
            </w:pPr>
            <w:r>
              <w:rPr>
                <w:rFonts w:ascii="Calibri" w:hAnsi="Calibri" w:cs="Calibri"/>
                <w:color w:val="000000"/>
              </w:rPr>
              <w:t>0.28</w:t>
            </w:r>
          </w:p>
        </w:tc>
        <w:tc>
          <w:tcPr>
            <w:tcW w:w="1334" w:type="dxa"/>
            <w:vAlign w:val="bottom"/>
          </w:tcPr>
          <w:p w14:paraId="54C68EB8"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05DFDA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10D92DEA" w14:textId="2297749B" w:rsidR="00177CFC" w:rsidRDefault="00936D84" w:rsidP="00BB6412">
            <w:pPr>
              <w:jc w:val="right"/>
              <w:rPr>
                <w:rFonts w:ascii="Calibri" w:hAnsi="Calibri" w:cs="Calibri"/>
                <w:color w:val="000000"/>
              </w:rPr>
            </w:pPr>
            <w:r>
              <w:rPr>
                <w:rFonts w:ascii="Calibri" w:hAnsi="Calibri" w:cs="Calibri"/>
                <w:color w:val="000000"/>
              </w:rPr>
              <w:t>1.0</w:t>
            </w:r>
          </w:p>
        </w:tc>
      </w:tr>
      <w:tr w:rsidR="00177CFC" w14:paraId="2198AF45" w14:textId="77777777" w:rsidTr="00E31B66">
        <w:tc>
          <w:tcPr>
            <w:tcW w:w="2645" w:type="dxa"/>
            <w:gridSpan w:val="2"/>
            <w:vMerge w:val="restart"/>
          </w:tcPr>
          <w:p w14:paraId="3760036F" w14:textId="77777777" w:rsidR="00177CFC" w:rsidRDefault="00177CFC" w:rsidP="00E31B66"/>
        </w:tc>
        <w:tc>
          <w:tcPr>
            <w:tcW w:w="1431" w:type="dxa"/>
            <w:shd w:val="clear" w:color="auto" w:fill="D9D9D9" w:themeFill="background1" w:themeFillShade="D9"/>
          </w:tcPr>
          <w:p w14:paraId="79708AEB" w14:textId="77777777" w:rsidR="00177CFC" w:rsidRDefault="00177CFC" w:rsidP="00AD6806">
            <w:pPr>
              <w:jc w:val="center"/>
            </w:pPr>
            <w:r>
              <w:t>1</w:t>
            </w:r>
          </w:p>
        </w:tc>
        <w:tc>
          <w:tcPr>
            <w:tcW w:w="1334" w:type="dxa"/>
            <w:shd w:val="clear" w:color="auto" w:fill="D9D9D9" w:themeFill="background1" w:themeFillShade="D9"/>
          </w:tcPr>
          <w:p w14:paraId="6D8E5227" w14:textId="77777777" w:rsidR="00177CFC" w:rsidRDefault="00177CFC" w:rsidP="00AD6806">
            <w:pPr>
              <w:jc w:val="center"/>
            </w:pPr>
            <w:r>
              <w:t>2</w:t>
            </w:r>
          </w:p>
        </w:tc>
        <w:tc>
          <w:tcPr>
            <w:tcW w:w="1334" w:type="dxa"/>
            <w:shd w:val="clear" w:color="auto" w:fill="D9D9D9" w:themeFill="background1" w:themeFillShade="D9"/>
          </w:tcPr>
          <w:p w14:paraId="07F29AE2" w14:textId="77777777" w:rsidR="00177CFC" w:rsidRDefault="00177CFC" w:rsidP="00AD6806">
            <w:pPr>
              <w:jc w:val="center"/>
            </w:pPr>
            <w:r>
              <w:t>3</w:t>
            </w:r>
          </w:p>
        </w:tc>
        <w:tc>
          <w:tcPr>
            <w:tcW w:w="1110" w:type="dxa"/>
            <w:shd w:val="clear" w:color="auto" w:fill="D9D9D9" w:themeFill="background1" w:themeFillShade="D9"/>
          </w:tcPr>
          <w:p w14:paraId="012C7532" w14:textId="77777777" w:rsidR="00177CFC" w:rsidRDefault="00177CFC" w:rsidP="00AD6806">
            <w:pPr>
              <w:jc w:val="center"/>
            </w:pPr>
            <w:r>
              <w:t>4</w:t>
            </w:r>
          </w:p>
        </w:tc>
      </w:tr>
      <w:tr w:rsidR="00177CFC" w14:paraId="2433FBDE" w14:textId="77777777" w:rsidTr="00E31B66">
        <w:tc>
          <w:tcPr>
            <w:tcW w:w="2645" w:type="dxa"/>
            <w:gridSpan w:val="2"/>
            <w:vMerge/>
          </w:tcPr>
          <w:p w14:paraId="7988B511" w14:textId="77777777" w:rsidR="00177CFC" w:rsidRDefault="00177CFC" w:rsidP="00E31B66"/>
        </w:tc>
        <w:tc>
          <w:tcPr>
            <w:tcW w:w="5209" w:type="dxa"/>
            <w:gridSpan w:val="4"/>
            <w:shd w:val="clear" w:color="auto" w:fill="D9D9D9" w:themeFill="background1" w:themeFillShade="D9"/>
            <w:vAlign w:val="center"/>
          </w:tcPr>
          <w:p w14:paraId="0C975211" w14:textId="77777777" w:rsidR="00177CFC" w:rsidRDefault="00177CFC" w:rsidP="00E31B66">
            <w:pPr>
              <w:jc w:val="center"/>
            </w:pPr>
            <w:r>
              <w:t>Scorer 2</w:t>
            </w:r>
          </w:p>
        </w:tc>
      </w:tr>
    </w:tbl>
    <w:p w14:paraId="79523522"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C873EA1" w14:textId="77777777" w:rsidTr="00E31B66">
        <w:tc>
          <w:tcPr>
            <w:tcW w:w="7854" w:type="dxa"/>
            <w:gridSpan w:val="6"/>
            <w:shd w:val="clear" w:color="auto" w:fill="D9D9D9" w:themeFill="background1" w:themeFillShade="D9"/>
          </w:tcPr>
          <w:p w14:paraId="61CD501C" w14:textId="77777777" w:rsidR="00177CFC" w:rsidRPr="00A5308F" w:rsidRDefault="00177CFC" w:rsidP="00E31B66">
            <w:pPr>
              <w:jc w:val="center"/>
              <w:rPr>
                <w:b/>
              </w:rPr>
            </w:pPr>
            <w:r w:rsidRPr="00A5308F">
              <w:rPr>
                <w:b/>
              </w:rPr>
              <w:t>Joint Score Distribution for Task 2 Indicator 2a2 (%)</w:t>
            </w:r>
          </w:p>
        </w:tc>
      </w:tr>
      <w:tr w:rsidR="00177CFC" w14:paraId="5C0D199B" w14:textId="77777777" w:rsidTr="00E31B66">
        <w:tc>
          <w:tcPr>
            <w:tcW w:w="1311" w:type="dxa"/>
            <w:vMerge w:val="restart"/>
            <w:shd w:val="clear" w:color="auto" w:fill="D9D9D9" w:themeFill="background1" w:themeFillShade="D9"/>
            <w:textDirection w:val="btLr"/>
            <w:vAlign w:val="center"/>
          </w:tcPr>
          <w:p w14:paraId="0B7A7504" w14:textId="77777777" w:rsidR="00177CFC" w:rsidRDefault="00177CFC" w:rsidP="00E31B66">
            <w:pPr>
              <w:jc w:val="center"/>
            </w:pPr>
            <w:r>
              <w:t>Scorer 1</w:t>
            </w:r>
          </w:p>
        </w:tc>
        <w:tc>
          <w:tcPr>
            <w:tcW w:w="1334" w:type="dxa"/>
            <w:shd w:val="clear" w:color="auto" w:fill="D9D9D9" w:themeFill="background1" w:themeFillShade="D9"/>
            <w:vAlign w:val="center"/>
          </w:tcPr>
          <w:p w14:paraId="73E7DBB6" w14:textId="77777777" w:rsidR="00177CFC" w:rsidRDefault="00177CFC" w:rsidP="00AD6806">
            <w:pPr>
              <w:jc w:val="center"/>
            </w:pPr>
            <w:r>
              <w:t>4</w:t>
            </w:r>
          </w:p>
        </w:tc>
        <w:tc>
          <w:tcPr>
            <w:tcW w:w="1431" w:type="dxa"/>
            <w:vAlign w:val="bottom"/>
          </w:tcPr>
          <w:p w14:paraId="20E4DD5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70C0EC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49F964C" w14:textId="276118E8" w:rsidR="00177CFC" w:rsidRDefault="00991860" w:rsidP="00BB6412">
            <w:pPr>
              <w:jc w:val="right"/>
              <w:rPr>
                <w:rFonts w:ascii="Calibri" w:hAnsi="Calibri" w:cs="Calibri"/>
                <w:color w:val="000000"/>
              </w:rPr>
            </w:pPr>
            <w:r>
              <w:rPr>
                <w:rFonts w:ascii="Calibri" w:hAnsi="Calibri" w:cs="Calibri"/>
                <w:color w:val="000000"/>
              </w:rPr>
              <w:t>3.03</w:t>
            </w:r>
          </w:p>
        </w:tc>
        <w:tc>
          <w:tcPr>
            <w:tcW w:w="1110" w:type="dxa"/>
            <w:vAlign w:val="bottom"/>
          </w:tcPr>
          <w:p w14:paraId="2955CFAE" w14:textId="53053168" w:rsidR="00177CFC" w:rsidRDefault="00991860" w:rsidP="00BB6412">
            <w:pPr>
              <w:jc w:val="right"/>
              <w:rPr>
                <w:rFonts w:ascii="Calibri" w:hAnsi="Calibri" w:cs="Calibri"/>
                <w:color w:val="000000"/>
              </w:rPr>
            </w:pPr>
            <w:r>
              <w:rPr>
                <w:rFonts w:ascii="Calibri" w:hAnsi="Calibri" w:cs="Calibri"/>
                <w:color w:val="000000"/>
              </w:rPr>
              <w:t>0.55</w:t>
            </w:r>
          </w:p>
        </w:tc>
      </w:tr>
      <w:tr w:rsidR="00177CFC" w14:paraId="6210E1BB" w14:textId="77777777" w:rsidTr="00E31B66">
        <w:tc>
          <w:tcPr>
            <w:tcW w:w="1311" w:type="dxa"/>
            <w:vMerge/>
            <w:shd w:val="clear" w:color="auto" w:fill="D9D9D9" w:themeFill="background1" w:themeFillShade="D9"/>
          </w:tcPr>
          <w:p w14:paraId="7D9C2F83" w14:textId="77777777" w:rsidR="00177CFC" w:rsidRDefault="00177CFC" w:rsidP="00E31B66"/>
        </w:tc>
        <w:tc>
          <w:tcPr>
            <w:tcW w:w="1334" w:type="dxa"/>
            <w:shd w:val="clear" w:color="auto" w:fill="D9D9D9" w:themeFill="background1" w:themeFillShade="D9"/>
            <w:vAlign w:val="center"/>
          </w:tcPr>
          <w:p w14:paraId="6BD7BD7B" w14:textId="77777777" w:rsidR="00177CFC" w:rsidRDefault="00177CFC" w:rsidP="00AD6806">
            <w:pPr>
              <w:jc w:val="center"/>
            </w:pPr>
            <w:r>
              <w:t>3</w:t>
            </w:r>
          </w:p>
        </w:tc>
        <w:tc>
          <w:tcPr>
            <w:tcW w:w="1431" w:type="dxa"/>
            <w:vAlign w:val="bottom"/>
          </w:tcPr>
          <w:p w14:paraId="4E8D127E" w14:textId="0945344F" w:rsidR="00177CFC" w:rsidRDefault="00936D84" w:rsidP="00BB6412">
            <w:pPr>
              <w:jc w:val="right"/>
              <w:rPr>
                <w:rFonts w:ascii="Calibri" w:hAnsi="Calibri" w:cs="Calibri"/>
                <w:color w:val="000000"/>
              </w:rPr>
            </w:pPr>
            <w:r>
              <w:rPr>
                <w:rFonts w:ascii="Calibri" w:hAnsi="Calibri" w:cs="Calibri"/>
                <w:color w:val="000000"/>
              </w:rPr>
              <w:t>0</w:t>
            </w:r>
          </w:p>
        </w:tc>
        <w:tc>
          <w:tcPr>
            <w:tcW w:w="1334" w:type="dxa"/>
            <w:vAlign w:val="bottom"/>
          </w:tcPr>
          <w:p w14:paraId="150B3A87" w14:textId="3EF45FCA" w:rsidR="00177CFC" w:rsidRDefault="00936D84" w:rsidP="00BB6412">
            <w:pPr>
              <w:jc w:val="right"/>
              <w:rPr>
                <w:rFonts w:ascii="Calibri" w:hAnsi="Calibri" w:cs="Calibri"/>
                <w:color w:val="000000"/>
              </w:rPr>
            </w:pPr>
            <w:r>
              <w:rPr>
                <w:rFonts w:ascii="Calibri" w:hAnsi="Calibri" w:cs="Calibri"/>
                <w:color w:val="000000"/>
              </w:rPr>
              <w:t>7.44</w:t>
            </w:r>
          </w:p>
        </w:tc>
        <w:tc>
          <w:tcPr>
            <w:tcW w:w="1334" w:type="dxa"/>
            <w:vAlign w:val="bottom"/>
          </w:tcPr>
          <w:p w14:paraId="6AD0FCD8" w14:textId="400B9EDA" w:rsidR="00177CFC" w:rsidRDefault="00936D84" w:rsidP="00BB6412">
            <w:pPr>
              <w:jc w:val="right"/>
              <w:rPr>
                <w:rFonts w:ascii="Calibri" w:hAnsi="Calibri" w:cs="Calibri"/>
                <w:color w:val="000000"/>
              </w:rPr>
            </w:pPr>
            <w:r>
              <w:rPr>
                <w:rFonts w:ascii="Calibri" w:hAnsi="Calibri" w:cs="Calibri"/>
                <w:color w:val="000000"/>
              </w:rPr>
              <w:t>72.18</w:t>
            </w:r>
          </w:p>
        </w:tc>
        <w:tc>
          <w:tcPr>
            <w:tcW w:w="1110" w:type="dxa"/>
            <w:vAlign w:val="bottom"/>
          </w:tcPr>
          <w:p w14:paraId="6E80E653" w14:textId="78E1638B" w:rsidR="00177CFC" w:rsidRDefault="00936D84" w:rsidP="00BB6412">
            <w:pPr>
              <w:jc w:val="right"/>
              <w:rPr>
                <w:rFonts w:ascii="Calibri" w:hAnsi="Calibri" w:cs="Calibri"/>
                <w:color w:val="000000"/>
              </w:rPr>
            </w:pPr>
            <w:r>
              <w:rPr>
                <w:rFonts w:ascii="Calibri" w:hAnsi="Calibri" w:cs="Calibri"/>
                <w:color w:val="000000"/>
              </w:rPr>
              <w:t>5.51</w:t>
            </w:r>
          </w:p>
        </w:tc>
      </w:tr>
      <w:tr w:rsidR="00177CFC" w14:paraId="3A90AB2F" w14:textId="77777777" w:rsidTr="00E31B66">
        <w:tc>
          <w:tcPr>
            <w:tcW w:w="1311" w:type="dxa"/>
            <w:vMerge/>
            <w:shd w:val="clear" w:color="auto" w:fill="D9D9D9" w:themeFill="background1" w:themeFillShade="D9"/>
          </w:tcPr>
          <w:p w14:paraId="3CB0AC35" w14:textId="77777777" w:rsidR="00177CFC" w:rsidRDefault="00177CFC" w:rsidP="00E31B66"/>
        </w:tc>
        <w:tc>
          <w:tcPr>
            <w:tcW w:w="1334" w:type="dxa"/>
            <w:shd w:val="clear" w:color="auto" w:fill="D9D9D9" w:themeFill="background1" w:themeFillShade="D9"/>
            <w:vAlign w:val="center"/>
          </w:tcPr>
          <w:p w14:paraId="60CB4EF5" w14:textId="77777777" w:rsidR="00177CFC" w:rsidRDefault="00177CFC" w:rsidP="00AD6806">
            <w:pPr>
              <w:jc w:val="center"/>
            </w:pPr>
            <w:r>
              <w:t>2</w:t>
            </w:r>
          </w:p>
        </w:tc>
        <w:tc>
          <w:tcPr>
            <w:tcW w:w="1431" w:type="dxa"/>
            <w:vAlign w:val="bottom"/>
          </w:tcPr>
          <w:p w14:paraId="72A107C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6B5853D" w14:textId="79B4D596" w:rsidR="00177CFC" w:rsidRDefault="00991860" w:rsidP="00BB6412">
            <w:pPr>
              <w:jc w:val="right"/>
              <w:rPr>
                <w:rFonts w:ascii="Calibri" w:hAnsi="Calibri" w:cs="Calibri"/>
                <w:color w:val="000000"/>
              </w:rPr>
            </w:pPr>
            <w:r>
              <w:rPr>
                <w:rFonts w:ascii="Calibri" w:hAnsi="Calibri" w:cs="Calibri"/>
                <w:color w:val="000000"/>
              </w:rPr>
              <w:t>3.86</w:t>
            </w:r>
          </w:p>
        </w:tc>
        <w:tc>
          <w:tcPr>
            <w:tcW w:w="1334" w:type="dxa"/>
            <w:vAlign w:val="bottom"/>
          </w:tcPr>
          <w:p w14:paraId="1CC54483" w14:textId="350A1CEE" w:rsidR="00177CFC" w:rsidRDefault="00991860" w:rsidP="00BB6412">
            <w:pPr>
              <w:jc w:val="right"/>
              <w:rPr>
                <w:rFonts w:ascii="Calibri" w:hAnsi="Calibri" w:cs="Calibri"/>
                <w:color w:val="000000"/>
              </w:rPr>
            </w:pPr>
            <w:r>
              <w:rPr>
                <w:rFonts w:ascii="Calibri" w:hAnsi="Calibri" w:cs="Calibri"/>
                <w:color w:val="000000"/>
              </w:rPr>
              <w:t>7.16</w:t>
            </w:r>
          </w:p>
        </w:tc>
        <w:tc>
          <w:tcPr>
            <w:tcW w:w="1110" w:type="dxa"/>
            <w:vAlign w:val="bottom"/>
          </w:tcPr>
          <w:p w14:paraId="56E216C7" w14:textId="2F4567A3" w:rsidR="00177CFC" w:rsidRDefault="00991860" w:rsidP="00BB6412">
            <w:pPr>
              <w:jc w:val="right"/>
              <w:rPr>
                <w:rFonts w:ascii="Calibri" w:hAnsi="Calibri" w:cs="Calibri"/>
                <w:color w:val="000000"/>
              </w:rPr>
            </w:pPr>
            <w:r>
              <w:rPr>
                <w:rFonts w:ascii="Calibri" w:hAnsi="Calibri" w:cs="Calibri"/>
                <w:color w:val="000000"/>
              </w:rPr>
              <w:t>0</w:t>
            </w:r>
          </w:p>
        </w:tc>
      </w:tr>
      <w:tr w:rsidR="00177CFC" w14:paraId="6C51A04D" w14:textId="77777777" w:rsidTr="00E31B66">
        <w:tc>
          <w:tcPr>
            <w:tcW w:w="1311" w:type="dxa"/>
            <w:vMerge/>
            <w:shd w:val="clear" w:color="auto" w:fill="D9D9D9" w:themeFill="background1" w:themeFillShade="D9"/>
          </w:tcPr>
          <w:p w14:paraId="5B03EA36" w14:textId="77777777" w:rsidR="00177CFC" w:rsidRDefault="00177CFC" w:rsidP="00E31B66"/>
        </w:tc>
        <w:tc>
          <w:tcPr>
            <w:tcW w:w="1334" w:type="dxa"/>
            <w:shd w:val="clear" w:color="auto" w:fill="D9D9D9" w:themeFill="background1" w:themeFillShade="D9"/>
            <w:vAlign w:val="center"/>
          </w:tcPr>
          <w:p w14:paraId="403D060A" w14:textId="77777777" w:rsidR="00177CFC" w:rsidRDefault="00177CFC" w:rsidP="00AD6806">
            <w:pPr>
              <w:jc w:val="center"/>
            </w:pPr>
            <w:r>
              <w:t>1</w:t>
            </w:r>
          </w:p>
        </w:tc>
        <w:tc>
          <w:tcPr>
            <w:tcW w:w="1431" w:type="dxa"/>
            <w:vAlign w:val="bottom"/>
          </w:tcPr>
          <w:p w14:paraId="001D811B" w14:textId="14A5A4F2" w:rsidR="00177CFC" w:rsidRDefault="00936D84" w:rsidP="00BB6412">
            <w:pPr>
              <w:jc w:val="right"/>
              <w:rPr>
                <w:rFonts w:ascii="Calibri" w:hAnsi="Calibri" w:cs="Calibri"/>
                <w:color w:val="000000"/>
              </w:rPr>
            </w:pPr>
            <w:r>
              <w:rPr>
                <w:rFonts w:ascii="Calibri" w:hAnsi="Calibri" w:cs="Calibri"/>
                <w:color w:val="000000"/>
              </w:rPr>
              <w:t>0.28</w:t>
            </w:r>
          </w:p>
        </w:tc>
        <w:tc>
          <w:tcPr>
            <w:tcW w:w="1334" w:type="dxa"/>
            <w:vAlign w:val="bottom"/>
          </w:tcPr>
          <w:p w14:paraId="06EEA9A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CEE172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24FBD61B"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68FACED" w14:textId="77777777" w:rsidTr="00E31B66">
        <w:tc>
          <w:tcPr>
            <w:tcW w:w="2645" w:type="dxa"/>
            <w:gridSpan w:val="2"/>
            <w:vMerge w:val="restart"/>
          </w:tcPr>
          <w:p w14:paraId="127FA2C3" w14:textId="77777777" w:rsidR="00177CFC" w:rsidRDefault="00177CFC" w:rsidP="00E31B66"/>
        </w:tc>
        <w:tc>
          <w:tcPr>
            <w:tcW w:w="1431" w:type="dxa"/>
            <w:shd w:val="clear" w:color="auto" w:fill="D9D9D9" w:themeFill="background1" w:themeFillShade="D9"/>
          </w:tcPr>
          <w:p w14:paraId="4593BED3" w14:textId="77777777" w:rsidR="00177CFC" w:rsidRDefault="00177CFC" w:rsidP="00AD6806">
            <w:pPr>
              <w:jc w:val="center"/>
            </w:pPr>
            <w:r>
              <w:t>1</w:t>
            </w:r>
          </w:p>
        </w:tc>
        <w:tc>
          <w:tcPr>
            <w:tcW w:w="1334" w:type="dxa"/>
            <w:shd w:val="clear" w:color="auto" w:fill="D9D9D9" w:themeFill="background1" w:themeFillShade="D9"/>
          </w:tcPr>
          <w:p w14:paraId="500C7008" w14:textId="77777777" w:rsidR="00177CFC" w:rsidRDefault="00177CFC" w:rsidP="00AD6806">
            <w:pPr>
              <w:jc w:val="center"/>
            </w:pPr>
            <w:r>
              <w:t>2</w:t>
            </w:r>
          </w:p>
        </w:tc>
        <w:tc>
          <w:tcPr>
            <w:tcW w:w="1334" w:type="dxa"/>
            <w:shd w:val="clear" w:color="auto" w:fill="D9D9D9" w:themeFill="background1" w:themeFillShade="D9"/>
          </w:tcPr>
          <w:p w14:paraId="0832B269" w14:textId="77777777" w:rsidR="00177CFC" w:rsidRDefault="00177CFC" w:rsidP="00AD6806">
            <w:pPr>
              <w:jc w:val="center"/>
            </w:pPr>
            <w:r>
              <w:t>3</w:t>
            </w:r>
          </w:p>
        </w:tc>
        <w:tc>
          <w:tcPr>
            <w:tcW w:w="1110" w:type="dxa"/>
            <w:shd w:val="clear" w:color="auto" w:fill="D9D9D9" w:themeFill="background1" w:themeFillShade="D9"/>
          </w:tcPr>
          <w:p w14:paraId="1BF30EE8" w14:textId="77777777" w:rsidR="00177CFC" w:rsidRDefault="00177CFC" w:rsidP="00AD6806">
            <w:pPr>
              <w:jc w:val="center"/>
            </w:pPr>
            <w:r>
              <w:t>4</w:t>
            </w:r>
          </w:p>
        </w:tc>
      </w:tr>
      <w:tr w:rsidR="00177CFC" w14:paraId="78A2E4BD" w14:textId="77777777" w:rsidTr="00E31B66">
        <w:tc>
          <w:tcPr>
            <w:tcW w:w="2645" w:type="dxa"/>
            <w:gridSpan w:val="2"/>
            <w:vMerge/>
          </w:tcPr>
          <w:p w14:paraId="60E9E759" w14:textId="77777777" w:rsidR="00177CFC" w:rsidRDefault="00177CFC" w:rsidP="00E31B66"/>
        </w:tc>
        <w:tc>
          <w:tcPr>
            <w:tcW w:w="5209" w:type="dxa"/>
            <w:gridSpan w:val="4"/>
            <w:shd w:val="clear" w:color="auto" w:fill="D9D9D9" w:themeFill="background1" w:themeFillShade="D9"/>
            <w:vAlign w:val="center"/>
          </w:tcPr>
          <w:p w14:paraId="085D26B7" w14:textId="77777777" w:rsidR="00177CFC" w:rsidRDefault="00177CFC" w:rsidP="00E31B66">
            <w:pPr>
              <w:jc w:val="center"/>
            </w:pPr>
            <w:r>
              <w:t>Scorer 2</w:t>
            </w:r>
          </w:p>
        </w:tc>
      </w:tr>
    </w:tbl>
    <w:p w14:paraId="1C2E1196"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028AA052" w14:textId="77777777" w:rsidTr="00E31B66">
        <w:tc>
          <w:tcPr>
            <w:tcW w:w="7854" w:type="dxa"/>
            <w:gridSpan w:val="6"/>
            <w:shd w:val="clear" w:color="auto" w:fill="D9D9D9" w:themeFill="background1" w:themeFillShade="D9"/>
          </w:tcPr>
          <w:p w14:paraId="2E6562C3" w14:textId="77777777" w:rsidR="00177CFC" w:rsidRPr="00A5308F" w:rsidRDefault="00177CFC" w:rsidP="00E31B66">
            <w:pPr>
              <w:jc w:val="center"/>
              <w:rPr>
                <w:b/>
              </w:rPr>
            </w:pPr>
            <w:r w:rsidRPr="00A5308F">
              <w:rPr>
                <w:b/>
              </w:rPr>
              <w:t>Joint Score Distribution for Task 2 Indicator 2b1 (%)</w:t>
            </w:r>
          </w:p>
        </w:tc>
      </w:tr>
      <w:tr w:rsidR="00177CFC" w14:paraId="2161DBA7" w14:textId="77777777" w:rsidTr="00E31B66">
        <w:tc>
          <w:tcPr>
            <w:tcW w:w="1311" w:type="dxa"/>
            <w:vMerge w:val="restart"/>
            <w:shd w:val="clear" w:color="auto" w:fill="D9D9D9" w:themeFill="background1" w:themeFillShade="D9"/>
            <w:textDirection w:val="btLr"/>
            <w:vAlign w:val="center"/>
          </w:tcPr>
          <w:p w14:paraId="1B351639" w14:textId="77777777" w:rsidR="00177CFC" w:rsidRDefault="00177CFC" w:rsidP="00E31B66">
            <w:pPr>
              <w:jc w:val="center"/>
            </w:pPr>
            <w:r>
              <w:t>Scorer 1</w:t>
            </w:r>
          </w:p>
        </w:tc>
        <w:tc>
          <w:tcPr>
            <w:tcW w:w="1334" w:type="dxa"/>
            <w:shd w:val="clear" w:color="auto" w:fill="D9D9D9" w:themeFill="background1" w:themeFillShade="D9"/>
            <w:vAlign w:val="center"/>
          </w:tcPr>
          <w:p w14:paraId="5EA25788" w14:textId="77777777" w:rsidR="00177CFC" w:rsidRDefault="00177CFC" w:rsidP="00AD6806">
            <w:pPr>
              <w:jc w:val="center"/>
            </w:pPr>
            <w:r>
              <w:t>4</w:t>
            </w:r>
          </w:p>
        </w:tc>
        <w:tc>
          <w:tcPr>
            <w:tcW w:w="1431" w:type="dxa"/>
            <w:vAlign w:val="bottom"/>
          </w:tcPr>
          <w:p w14:paraId="1504F08C"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98CF32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F5976F6" w14:textId="1CB14D01" w:rsidR="00177CFC" w:rsidRDefault="00991860" w:rsidP="00BB6412">
            <w:pPr>
              <w:jc w:val="right"/>
              <w:rPr>
                <w:rFonts w:ascii="Calibri" w:hAnsi="Calibri" w:cs="Calibri"/>
                <w:color w:val="000000"/>
              </w:rPr>
            </w:pPr>
            <w:r>
              <w:rPr>
                <w:rFonts w:ascii="Calibri" w:hAnsi="Calibri" w:cs="Calibri"/>
                <w:color w:val="000000"/>
              </w:rPr>
              <w:t>5.5</w:t>
            </w:r>
          </w:p>
        </w:tc>
        <w:tc>
          <w:tcPr>
            <w:tcW w:w="1110" w:type="dxa"/>
            <w:vAlign w:val="bottom"/>
          </w:tcPr>
          <w:p w14:paraId="16359A01" w14:textId="58E3D263" w:rsidR="00177CFC" w:rsidRDefault="00991860" w:rsidP="00BB6412">
            <w:pPr>
              <w:jc w:val="right"/>
              <w:rPr>
                <w:rFonts w:ascii="Calibri" w:hAnsi="Calibri" w:cs="Calibri"/>
                <w:color w:val="000000"/>
              </w:rPr>
            </w:pPr>
            <w:r>
              <w:rPr>
                <w:rFonts w:ascii="Calibri" w:hAnsi="Calibri" w:cs="Calibri"/>
                <w:color w:val="000000"/>
              </w:rPr>
              <w:t>1.93</w:t>
            </w:r>
          </w:p>
        </w:tc>
      </w:tr>
      <w:tr w:rsidR="00177CFC" w14:paraId="00951606" w14:textId="77777777" w:rsidTr="00E31B66">
        <w:tc>
          <w:tcPr>
            <w:tcW w:w="1311" w:type="dxa"/>
            <w:vMerge/>
            <w:shd w:val="clear" w:color="auto" w:fill="D9D9D9" w:themeFill="background1" w:themeFillShade="D9"/>
          </w:tcPr>
          <w:p w14:paraId="42344D7D" w14:textId="77777777" w:rsidR="00177CFC" w:rsidRDefault="00177CFC" w:rsidP="00E31B66"/>
        </w:tc>
        <w:tc>
          <w:tcPr>
            <w:tcW w:w="1334" w:type="dxa"/>
            <w:shd w:val="clear" w:color="auto" w:fill="D9D9D9" w:themeFill="background1" w:themeFillShade="D9"/>
            <w:vAlign w:val="center"/>
          </w:tcPr>
          <w:p w14:paraId="6B8D9A9C" w14:textId="370B148E" w:rsidR="00177CFC" w:rsidRDefault="00991860" w:rsidP="00AD6806">
            <w:pPr>
              <w:jc w:val="center"/>
            </w:pPr>
            <w:r>
              <w:t>3</w:t>
            </w:r>
          </w:p>
        </w:tc>
        <w:tc>
          <w:tcPr>
            <w:tcW w:w="1431" w:type="dxa"/>
            <w:vAlign w:val="bottom"/>
          </w:tcPr>
          <w:p w14:paraId="32714996" w14:textId="3F205757" w:rsidR="00177CFC" w:rsidRDefault="00991860" w:rsidP="00BB6412">
            <w:pPr>
              <w:jc w:val="right"/>
              <w:rPr>
                <w:rFonts w:ascii="Calibri" w:hAnsi="Calibri" w:cs="Calibri"/>
                <w:color w:val="000000"/>
              </w:rPr>
            </w:pPr>
            <w:r>
              <w:rPr>
                <w:rFonts w:ascii="Calibri" w:hAnsi="Calibri" w:cs="Calibri"/>
                <w:color w:val="000000"/>
              </w:rPr>
              <w:t>0</w:t>
            </w:r>
          </w:p>
        </w:tc>
        <w:tc>
          <w:tcPr>
            <w:tcW w:w="1334" w:type="dxa"/>
            <w:vAlign w:val="bottom"/>
          </w:tcPr>
          <w:p w14:paraId="3F20BD29" w14:textId="56C37095" w:rsidR="00177CFC" w:rsidRDefault="00991860" w:rsidP="00BB6412">
            <w:pPr>
              <w:jc w:val="right"/>
              <w:rPr>
                <w:rFonts w:ascii="Calibri" w:hAnsi="Calibri" w:cs="Calibri"/>
                <w:color w:val="000000"/>
              </w:rPr>
            </w:pPr>
            <w:r>
              <w:rPr>
                <w:rFonts w:ascii="Calibri" w:hAnsi="Calibri" w:cs="Calibri"/>
                <w:color w:val="000000"/>
              </w:rPr>
              <w:t>4.13</w:t>
            </w:r>
          </w:p>
        </w:tc>
        <w:tc>
          <w:tcPr>
            <w:tcW w:w="1334" w:type="dxa"/>
            <w:vAlign w:val="bottom"/>
          </w:tcPr>
          <w:p w14:paraId="6605942D" w14:textId="22C2E503" w:rsidR="00177CFC" w:rsidRDefault="00991860" w:rsidP="00BB6412">
            <w:pPr>
              <w:jc w:val="right"/>
              <w:rPr>
                <w:rFonts w:ascii="Calibri" w:hAnsi="Calibri" w:cs="Calibri"/>
                <w:color w:val="000000"/>
              </w:rPr>
            </w:pPr>
            <w:r>
              <w:rPr>
                <w:rFonts w:ascii="Calibri" w:hAnsi="Calibri" w:cs="Calibri"/>
                <w:color w:val="000000"/>
              </w:rPr>
              <w:t>73</w:t>
            </w:r>
          </w:p>
        </w:tc>
        <w:tc>
          <w:tcPr>
            <w:tcW w:w="1110" w:type="dxa"/>
            <w:vAlign w:val="bottom"/>
          </w:tcPr>
          <w:p w14:paraId="7F126AB8" w14:textId="29D8789C" w:rsidR="00177CFC" w:rsidRDefault="00991860" w:rsidP="00BB6412">
            <w:pPr>
              <w:jc w:val="right"/>
              <w:rPr>
                <w:rFonts w:ascii="Calibri" w:hAnsi="Calibri" w:cs="Calibri"/>
                <w:color w:val="000000"/>
              </w:rPr>
            </w:pPr>
            <w:r>
              <w:rPr>
                <w:rFonts w:ascii="Calibri" w:hAnsi="Calibri" w:cs="Calibri"/>
                <w:color w:val="000000"/>
              </w:rPr>
              <w:t>5.23</w:t>
            </w:r>
          </w:p>
        </w:tc>
      </w:tr>
      <w:tr w:rsidR="00177CFC" w14:paraId="2636F238" w14:textId="77777777" w:rsidTr="00E31B66">
        <w:tc>
          <w:tcPr>
            <w:tcW w:w="1311" w:type="dxa"/>
            <w:vMerge/>
            <w:shd w:val="clear" w:color="auto" w:fill="D9D9D9" w:themeFill="background1" w:themeFillShade="D9"/>
          </w:tcPr>
          <w:p w14:paraId="727A9D59" w14:textId="77777777" w:rsidR="00177CFC" w:rsidRDefault="00177CFC" w:rsidP="00E31B66"/>
        </w:tc>
        <w:tc>
          <w:tcPr>
            <w:tcW w:w="1334" w:type="dxa"/>
            <w:shd w:val="clear" w:color="auto" w:fill="D9D9D9" w:themeFill="background1" w:themeFillShade="D9"/>
            <w:vAlign w:val="center"/>
          </w:tcPr>
          <w:p w14:paraId="64F34FE0" w14:textId="77777777" w:rsidR="00177CFC" w:rsidRDefault="00177CFC" w:rsidP="00AD6806">
            <w:pPr>
              <w:jc w:val="center"/>
            </w:pPr>
            <w:r>
              <w:t>2</w:t>
            </w:r>
          </w:p>
        </w:tc>
        <w:tc>
          <w:tcPr>
            <w:tcW w:w="1431" w:type="dxa"/>
            <w:vAlign w:val="bottom"/>
          </w:tcPr>
          <w:p w14:paraId="654C2302" w14:textId="7097CE50" w:rsidR="00177CFC" w:rsidRDefault="00991860" w:rsidP="00BB6412">
            <w:pPr>
              <w:jc w:val="right"/>
              <w:rPr>
                <w:rFonts w:ascii="Calibri" w:hAnsi="Calibri" w:cs="Calibri"/>
                <w:color w:val="000000"/>
              </w:rPr>
            </w:pPr>
            <w:r>
              <w:rPr>
                <w:rFonts w:ascii="Calibri" w:hAnsi="Calibri" w:cs="Calibri"/>
                <w:color w:val="000000"/>
              </w:rPr>
              <w:t>0</w:t>
            </w:r>
          </w:p>
        </w:tc>
        <w:tc>
          <w:tcPr>
            <w:tcW w:w="1334" w:type="dxa"/>
            <w:vAlign w:val="bottom"/>
          </w:tcPr>
          <w:p w14:paraId="34E7ED60" w14:textId="0AD2C482" w:rsidR="00177CFC" w:rsidRDefault="00991860" w:rsidP="00BB6412">
            <w:pPr>
              <w:jc w:val="right"/>
              <w:rPr>
                <w:rFonts w:ascii="Calibri" w:hAnsi="Calibri" w:cs="Calibri"/>
                <w:color w:val="000000"/>
              </w:rPr>
            </w:pPr>
            <w:r>
              <w:rPr>
                <w:rFonts w:ascii="Calibri" w:hAnsi="Calibri" w:cs="Calibri"/>
                <w:color w:val="000000"/>
              </w:rPr>
              <w:t>4.13</w:t>
            </w:r>
          </w:p>
        </w:tc>
        <w:tc>
          <w:tcPr>
            <w:tcW w:w="1334" w:type="dxa"/>
            <w:vAlign w:val="bottom"/>
          </w:tcPr>
          <w:p w14:paraId="408A5A0F" w14:textId="12E7E48C" w:rsidR="00177CFC" w:rsidRDefault="00991860" w:rsidP="00BB6412">
            <w:pPr>
              <w:jc w:val="right"/>
              <w:rPr>
                <w:rFonts w:ascii="Calibri" w:hAnsi="Calibri" w:cs="Calibri"/>
                <w:color w:val="000000"/>
              </w:rPr>
            </w:pPr>
            <w:r>
              <w:rPr>
                <w:rFonts w:ascii="Calibri" w:hAnsi="Calibri" w:cs="Calibri"/>
                <w:color w:val="000000"/>
              </w:rPr>
              <w:t>6.06</w:t>
            </w:r>
          </w:p>
        </w:tc>
        <w:tc>
          <w:tcPr>
            <w:tcW w:w="1110" w:type="dxa"/>
            <w:vAlign w:val="bottom"/>
          </w:tcPr>
          <w:p w14:paraId="16ADD7A7"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782A9C" w14:textId="77777777" w:rsidTr="00E31B66">
        <w:tc>
          <w:tcPr>
            <w:tcW w:w="1311" w:type="dxa"/>
            <w:vMerge/>
            <w:shd w:val="clear" w:color="auto" w:fill="D9D9D9" w:themeFill="background1" w:themeFillShade="D9"/>
          </w:tcPr>
          <w:p w14:paraId="24F70BF0" w14:textId="77777777" w:rsidR="00177CFC" w:rsidRDefault="00177CFC" w:rsidP="00E31B66"/>
        </w:tc>
        <w:tc>
          <w:tcPr>
            <w:tcW w:w="1334" w:type="dxa"/>
            <w:shd w:val="clear" w:color="auto" w:fill="D9D9D9" w:themeFill="background1" w:themeFillShade="D9"/>
            <w:vAlign w:val="center"/>
          </w:tcPr>
          <w:p w14:paraId="3491B581" w14:textId="77777777" w:rsidR="00177CFC" w:rsidRDefault="00177CFC" w:rsidP="00AD6806">
            <w:pPr>
              <w:jc w:val="center"/>
            </w:pPr>
            <w:r>
              <w:t>1</w:t>
            </w:r>
          </w:p>
        </w:tc>
        <w:tc>
          <w:tcPr>
            <w:tcW w:w="1431" w:type="dxa"/>
            <w:vAlign w:val="bottom"/>
          </w:tcPr>
          <w:p w14:paraId="54ECDBFF" w14:textId="653797C3" w:rsidR="00177CFC" w:rsidRDefault="00991860" w:rsidP="00BB6412">
            <w:pPr>
              <w:jc w:val="right"/>
              <w:rPr>
                <w:rFonts w:ascii="Calibri" w:hAnsi="Calibri" w:cs="Calibri"/>
                <w:color w:val="000000"/>
              </w:rPr>
            </w:pPr>
            <w:r>
              <w:rPr>
                <w:rFonts w:ascii="Calibri" w:hAnsi="Calibri" w:cs="Calibri"/>
                <w:color w:val="000000"/>
              </w:rPr>
              <w:t>0</w:t>
            </w:r>
          </w:p>
        </w:tc>
        <w:tc>
          <w:tcPr>
            <w:tcW w:w="1334" w:type="dxa"/>
            <w:vAlign w:val="bottom"/>
          </w:tcPr>
          <w:p w14:paraId="1DC0A014" w14:textId="5411C053" w:rsidR="00177CFC" w:rsidRDefault="000C6A26" w:rsidP="00BB6412">
            <w:pPr>
              <w:jc w:val="right"/>
              <w:rPr>
                <w:rFonts w:ascii="Calibri" w:hAnsi="Calibri" w:cs="Calibri"/>
                <w:color w:val="000000"/>
              </w:rPr>
            </w:pPr>
            <w:r>
              <w:rPr>
                <w:rFonts w:ascii="Calibri" w:hAnsi="Calibri" w:cs="Calibri"/>
                <w:color w:val="000000"/>
              </w:rPr>
              <w:t>0</w:t>
            </w:r>
          </w:p>
        </w:tc>
        <w:tc>
          <w:tcPr>
            <w:tcW w:w="1334" w:type="dxa"/>
            <w:vAlign w:val="bottom"/>
          </w:tcPr>
          <w:p w14:paraId="01C9DBF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380824C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51B4354" w14:textId="77777777" w:rsidTr="00E31B66">
        <w:tc>
          <w:tcPr>
            <w:tcW w:w="2645" w:type="dxa"/>
            <w:gridSpan w:val="2"/>
            <w:vMerge w:val="restart"/>
          </w:tcPr>
          <w:p w14:paraId="3C076941" w14:textId="77777777" w:rsidR="00177CFC" w:rsidRDefault="00177CFC" w:rsidP="00E31B66"/>
        </w:tc>
        <w:tc>
          <w:tcPr>
            <w:tcW w:w="1431" w:type="dxa"/>
            <w:shd w:val="clear" w:color="auto" w:fill="D9D9D9" w:themeFill="background1" w:themeFillShade="D9"/>
          </w:tcPr>
          <w:p w14:paraId="035DC081" w14:textId="77777777" w:rsidR="00177CFC" w:rsidRDefault="00177CFC" w:rsidP="00AD6806">
            <w:pPr>
              <w:jc w:val="center"/>
            </w:pPr>
            <w:r>
              <w:t>1</w:t>
            </w:r>
          </w:p>
        </w:tc>
        <w:tc>
          <w:tcPr>
            <w:tcW w:w="1334" w:type="dxa"/>
            <w:shd w:val="clear" w:color="auto" w:fill="D9D9D9" w:themeFill="background1" w:themeFillShade="D9"/>
          </w:tcPr>
          <w:p w14:paraId="3EAEB8D4" w14:textId="77777777" w:rsidR="00177CFC" w:rsidRDefault="00177CFC" w:rsidP="00AD6806">
            <w:pPr>
              <w:jc w:val="center"/>
            </w:pPr>
            <w:r>
              <w:t>2</w:t>
            </w:r>
          </w:p>
        </w:tc>
        <w:tc>
          <w:tcPr>
            <w:tcW w:w="1334" w:type="dxa"/>
            <w:shd w:val="clear" w:color="auto" w:fill="D9D9D9" w:themeFill="background1" w:themeFillShade="D9"/>
          </w:tcPr>
          <w:p w14:paraId="4FF57E0C" w14:textId="77777777" w:rsidR="00177CFC" w:rsidRDefault="00177CFC" w:rsidP="00AD6806">
            <w:pPr>
              <w:jc w:val="center"/>
            </w:pPr>
            <w:r>
              <w:t>3</w:t>
            </w:r>
          </w:p>
        </w:tc>
        <w:tc>
          <w:tcPr>
            <w:tcW w:w="1110" w:type="dxa"/>
            <w:shd w:val="clear" w:color="auto" w:fill="D9D9D9" w:themeFill="background1" w:themeFillShade="D9"/>
          </w:tcPr>
          <w:p w14:paraId="17F174D1" w14:textId="77777777" w:rsidR="00177CFC" w:rsidRDefault="00177CFC" w:rsidP="00AD6806">
            <w:pPr>
              <w:jc w:val="center"/>
            </w:pPr>
            <w:r>
              <w:t>4</w:t>
            </w:r>
          </w:p>
        </w:tc>
      </w:tr>
      <w:tr w:rsidR="00177CFC" w14:paraId="3116E8C5" w14:textId="77777777" w:rsidTr="00E31B66">
        <w:tc>
          <w:tcPr>
            <w:tcW w:w="2645" w:type="dxa"/>
            <w:gridSpan w:val="2"/>
            <w:vMerge/>
          </w:tcPr>
          <w:p w14:paraId="21F2B958" w14:textId="77777777" w:rsidR="00177CFC" w:rsidRDefault="00177CFC" w:rsidP="00E31B66"/>
        </w:tc>
        <w:tc>
          <w:tcPr>
            <w:tcW w:w="5209" w:type="dxa"/>
            <w:gridSpan w:val="4"/>
            <w:shd w:val="clear" w:color="auto" w:fill="D9D9D9" w:themeFill="background1" w:themeFillShade="D9"/>
            <w:vAlign w:val="center"/>
          </w:tcPr>
          <w:p w14:paraId="77BD37E9" w14:textId="77777777" w:rsidR="00177CFC" w:rsidRDefault="00177CFC" w:rsidP="00E31B66">
            <w:pPr>
              <w:jc w:val="center"/>
            </w:pPr>
            <w:r>
              <w:t>Scorer 2</w:t>
            </w:r>
          </w:p>
        </w:tc>
      </w:tr>
    </w:tbl>
    <w:p w14:paraId="56ECA29C" w14:textId="77777777" w:rsidR="00177CFC" w:rsidRPr="00A5308F" w:rsidRDefault="00177CFC" w:rsidP="00177CFC">
      <w:pPr>
        <w:rPr>
          <w:b/>
        </w:rPr>
      </w:pP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rsidRPr="00A5308F" w14:paraId="2A394C87" w14:textId="77777777" w:rsidTr="00E31B66">
        <w:tc>
          <w:tcPr>
            <w:tcW w:w="7854" w:type="dxa"/>
            <w:gridSpan w:val="6"/>
            <w:shd w:val="clear" w:color="auto" w:fill="D9D9D9" w:themeFill="background1" w:themeFillShade="D9"/>
          </w:tcPr>
          <w:p w14:paraId="4F271ABB" w14:textId="77777777" w:rsidR="00177CFC" w:rsidRPr="00A5308F" w:rsidRDefault="00177CFC" w:rsidP="00E31B66">
            <w:pPr>
              <w:jc w:val="center"/>
              <w:rPr>
                <w:b/>
              </w:rPr>
            </w:pPr>
            <w:r w:rsidRPr="00A5308F">
              <w:rPr>
                <w:b/>
              </w:rPr>
              <w:t>Joint Score Distribution for Task 2 Indicator 2b2 (%)</w:t>
            </w:r>
          </w:p>
        </w:tc>
      </w:tr>
      <w:tr w:rsidR="00177CFC" w14:paraId="1A378B67" w14:textId="77777777" w:rsidTr="00E31B66">
        <w:tc>
          <w:tcPr>
            <w:tcW w:w="1311" w:type="dxa"/>
            <w:vMerge w:val="restart"/>
            <w:shd w:val="clear" w:color="auto" w:fill="D9D9D9" w:themeFill="background1" w:themeFillShade="D9"/>
            <w:textDirection w:val="btLr"/>
            <w:vAlign w:val="center"/>
          </w:tcPr>
          <w:p w14:paraId="7339B3A7" w14:textId="77777777" w:rsidR="00177CFC" w:rsidRDefault="00177CFC" w:rsidP="00E31B66">
            <w:pPr>
              <w:jc w:val="center"/>
            </w:pPr>
            <w:r>
              <w:t>Scorer 1</w:t>
            </w:r>
          </w:p>
        </w:tc>
        <w:tc>
          <w:tcPr>
            <w:tcW w:w="1334" w:type="dxa"/>
            <w:shd w:val="clear" w:color="auto" w:fill="D9D9D9" w:themeFill="background1" w:themeFillShade="D9"/>
            <w:vAlign w:val="center"/>
          </w:tcPr>
          <w:p w14:paraId="07ADFAFE" w14:textId="77777777" w:rsidR="00177CFC" w:rsidRDefault="00177CFC" w:rsidP="00AD6806">
            <w:pPr>
              <w:jc w:val="center"/>
            </w:pPr>
            <w:r>
              <w:t>4</w:t>
            </w:r>
          </w:p>
        </w:tc>
        <w:tc>
          <w:tcPr>
            <w:tcW w:w="1431" w:type="dxa"/>
            <w:vAlign w:val="bottom"/>
          </w:tcPr>
          <w:p w14:paraId="38829659"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4CEB764" w14:textId="20C609EE" w:rsidR="00177CFC" w:rsidRPr="00EC5FAC" w:rsidRDefault="005D1683" w:rsidP="00BB6412">
            <w:pPr>
              <w:jc w:val="right"/>
              <w:rPr>
                <w:rFonts w:ascii="Calibri" w:hAnsi="Calibri" w:cs="Calibri"/>
                <w:color w:val="000000"/>
              </w:rPr>
            </w:pPr>
            <w:r>
              <w:rPr>
                <w:rFonts w:ascii="Calibri" w:hAnsi="Calibri" w:cs="Calibri"/>
                <w:color w:val="000000"/>
              </w:rPr>
              <w:t>0.28</w:t>
            </w:r>
          </w:p>
        </w:tc>
        <w:tc>
          <w:tcPr>
            <w:tcW w:w="1334" w:type="dxa"/>
            <w:vAlign w:val="bottom"/>
          </w:tcPr>
          <w:p w14:paraId="095E2FC1" w14:textId="6877AD20" w:rsidR="00177CFC" w:rsidRPr="00EC5FAC" w:rsidRDefault="00DA6A17" w:rsidP="00BB6412">
            <w:pPr>
              <w:jc w:val="right"/>
              <w:rPr>
                <w:rFonts w:ascii="Calibri" w:hAnsi="Calibri" w:cs="Calibri"/>
                <w:color w:val="000000"/>
              </w:rPr>
            </w:pPr>
            <w:r>
              <w:rPr>
                <w:rFonts w:ascii="Calibri" w:hAnsi="Calibri" w:cs="Calibri"/>
                <w:color w:val="000000"/>
              </w:rPr>
              <w:t>6.34</w:t>
            </w:r>
          </w:p>
        </w:tc>
        <w:tc>
          <w:tcPr>
            <w:tcW w:w="1110" w:type="dxa"/>
            <w:vAlign w:val="bottom"/>
          </w:tcPr>
          <w:p w14:paraId="7D5AA9F8" w14:textId="52399145" w:rsidR="00177CFC" w:rsidRPr="00EC5FAC" w:rsidRDefault="00DA6A17" w:rsidP="00BB6412">
            <w:pPr>
              <w:jc w:val="right"/>
              <w:rPr>
                <w:rFonts w:ascii="Calibri" w:hAnsi="Calibri" w:cs="Calibri"/>
                <w:color w:val="000000"/>
              </w:rPr>
            </w:pPr>
            <w:r>
              <w:rPr>
                <w:rFonts w:ascii="Calibri" w:hAnsi="Calibri" w:cs="Calibri"/>
                <w:color w:val="000000"/>
              </w:rPr>
              <w:t>3.58</w:t>
            </w:r>
          </w:p>
        </w:tc>
      </w:tr>
      <w:tr w:rsidR="00177CFC" w14:paraId="36E95312" w14:textId="77777777" w:rsidTr="00E31B66">
        <w:tc>
          <w:tcPr>
            <w:tcW w:w="1311" w:type="dxa"/>
            <w:vMerge/>
            <w:shd w:val="clear" w:color="auto" w:fill="D9D9D9" w:themeFill="background1" w:themeFillShade="D9"/>
          </w:tcPr>
          <w:p w14:paraId="5FEBAF14" w14:textId="77777777" w:rsidR="00177CFC" w:rsidRDefault="00177CFC" w:rsidP="00E31B66"/>
        </w:tc>
        <w:tc>
          <w:tcPr>
            <w:tcW w:w="1334" w:type="dxa"/>
            <w:shd w:val="clear" w:color="auto" w:fill="D9D9D9" w:themeFill="background1" w:themeFillShade="D9"/>
            <w:vAlign w:val="center"/>
          </w:tcPr>
          <w:p w14:paraId="6FA88919" w14:textId="77777777" w:rsidR="00177CFC" w:rsidRDefault="00177CFC" w:rsidP="00AD6806">
            <w:pPr>
              <w:jc w:val="center"/>
            </w:pPr>
            <w:r>
              <w:t>3</w:t>
            </w:r>
          </w:p>
        </w:tc>
        <w:tc>
          <w:tcPr>
            <w:tcW w:w="1431" w:type="dxa"/>
            <w:vAlign w:val="bottom"/>
          </w:tcPr>
          <w:p w14:paraId="2FA0876F"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C7870D6" w14:textId="0586EC72" w:rsidR="00177CFC" w:rsidRPr="00EC5FAC" w:rsidRDefault="005D1683" w:rsidP="00BB6412">
            <w:pPr>
              <w:jc w:val="right"/>
              <w:rPr>
                <w:rFonts w:ascii="Calibri" w:hAnsi="Calibri" w:cs="Calibri"/>
                <w:color w:val="000000"/>
              </w:rPr>
            </w:pPr>
            <w:r>
              <w:rPr>
                <w:rFonts w:ascii="Calibri" w:hAnsi="Calibri" w:cs="Calibri"/>
                <w:color w:val="000000"/>
              </w:rPr>
              <w:t>9.64</w:t>
            </w:r>
          </w:p>
        </w:tc>
        <w:tc>
          <w:tcPr>
            <w:tcW w:w="1334" w:type="dxa"/>
            <w:vAlign w:val="bottom"/>
          </w:tcPr>
          <w:p w14:paraId="738D8E77" w14:textId="242985DE" w:rsidR="00177CFC" w:rsidRPr="00EC5FAC" w:rsidRDefault="00DA6A17" w:rsidP="00BB6412">
            <w:pPr>
              <w:jc w:val="right"/>
              <w:rPr>
                <w:rFonts w:ascii="Calibri" w:hAnsi="Calibri" w:cs="Calibri"/>
                <w:color w:val="000000"/>
              </w:rPr>
            </w:pPr>
            <w:r>
              <w:rPr>
                <w:rFonts w:ascii="Calibri" w:hAnsi="Calibri" w:cs="Calibri"/>
                <w:color w:val="000000"/>
              </w:rPr>
              <w:t>42.42</w:t>
            </w:r>
          </w:p>
        </w:tc>
        <w:tc>
          <w:tcPr>
            <w:tcW w:w="1110" w:type="dxa"/>
            <w:vAlign w:val="bottom"/>
          </w:tcPr>
          <w:p w14:paraId="189F6B6F" w14:textId="68014ED1" w:rsidR="00177CFC" w:rsidRPr="00EC5FAC" w:rsidRDefault="00DA6A17" w:rsidP="00BB6412">
            <w:pPr>
              <w:jc w:val="right"/>
              <w:rPr>
                <w:rFonts w:ascii="Calibri" w:hAnsi="Calibri" w:cs="Calibri"/>
                <w:color w:val="000000"/>
              </w:rPr>
            </w:pPr>
            <w:r>
              <w:rPr>
                <w:rFonts w:ascii="Calibri" w:hAnsi="Calibri" w:cs="Calibri"/>
                <w:color w:val="000000"/>
              </w:rPr>
              <w:t>6.34</w:t>
            </w:r>
          </w:p>
        </w:tc>
      </w:tr>
      <w:tr w:rsidR="00177CFC" w14:paraId="70E2F3EA" w14:textId="77777777" w:rsidTr="00E31B66">
        <w:tc>
          <w:tcPr>
            <w:tcW w:w="1311" w:type="dxa"/>
            <w:vMerge/>
            <w:shd w:val="clear" w:color="auto" w:fill="D9D9D9" w:themeFill="background1" w:themeFillShade="D9"/>
          </w:tcPr>
          <w:p w14:paraId="3024B9E6" w14:textId="77777777" w:rsidR="00177CFC" w:rsidRDefault="00177CFC" w:rsidP="00E31B66"/>
        </w:tc>
        <w:tc>
          <w:tcPr>
            <w:tcW w:w="1334" w:type="dxa"/>
            <w:shd w:val="clear" w:color="auto" w:fill="D9D9D9" w:themeFill="background1" w:themeFillShade="D9"/>
            <w:vAlign w:val="center"/>
          </w:tcPr>
          <w:p w14:paraId="0BFC76AA" w14:textId="77777777" w:rsidR="00177CFC" w:rsidRDefault="00177CFC" w:rsidP="00AD6806">
            <w:pPr>
              <w:jc w:val="center"/>
            </w:pPr>
            <w:r>
              <w:t>2</w:t>
            </w:r>
          </w:p>
        </w:tc>
        <w:tc>
          <w:tcPr>
            <w:tcW w:w="1431" w:type="dxa"/>
            <w:vAlign w:val="bottom"/>
          </w:tcPr>
          <w:p w14:paraId="6F60FD85" w14:textId="15399879" w:rsidR="00177CFC" w:rsidRPr="00EC5FAC" w:rsidRDefault="005D1683" w:rsidP="00BB6412">
            <w:pPr>
              <w:jc w:val="right"/>
              <w:rPr>
                <w:rFonts w:ascii="Calibri" w:hAnsi="Calibri" w:cs="Calibri"/>
                <w:color w:val="000000"/>
              </w:rPr>
            </w:pPr>
            <w:r>
              <w:rPr>
                <w:rFonts w:ascii="Calibri" w:hAnsi="Calibri" w:cs="Calibri"/>
                <w:color w:val="000000"/>
              </w:rPr>
              <w:t>0.55</w:t>
            </w:r>
          </w:p>
        </w:tc>
        <w:tc>
          <w:tcPr>
            <w:tcW w:w="1334" w:type="dxa"/>
            <w:vAlign w:val="bottom"/>
          </w:tcPr>
          <w:p w14:paraId="76EAC622" w14:textId="5D9B06B0" w:rsidR="00177CFC" w:rsidRPr="00EC5FAC" w:rsidRDefault="005D1683" w:rsidP="00BB6412">
            <w:pPr>
              <w:jc w:val="right"/>
              <w:rPr>
                <w:rFonts w:ascii="Calibri" w:hAnsi="Calibri" w:cs="Calibri"/>
                <w:color w:val="000000"/>
              </w:rPr>
            </w:pPr>
            <w:r>
              <w:rPr>
                <w:rFonts w:ascii="Calibri" w:hAnsi="Calibri" w:cs="Calibri"/>
                <w:color w:val="000000"/>
              </w:rPr>
              <w:t>14.88</w:t>
            </w:r>
          </w:p>
        </w:tc>
        <w:tc>
          <w:tcPr>
            <w:tcW w:w="1334" w:type="dxa"/>
            <w:vAlign w:val="bottom"/>
          </w:tcPr>
          <w:p w14:paraId="27BFF912" w14:textId="1F5C78A3" w:rsidR="00177CFC" w:rsidRPr="00EC5FAC" w:rsidRDefault="00DA6A17" w:rsidP="00BB6412">
            <w:pPr>
              <w:jc w:val="right"/>
              <w:rPr>
                <w:rFonts w:ascii="Calibri" w:hAnsi="Calibri" w:cs="Calibri"/>
                <w:color w:val="000000"/>
              </w:rPr>
            </w:pPr>
            <w:r>
              <w:rPr>
                <w:rFonts w:ascii="Calibri" w:hAnsi="Calibri" w:cs="Calibri"/>
                <w:color w:val="000000"/>
              </w:rPr>
              <w:t>12.4</w:t>
            </w:r>
          </w:p>
        </w:tc>
        <w:tc>
          <w:tcPr>
            <w:tcW w:w="1110" w:type="dxa"/>
            <w:vAlign w:val="bottom"/>
          </w:tcPr>
          <w:p w14:paraId="0AC2DE9D" w14:textId="398CD1DE" w:rsidR="00177CFC" w:rsidRPr="00EC5FAC" w:rsidRDefault="00DA6A17" w:rsidP="00BB6412">
            <w:pPr>
              <w:jc w:val="right"/>
              <w:rPr>
                <w:rFonts w:ascii="Calibri" w:hAnsi="Calibri" w:cs="Calibri"/>
                <w:color w:val="000000"/>
              </w:rPr>
            </w:pPr>
            <w:r>
              <w:rPr>
                <w:rFonts w:ascii="Calibri" w:hAnsi="Calibri" w:cs="Calibri"/>
                <w:color w:val="000000"/>
              </w:rPr>
              <w:t>1.65</w:t>
            </w:r>
          </w:p>
        </w:tc>
      </w:tr>
      <w:tr w:rsidR="00177CFC" w14:paraId="15973B25" w14:textId="77777777" w:rsidTr="00E31B66">
        <w:tc>
          <w:tcPr>
            <w:tcW w:w="1311" w:type="dxa"/>
            <w:vMerge/>
            <w:tcBorders>
              <w:bottom w:val="single" w:sz="4" w:space="0" w:color="auto"/>
            </w:tcBorders>
            <w:shd w:val="clear" w:color="auto" w:fill="D9D9D9" w:themeFill="background1" w:themeFillShade="D9"/>
          </w:tcPr>
          <w:p w14:paraId="4DB451C4" w14:textId="77777777" w:rsidR="00177CFC" w:rsidRDefault="00177CFC" w:rsidP="00E31B66"/>
        </w:tc>
        <w:tc>
          <w:tcPr>
            <w:tcW w:w="1334" w:type="dxa"/>
            <w:tcBorders>
              <w:bottom w:val="single" w:sz="4" w:space="0" w:color="auto"/>
            </w:tcBorders>
            <w:shd w:val="clear" w:color="auto" w:fill="D9D9D9" w:themeFill="background1" w:themeFillShade="D9"/>
            <w:vAlign w:val="center"/>
          </w:tcPr>
          <w:p w14:paraId="19B1AC7D" w14:textId="77777777" w:rsidR="00177CFC" w:rsidRDefault="00177CFC" w:rsidP="00AD6806">
            <w:pPr>
              <w:jc w:val="center"/>
            </w:pPr>
            <w:r>
              <w:t>1</w:t>
            </w:r>
          </w:p>
        </w:tc>
        <w:tc>
          <w:tcPr>
            <w:tcW w:w="1431" w:type="dxa"/>
            <w:vAlign w:val="bottom"/>
          </w:tcPr>
          <w:p w14:paraId="5032FA8C" w14:textId="6726381B" w:rsidR="00177CFC" w:rsidRPr="00EC5FAC" w:rsidRDefault="005D1683" w:rsidP="00BB6412">
            <w:pPr>
              <w:jc w:val="right"/>
              <w:rPr>
                <w:rFonts w:ascii="Calibri" w:hAnsi="Calibri" w:cs="Calibri"/>
                <w:color w:val="000000"/>
              </w:rPr>
            </w:pPr>
            <w:r>
              <w:rPr>
                <w:rFonts w:ascii="Calibri" w:hAnsi="Calibri" w:cs="Calibri"/>
                <w:color w:val="000000"/>
              </w:rPr>
              <w:t>0.83</w:t>
            </w:r>
          </w:p>
        </w:tc>
        <w:tc>
          <w:tcPr>
            <w:tcW w:w="1334" w:type="dxa"/>
            <w:vAlign w:val="bottom"/>
          </w:tcPr>
          <w:p w14:paraId="4EC29D1B" w14:textId="40436330" w:rsidR="00177CFC" w:rsidRPr="00EC5FAC" w:rsidRDefault="005D1683" w:rsidP="00BB6412">
            <w:pPr>
              <w:jc w:val="right"/>
              <w:rPr>
                <w:rFonts w:ascii="Calibri" w:hAnsi="Calibri" w:cs="Calibri"/>
                <w:color w:val="000000"/>
              </w:rPr>
            </w:pPr>
            <w:r>
              <w:rPr>
                <w:rFonts w:ascii="Calibri" w:hAnsi="Calibri" w:cs="Calibri"/>
                <w:color w:val="000000"/>
              </w:rPr>
              <w:t>0.28</w:t>
            </w:r>
          </w:p>
        </w:tc>
        <w:tc>
          <w:tcPr>
            <w:tcW w:w="1334" w:type="dxa"/>
            <w:vAlign w:val="bottom"/>
          </w:tcPr>
          <w:p w14:paraId="1B120341" w14:textId="7BCABD6E" w:rsidR="00177CFC" w:rsidRPr="00EC5FAC" w:rsidRDefault="00DA6A17" w:rsidP="00BB6412">
            <w:pPr>
              <w:jc w:val="right"/>
              <w:rPr>
                <w:rFonts w:ascii="Calibri" w:hAnsi="Calibri" w:cs="Calibri"/>
                <w:color w:val="000000"/>
              </w:rPr>
            </w:pPr>
            <w:r>
              <w:rPr>
                <w:rFonts w:ascii="Calibri" w:hAnsi="Calibri" w:cs="Calibri"/>
                <w:color w:val="000000"/>
              </w:rPr>
              <w:t>0.83</w:t>
            </w:r>
          </w:p>
        </w:tc>
        <w:tc>
          <w:tcPr>
            <w:tcW w:w="1110" w:type="dxa"/>
            <w:vAlign w:val="bottom"/>
          </w:tcPr>
          <w:p w14:paraId="1D13A46A"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r>
      <w:tr w:rsidR="00177CFC" w14:paraId="532EC53A" w14:textId="77777777" w:rsidTr="00E31B66">
        <w:tc>
          <w:tcPr>
            <w:tcW w:w="2645" w:type="dxa"/>
            <w:gridSpan w:val="2"/>
            <w:vMerge w:val="restart"/>
            <w:tcBorders>
              <w:bottom w:val="single" w:sz="4" w:space="0" w:color="auto"/>
            </w:tcBorders>
          </w:tcPr>
          <w:p w14:paraId="65C4BC9A" w14:textId="77777777" w:rsidR="00177CFC" w:rsidRDefault="00177CFC" w:rsidP="00E31B66"/>
        </w:tc>
        <w:tc>
          <w:tcPr>
            <w:tcW w:w="1431" w:type="dxa"/>
            <w:shd w:val="clear" w:color="auto" w:fill="D9D9D9" w:themeFill="background1" w:themeFillShade="D9"/>
          </w:tcPr>
          <w:p w14:paraId="478448B2" w14:textId="77777777" w:rsidR="00177CFC" w:rsidRPr="00EC5FAC" w:rsidRDefault="00177CFC" w:rsidP="00AD6806">
            <w:pPr>
              <w:jc w:val="center"/>
            </w:pPr>
            <w:r w:rsidRPr="00EC5FAC">
              <w:t>1</w:t>
            </w:r>
          </w:p>
        </w:tc>
        <w:tc>
          <w:tcPr>
            <w:tcW w:w="1334" w:type="dxa"/>
            <w:shd w:val="clear" w:color="auto" w:fill="D9D9D9" w:themeFill="background1" w:themeFillShade="D9"/>
          </w:tcPr>
          <w:p w14:paraId="38E5ABF5" w14:textId="77777777" w:rsidR="00177CFC" w:rsidRPr="00EC5FAC" w:rsidRDefault="00177CFC" w:rsidP="00AD6806">
            <w:pPr>
              <w:jc w:val="center"/>
            </w:pPr>
            <w:r w:rsidRPr="00EC5FAC">
              <w:t>2</w:t>
            </w:r>
          </w:p>
        </w:tc>
        <w:tc>
          <w:tcPr>
            <w:tcW w:w="1334" w:type="dxa"/>
            <w:shd w:val="clear" w:color="auto" w:fill="D9D9D9" w:themeFill="background1" w:themeFillShade="D9"/>
          </w:tcPr>
          <w:p w14:paraId="5E02A0EE" w14:textId="77777777" w:rsidR="00177CFC" w:rsidRPr="00EC5FAC" w:rsidRDefault="00177CFC" w:rsidP="00AD6806">
            <w:pPr>
              <w:jc w:val="center"/>
            </w:pPr>
            <w:r w:rsidRPr="00EC5FAC">
              <w:t>3</w:t>
            </w:r>
          </w:p>
        </w:tc>
        <w:tc>
          <w:tcPr>
            <w:tcW w:w="1110" w:type="dxa"/>
            <w:shd w:val="clear" w:color="auto" w:fill="D9D9D9" w:themeFill="background1" w:themeFillShade="D9"/>
          </w:tcPr>
          <w:p w14:paraId="25E4BCE1" w14:textId="77777777" w:rsidR="00177CFC" w:rsidRPr="00EC5FAC" w:rsidRDefault="00177CFC" w:rsidP="00AD6806">
            <w:pPr>
              <w:jc w:val="center"/>
            </w:pPr>
            <w:r w:rsidRPr="00EC5FAC">
              <w:t>4</w:t>
            </w:r>
          </w:p>
        </w:tc>
      </w:tr>
      <w:tr w:rsidR="00177CFC" w14:paraId="744D5D97" w14:textId="77777777" w:rsidTr="00E31B66">
        <w:tc>
          <w:tcPr>
            <w:tcW w:w="2645" w:type="dxa"/>
            <w:gridSpan w:val="2"/>
            <w:vMerge/>
            <w:tcBorders>
              <w:bottom w:val="single" w:sz="4" w:space="0" w:color="auto"/>
            </w:tcBorders>
          </w:tcPr>
          <w:p w14:paraId="44511278" w14:textId="77777777" w:rsidR="00177CFC" w:rsidRDefault="00177CFC" w:rsidP="00E31B66"/>
        </w:tc>
        <w:tc>
          <w:tcPr>
            <w:tcW w:w="5209" w:type="dxa"/>
            <w:gridSpan w:val="4"/>
            <w:shd w:val="clear" w:color="auto" w:fill="D9D9D9" w:themeFill="background1" w:themeFillShade="D9"/>
            <w:vAlign w:val="center"/>
          </w:tcPr>
          <w:p w14:paraId="753E5B9C" w14:textId="77777777" w:rsidR="00177CFC" w:rsidRDefault="00177CFC" w:rsidP="00E31B66">
            <w:pPr>
              <w:jc w:val="center"/>
            </w:pPr>
            <w:r>
              <w:t>Scorer 2</w:t>
            </w:r>
          </w:p>
        </w:tc>
      </w:tr>
    </w:tbl>
    <w:p w14:paraId="570C55AD"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A444344" w14:textId="77777777" w:rsidTr="00E31B66">
        <w:tc>
          <w:tcPr>
            <w:tcW w:w="7854" w:type="dxa"/>
            <w:gridSpan w:val="6"/>
            <w:shd w:val="clear" w:color="auto" w:fill="D9D9D9" w:themeFill="background1" w:themeFillShade="D9"/>
          </w:tcPr>
          <w:p w14:paraId="0F3FB660" w14:textId="77777777" w:rsidR="00177CFC" w:rsidRPr="00A5308F" w:rsidRDefault="00177CFC" w:rsidP="00E31B66">
            <w:pPr>
              <w:jc w:val="center"/>
              <w:rPr>
                <w:b/>
              </w:rPr>
            </w:pPr>
            <w:r w:rsidRPr="00A5308F">
              <w:rPr>
                <w:b/>
              </w:rPr>
              <w:t>Joint Score Distribution for Task 2 Indicator 2c1 (%)</w:t>
            </w:r>
          </w:p>
        </w:tc>
      </w:tr>
      <w:tr w:rsidR="00177CFC" w14:paraId="7DDFAA7C" w14:textId="77777777" w:rsidTr="00E31B66">
        <w:tc>
          <w:tcPr>
            <w:tcW w:w="1311" w:type="dxa"/>
            <w:vMerge w:val="restart"/>
            <w:shd w:val="clear" w:color="auto" w:fill="D9D9D9" w:themeFill="background1" w:themeFillShade="D9"/>
            <w:textDirection w:val="btLr"/>
            <w:vAlign w:val="center"/>
          </w:tcPr>
          <w:p w14:paraId="47D538A2" w14:textId="77777777" w:rsidR="00177CFC" w:rsidRDefault="00177CFC" w:rsidP="00E31B66">
            <w:pPr>
              <w:jc w:val="center"/>
            </w:pPr>
            <w:r>
              <w:t>Scorer 1</w:t>
            </w:r>
          </w:p>
        </w:tc>
        <w:tc>
          <w:tcPr>
            <w:tcW w:w="1334" w:type="dxa"/>
            <w:shd w:val="clear" w:color="auto" w:fill="D9D9D9" w:themeFill="background1" w:themeFillShade="D9"/>
            <w:vAlign w:val="center"/>
          </w:tcPr>
          <w:p w14:paraId="59EA69C7" w14:textId="77777777" w:rsidR="00177CFC" w:rsidRDefault="00177CFC" w:rsidP="00AD6806">
            <w:pPr>
              <w:jc w:val="center"/>
            </w:pPr>
            <w:r>
              <w:t>4</w:t>
            </w:r>
          </w:p>
        </w:tc>
        <w:tc>
          <w:tcPr>
            <w:tcW w:w="1431" w:type="dxa"/>
            <w:vAlign w:val="bottom"/>
          </w:tcPr>
          <w:p w14:paraId="10E8E9B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25AAC9B" w14:textId="2BD21594"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7B9C86B4" w14:textId="3592A8E8" w:rsidR="00177CFC" w:rsidRDefault="00DA6A17" w:rsidP="00BB6412">
            <w:pPr>
              <w:jc w:val="right"/>
              <w:rPr>
                <w:rFonts w:ascii="Calibri" w:hAnsi="Calibri" w:cs="Calibri"/>
                <w:color w:val="000000"/>
              </w:rPr>
            </w:pPr>
            <w:r>
              <w:rPr>
                <w:rFonts w:ascii="Calibri" w:hAnsi="Calibri" w:cs="Calibri"/>
                <w:color w:val="000000"/>
              </w:rPr>
              <w:t>3.86</w:t>
            </w:r>
          </w:p>
        </w:tc>
        <w:tc>
          <w:tcPr>
            <w:tcW w:w="1110" w:type="dxa"/>
            <w:vAlign w:val="bottom"/>
          </w:tcPr>
          <w:p w14:paraId="3EE8A3C6" w14:textId="56669376" w:rsidR="00177CFC" w:rsidRDefault="00DA6A17" w:rsidP="00BB6412">
            <w:pPr>
              <w:jc w:val="right"/>
              <w:rPr>
                <w:rFonts w:ascii="Calibri" w:hAnsi="Calibri" w:cs="Calibri"/>
                <w:color w:val="000000"/>
              </w:rPr>
            </w:pPr>
            <w:r>
              <w:rPr>
                <w:rFonts w:ascii="Calibri" w:hAnsi="Calibri" w:cs="Calibri"/>
                <w:color w:val="000000"/>
              </w:rPr>
              <w:t>3.31</w:t>
            </w:r>
          </w:p>
        </w:tc>
      </w:tr>
      <w:tr w:rsidR="00177CFC" w14:paraId="347FC98C" w14:textId="77777777" w:rsidTr="00E31B66">
        <w:tc>
          <w:tcPr>
            <w:tcW w:w="1311" w:type="dxa"/>
            <w:vMerge/>
            <w:shd w:val="clear" w:color="auto" w:fill="D9D9D9" w:themeFill="background1" w:themeFillShade="D9"/>
          </w:tcPr>
          <w:p w14:paraId="089C42CC" w14:textId="77777777" w:rsidR="00177CFC" w:rsidRDefault="00177CFC" w:rsidP="00E31B66"/>
        </w:tc>
        <w:tc>
          <w:tcPr>
            <w:tcW w:w="1334" w:type="dxa"/>
            <w:shd w:val="clear" w:color="auto" w:fill="D9D9D9" w:themeFill="background1" w:themeFillShade="D9"/>
            <w:vAlign w:val="center"/>
          </w:tcPr>
          <w:p w14:paraId="6DBB4760" w14:textId="77777777" w:rsidR="00177CFC" w:rsidRDefault="00177CFC" w:rsidP="00AD6806">
            <w:pPr>
              <w:jc w:val="center"/>
            </w:pPr>
            <w:r>
              <w:t>3</w:t>
            </w:r>
          </w:p>
        </w:tc>
        <w:tc>
          <w:tcPr>
            <w:tcW w:w="1431" w:type="dxa"/>
            <w:vAlign w:val="bottom"/>
          </w:tcPr>
          <w:p w14:paraId="44AE21B7" w14:textId="38340523"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67503C6D" w14:textId="3EB5DF70" w:rsidR="00177CFC" w:rsidRDefault="00DA6A17" w:rsidP="00BB6412">
            <w:pPr>
              <w:jc w:val="right"/>
              <w:rPr>
                <w:rFonts w:ascii="Calibri" w:hAnsi="Calibri" w:cs="Calibri"/>
                <w:color w:val="000000"/>
              </w:rPr>
            </w:pPr>
            <w:r>
              <w:rPr>
                <w:rFonts w:ascii="Calibri" w:hAnsi="Calibri" w:cs="Calibri"/>
                <w:color w:val="000000"/>
              </w:rPr>
              <w:t>7.99</w:t>
            </w:r>
          </w:p>
        </w:tc>
        <w:tc>
          <w:tcPr>
            <w:tcW w:w="1334" w:type="dxa"/>
            <w:vAlign w:val="bottom"/>
          </w:tcPr>
          <w:p w14:paraId="0C2AFE5D" w14:textId="6249AFB7" w:rsidR="00177CFC" w:rsidRDefault="00DA6A17" w:rsidP="00BB6412">
            <w:pPr>
              <w:jc w:val="right"/>
              <w:rPr>
                <w:rFonts w:ascii="Calibri" w:hAnsi="Calibri" w:cs="Calibri"/>
                <w:color w:val="000000"/>
              </w:rPr>
            </w:pPr>
            <w:r>
              <w:rPr>
                <w:rFonts w:ascii="Calibri" w:hAnsi="Calibri" w:cs="Calibri"/>
                <w:color w:val="000000"/>
              </w:rPr>
              <w:t>62.26</w:t>
            </w:r>
          </w:p>
        </w:tc>
        <w:tc>
          <w:tcPr>
            <w:tcW w:w="1110" w:type="dxa"/>
            <w:vAlign w:val="bottom"/>
          </w:tcPr>
          <w:p w14:paraId="686CE450" w14:textId="3FE6EC20" w:rsidR="00177CFC" w:rsidRDefault="00DA6A17" w:rsidP="00BB6412">
            <w:pPr>
              <w:jc w:val="right"/>
              <w:rPr>
                <w:rFonts w:ascii="Calibri" w:hAnsi="Calibri" w:cs="Calibri"/>
                <w:color w:val="000000"/>
              </w:rPr>
            </w:pPr>
            <w:r>
              <w:rPr>
                <w:rFonts w:ascii="Calibri" w:hAnsi="Calibri" w:cs="Calibri"/>
                <w:color w:val="000000"/>
              </w:rPr>
              <w:t>3.86</w:t>
            </w:r>
          </w:p>
        </w:tc>
      </w:tr>
      <w:tr w:rsidR="00177CFC" w14:paraId="2B22BD57" w14:textId="77777777" w:rsidTr="00AB1E26">
        <w:tc>
          <w:tcPr>
            <w:tcW w:w="1311" w:type="dxa"/>
            <w:vMerge/>
            <w:shd w:val="clear" w:color="auto" w:fill="D9D9D9" w:themeFill="background1" w:themeFillShade="D9"/>
          </w:tcPr>
          <w:p w14:paraId="2563DCB3" w14:textId="77777777" w:rsidR="00177CFC" w:rsidRDefault="00177CFC" w:rsidP="00E31B66"/>
        </w:tc>
        <w:tc>
          <w:tcPr>
            <w:tcW w:w="1334" w:type="dxa"/>
            <w:shd w:val="clear" w:color="auto" w:fill="D9D9D9" w:themeFill="background1" w:themeFillShade="D9"/>
            <w:vAlign w:val="center"/>
          </w:tcPr>
          <w:p w14:paraId="03167488" w14:textId="77777777" w:rsidR="00177CFC" w:rsidRDefault="00177CFC" w:rsidP="00AD6806">
            <w:pPr>
              <w:jc w:val="center"/>
            </w:pPr>
            <w:r>
              <w:t>2</w:t>
            </w:r>
          </w:p>
        </w:tc>
        <w:tc>
          <w:tcPr>
            <w:tcW w:w="1431" w:type="dxa"/>
            <w:vAlign w:val="bottom"/>
          </w:tcPr>
          <w:p w14:paraId="0F812D0C" w14:textId="18FD7001" w:rsidR="00177CFC" w:rsidRDefault="00DA6A17" w:rsidP="00BB6412">
            <w:pPr>
              <w:jc w:val="right"/>
              <w:rPr>
                <w:rFonts w:ascii="Calibri" w:hAnsi="Calibri" w:cs="Calibri"/>
                <w:color w:val="000000"/>
              </w:rPr>
            </w:pPr>
            <w:r>
              <w:rPr>
                <w:rFonts w:ascii="Calibri" w:hAnsi="Calibri" w:cs="Calibri"/>
                <w:color w:val="000000"/>
              </w:rPr>
              <w:t>0.83</w:t>
            </w:r>
          </w:p>
        </w:tc>
        <w:tc>
          <w:tcPr>
            <w:tcW w:w="1334" w:type="dxa"/>
            <w:vAlign w:val="bottom"/>
          </w:tcPr>
          <w:p w14:paraId="69A9DC35" w14:textId="4DBE8AD0" w:rsidR="00177CFC" w:rsidRDefault="00DA6A17" w:rsidP="00BB6412">
            <w:pPr>
              <w:jc w:val="right"/>
              <w:rPr>
                <w:rFonts w:ascii="Calibri" w:hAnsi="Calibri" w:cs="Calibri"/>
                <w:color w:val="000000"/>
              </w:rPr>
            </w:pPr>
            <w:r>
              <w:rPr>
                <w:rFonts w:ascii="Calibri" w:hAnsi="Calibri" w:cs="Calibri"/>
                <w:color w:val="000000"/>
              </w:rPr>
              <w:t>7.16</w:t>
            </w:r>
          </w:p>
        </w:tc>
        <w:tc>
          <w:tcPr>
            <w:tcW w:w="1334" w:type="dxa"/>
            <w:vAlign w:val="bottom"/>
          </w:tcPr>
          <w:p w14:paraId="3471CC99" w14:textId="21E02D19" w:rsidR="00177CFC" w:rsidRDefault="00DA6A17" w:rsidP="00BB6412">
            <w:pPr>
              <w:jc w:val="right"/>
              <w:rPr>
                <w:rFonts w:ascii="Calibri" w:hAnsi="Calibri" w:cs="Calibri"/>
                <w:color w:val="000000"/>
              </w:rPr>
            </w:pPr>
            <w:r>
              <w:rPr>
                <w:rFonts w:ascii="Calibri" w:hAnsi="Calibri" w:cs="Calibri"/>
                <w:color w:val="000000"/>
              </w:rPr>
              <w:t>8.82</w:t>
            </w:r>
          </w:p>
        </w:tc>
        <w:tc>
          <w:tcPr>
            <w:tcW w:w="1110" w:type="dxa"/>
            <w:vAlign w:val="bottom"/>
          </w:tcPr>
          <w:p w14:paraId="0CC2E047" w14:textId="302EE243" w:rsidR="00177CFC" w:rsidRDefault="00DA6A17" w:rsidP="00BB6412">
            <w:pPr>
              <w:jc w:val="right"/>
              <w:rPr>
                <w:rFonts w:ascii="Calibri" w:hAnsi="Calibri" w:cs="Calibri"/>
                <w:color w:val="000000"/>
              </w:rPr>
            </w:pPr>
            <w:r>
              <w:rPr>
                <w:rFonts w:ascii="Calibri" w:hAnsi="Calibri" w:cs="Calibri"/>
                <w:color w:val="000000"/>
              </w:rPr>
              <w:t>0.83</w:t>
            </w:r>
          </w:p>
        </w:tc>
      </w:tr>
      <w:tr w:rsidR="00177CFC" w14:paraId="1711C673" w14:textId="77777777" w:rsidTr="00E31B66">
        <w:tc>
          <w:tcPr>
            <w:tcW w:w="1311" w:type="dxa"/>
            <w:vMerge/>
            <w:shd w:val="clear" w:color="auto" w:fill="D9D9D9" w:themeFill="background1" w:themeFillShade="D9"/>
          </w:tcPr>
          <w:p w14:paraId="6EC67943" w14:textId="77777777" w:rsidR="00177CFC" w:rsidRDefault="00177CFC" w:rsidP="00E31B66"/>
        </w:tc>
        <w:tc>
          <w:tcPr>
            <w:tcW w:w="1334" w:type="dxa"/>
            <w:shd w:val="clear" w:color="auto" w:fill="D9D9D9" w:themeFill="background1" w:themeFillShade="D9"/>
            <w:vAlign w:val="center"/>
          </w:tcPr>
          <w:p w14:paraId="4F26E431" w14:textId="77777777" w:rsidR="00177CFC" w:rsidRDefault="00177CFC" w:rsidP="00AD6806">
            <w:pPr>
              <w:jc w:val="center"/>
            </w:pPr>
            <w:r>
              <w:t>1</w:t>
            </w:r>
          </w:p>
        </w:tc>
        <w:tc>
          <w:tcPr>
            <w:tcW w:w="1431" w:type="dxa"/>
            <w:vAlign w:val="bottom"/>
          </w:tcPr>
          <w:p w14:paraId="220D1886" w14:textId="11AAF770" w:rsidR="00177CFC" w:rsidRDefault="00DA6A17" w:rsidP="00BB6412">
            <w:pPr>
              <w:jc w:val="right"/>
              <w:rPr>
                <w:rFonts w:ascii="Calibri" w:hAnsi="Calibri" w:cs="Calibri"/>
                <w:color w:val="000000"/>
              </w:rPr>
            </w:pPr>
            <w:r>
              <w:rPr>
                <w:rFonts w:ascii="Calibri" w:hAnsi="Calibri" w:cs="Calibri"/>
                <w:color w:val="000000"/>
              </w:rPr>
              <w:t>0.55</w:t>
            </w:r>
          </w:p>
        </w:tc>
        <w:tc>
          <w:tcPr>
            <w:tcW w:w="1334" w:type="dxa"/>
            <w:vAlign w:val="bottom"/>
          </w:tcPr>
          <w:p w14:paraId="6B7295A8" w14:textId="66E34805"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25E44B17" w14:textId="384EDAD5" w:rsidR="00177CFC" w:rsidRDefault="00DA6A17" w:rsidP="00BB6412">
            <w:pPr>
              <w:jc w:val="right"/>
              <w:rPr>
                <w:rFonts w:ascii="Calibri" w:hAnsi="Calibri" w:cs="Calibri"/>
                <w:color w:val="000000"/>
              </w:rPr>
            </w:pPr>
            <w:r>
              <w:rPr>
                <w:rFonts w:ascii="Calibri" w:hAnsi="Calibri" w:cs="Calibri"/>
                <w:color w:val="000000"/>
              </w:rPr>
              <w:t>0.55</w:t>
            </w:r>
          </w:p>
        </w:tc>
        <w:tc>
          <w:tcPr>
            <w:tcW w:w="1110" w:type="dxa"/>
            <w:vAlign w:val="bottom"/>
          </w:tcPr>
          <w:p w14:paraId="42216AF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75091A6" w14:textId="77777777" w:rsidTr="00E31B66">
        <w:tc>
          <w:tcPr>
            <w:tcW w:w="2645" w:type="dxa"/>
            <w:gridSpan w:val="2"/>
            <w:vMerge w:val="restart"/>
          </w:tcPr>
          <w:p w14:paraId="1FF6E426" w14:textId="77777777" w:rsidR="00177CFC" w:rsidRDefault="00177CFC" w:rsidP="00E31B66"/>
        </w:tc>
        <w:tc>
          <w:tcPr>
            <w:tcW w:w="1431" w:type="dxa"/>
            <w:shd w:val="clear" w:color="auto" w:fill="D9D9D9" w:themeFill="background1" w:themeFillShade="D9"/>
          </w:tcPr>
          <w:p w14:paraId="5D9B4C63" w14:textId="77777777" w:rsidR="00177CFC" w:rsidRDefault="00177CFC" w:rsidP="00AD6806">
            <w:pPr>
              <w:jc w:val="center"/>
            </w:pPr>
            <w:r>
              <w:t>1</w:t>
            </w:r>
          </w:p>
        </w:tc>
        <w:tc>
          <w:tcPr>
            <w:tcW w:w="1334" w:type="dxa"/>
            <w:shd w:val="clear" w:color="auto" w:fill="D9D9D9" w:themeFill="background1" w:themeFillShade="D9"/>
          </w:tcPr>
          <w:p w14:paraId="29CE4FDA" w14:textId="77777777" w:rsidR="00177CFC" w:rsidRDefault="00177CFC" w:rsidP="00AD6806">
            <w:pPr>
              <w:jc w:val="center"/>
            </w:pPr>
            <w:r>
              <w:t>2</w:t>
            </w:r>
          </w:p>
        </w:tc>
        <w:tc>
          <w:tcPr>
            <w:tcW w:w="1334" w:type="dxa"/>
            <w:shd w:val="clear" w:color="auto" w:fill="D9D9D9" w:themeFill="background1" w:themeFillShade="D9"/>
          </w:tcPr>
          <w:p w14:paraId="6ADA2886" w14:textId="77777777" w:rsidR="00177CFC" w:rsidRDefault="00177CFC" w:rsidP="00AD6806">
            <w:pPr>
              <w:jc w:val="center"/>
            </w:pPr>
            <w:r>
              <w:t>3</w:t>
            </w:r>
          </w:p>
        </w:tc>
        <w:tc>
          <w:tcPr>
            <w:tcW w:w="1110" w:type="dxa"/>
            <w:shd w:val="clear" w:color="auto" w:fill="D9D9D9" w:themeFill="background1" w:themeFillShade="D9"/>
          </w:tcPr>
          <w:p w14:paraId="4E517DB6" w14:textId="77777777" w:rsidR="00177CFC" w:rsidRDefault="00177CFC" w:rsidP="00AD6806">
            <w:pPr>
              <w:jc w:val="center"/>
            </w:pPr>
            <w:r>
              <w:t>4</w:t>
            </w:r>
          </w:p>
        </w:tc>
      </w:tr>
      <w:tr w:rsidR="00177CFC" w14:paraId="6242A7E8" w14:textId="77777777" w:rsidTr="00E31B66">
        <w:tc>
          <w:tcPr>
            <w:tcW w:w="2645" w:type="dxa"/>
            <w:gridSpan w:val="2"/>
            <w:vMerge/>
          </w:tcPr>
          <w:p w14:paraId="58F061AC" w14:textId="77777777" w:rsidR="00177CFC" w:rsidRDefault="00177CFC" w:rsidP="00E31B66"/>
        </w:tc>
        <w:tc>
          <w:tcPr>
            <w:tcW w:w="5209" w:type="dxa"/>
            <w:gridSpan w:val="4"/>
            <w:shd w:val="clear" w:color="auto" w:fill="D9D9D9" w:themeFill="background1" w:themeFillShade="D9"/>
            <w:vAlign w:val="center"/>
          </w:tcPr>
          <w:p w14:paraId="18DFF18F" w14:textId="77777777" w:rsidR="00177CFC" w:rsidRDefault="00177CFC" w:rsidP="00E31B66">
            <w:pPr>
              <w:jc w:val="center"/>
            </w:pPr>
            <w:r>
              <w:t>Scorer 2</w:t>
            </w:r>
          </w:p>
        </w:tc>
      </w:tr>
    </w:tbl>
    <w:p w14:paraId="32304886" w14:textId="77777777" w:rsidR="00177CFC" w:rsidRDefault="00177CFC" w:rsidP="00177CFC"/>
    <w:p w14:paraId="015AFCF9" w14:textId="77777777" w:rsidR="00177CFC" w:rsidRDefault="00177CFC" w:rsidP="00177CFC">
      <w:r>
        <w:br w:type="page"/>
      </w:r>
    </w:p>
    <w:p w14:paraId="1AA78A17"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D84CA8E" w14:textId="77777777" w:rsidTr="00E31B66">
        <w:tc>
          <w:tcPr>
            <w:tcW w:w="7854" w:type="dxa"/>
            <w:gridSpan w:val="6"/>
            <w:shd w:val="clear" w:color="auto" w:fill="D9D9D9" w:themeFill="background1" w:themeFillShade="D9"/>
          </w:tcPr>
          <w:p w14:paraId="28695F96" w14:textId="77777777" w:rsidR="00177CFC" w:rsidRPr="00A5308F" w:rsidRDefault="00177CFC" w:rsidP="00E31B66">
            <w:pPr>
              <w:jc w:val="center"/>
              <w:rPr>
                <w:b/>
              </w:rPr>
            </w:pPr>
            <w:r w:rsidRPr="00A5308F">
              <w:rPr>
                <w:b/>
              </w:rPr>
              <w:t>Joint Score Distribution for Task 2 Indicator 2c2 (%)</w:t>
            </w:r>
          </w:p>
        </w:tc>
      </w:tr>
      <w:tr w:rsidR="00177CFC" w14:paraId="020B8872" w14:textId="77777777" w:rsidTr="00E31B66">
        <w:tc>
          <w:tcPr>
            <w:tcW w:w="1311" w:type="dxa"/>
            <w:vMerge w:val="restart"/>
            <w:shd w:val="clear" w:color="auto" w:fill="D9D9D9" w:themeFill="background1" w:themeFillShade="D9"/>
            <w:textDirection w:val="btLr"/>
            <w:vAlign w:val="center"/>
          </w:tcPr>
          <w:p w14:paraId="1A5B8F9A" w14:textId="77777777" w:rsidR="00177CFC" w:rsidRDefault="00177CFC" w:rsidP="00E31B66">
            <w:pPr>
              <w:jc w:val="center"/>
            </w:pPr>
            <w:r>
              <w:t>Scorer 1</w:t>
            </w:r>
          </w:p>
        </w:tc>
        <w:tc>
          <w:tcPr>
            <w:tcW w:w="1334" w:type="dxa"/>
            <w:shd w:val="clear" w:color="auto" w:fill="D9D9D9" w:themeFill="background1" w:themeFillShade="D9"/>
            <w:vAlign w:val="center"/>
          </w:tcPr>
          <w:p w14:paraId="45A0D94B" w14:textId="77777777" w:rsidR="00177CFC" w:rsidRDefault="00177CFC" w:rsidP="00AD6806">
            <w:pPr>
              <w:jc w:val="center"/>
            </w:pPr>
            <w:r>
              <w:t>4</w:t>
            </w:r>
          </w:p>
        </w:tc>
        <w:tc>
          <w:tcPr>
            <w:tcW w:w="1431" w:type="dxa"/>
            <w:vAlign w:val="bottom"/>
          </w:tcPr>
          <w:p w14:paraId="46BCDDA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68F129F" w14:textId="391DB4A7" w:rsidR="00177CFC" w:rsidRDefault="00B95C5E" w:rsidP="00BB6412">
            <w:pPr>
              <w:jc w:val="right"/>
              <w:rPr>
                <w:rFonts w:ascii="Calibri" w:hAnsi="Calibri" w:cs="Calibri"/>
                <w:color w:val="000000"/>
              </w:rPr>
            </w:pPr>
            <w:r>
              <w:rPr>
                <w:rFonts w:ascii="Calibri" w:hAnsi="Calibri" w:cs="Calibri"/>
                <w:color w:val="000000"/>
              </w:rPr>
              <w:t>0</w:t>
            </w:r>
            <w:r w:rsidR="00DA6A17">
              <w:rPr>
                <w:rFonts w:ascii="Calibri" w:hAnsi="Calibri" w:cs="Calibri"/>
                <w:color w:val="000000"/>
              </w:rPr>
              <w:t>.28</w:t>
            </w:r>
          </w:p>
        </w:tc>
        <w:tc>
          <w:tcPr>
            <w:tcW w:w="1334" w:type="dxa"/>
            <w:vAlign w:val="bottom"/>
          </w:tcPr>
          <w:p w14:paraId="49CA5340" w14:textId="31669D0B" w:rsidR="00177CFC" w:rsidRDefault="00DA6A17" w:rsidP="00BB6412">
            <w:pPr>
              <w:jc w:val="right"/>
              <w:rPr>
                <w:rFonts w:ascii="Calibri" w:hAnsi="Calibri" w:cs="Calibri"/>
                <w:color w:val="000000"/>
              </w:rPr>
            </w:pPr>
            <w:r>
              <w:rPr>
                <w:rFonts w:ascii="Calibri" w:hAnsi="Calibri" w:cs="Calibri"/>
                <w:color w:val="000000"/>
              </w:rPr>
              <w:t>7.16</w:t>
            </w:r>
          </w:p>
        </w:tc>
        <w:tc>
          <w:tcPr>
            <w:tcW w:w="1110" w:type="dxa"/>
            <w:vAlign w:val="bottom"/>
          </w:tcPr>
          <w:p w14:paraId="71E890E5" w14:textId="48A38803" w:rsidR="00177CFC" w:rsidRDefault="00DA6A17" w:rsidP="00BB6412">
            <w:pPr>
              <w:jc w:val="right"/>
              <w:rPr>
                <w:rFonts w:ascii="Calibri" w:hAnsi="Calibri" w:cs="Calibri"/>
                <w:color w:val="000000"/>
              </w:rPr>
            </w:pPr>
            <w:r>
              <w:rPr>
                <w:rFonts w:ascii="Calibri" w:hAnsi="Calibri" w:cs="Calibri"/>
                <w:color w:val="000000"/>
              </w:rPr>
              <w:t>2.48</w:t>
            </w:r>
          </w:p>
        </w:tc>
      </w:tr>
      <w:tr w:rsidR="00177CFC" w14:paraId="40DA6CE3" w14:textId="77777777" w:rsidTr="00E31B66">
        <w:tc>
          <w:tcPr>
            <w:tcW w:w="1311" w:type="dxa"/>
            <w:vMerge/>
            <w:shd w:val="clear" w:color="auto" w:fill="D9D9D9" w:themeFill="background1" w:themeFillShade="D9"/>
          </w:tcPr>
          <w:p w14:paraId="0F7E3C95" w14:textId="77777777" w:rsidR="00177CFC" w:rsidRDefault="00177CFC" w:rsidP="00E31B66"/>
        </w:tc>
        <w:tc>
          <w:tcPr>
            <w:tcW w:w="1334" w:type="dxa"/>
            <w:shd w:val="clear" w:color="auto" w:fill="D9D9D9" w:themeFill="background1" w:themeFillShade="D9"/>
            <w:vAlign w:val="center"/>
          </w:tcPr>
          <w:p w14:paraId="78E6D853" w14:textId="77777777" w:rsidR="00177CFC" w:rsidRDefault="00177CFC" w:rsidP="00AD6806">
            <w:pPr>
              <w:jc w:val="center"/>
            </w:pPr>
            <w:r>
              <w:t>3</w:t>
            </w:r>
          </w:p>
        </w:tc>
        <w:tc>
          <w:tcPr>
            <w:tcW w:w="1431" w:type="dxa"/>
            <w:vAlign w:val="bottom"/>
          </w:tcPr>
          <w:p w14:paraId="4B05E1D6" w14:textId="44A5ACD6" w:rsidR="00177CFC" w:rsidRDefault="00DA6A17" w:rsidP="00BB6412">
            <w:pPr>
              <w:jc w:val="right"/>
              <w:rPr>
                <w:rFonts w:ascii="Calibri" w:hAnsi="Calibri" w:cs="Calibri"/>
                <w:color w:val="000000"/>
              </w:rPr>
            </w:pPr>
            <w:r>
              <w:rPr>
                <w:rFonts w:ascii="Calibri" w:hAnsi="Calibri" w:cs="Calibri"/>
                <w:color w:val="000000"/>
              </w:rPr>
              <w:t>0.55</w:t>
            </w:r>
          </w:p>
        </w:tc>
        <w:tc>
          <w:tcPr>
            <w:tcW w:w="1334" w:type="dxa"/>
            <w:vAlign w:val="bottom"/>
          </w:tcPr>
          <w:p w14:paraId="3BB5A7FB" w14:textId="22E46E1A" w:rsidR="00177CFC" w:rsidRDefault="00DA6A17" w:rsidP="00BB6412">
            <w:pPr>
              <w:jc w:val="right"/>
              <w:rPr>
                <w:rFonts w:ascii="Calibri" w:hAnsi="Calibri" w:cs="Calibri"/>
                <w:color w:val="000000"/>
              </w:rPr>
            </w:pPr>
            <w:r>
              <w:rPr>
                <w:rFonts w:ascii="Calibri" w:hAnsi="Calibri" w:cs="Calibri"/>
                <w:color w:val="000000"/>
              </w:rPr>
              <w:t>7.44</w:t>
            </w:r>
          </w:p>
        </w:tc>
        <w:tc>
          <w:tcPr>
            <w:tcW w:w="1334" w:type="dxa"/>
            <w:vAlign w:val="bottom"/>
          </w:tcPr>
          <w:p w14:paraId="42FA2ED6" w14:textId="3060A58D" w:rsidR="00177CFC" w:rsidRDefault="00DA6A17" w:rsidP="00BB6412">
            <w:pPr>
              <w:jc w:val="right"/>
              <w:rPr>
                <w:rFonts w:ascii="Calibri" w:hAnsi="Calibri" w:cs="Calibri"/>
                <w:color w:val="000000"/>
              </w:rPr>
            </w:pPr>
            <w:r>
              <w:rPr>
                <w:rFonts w:ascii="Calibri" w:hAnsi="Calibri" w:cs="Calibri"/>
                <w:color w:val="000000"/>
              </w:rPr>
              <w:t>60.61</w:t>
            </w:r>
          </w:p>
        </w:tc>
        <w:tc>
          <w:tcPr>
            <w:tcW w:w="1110" w:type="dxa"/>
            <w:vAlign w:val="bottom"/>
          </w:tcPr>
          <w:p w14:paraId="12E39BBD" w14:textId="06BBDE5B" w:rsidR="00177CFC" w:rsidRDefault="00DA6A17" w:rsidP="00BB6412">
            <w:pPr>
              <w:jc w:val="right"/>
              <w:rPr>
                <w:rFonts w:ascii="Calibri" w:hAnsi="Calibri" w:cs="Calibri"/>
                <w:color w:val="000000"/>
              </w:rPr>
            </w:pPr>
            <w:r>
              <w:rPr>
                <w:rFonts w:ascii="Calibri" w:hAnsi="Calibri" w:cs="Calibri"/>
                <w:color w:val="000000"/>
              </w:rPr>
              <w:t>5.32</w:t>
            </w:r>
          </w:p>
        </w:tc>
      </w:tr>
      <w:tr w:rsidR="00177CFC" w14:paraId="2B0816E7" w14:textId="77777777" w:rsidTr="00E31B66">
        <w:tc>
          <w:tcPr>
            <w:tcW w:w="1311" w:type="dxa"/>
            <w:vMerge/>
            <w:shd w:val="clear" w:color="auto" w:fill="D9D9D9" w:themeFill="background1" w:themeFillShade="D9"/>
          </w:tcPr>
          <w:p w14:paraId="16902865" w14:textId="77777777" w:rsidR="00177CFC" w:rsidRDefault="00177CFC" w:rsidP="00E31B66"/>
        </w:tc>
        <w:tc>
          <w:tcPr>
            <w:tcW w:w="1334" w:type="dxa"/>
            <w:shd w:val="clear" w:color="auto" w:fill="D9D9D9" w:themeFill="background1" w:themeFillShade="D9"/>
            <w:vAlign w:val="center"/>
          </w:tcPr>
          <w:p w14:paraId="336A5BB2" w14:textId="77777777" w:rsidR="00177CFC" w:rsidRDefault="00177CFC" w:rsidP="00AD6806">
            <w:pPr>
              <w:jc w:val="center"/>
            </w:pPr>
            <w:r>
              <w:t>2</w:t>
            </w:r>
          </w:p>
        </w:tc>
        <w:tc>
          <w:tcPr>
            <w:tcW w:w="1431" w:type="dxa"/>
            <w:vAlign w:val="bottom"/>
          </w:tcPr>
          <w:p w14:paraId="124C8D90" w14:textId="704DEB26"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1DDF953F" w14:textId="78430371" w:rsidR="00177CFC" w:rsidRDefault="00DA6A17" w:rsidP="00BB6412">
            <w:pPr>
              <w:jc w:val="right"/>
              <w:rPr>
                <w:rFonts w:ascii="Calibri" w:hAnsi="Calibri" w:cs="Calibri"/>
                <w:color w:val="000000"/>
              </w:rPr>
            </w:pPr>
            <w:r>
              <w:rPr>
                <w:rFonts w:ascii="Calibri" w:hAnsi="Calibri" w:cs="Calibri"/>
                <w:color w:val="000000"/>
              </w:rPr>
              <w:t>4.68</w:t>
            </w:r>
          </w:p>
        </w:tc>
        <w:tc>
          <w:tcPr>
            <w:tcW w:w="1334" w:type="dxa"/>
            <w:vAlign w:val="bottom"/>
          </w:tcPr>
          <w:p w14:paraId="256D53C0" w14:textId="3DE802F5" w:rsidR="00177CFC" w:rsidRDefault="00DA6A17" w:rsidP="00BB6412">
            <w:pPr>
              <w:jc w:val="right"/>
              <w:rPr>
                <w:rFonts w:ascii="Calibri" w:hAnsi="Calibri" w:cs="Calibri"/>
                <w:color w:val="000000"/>
              </w:rPr>
            </w:pPr>
            <w:r>
              <w:rPr>
                <w:rFonts w:ascii="Calibri" w:hAnsi="Calibri" w:cs="Calibri"/>
                <w:color w:val="000000"/>
              </w:rPr>
              <w:t>11.02</w:t>
            </w:r>
          </w:p>
        </w:tc>
        <w:tc>
          <w:tcPr>
            <w:tcW w:w="1110" w:type="dxa"/>
            <w:vAlign w:val="bottom"/>
          </w:tcPr>
          <w:p w14:paraId="6E32B9A0" w14:textId="42365312" w:rsidR="00177CFC" w:rsidRDefault="00B95C5E" w:rsidP="00BB6412">
            <w:pPr>
              <w:jc w:val="right"/>
              <w:rPr>
                <w:rFonts w:ascii="Calibri" w:hAnsi="Calibri" w:cs="Calibri"/>
                <w:color w:val="000000"/>
              </w:rPr>
            </w:pPr>
            <w:r>
              <w:rPr>
                <w:rFonts w:ascii="Calibri" w:hAnsi="Calibri" w:cs="Calibri"/>
                <w:color w:val="000000"/>
              </w:rPr>
              <w:t>0</w:t>
            </w:r>
            <w:r w:rsidR="00DA6A17">
              <w:rPr>
                <w:rFonts w:ascii="Calibri" w:hAnsi="Calibri" w:cs="Calibri"/>
                <w:color w:val="000000"/>
              </w:rPr>
              <w:t>.55</w:t>
            </w:r>
          </w:p>
        </w:tc>
      </w:tr>
      <w:tr w:rsidR="00177CFC" w14:paraId="6B558684" w14:textId="77777777" w:rsidTr="00E31B66">
        <w:tc>
          <w:tcPr>
            <w:tcW w:w="1311" w:type="dxa"/>
            <w:vMerge/>
            <w:shd w:val="clear" w:color="auto" w:fill="D9D9D9" w:themeFill="background1" w:themeFillShade="D9"/>
          </w:tcPr>
          <w:p w14:paraId="7063656C" w14:textId="77777777" w:rsidR="00177CFC" w:rsidRDefault="00177CFC" w:rsidP="00E31B66"/>
        </w:tc>
        <w:tc>
          <w:tcPr>
            <w:tcW w:w="1334" w:type="dxa"/>
            <w:shd w:val="clear" w:color="auto" w:fill="D9D9D9" w:themeFill="background1" w:themeFillShade="D9"/>
            <w:vAlign w:val="center"/>
          </w:tcPr>
          <w:p w14:paraId="3036C158" w14:textId="77777777" w:rsidR="00177CFC" w:rsidRDefault="00177CFC" w:rsidP="00AD6806">
            <w:pPr>
              <w:jc w:val="center"/>
            </w:pPr>
            <w:r>
              <w:t>1</w:t>
            </w:r>
          </w:p>
        </w:tc>
        <w:tc>
          <w:tcPr>
            <w:tcW w:w="1431" w:type="dxa"/>
            <w:vAlign w:val="bottom"/>
          </w:tcPr>
          <w:p w14:paraId="3FA41008" w14:textId="39071F97"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1407CC3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A3119A5"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18B17801"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4BFDAF9C" w14:textId="77777777" w:rsidTr="00E31B66">
        <w:tc>
          <w:tcPr>
            <w:tcW w:w="2645" w:type="dxa"/>
            <w:gridSpan w:val="2"/>
            <w:vMerge w:val="restart"/>
          </w:tcPr>
          <w:p w14:paraId="4B167315" w14:textId="77777777" w:rsidR="00177CFC" w:rsidRDefault="00177CFC" w:rsidP="00E31B66"/>
        </w:tc>
        <w:tc>
          <w:tcPr>
            <w:tcW w:w="1431" w:type="dxa"/>
            <w:shd w:val="clear" w:color="auto" w:fill="D9D9D9" w:themeFill="background1" w:themeFillShade="D9"/>
          </w:tcPr>
          <w:p w14:paraId="3749D3A8" w14:textId="77777777" w:rsidR="00177CFC" w:rsidRDefault="00177CFC" w:rsidP="00AD6806">
            <w:pPr>
              <w:jc w:val="center"/>
            </w:pPr>
            <w:r>
              <w:t>1</w:t>
            </w:r>
          </w:p>
        </w:tc>
        <w:tc>
          <w:tcPr>
            <w:tcW w:w="1334" w:type="dxa"/>
            <w:shd w:val="clear" w:color="auto" w:fill="D9D9D9" w:themeFill="background1" w:themeFillShade="D9"/>
          </w:tcPr>
          <w:p w14:paraId="2649A482" w14:textId="77777777" w:rsidR="00177CFC" w:rsidRDefault="00177CFC" w:rsidP="00AD6806">
            <w:pPr>
              <w:jc w:val="center"/>
            </w:pPr>
            <w:r>
              <w:t>2</w:t>
            </w:r>
          </w:p>
        </w:tc>
        <w:tc>
          <w:tcPr>
            <w:tcW w:w="1334" w:type="dxa"/>
            <w:shd w:val="clear" w:color="auto" w:fill="D9D9D9" w:themeFill="background1" w:themeFillShade="D9"/>
          </w:tcPr>
          <w:p w14:paraId="7238C5D9" w14:textId="77777777" w:rsidR="00177CFC" w:rsidRDefault="00177CFC" w:rsidP="00AD6806">
            <w:pPr>
              <w:jc w:val="center"/>
            </w:pPr>
            <w:r>
              <w:t>3</w:t>
            </w:r>
          </w:p>
        </w:tc>
        <w:tc>
          <w:tcPr>
            <w:tcW w:w="1110" w:type="dxa"/>
            <w:shd w:val="clear" w:color="auto" w:fill="D9D9D9" w:themeFill="background1" w:themeFillShade="D9"/>
          </w:tcPr>
          <w:p w14:paraId="070AFFA2" w14:textId="77777777" w:rsidR="00177CFC" w:rsidRDefault="00177CFC" w:rsidP="00AD6806">
            <w:pPr>
              <w:jc w:val="center"/>
            </w:pPr>
            <w:r>
              <w:t>4</w:t>
            </w:r>
          </w:p>
        </w:tc>
      </w:tr>
      <w:tr w:rsidR="00177CFC" w14:paraId="36035FB7" w14:textId="77777777" w:rsidTr="00E31B66">
        <w:tc>
          <w:tcPr>
            <w:tcW w:w="2645" w:type="dxa"/>
            <w:gridSpan w:val="2"/>
            <w:vMerge/>
          </w:tcPr>
          <w:p w14:paraId="5E46D1A1" w14:textId="77777777" w:rsidR="00177CFC" w:rsidRDefault="00177CFC" w:rsidP="00E31B66"/>
        </w:tc>
        <w:tc>
          <w:tcPr>
            <w:tcW w:w="5209" w:type="dxa"/>
            <w:gridSpan w:val="4"/>
            <w:shd w:val="clear" w:color="auto" w:fill="D9D9D9" w:themeFill="background1" w:themeFillShade="D9"/>
            <w:vAlign w:val="center"/>
          </w:tcPr>
          <w:p w14:paraId="5DE50526" w14:textId="77777777" w:rsidR="00177CFC" w:rsidRDefault="00177CFC" w:rsidP="00E31B66">
            <w:pPr>
              <w:jc w:val="center"/>
            </w:pPr>
            <w:r>
              <w:t>Scorer 2</w:t>
            </w:r>
          </w:p>
        </w:tc>
      </w:tr>
    </w:tbl>
    <w:p w14:paraId="3A7BD250" w14:textId="77777777" w:rsidR="00177CFC" w:rsidRDefault="00177CFC" w:rsidP="00177CFC"/>
    <w:p w14:paraId="3B4010F1" w14:textId="77777777" w:rsidR="00177CFC" w:rsidRDefault="00177CFC" w:rsidP="00177CFC">
      <w:r>
        <w:br w:type="page"/>
      </w:r>
    </w:p>
    <w:p w14:paraId="23D6CB23" w14:textId="77777777" w:rsidR="00177CFC" w:rsidRPr="00C202BB" w:rsidRDefault="00177CFC" w:rsidP="00351852">
      <w:pPr>
        <w:pStyle w:val="Heading4"/>
      </w:pPr>
      <w:r w:rsidRPr="00C202BB">
        <w:lastRenderedPageBreak/>
        <w:t>TASK 3</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C089CEC" w14:textId="77777777" w:rsidTr="00E31B66">
        <w:tc>
          <w:tcPr>
            <w:tcW w:w="7854" w:type="dxa"/>
            <w:gridSpan w:val="6"/>
            <w:shd w:val="clear" w:color="auto" w:fill="D9D9D9" w:themeFill="background1" w:themeFillShade="D9"/>
          </w:tcPr>
          <w:p w14:paraId="023BD28A" w14:textId="77777777" w:rsidR="00177CFC" w:rsidRPr="00EC5FAC" w:rsidRDefault="00177CFC" w:rsidP="00E31B66">
            <w:pPr>
              <w:jc w:val="center"/>
              <w:rPr>
                <w:b/>
              </w:rPr>
            </w:pPr>
            <w:r w:rsidRPr="00EC5FAC">
              <w:rPr>
                <w:b/>
              </w:rPr>
              <w:t>Joint Score Distribution for Task 3 Indicator 3a1</w:t>
            </w:r>
            <w:r>
              <w:rPr>
                <w:b/>
              </w:rPr>
              <w:t xml:space="preserve"> (%)</w:t>
            </w:r>
          </w:p>
        </w:tc>
      </w:tr>
      <w:tr w:rsidR="00177CFC" w14:paraId="6B5C1EBB" w14:textId="77777777" w:rsidTr="00E31B66">
        <w:tc>
          <w:tcPr>
            <w:tcW w:w="1311" w:type="dxa"/>
            <w:vMerge w:val="restart"/>
            <w:shd w:val="clear" w:color="auto" w:fill="D9D9D9" w:themeFill="background1" w:themeFillShade="D9"/>
            <w:textDirection w:val="btLr"/>
            <w:vAlign w:val="center"/>
          </w:tcPr>
          <w:p w14:paraId="0178EAB3" w14:textId="77777777" w:rsidR="00177CFC" w:rsidRDefault="00177CFC" w:rsidP="00E31B66">
            <w:pPr>
              <w:jc w:val="center"/>
            </w:pPr>
            <w:r>
              <w:t>Scorer 1</w:t>
            </w:r>
          </w:p>
        </w:tc>
        <w:tc>
          <w:tcPr>
            <w:tcW w:w="1334" w:type="dxa"/>
            <w:shd w:val="clear" w:color="auto" w:fill="D9D9D9" w:themeFill="background1" w:themeFillShade="D9"/>
            <w:vAlign w:val="center"/>
          </w:tcPr>
          <w:p w14:paraId="16D07ACB" w14:textId="77777777" w:rsidR="00177CFC" w:rsidRDefault="00177CFC" w:rsidP="00BB6412">
            <w:pPr>
              <w:jc w:val="center"/>
            </w:pPr>
            <w:r>
              <w:t>4</w:t>
            </w:r>
          </w:p>
        </w:tc>
        <w:tc>
          <w:tcPr>
            <w:tcW w:w="1431" w:type="dxa"/>
            <w:vAlign w:val="bottom"/>
          </w:tcPr>
          <w:p w14:paraId="5703863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D4050AB" w14:textId="48780C29" w:rsidR="00177CFC" w:rsidRDefault="0015052E" w:rsidP="00BB6412">
            <w:pPr>
              <w:jc w:val="right"/>
              <w:rPr>
                <w:rFonts w:ascii="Calibri" w:hAnsi="Calibri" w:cs="Calibri"/>
                <w:color w:val="000000"/>
              </w:rPr>
            </w:pPr>
            <w:r>
              <w:rPr>
                <w:rFonts w:ascii="Calibri" w:hAnsi="Calibri" w:cs="Calibri"/>
                <w:color w:val="000000"/>
              </w:rPr>
              <w:t>0</w:t>
            </w:r>
          </w:p>
        </w:tc>
        <w:tc>
          <w:tcPr>
            <w:tcW w:w="1334" w:type="dxa"/>
            <w:vAlign w:val="bottom"/>
          </w:tcPr>
          <w:p w14:paraId="6763951F" w14:textId="40776C6B" w:rsidR="00177CFC" w:rsidRDefault="0015052E" w:rsidP="00BB6412">
            <w:pPr>
              <w:jc w:val="right"/>
              <w:rPr>
                <w:rFonts w:ascii="Calibri" w:hAnsi="Calibri" w:cs="Calibri"/>
                <w:color w:val="000000"/>
              </w:rPr>
            </w:pPr>
            <w:r>
              <w:rPr>
                <w:rFonts w:ascii="Calibri" w:hAnsi="Calibri" w:cs="Calibri"/>
                <w:color w:val="000000"/>
              </w:rPr>
              <w:t>9.42</w:t>
            </w:r>
          </w:p>
        </w:tc>
        <w:tc>
          <w:tcPr>
            <w:tcW w:w="1110" w:type="dxa"/>
            <w:vAlign w:val="bottom"/>
          </w:tcPr>
          <w:p w14:paraId="725CC0C4" w14:textId="40871173" w:rsidR="00177CFC" w:rsidRDefault="0015052E" w:rsidP="00BB6412">
            <w:pPr>
              <w:jc w:val="right"/>
              <w:rPr>
                <w:rFonts w:ascii="Calibri" w:hAnsi="Calibri" w:cs="Calibri"/>
                <w:color w:val="000000"/>
              </w:rPr>
            </w:pPr>
            <w:r>
              <w:rPr>
                <w:rFonts w:ascii="Calibri" w:hAnsi="Calibri" w:cs="Calibri"/>
                <w:color w:val="000000"/>
              </w:rPr>
              <w:t>5.17</w:t>
            </w:r>
          </w:p>
        </w:tc>
      </w:tr>
      <w:tr w:rsidR="00177CFC" w14:paraId="0D3287D9" w14:textId="77777777" w:rsidTr="00E31B66">
        <w:tc>
          <w:tcPr>
            <w:tcW w:w="1311" w:type="dxa"/>
            <w:vMerge/>
            <w:shd w:val="clear" w:color="auto" w:fill="D9D9D9" w:themeFill="background1" w:themeFillShade="D9"/>
          </w:tcPr>
          <w:p w14:paraId="4813CBC4" w14:textId="77777777" w:rsidR="00177CFC" w:rsidRDefault="00177CFC" w:rsidP="00E31B66"/>
        </w:tc>
        <w:tc>
          <w:tcPr>
            <w:tcW w:w="1334" w:type="dxa"/>
            <w:shd w:val="clear" w:color="auto" w:fill="D9D9D9" w:themeFill="background1" w:themeFillShade="D9"/>
            <w:vAlign w:val="center"/>
          </w:tcPr>
          <w:p w14:paraId="3A7D0455" w14:textId="77777777" w:rsidR="00177CFC" w:rsidRDefault="00177CFC" w:rsidP="00BB6412">
            <w:pPr>
              <w:jc w:val="center"/>
            </w:pPr>
            <w:r>
              <w:t>3</w:t>
            </w:r>
          </w:p>
        </w:tc>
        <w:tc>
          <w:tcPr>
            <w:tcW w:w="1431" w:type="dxa"/>
            <w:vAlign w:val="bottom"/>
          </w:tcPr>
          <w:p w14:paraId="691BFA75" w14:textId="18B534AF" w:rsidR="00177CFC" w:rsidRDefault="0015052E" w:rsidP="00BB6412">
            <w:pPr>
              <w:jc w:val="right"/>
              <w:rPr>
                <w:rFonts w:ascii="Calibri" w:hAnsi="Calibri" w:cs="Calibri"/>
                <w:color w:val="000000"/>
              </w:rPr>
            </w:pPr>
            <w:r>
              <w:rPr>
                <w:rFonts w:ascii="Calibri" w:hAnsi="Calibri" w:cs="Calibri"/>
                <w:color w:val="000000"/>
              </w:rPr>
              <w:t>0.3</w:t>
            </w:r>
          </w:p>
        </w:tc>
        <w:tc>
          <w:tcPr>
            <w:tcW w:w="1334" w:type="dxa"/>
            <w:vAlign w:val="bottom"/>
          </w:tcPr>
          <w:p w14:paraId="71644294" w14:textId="7AB2D11F" w:rsidR="00177CFC" w:rsidRDefault="0015052E" w:rsidP="00BB6412">
            <w:pPr>
              <w:jc w:val="right"/>
              <w:rPr>
                <w:rFonts w:ascii="Calibri" w:hAnsi="Calibri" w:cs="Calibri"/>
                <w:color w:val="000000"/>
              </w:rPr>
            </w:pPr>
            <w:r>
              <w:rPr>
                <w:rFonts w:ascii="Calibri" w:hAnsi="Calibri" w:cs="Calibri"/>
                <w:color w:val="000000"/>
              </w:rPr>
              <w:t>5.47</w:t>
            </w:r>
          </w:p>
        </w:tc>
        <w:tc>
          <w:tcPr>
            <w:tcW w:w="1334" w:type="dxa"/>
            <w:vAlign w:val="bottom"/>
          </w:tcPr>
          <w:p w14:paraId="2E5B0D12" w14:textId="390D9144" w:rsidR="00177CFC" w:rsidRDefault="0015052E" w:rsidP="00BB6412">
            <w:pPr>
              <w:jc w:val="right"/>
              <w:rPr>
                <w:rFonts w:ascii="Calibri" w:hAnsi="Calibri" w:cs="Calibri"/>
                <w:color w:val="000000"/>
              </w:rPr>
            </w:pPr>
            <w:r>
              <w:rPr>
                <w:rFonts w:ascii="Calibri" w:hAnsi="Calibri" w:cs="Calibri"/>
                <w:color w:val="000000"/>
              </w:rPr>
              <w:t>56.53</w:t>
            </w:r>
          </w:p>
        </w:tc>
        <w:tc>
          <w:tcPr>
            <w:tcW w:w="1110" w:type="dxa"/>
            <w:vAlign w:val="bottom"/>
          </w:tcPr>
          <w:p w14:paraId="76113531" w14:textId="588AB30C" w:rsidR="00177CFC" w:rsidRDefault="0015052E" w:rsidP="00BB6412">
            <w:pPr>
              <w:jc w:val="right"/>
              <w:rPr>
                <w:rFonts w:ascii="Calibri" w:hAnsi="Calibri" w:cs="Calibri"/>
                <w:color w:val="000000"/>
              </w:rPr>
            </w:pPr>
            <w:r>
              <w:rPr>
                <w:rFonts w:ascii="Calibri" w:hAnsi="Calibri" w:cs="Calibri"/>
                <w:color w:val="000000"/>
              </w:rPr>
              <w:t>10.64</w:t>
            </w:r>
          </w:p>
        </w:tc>
      </w:tr>
      <w:tr w:rsidR="00177CFC" w14:paraId="06F1DA69" w14:textId="77777777" w:rsidTr="00E31B66">
        <w:tc>
          <w:tcPr>
            <w:tcW w:w="1311" w:type="dxa"/>
            <w:vMerge/>
            <w:shd w:val="clear" w:color="auto" w:fill="D9D9D9" w:themeFill="background1" w:themeFillShade="D9"/>
          </w:tcPr>
          <w:p w14:paraId="66924ACC" w14:textId="77777777" w:rsidR="00177CFC" w:rsidRDefault="00177CFC" w:rsidP="00E31B66"/>
        </w:tc>
        <w:tc>
          <w:tcPr>
            <w:tcW w:w="1334" w:type="dxa"/>
            <w:shd w:val="clear" w:color="auto" w:fill="D9D9D9" w:themeFill="background1" w:themeFillShade="D9"/>
            <w:vAlign w:val="center"/>
          </w:tcPr>
          <w:p w14:paraId="154C7271" w14:textId="77777777" w:rsidR="00177CFC" w:rsidRDefault="00177CFC" w:rsidP="00BB6412">
            <w:pPr>
              <w:jc w:val="center"/>
            </w:pPr>
            <w:r>
              <w:t>2</w:t>
            </w:r>
          </w:p>
        </w:tc>
        <w:tc>
          <w:tcPr>
            <w:tcW w:w="1431" w:type="dxa"/>
            <w:vAlign w:val="bottom"/>
          </w:tcPr>
          <w:p w14:paraId="30CF15F8" w14:textId="5C03A8ED" w:rsidR="00177CFC" w:rsidRDefault="0015052E" w:rsidP="00BB6412">
            <w:pPr>
              <w:jc w:val="right"/>
              <w:rPr>
                <w:rFonts w:ascii="Calibri" w:hAnsi="Calibri" w:cs="Calibri"/>
                <w:color w:val="000000"/>
              </w:rPr>
            </w:pPr>
            <w:r>
              <w:rPr>
                <w:rFonts w:ascii="Calibri" w:hAnsi="Calibri" w:cs="Calibri"/>
                <w:color w:val="000000"/>
              </w:rPr>
              <w:t>0.3</w:t>
            </w:r>
          </w:p>
        </w:tc>
        <w:tc>
          <w:tcPr>
            <w:tcW w:w="1334" w:type="dxa"/>
            <w:vAlign w:val="bottom"/>
          </w:tcPr>
          <w:p w14:paraId="138A986C" w14:textId="13747693" w:rsidR="00177CFC" w:rsidRDefault="0015052E" w:rsidP="00BB6412">
            <w:pPr>
              <w:jc w:val="right"/>
              <w:rPr>
                <w:rFonts w:ascii="Calibri" w:hAnsi="Calibri" w:cs="Calibri"/>
                <w:color w:val="000000"/>
              </w:rPr>
            </w:pPr>
            <w:r>
              <w:rPr>
                <w:rFonts w:ascii="Calibri" w:hAnsi="Calibri" w:cs="Calibri"/>
                <w:color w:val="000000"/>
              </w:rPr>
              <w:t>3.95</w:t>
            </w:r>
          </w:p>
        </w:tc>
        <w:tc>
          <w:tcPr>
            <w:tcW w:w="1334" w:type="dxa"/>
            <w:vAlign w:val="bottom"/>
          </w:tcPr>
          <w:p w14:paraId="47062C18" w14:textId="75F59D25" w:rsidR="00177CFC" w:rsidRDefault="0015052E" w:rsidP="00BB6412">
            <w:pPr>
              <w:jc w:val="right"/>
              <w:rPr>
                <w:rFonts w:ascii="Calibri" w:hAnsi="Calibri" w:cs="Calibri"/>
                <w:color w:val="000000"/>
              </w:rPr>
            </w:pPr>
            <w:r>
              <w:rPr>
                <w:rFonts w:ascii="Calibri" w:hAnsi="Calibri" w:cs="Calibri"/>
                <w:color w:val="000000"/>
              </w:rPr>
              <w:t>6.99</w:t>
            </w:r>
          </w:p>
        </w:tc>
        <w:tc>
          <w:tcPr>
            <w:tcW w:w="1110" w:type="dxa"/>
            <w:vAlign w:val="bottom"/>
          </w:tcPr>
          <w:p w14:paraId="52D66BC9"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F78BDD7" w14:textId="77777777" w:rsidTr="00E31B66">
        <w:tc>
          <w:tcPr>
            <w:tcW w:w="1311" w:type="dxa"/>
            <w:vMerge/>
            <w:shd w:val="clear" w:color="auto" w:fill="D9D9D9" w:themeFill="background1" w:themeFillShade="D9"/>
          </w:tcPr>
          <w:p w14:paraId="0754A033" w14:textId="77777777" w:rsidR="00177CFC" w:rsidRDefault="00177CFC" w:rsidP="00E31B66"/>
        </w:tc>
        <w:tc>
          <w:tcPr>
            <w:tcW w:w="1334" w:type="dxa"/>
            <w:shd w:val="clear" w:color="auto" w:fill="D9D9D9" w:themeFill="background1" w:themeFillShade="D9"/>
            <w:vAlign w:val="center"/>
          </w:tcPr>
          <w:p w14:paraId="549284E4" w14:textId="77777777" w:rsidR="00177CFC" w:rsidRDefault="00177CFC" w:rsidP="00BB6412">
            <w:pPr>
              <w:jc w:val="center"/>
            </w:pPr>
            <w:r>
              <w:t>1</w:t>
            </w:r>
          </w:p>
        </w:tc>
        <w:tc>
          <w:tcPr>
            <w:tcW w:w="1431" w:type="dxa"/>
            <w:vAlign w:val="bottom"/>
          </w:tcPr>
          <w:p w14:paraId="1400F9CB" w14:textId="6A9A9A09" w:rsidR="00177CFC" w:rsidRDefault="0015052E" w:rsidP="00BB6412">
            <w:pPr>
              <w:jc w:val="right"/>
              <w:rPr>
                <w:rFonts w:ascii="Calibri" w:hAnsi="Calibri" w:cs="Calibri"/>
                <w:color w:val="000000"/>
              </w:rPr>
            </w:pPr>
            <w:r>
              <w:rPr>
                <w:rFonts w:ascii="Calibri" w:hAnsi="Calibri" w:cs="Calibri"/>
                <w:color w:val="000000"/>
              </w:rPr>
              <w:t>0.61</w:t>
            </w:r>
          </w:p>
        </w:tc>
        <w:tc>
          <w:tcPr>
            <w:tcW w:w="1334" w:type="dxa"/>
            <w:vAlign w:val="bottom"/>
          </w:tcPr>
          <w:p w14:paraId="047BA7DB" w14:textId="48144660" w:rsidR="00177CFC" w:rsidRDefault="0015052E" w:rsidP="00BB6412">
            <w:pPr>
              <w:jc w:val="right"/>
              <w:rPr>
                <w:rFonts w:ascii="Calibri" w:hAnsi="Calibri" w:cs="Calibri"/>
                <w:color w:val="000000"/>
              </w:rPr>
            </w:pPr>
            <w:r>
              <w:rPr>
                <w:rFonts w:ascii="Calibri" w:hAnsi="Calibri" w:cs="Calibri"/>
                <w:color w:val="000000"/>
              </w:rPr>
              <w:t>0.61</w:t>
            </w:r>
          </w:p>
        </w:tc>
        <w:tc>
          <w:tcPr>
            <w:tcW w:w="1334" w:type="dxa"/>
            <w:vAlign w:val="bottom"/>
          </w:tcPr>
          <w:p w14:paraId="16E33E8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26E161FC"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9DD111" w14:textId="77777777" w:rsidTr="00E31B66">
        <w:tc>
          <w:tcPr>
            <w:tcW w:w="2645" w:type="dxa"/>
            <w:gridSpan w:val="2"/>
            <w:vMerge w:val="restart"/>
          </w:tcPr>
          <w:p w14:paraId="4617AAE9" w14:textId="77777777" w:rsidR="00177CFC" w:rsidRDefault="00177CFC" w:rsidP="00E31B66"/>
        </w:tc>
        <w:tc>
          <w:tcPr>
            <w:tcW w:w="1431" w:type="dxa"/>
            <w:shd w:val="clear" w:color="auto" w:fill="D9D9D9" w:themeFill="background1" w:themeFillShade="D9"/>
          </w:tcPr>
          <w:p w14:paraId="15048344" w14:textId="77777777" w:rsidR="00177CFC" w:rsidRDefault="00177CFC" w:rsidP="00BB6412">
            <w:pPr>
              <w:jc w:val="center"/>
            </w:pPr>
            <w:r>
              <w:t>1</w:t>
            </w:r>
          </w:p>
        </w:tc>
        <w:tc>
          <w:tcPr>
            <w:tcW w:w="1334" w:type="dxa"/>
            <w:shd w:val="clear" w:color="auto" w:fill="D9D9D9" w:themeFill="background1" w:themeFillShade="D9"/>
          </w:tcPr>
          <w:p w14:paraId="692C7A47" w14:textId="77777777" w:rsidR="00177CFC" w:rsidRDefault="00177CFC" w:rsidP="00BB6412">
            <w:pPr>
              <w:jc w:val="center"/>
            </w:pPr>
            <w:r>
              <w:t>2</w:t>
            </w:r>
          </w:p>
        </w:tc>
        <w:tc>
          <w:tcPr>
            <w:tcW w:w="1334" w:type="dxa"/>
            <w:shd w:val="clear" w:color="auto" w:fill="D9D9D9" w:themeFill="background1" w:themeFillShade="D9"/>
          </w:tcPr>
          <w:p w14:paraId="6A5BE6EF" w14:textId="77777777" w:rsidR="00177CFC" w:rsidRDefault="00177CFC" w:rsidP="00BB6412">
            <w:pPr>
              <w:jc w:val="center"/>
            </w:pPr>
            <w:r>
              <w:t>3</w:t>
            </w:r>
          </w:p>
        </w:tc>
        <w:tc>
          <w:tcPr>
            <w:tcW w:w="1110" w:type="dxa"/>
            <w:shd w:val="clear" w:color="auto" w:fill="D9D9D9" w:themeFill="background1" w:themeFillShade="D9"/>
          </w:tcPr>
          <w:p w14:paraId="62B7434D" w14:textId="77777777" w:rsidR="00177CFC" w:rsidRDefault="00177CFC" w:rsidP="00BB6412">
            <w:pPr>
              <w:jc w:val="center"/>
            </w:pPr>
            <w:r>
              <w:t>4</w:t>
            </w:r>
          </w:p>
        </w:tc>
      </w:tr>
      <w:tr w:rsidR="00177CFC" w14:paraId="772D6DE2" w14:textId="77777777" w:rsidTr="00E31B66">
        <w:tc>
          <w:tcPr>
            <w:tcW w:w="2645" w:type="dxa"/>
            <w:gridSpan w:val="2"/>
            <w:vMerge/>
          </w:tcPr>
          <w:p w14:paraId="606A48D3" w14:textId="77777777" w:rsidR="00177CFC" w:rsidRDefault="00177CFC" w:rsidP="00E31B66"/>
        </w:tc>
        <w:tc>
          <w:tcPr>
            <w:tcW w:w="5209" w:type="dxa"/>
            <w:gridSpan w:val="4"/>
            <w:shd w:val="clear" w:color="auto" w:fill="D9D9D9" w:themeFill="background1" w:themeFillShade="D9"/>
            <w:vAlign w:val="center"/>
          </w:tcPr>
          <w:p w14:paraId="6878A3B6" w14:textId="77777777" w:rsidR="00177CFC" w:rsidRDefault="00177CFC" w:rsidP="00E31B66">
            <w:pPr>
              <w:jc w:val="center"/>
            </w:pPr>
            <w:r>
              <w:t>Scorer 2</w:t>
            </w:r>
          </w:p>
        </w:tc>
      </w:tr>
    </w:tbl>
    <w:p w14:paraId="24DD5F1B"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2F26346F" w14:textId="77777777" w:rsidTr="00E31B66">
        <w:tc>
          <w:tcPr>
            <w:tcW w:w="7854" w:type="dxa"/>
            <w:gridSpan w:val="6"/>
            <w:shd w:val="clear" w:color="auto" w:fill="D9D9D9" w:themeFill="background1" w:themeFillShade="D9"/>
          </w:tcPr>
          <w:p w14:paraId="5B9646C7" w14:textId="77777777" w:rsidR="00177CFC" w:rsidRPr="00EC5FAC" w:rsidRDefault="00177CFC" w:rsidP="00E31B66">
            <w:pPr>
              <w:jc w:val="center"/>
              <w:rPr>
                <w:b/>
              </w:rPr>
            </w:pPr>
            <w:r w:rsidRPr="00EC5FAC">
              <w:rPr>
                <w:b/>
              </w:rPr>
              <w:t>Joint Score Distribution for Task 3 Indicator 3a2</w:t>
            </w:r>
            <w:r>
              <w:rPr>
                <w:b/>
              </w:rPr>
              <w:t xml:space="preserve"> (%)</w:t>
            </w:r>
          </w:p>
        </w:tc>
      </w:tr>
      <w:tr w:rsidR="00177CFC" w14:paraId="679EE834" w14:textId="77777777" w:rsidTr="00E31B66">
        <w:tc>
          <w:tcPr>
            <w:tcW w:w="1311" w:type="dxa"/>
            <w:vMerge w:val="restart"/>
            <w:shd w:val="clear" w:color="auto" w:fill="D9D9D9" w:themeFill="background1" w:themeFillShade="D9"/>
            <w:textDirection w:val="btLr"/>
            <w:vAlign w:val="center"/>
          </w:tcPr>
          <w:p w14:paraId="67B64EA1" w14:textId="77777777" w:rsidR="00177CFC" w:rsidRDefault="00177CFC" w:rsidP="00E31B66">
            <w:pPr>
              <w:jc w:val="center"/>
            </w:pPr>
            <w:r>
              <w:t>Scorer 1</w:t>
            </w:r>
          </w:p>
        </w:tc>
        <w:tc>
          <w:tcPr>
            <w:tcW w:w="1334" w:type="dxa"/>
            <w:shd w:val="clear" w:color="auto" w:fill="D9D9D9" w:themeFill="background1" w:themeFillShade="D9"/>
            <w:vAlign w:val="center"/>
          </w:tcPr>
          <w:p w14:paraId="57F35B31" w14:textId="77777777" w:rsidR="00177CFC" w:rsidRDefault="00177CFC" w:rsidP="00BB6412">
            <w:pPr>
              <w:jc w:val="center"/>
            </w:pPr>
            <w:r>
              <w:t>4</w:t>
            </w:r>
          </w:p>
        </w:tc>
        <w:tc>
          <w:tcPr>
            <w:tcW w:w="1431" w:type="dxa"/>
            <w:vAlign w:val="bottom"/>
          </w:tcPr>
          <w:p w14:paraId="2DFE457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EBA9CFA" w14:textId="4CDCBB6C" w:rsidR="00177CFC" w:rsidRDefault="0015052E" w:rsidP="00BB6412">
            <w:pPr>
              <w:jc w:val="right"/>
              <w:rPr>
                <w:rFonts w:ascii="Calibri" w:hAnsi="Calibri" w:cs="Calibri"/>
                <w:color w:val="000000"/>
              </w:rPr>
            </w:pPr>
            <w:r>
              <w:rPr>
                <w:rFonts w:ascii="Calibri" w:hAnsi="Calibri" w:cs="Calibri"/>
                <w:color w:val="000000"/>
              </w:rPr>
              <w:t>0.3</w:t>
            </w:r>
          </w:p>
        </w:tc>
        <w:tc>
          <w:tcPr>
            <w:tcW w:w="1334" w:type="dxa"/>
            <w:vAlign w:val="bottom"/>
          </w:tcPr>
          <w:p w14:paraId="2824DAA5" w14:textId="4B0F0350" w:rsidR="00177CFC" w:rsidRDefault="0015052E" w:rsidP="00BB6412">
            <w:pPr>
              <w:jc w:val="right"/>
              <w:rPr>
                <w:rFonts w:ascii="Calibri" w:hAnsi="Calibri" w:cs="Calibri"/>
                <w:color w:val="000000"/>
              </w:rPr>
            </w:pPr>
            <w:r>
              <w:rPr>
                <w:rFonts w:ascii="Calibri" w:hAnsi="Calibri" w:cs="Calibri"/>
                <w:color w:val="000000"/>
              </w:rPr>
              <w:t>6.38</w:t>
            </w:r>
          </w:p>
        </w:tc>
        <w:tc>
          <w:tcPr>
            <w:tcW w:w="1110" w:type="dxa"/>
            <w:vAlign w:val="bottom"/>
          </w:tcPr>
          <w:p w14:paraId="28E4ABC8" w14:textId="19FEEF2E" w:rsidR="00177CFC" w:rsidRDefault="0015052E" w:rsidP="00BB6412">
            <w:pPr>
              <w:jc w:val="right"/>
              <w:rPr>
                <w:rFonts w:ascii="Calibri" w:hAnsi="Calibri" w:cs="Calibri"/>
                <w:color w:val="000000"/>
              </w:rPr>
            </w:pPr>
            <w:r>
              <w:rPr>
                <w:rFonts w:ascii="Calibri" w:hAnsi="Calibri" w:cs="Calibri"/>
                <w:color w:val="000000"/>
              </w:rPr>
              <w:t>2.43</w:t>
            </w:r>
          </w:p>
        </w:tc>
      </w:tr>
      <w:tr w:rsidR="00177CFC" w14:paraId="0FAED541" w14:textId="77777777" w:rsidTr="00E31B66">
        <w:tc>
          <w:tcPr>
            <w:tcW w:w="1311" w:type="dxa"/>
            <w:vMerge/>
            <w:shd w:val="clear" w:color="auto" w:fill="D9D9D9" w:themeFill="background1" w:themeFillShade="D9"/>
          </w:tcPr>
          <w:p w14:paraId="563EF6D8" w14:textId="77777777" w:rsidR="00177CFC" w:rsidRDefault="00177CFC" w:rsidP="00E31B66"/>
        </w:tc>
        <w:tc>
          <w:tcPr>
            <w:tcW w:w="1334" w:type="dxa"/>
            <w:shd w:val="clear" w:color="auto" w:fill="D9D9D9" w:themeFill="background1" w:themeFillShade="D9"/>
            <w:vAlign w:val="center"/>
          </w:tcPr>
          <w:p w14:paraId="4890A225" w14:textId="77777777" w:rsidR="00177CFC" w:rsidRDefault="00177CFC" w:rsidP="00BB6412">
            <w:pPr>
              <w:jc w:val="center"/>
            </w:pPr>
            <w:r>
              <w:t>3</w:t>
            </w:r>
          </w:p>
        </w:tc>
        <w:tc>
          <w:tcPr>
            <w:tcW w:w="1431" w:type="dxa"/>
            <w:vAlign w:val="bottom"/>
          </w:tcPr>
          <w:p w14:paraId="6FA951E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DB93EA0" w14:textId="642A6664" w:rsidR="00177CFC" w:rsidRDefault="0015052E" w:rsidP="00BB6412">
            <w:pPr>
              <w:jc w:val="right"/>
              <w:rPr>
                <w:rFonts w:ascii="Calibri" w:hAnsi="Calibri" w:cs="Calibri"/>
                <w:color w:val="000000"/>
              </w:rPr>
            </w:pPr>
            <w:r>
              <w:rPr>
                <w:rFonts w:ascii="Calibri" w:hAnsi="Calibri" w:cs="Calibri"/>
                <w:color w:val="000000"/>
              </w:rPr>
              <w:t>8.21</w:t>
            </w:r>
          </w:p>
        </w:tc>
        <w:tc>
          <w:tcPr>
            <w:tcW w:w="1334" w:type="dxa"/>
            <w:vAlign w:val="bottom"/>
          </w:tcPr>
          <w:p w14:paraId="56A46341" w14:textId="49A6EA63" w:rsidR="00177CFC" w:rsidRDefault="0015052E" w:rsidP="00BB6412">
            <w:pPr>
              <w:jc w:val="right"/>
              <w:rPr>
                <w:rFonts w:ascii="Calibri" w:hAnsi="Calibri" w:cs="Calibri"/>
                <w:color w:val="000000"/>
              </w:rPr>
            </w:pPr>
            <w:r>
              <w:rPr>
                <w:rFonts w:ascii="Calibri" w:hAnsi="Calibri" w:cs="Calibri"/>
                <w:color w:val="000000"/>
              </w:rPr>
              <w:t>62.61</w:t>
            </w:r>
          </w:p>
        </w:tc>
        <w:tc>
          <w:tcPr>
            <w:tcW w:w="1110" w:type="dxa"/>
            <w:vAlign w:val="bottom"/>
          </w:tcPr>
          <w:p w14:paraId="7B809A5D" w14:textId="237AAC90" w:rsidR="00177CFC" w:rsidRDefault="0015052E" w:rsidP="00BB6412">
            <w:pPr>
              <w:jc w:val="right"/>
              <w:rPr>
                <w:rFonts w:ascii="Calibri" w:hAnsi="Calibri" w:cs="Calibri"/>
                <w:color w:val="000000"/>
              </w:rPr>
            </w:pPr>
            <w:r>
              <w:rPr>
                <w:rFonts w:ascii="Calibri" w:hAnsi="Calibri" w:cs="Calibri"/>
                <w:color w:val="000000"/>
              </w:rPr>
              <w:t>4.86</w:t>
            </w:r>
          </w:p>
        </w:tc>
      </w:tr>
      <w:tr w:rsidR="00177CFC" w14:paraId="4131B563" w14:textId="77777777" w:rsidTr="00E31B66">
        <w:tc>
          <w:tcPr>
            <w:tcW w:w="1311" w:type="dxa"/>
            <w:vMerge/>
            <w:shd w:val="clear" w:color="auto" w:fill="D9D9D9" w:themeFill="background1" w:themeFillShade="D9"/>
          </w:tcPr>
          <w:p w14:paraId="4137CEA4" w14:textId="77777777" w:rsidR="00177CFC" w:rsidRDefault="00177CFC" w:rsidP="00E31B66"/>
        </w:tc>
        <w:tc>
          <w:tcPr>
            <w:tcW w:w="1334" w:type="dxa"/>
            <w:shd w:val="clear" w:color="auto" w:fill="D9D9D9" w:themeFill="background1" w:themeFillShade="D9"/>
            <w:vAlign w:val="center"/>
          </w:tcPr>
          <w:p w14:paraId="14FF53FB" w14:textId="77777777" w:rsidR="00177CFC" w:rsidRDefault="00177CFC" w:rsidP="00BB6412">
            <w:pPr>
              <w:jc w:val="center"/>
            </w:pPr>
            <w:r>
              <w:t>2</w:t>
            </w:r>
          </w:p>
        </w:tc>
        <w:tc>
          <w:tcPr>
            <w:tcW w:w="1431" w:type="dxa"/>
            <w:vAlign w:val="bottom"/>
          </w:tcPr>
          <w:p w14:paraId="224574F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DA4E4B8" w14:textId="343AC690" w:rsidR="00177CFC" w:rsidRDefault="0015052E" w:rsidP="00BB6412">
            <w:pPr>
              <w:jc w:val="right"/>
              <w:rPr>
                <w:rFonts w:ascii="Calibri" w:hAnsi="Calibri" w:cs="Calibri"/>
                <w:color w:val="000000"/>
              </w:rPr>
            </w:pPr>
            <w:r>
              <w:rPr>
                <w:rFonts w:ascii="Calibri" w:hAnsi="Calibri" w:cs="Calibri"/>
                <w:color w:val="000000"/>
              </w:rPr>
              <w:t>5.17</w:t>
            </w:r>
          </w:p>
        </w:tc>
        <w:tc>
          <w:tcPr>
            <w:tcW w:w="1334" w:type="dxa"/>
            <w:vAlign w:val="bottom"/>
          </w:tcPr>
          <w:p w14:paraId="19E76181" w14:textId="4DE04945" w:rsidR="00177CFC" w:rsidRDefault="0015052E" w:rsidP="00BB6412">
            <w:pPr>
              <w:jc w:val="right"/>
              <w:rPr>
                <w:rFonts w:ascii="Calibri" w:hAnsi="Calibri" w:cs="Calibri"/>
                <w:color w:val="000000"/>
              </w:rPr>
            </w:pPr>
            <w:r>
              <w:rPr>
                <w:rFonts w:ascii="Calibri" w:hAnsi="Calibri" w:cs="Calibri"/>
                <w:color w:val="000000"/>
              </w:rPr>
              <w:t>9.12</w:t>
            </w:r>
          </w:p>
        </w:tc>
        <w:tc>
          <w:tcPr>
            <w:tcW w:w="1110" w:type="dxa"/>
            <w:vAlign w:val="bottom"/>
          </w:tcPr>
          <w:p w14:paraId="5C94529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C8C143F" w14:textId="77777777" w:rsidTr="00E31B66">
        <w:tc>
          <w:tcPr>
            <w:tcW w:w="1311" w:type="dxa"/>
            <w:vMerge/>
            <w:shd w:val="clear" w:color="auto" w:fill="D9D9D9" w:themeFill="background1" w:themeFillShade="D9"/>
          </w:tcPr>
          <w:p w14:paraId="2B086FD5" w14:textId="77777777" w:rsidR="00177CFC" w:rsidRDefault="00177CFC" w:rsidP="00E31B66"/>
        </w:tc>
        <w:tc>
          <w:tcPr>
            <w:tcW w:w="1334" w:type="dxa"/>
            <w:shd w:val="clear" w:color="auto" w:fill="D9D9D9" w:themeFill="background1" w:themeFillShade="D9"/>
            <w:vAlign w:val="center"/>
          </w:tcPr>
          <w:p w14:paraId="7DB70230" w14:textId="77777777" w:rsidR="00177CFC" w:rsidRDefault="00177CFC" w:rsidP="00BB6412">
            <w:pPr>
              <w:jc w:val="center"/>
            </w:pPr>
            <w:r>
              <w:t>1</w:t>
            </w:r>
          </w:p>
        </w:tc>
        <w:tc>
          <w:tcPr>
            <w:tcW w:w="1431" w:type="dxa"/>
            <w:vAlign w:val="bottom"/>
          </w:tcPr>
          <w:p w14:paraId="70DBD409" w14:textId="3067B66E" w:rsidR="00177CFC" w:rsidRDefault="0015052E" w:rsidP="00BB6412">
            <w:pPr>
              <w:jc w:val="right"/>
              <w:rPr>
                <w:rFonts w:ascii="Calibri" w:hAnsi="Calibri" w:cs="Calibri"/>
                <w:color w:val="000000"/>
              </w:rPr>
            </w:pPr>
            <w:r>
              <w:rPr>
                <w:rFonts w:ascii="Calibri" w:hAnsi="Calibri" w:cs="Calibri"/>
                <w:color w:val="000000"/>
              </w:rPr>
              <w:t>0.61</w:t>
            </w:r>
          </w:p>
        </w:tc>
        <w:tc>
          <w:tcPr>
            <w:tcW w:w="1334" w:type="dxa"/>
            <w:vAlign w:val="bottom"/>
          </w:tcPr>
          <w:p w14:paraId="3C624CF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2305928" w14:textId="15CE760D" w:rsidR="00177CFC" w:rsidRDefault="0015052E" w:rsidP="00BB6412">
            <w:pPr>
              <w:jc w:val="right"/>
              <w:rPr>
                <w:rFonts w:ascii="Calibri" w:hAnsi="Calibri" w:cs="Calibri"/>
                <w:color w:val="000000"/>
              </w:rPr>
            </w:pPr>
            <w:r>
              <w:rPr>
                <w:rFonts w:ascii="Calibri" w:hAnsi="Calibri" w:cs="Calibri"/>
                <w:color w:val="000000"/>
              </w:rPr>
              <w:t>0.3</w:t>
            </w:r>
          </w:p>
        </w:tc>
        <w:tc>
          <w:tcPr>
            <w:tcW w:w="1110" w:type="dxa"/>
            <w:vAlign w:val="bottom"/>
          </w:tcPr>
          <w:p w14:paraId="33D925CE"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6914DDD5" w14:textId="77777777" w:rsidTr="00E31B66">
        <w:tc>
          <w:tcPr>
            <w:tcW w:w="2645" w:type="dxa"/>
            <w:gridSpan w:val="2"/>
            <w:vMerge w:val="restart"/>
          </w:tcPr>
          <w:p w14:paraId="14F18882" w14:textId="77777777" w:rsidR="00177CFC" w:rsidRDefault="00177CFC" w:rsidP="00E31B66"/>
        </w:tc>
        <w:tc>
          <w:tcPr>
            <w:tcW w:w="1431" w:type="dxa"/>
            <w:shd w:val="clear" w:color="auto" w:fill="D9D9D9" w:themeFill="background1" w:themeFillShade="D9"/>
          </w:tcPr>
          <w:p w14:paraId="110EB1FB" w14:textId="77777777" w:rsidR="00177CFC" w:rsidRDefault="00177CFC" w:rsidP="00BB6412">
            <w:pPr>
              <w:jc w:val="center"/>
            </w:pPr>
            <w:r>
              <w:t>1</w:t>
            </w:r>
          </w:p>
        </w:tc>
        <w:tc>
          <w:tcPr>
            <w:tcW w:w="1334" w:type="dxa"/>
            <w:shd w:val="clear" w:color="auto" w:fill="D9D9D9" w:themeFill="background1" w:themeFillShade="D9"/>
          </w:tcPr>
          <w:p w14:paraId="7BCE99FC" w14:textId="77777777" w:rsidR="00177CFC" w:rsidRDefault="00177CFC" w:rsidP="00BB6412">
            <w:pPr>
              <w:jc w:val="center"/>
            </w:pPr>
            <w:r>
              <w:t>2</w:t>
            </w:r>
          </w:p>
        </w:tc>
        <w:tc>
          <w:tcPr>
            <w:tcW w:w="1334" w:type="dxa"/>
            <w:shd w:val="clear" w:color="auto" w:fill="D9D9D9" w:themeFill="background1" w:themeFillShade="D9"/>
          </w:tcPr>
          <w:p w14:paraId="3FF65467" w14:textId="77777777" w:rsidR="00177CFC" w:rsidRDefault="00177CFC" w:rsidP="00BB6412">
            <w:pPr>
              <w:jc w:val="center"/>
            </w:pPr>
            <w:r>
              <w:t>3</w:t>
            </w:r>
          </w:p>
        </w:tc>
        <w:tc>
          <w:tcPr>
            <w:tcW w:w="1110" w:type="dxa"/>
            <w:shd w:val="clear" w:color="auto" w:fill="D9D9D9" w:themeFill="background1" w:themeFillShade="D9"/>
          </w:tcPr>
          <w:p w14:paraId="6810D6FF" w14:textId="77777777" w:rsidR="00177CFC" w:rsidRDefault="00177CFC" w:rsidP="00BB6412">
            <w:pPr>
              <w:jc w:val="center"/>
            </w:pPr>
            <w:r>
              <w:t>4</w:t>
            </w:r>
          </w:p>
        </w:tc>
      </w:tr>
      <w:tr w:rsidR="00177CFC" w14:paraId="2F8ECD8D" w14:textId="77777777" w:rsidTr="00E31B66">
        <w:tc>
          <w:tcPr>
            <w:tcW w:w="2645" w:type="dxa"/>
            <w:gridSpan w:val="2"/>
            <w:vMerge/>
          </w:tcPr>
          <w:p w14:paraId="608F357B" w14:textId="77777777" w:rsidR="00177CFC" w:rsidRDefault="00177CFC" w:rsidP="00E31B66"/>
        </w:tc>
        <w:tc>
          <w:tcPr>
            <w:tcW w:w="5209" w:type="dxa"/>
            <w:gridSpan w:val="4"/>
            <w:shd w:val="clear" w:color="auto" w:fill="D9D9D9" w:themeFill="background1" w:themeFillShade="D9"/>
            <w:vAlign w:val="center"/>
          </w:tcPr>
          <w:p w14:paraId="7103883F" w14:textId="77777777" w:rsidR="00177CFC" w:rsidRDefault="00177CFC" w:rsidP="00E31B66">
            <w:pPr>
              <w:jc w:val="center"/>
            </w:pPr>
            <w:r>
              <w:t>Scorer 2</w:t>
            </w:r>
          </w:p>
        </w:tc>
      </w:tr>
    </w:tbl>
    <w:p w14:paraId="14706D05"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1E49BB7" w14:textId="77777777" w:rsidTr="00E31B66">
        <w:tc>
          <w:tcPr>
            <w:tcW w:w="7854" w:type="dxa"/>
            <w:gridSpan w:val="6"/>
            <w:shd w:val="clear" w:color="auto" w:fill="D9D9D9" w:themeFill="background1" w:themeFillShade="D9"/>
          </w:tcPr>
          <w:p w14:paraId="381327A4" w14:textId="77777777" w:rsidR="00177CFC" w:rsidRPr="00EC5FAC" w:rsidRDefault="00177CFC" w:rsidP="00E31B66">
            <w:pPr>
              <w:jc w:val="center"/>
              <w:rPr>
                <w:b/>
              </w:rPr>
            </w:pPr>
            <w:r w:rsidRPr="00EC5FAC">
              <w:rPr>
                <w:b/>
              </w:rPr>
              <w:t>Joint Score Distribution for Task 3 Indicator 3b1</w:t>
            </w:r>
            <w:r>
              <w:rPr>
                <w:b/>
              </w:rPr>
              <w:t xml:space="preserve"> (%)</w:t>
            </w:r>
          </w:p>
        </w:tc>
      </w:tr>
      <w:tr w:rsidR="00177CFC" w14:paraId="5BEB6BCC" w14:textId="77777777" w:rsidTr="00E31B66">
        <w:tc>
          <w:tcPr>
            <w:tcW w:w="1311" w:type="dxa"/>
            <w:vMerge w:val="restart"/>
            <w:shd w:val="clear" w:color="auto" w:fill="D9D9D9" w:themeFill="background1" w:themeFillShade="D9"/>
            <w:textDirection w:val="btLr"/>
            <w:vAlign w:val="center"/>
          </w:tcPr>
          <w:p w14:paraId="4A368CDA" w14:textId="77777777" w:rsidR="00177CFC" w:rsidRDefault="00177CFC" w:rsidP="00E31B66">
            <w:pPr>
              <w:jc w:val="center"/>
            </w:pPr>
            <w:r>
              <w:t>Scorer 1</w:t>
            </w:r>
          </w:p>
        </w:tc>
        <w:tc>
          <w:tcPr>
            <w:tcW w:w="1334" w:type="dxa"/>
            <w:shd w:val="clear" w:color="auto" w:fill="D9D9D9" w:themeFill="background1" w:themeFillShade="D9"/>
            <w:vAlign w:val="center"/>
          </w:tcPr>
          <w:p w14:paraId="29C66B14" w14:textId="77777777" w:rsidR="00177CFC" w:rsidRDefault="00177CFC" w:rsidP="00BB6412">
            <w:pPr>
              <w:jc w:val="center"/>
            </w:pPr>
            <w:r>
              <w:t>4</w:t>
            </w:r>
          </w:p>
        </w:tc>
        <w:tc>
          <w:tcPr>
            <w:tcW w:w="1431" w:type="dxa"/>
            <w:vAlign w:val="bottom"/>
          </w:tcPr>
          <w:p w14:paraId="3C06969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3CCCF4A" w14:textId="2C938D44" w:rsidR="00177CFC" w:rsidRDefault="0015052E" w:rsidP="00BB6412">
            <w:pPr>
              <w:jc w:val="right"/>
              <w:rPr>
                <w:rFonts w:ascii="Calibri" w:hAnsi="Calibri" w:cs="Calibri"/>
                <w:color w:val="000000"/>
              </w:rPr>
            </w:pPr>
            <w:r>
              <w:rPr>
                <w:rFonts w:ascii="Calibri" w:hAnsi="Calibri" w:cs="Calibri"/>
                <w:color w:val="000000"/>
              </w:rPr>
              <w:t>0</w:t>
            </w:r>
          </w:p>
        </w:tc>
        <w:tc>
          <w:tcPr>
            <w:tcW w:w="1334" w:type="dxa"/>
            <w:vAlign w:val="bottom"/>
          </w:tcPr>
          <w:p w14:paraId="433923F2" w14:textId="339F3A8D" w:rsidR="00177CFC" w:rsidRDefault="0015052E" w:rsidP="00BB6412">
            <w:pPr>
              <w:jc w:val="right"/>
              <w:rPr>
                <w:rFonts w:ascii="Calibri" w:hAnsi="Calibri" w:cs="Calibri"/>
                <w:color w:val="000000"/>
              </w:rPr>
            </w:pPr>
            <w:r>
              <w:rPr>
                <w:rFonts w:ascii="Calibri" w:hAnsi="Calibri" w:cs="Calibri"/>
                <w:color w:val="000000"/>
              </w:rPr>
              <w:t>7.9</w:t>
            </w:r>
          </w:p>
        </w:tc>
        <w:tc>
          <w:tcPr>
            <w:tcW w:w="1110" w:type="dxa"/>
            <w:vAlign w:val="bottom"/>
          </w:tcPr>
          <w:p w14:paraId="0224E17F" w14:textId="7E960CAF" w:rsidR="00177CFC" w:rsidRDefault="0015052E" w:rsidP="00BB6412">
            <w:pPr>
              <w:jc w:val="right"/>
              <w:rPr>
                <w:rFonts w:ascii="Calibri" w:hAnsi="Calibri" w:cs="Calibri"/>
                <w:color w:val="000000"/>
              </w:rPr>
            </w:pPr>
            <w:r>
              <w:rPr>
                <w:rFonts w:ascii="Calibri" w:hAnsi="Calibri" w:cs="Calibri"/>
                <w:color w:val="000000"/>
              </w:rPr>
              <w:t>1.82</w:t>
            </w:r>
          </w:p>
        </w:tc>
      </w:tr>
      <w:tr w:rsidR="00177CFC" w14:paraId="37C41715" w14:textId="77777777" w:rsidTr="00E31B66">
        <w:tc>
          <w:tcPr>
            <w:tcW w:w="1311" w:type="dxa"/>
            <w:vMerge/>
            <w:shd w:val="clear" w:color="auto" w:fill="D9D9D9" w:themeFill="background1" w:themeFillShade="D9"/>
          </w:tcPr>
          <w:p w14:paraId="719366D2" w14:textId="77777777" w:rsidR="00177CFC" w:rsidRDefault="00177CFC" w:rsidP="00E31B66"/>
        </w:tc>
        <w:tc>
          <w:tcPr>
            <w:tcW w:w="1334" w:type="dxa"/>
            <w:shd w:val="clear" w:color="auto" w:fill="D9D9D9" w:themeFill="background1" w:themeFillShade="D9"/>
            <w:vAlign w:val="center"/>
          </w:tcPr>
          <w:p w14:paraId="3EDC84D8" w14:textId="77777777" w:rsidR="00177CFC" w:rsidRDefault="00177CFC" w:rsidP="00BB6412">
            <w:pPr>
              <w:jc w:val="center"/>
            </w:pPr>
            <w:r>
              <w:t>3</w:t>
            </w:r>
          </w:p>
        </w:tc>
        <w:tc>
          <w:tcPr>
            <w:tcW w:w="1431" w:type="dxa"/>
            <w:vAlign w:val="bottom"/>
          </w:tcPr>
          <w:p w14:paraId="2CE1245E"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43CF214" w14:textId="5D719121" w:rsidR="00177CFC" w:rsidRDefault="0015052E" w:rsidP="00BB6412">
            <w:pPr>
              <w:jc w:val="right"/>
              <w:rPr>
                <w:rFonts w:ascii="Calibri" w:hAnsi="Calibri" w:cs="Calibri"/>
                <w:color w:val="000000"/>
              </w:rPr>
            </w:pPr>
            <w:r>
              <w:rPr>
                <w:rFonts w:ascii="Calibri" w:hAnsi="Calibri" w:cs="Calibri"/>
                <w:color w:val="000000"/>
              </w:rPr>
              <w:t>5.78</w:t>
            </w:r>
          </w:p>
        </w:tc>
        <w:tc>
          <w:tcPr>
            <w:tcW w:w="1334" w:type="dxa"/>
            <w:vAlign w:val="bottom"/>
          </w:tcPr>
          <w:p w14:paraId="411FD17E" w14:textId="68D98D0E" w:rsidR="00177CFC" w:rsidRDefault="0015052E" w:rsidP="00BB6412">
            <w:pPr>
              <w:jc w:val="right"/>
              <w:rPr>
                <w:rFonts w:ascii="Calibri" w:hAnsi="Calibri" w:cs="Calibri"/>
                <w:color w:val="000000"/>
              </w:rPr>
            </w:pPr>
            <w:r>
              <w:rPr>
                <w:rFonts w:ascii="Calibri" w:hAnsi="Calibri" w:cs="Calibri"/>
                <w:color w:val="000000"/>
              </w:rPr>
              <w:t>70.82</w:t>
            </w:r>
          </w:p>
        </w:tc>
        <w:tc>
          <w:tcPr>
            <w:tcW w:w="1110" w:type="dxa"/>
            <w:vAlign w:val="bottom"/>
          </w:tcPr>
          <w:p w14:paraId="7CB49BA6" w14:textId="7D054BC4" w:rsidR="00177CFC" w:rsidRDefault="0015052E" w:rsidP="00BB6412">
            <w:pPr>
              <w:jc w:val="right"/>
              <w:rPr>
                <w:rFonts w:ascii="Calibri" w:hAnsi="Calibri" w:cs="Calibri"/>
                <w:color w:val="000000"/>
              </w:rPr>
            </w:pPr>
            <w:r>
              <w:rPr>
                <w:rFonts w:ascii="Calibri" w:hAnsi="Calibri" w:cs="Calibri"/>
                <w:color w:val="000000"/>
              </w:rPr>
              <w:t>7.29</w:t>
            </w:r>
          </w:p>
        </w:tc>
      </w:tr>
      <w:tr w:rsidR="00177CFC" w14:paraId="6FCFBC4A" w14:textId="77777777" w:rsidTr="00E31B66">
        <w:tc>
          <w:tcPr>
            <w:tcW w:w="1311" w:type="dxa"/>
            <w:vMerge/>
            <w:shd w:val="clear" w:color="auto" w:fill="D9D9D9" w:themeFill="background1" w:themeFillShade="D9"/>
          </w:tcPr>
          <w:p w14:paraId="78B64A21" w14:textId="77777777" w:rsidR="00177CFC" w:rsidRDefault="00177CFC" w:rsidP="00E31B66"/>
        </w:tc>
        <w:tc>
          <w:tcPr>
            <w:tcW w:w="1334" w:type="dxa"/>
            <w:shd w:val="clear" w:color="auto" w:fill="D9D9D9" w:themeFill="background1" w:themeFillShade="D9"/>
            <w:vAlign w:val="center"/>
          </w:tcPr>
          <w:p w14:paraId="0446DB76" w14:textId="77777777" w:rsidR="00177CFC" w:rsidRDefault="00177CFC" w:rsidP="00BB6412">
            <w:pPr>
              <w:jc w:val="center"/>
            </w:pPr>
            <w:r>
              <w:t>2</w:t>
            </w:r>
          </w:p>
        </w:tc>
        <w:tc>
          <w:tcPr>
            <w:tcW w:w="1431" w:type="dxa"/>
            <w:vAlign w:val="bottom"/>
          </w:tcPr>
          <w:p w14:paraId="2D5E00EE" w14:textId="4F389DCE" w:rsidR="00177CFC" w:rsidRDefault="0015052E" w:rsidP="00BB6412">
            <w:pPr>
              <w:jc w:val="right"/>
              <w:rPr>
                <w:rFonts w:ascii="Calibri" w:hAnsi="Calibri" w:cs="Calibri"/>
                <w:color w:val="000000"/>
              </w:rPr>
            </w:pPr>
            <w:r>
              <w:rPr>
                <w:rFonts w:ascii="Calibri" w:hAnsi="Calibri" w:cs="Calibri"/>
                <w:color w:val="000000"/>
              </w:rPr>
              <w:t>0.3</w:t>
            </w:r>
          </w:p>
        </w:tc>
        <w:tc>
          <w:tcPr>
            <w:tcW w:w="1334" w:type="dxa"/>
            <w:vAlign w:val="bottom"/>
          </w:tcPr>
          <w:p w14:paraId="0A5673BF" w14:textId="4A0ACE90" w:rsidR="00177CFC" w:rsidRDefault="0015052E" w:rsidP="00BB6412">
            <w:pPr>
              <w:jc w:val="right"/>
              <w:rPr>
                <w:rFonts w:ascii="Calibri" w:hAnsi="Calibri" w:cs="Calibri"/>
                <w:color w:val="000000"/>
              </w:rPr>
            </w:pPr>
            <w:r>
              <w:rPr>
                <w:rFonts w:ascii="Calibri" w:hAnsi="Calibri" w:cs="Calibri"/>
                <w:color w:val="000000"/>
              </w:rPr>
              <w:t>1.22</w:t>
            </w:r>
          </w:p>
        </w:tc>
        <w:tc>
          <w:tcPr>
            <w:tcW w:w="1334" w:type="dxa"/>
            <w:vAlign w:val="bottom"/>
          </w:tcPr>
          <w:p w14:paraId="31A30C3A" w14:textId="1BA34547" w:rsidR="00177CFC" w:rsidRDefault="0015052E" w:rsidP="00BB6412">
            <w:pPr>
              <w:jc w:val="right"/>
              <w:rPr>
                <w:rFonts w:ascii="Calibri" w:hAnsi="Calibri" w:cs="Calibri"/>
                <w:color w:val="000000"/>
              </w:rPr>
            </w:pPr>
            <w:r>
              <w:rPr>
                <w:rFonts w:ascii="Calibri" w:hAnsi="Calibri" w:cs="Calibri"/>
                <w:color w:val="000000"/>
              </w:rPr>
              <w:t>4.86</w:t>
            </w:r>
          </w:p>
        </w:tc>
        <w:tc>
          <w:tcPr>
            <w:tcW w:w="1110" w:type="dxa"/>
            <w:vAlign w:val="bottom"/>
          </w:tcPr>
          <w:p w14:paraId="5718DC7E" w14:textId="61A57BE6" w:rsidR="00177CFC" w:rsidRDefault="0015052E" w:rsidP="00BB6412">
            <w:pPr>
              <w:jc w:val="right"/>
              <w:rPr>
                <w:rFonts w:ascii="Calibri" w:hAnsi="Calibri" w:cs="Calibri"/>
                <w:color w:val="000000"/>
              </w:rPr>
            </w:pPr>
            <w:r>
              <w:rPr>
                <w:rFonts w:ascii="Calibri" w:hAnsi="Calibri" w:cs="Calibri"/>
                <w:color w:val="000000"/>
              </w:rPr>
              <w:t>0</w:t>
            </w:r>
          </w:p>
        </w:tc>
      </w:tr>
      <w:tr w:rsidR="00177CFC" w14:paraId="1283B506" w14:textId="77777777" w:rsidTr="00E31B66">
        <w:tc>
          <w:tcPr>
            <w:tcW w:w="1311" w:type="dxa"/>
            <w:vMerge/>
            <w:shd w:val="clear" w:color="auto" w:fill="D9D9D9" w:themeFill="background1" w:themeFillShade="D9"/>
          </w:tcPr>
          <w:p w14:paraId="0F776004" w14:textId="77777777" w:rsidR="00177CFC" w:rsidRDefault="00177CFC" w:rsidP="00E31B66"/>
        </w:tc>
        <w:tc>
          <w:tcPr>
            <w:tcW w:w="1334" w:type="dxa"/>
            <w:shd w:val="clear" w:color="auto" w:fill="D9D9D9" w:themeFill="background1" w:themeFillShade="D9"/>
            <w:vAlign w:val="center"/>
          </w:tcPr>
          <w:p w14:paraId="71AB3A1D" w14:textId="77777777" w:rsidR="00177CFC" w:rsidRDefault="00177CFC" w:rsidP="00BB6412">
            <w:pPr>
              <w:jc w:val="center"/>
            </w:pPr>
            <w:r>
              <w:t>1</w:t>
            </w:r>
          </w:p>
        </w:tc>
        <w:tc>
          <w:tcPr>
            <w:tcW w:w="1431" w:type="dxa"/>
            <w:vAlign w:val="bottom"/>
          </w:tcPr>
          <w:p w14:paraId="50E1615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16156A5" w14:textId="1F39BB68" w:rsidR="00177CFC" w:rsidRDefault="0015052E" w:rsidP="00BB6412">
            <w:pPr>
              <w:jc w:val="right"/>
              <w:rPr>
                <w:rFonts w:ascii="Calibri" w:hAnsi="Calibri" w:cs="Calibri"/>
                <w:color w:val="000000"/>
              </w:rPr>
            </w:pPr>
            <w:r>
              <w:rPr>
                <w:rFonts w:ascii="Calibri" w:hAnsi="Calibri" w:cs="Calibri"/>
                <w:color w:val="000000"/>
              </w:rPr>
              <w:t>0</w:t>
            </w:r>
          </w:p>
        </w:tc>
        <w:tc>
          <w:tcPr>
            <w:tcW w:w="1334" w:type="dxa"/>
            <w:vAlign w:val="bottom"/>
          </w:tcPr>
          <w:p w14:paraId="3E45EFA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1C08A3E1"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3665F663" w14:textId="77777777" w:rsidTr="00E31B66">
        <w:tc>
          <w:tcPr>
            <w:tcW w:w="2645" w:type="dxa"/>
            <w:gridSpan w:val="2"/>
            <w:vMerge w:val="restart"/>
          </w:tcPr>
          <w:p w14:paraId="61C46931" w14:textId="77777777" w:rsidR="00177CFC" w:rsidRDefault="00177CFC" w:rsidP="00E31B66"/>
        </w:tc>
        <w:tc>
          <w:tcPr>
            <w:tcW w:w="1431" w:type="dxa"/>
            <w:shd w:val="clear" w:color="auto" w:fill="D9D9D9" w:themeFill="background1" w:themeFillShade="D9"/>
          </w:tcPr>
          <w:p w14:paraId="4704579D" w14:textId="77777777" w:rsidR="00177CFC" w:rsidRDefault="00177CFC" w:rsidP="00BB6412">
            <w:pPr>
              <w:jc w:val="center"/>
            </w:pPr>
            <w:r>
              <w:t>1</w:t>
            </w:r>
          </w:p>
        </w:tc>
        <w:tc>
          <w:tcPr>
            <w:tcW w:w="1334" w:type="dxa"/>
            <w:shd w:val="clear" w:color="auto" w:fill="D9D9D9" w:themeFill="background1" w:themeFillShade="D9"/>
          </w:tcPr>
          <w:p w14:paraId="0CA20192" w14:textId="77777777" w:rsidR="00177CFC" w:rsidRDefault="00177CFC" w:rsidP="00BB6412">
            <w:pPr>
              <w:jc w:val="center"/>
            </w:pPr>
            <w:r>
              <w:t>2</w:t>
            </w:r>
          </w:p>
        </w:tc>
        <w:tc>
          <w:tcPr>
            <w:tcW w:w="1334" w:type="dxa"/>
            <w:shd w:val="clear" w:color="auto" w:fill="D9D9D9" w:themeFill="background1" w:themeFillShade="D9"/>
          </w:tcPr>
          <w:p w14:paraId="3E230838" w14:textId="77777777" w:rsidR="00177CFC" w:rsidRDefault="00177CFC" w:rsidP="00BB6412">
            <w:pPr>
              <w:jc w:val="center"/>
            </w:pPr>
            <w:r>
              <w:t>3</w:t>
            </w:r>
          </w:p>
        </w:tc>
        <w:tc>
          <w:tcPr>
            <w:tcW w:w="1110" w:type="dxa"/>
            <w:shd w:val="clear" w:color="auto" w:fill="D9D9D9" w:themeFill="background1" w:themeFillShade="D9"/>
          </w:tcPr>
          <w:p w14:paraId="60FF1F70" w14:textId="77777777" w:rsidR="00177CFC" w:rsidRDefault="00177CFC" w:rsidP="00BB6412">
            <w:pPr>
              <w:jc w:val="center"/>
            </w:pPr>
            <w:r>
              <w:t>4</w:t>
            </w:r>
          </w:p>
        </w:tc>
      </w:tr>
      <w:tr w:rsidR="00177CFC" w14:paraId="69D3ACDC" w14:textId="77777777" w:rsidTr="00E31B66">
        <w:tc>
          <w:tcPr>
            <w:tcW w:w="2645" w:type="dxa"/>
            <w:gridSpan w:val="2"/>
            <w:vMerge/>
          </w:tcPr>
          <w:p w14:paraId="00AA009F" w14:textId="77777777" w:rsidR="00177CFC" w:rsidRDefault="00177CFC" w:rsidP="00E31B66"/>
        </w:tc>
        <w:tc>
          <w:tcPr>
            <w:tcW w:w="5209" w:type="dxa"/>
            <w:gridSpan w:val="4"/>
            <w:shd w:val="clear" w:color="auto" w:fill="D9D9D9" w:themeFill="background1" w:themeFillShade="D9"/>
            <w:vAlign w:val="center"/>
          </w:tcPr>
          <w:p w14:paraId="14E68046" w14:textId="77777777" w:rsidR="00177CFC" w:rsidRDefault="00177CFC" w:rsidP="00E31B66">
            <w:pPr>
              <w:jc w:val="center"/>
            </w:pPr>
            <w:r>
              <w:t>Scorer 2</w:t>
            </w:r>
          </w:p>
        </w:tc>
      </w:tr>
    </w:tbl>
    <w:p w14:paraId="789B586F"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5DB139D" w14:textId="77777777" w:rsidTr="00E31B66">
        <w:tc>
          <w:tcPr>
            <w:tcW w:w="7854" w:type="dxa"/>
            <w:gridSpan w:val="6"/>
            <w:shd w:val="clear" w:color="auto" w:fill="D9D9D9" w:themeFill="background1" w:themeFillShade="D9"/>
          </w:tcPr>
          <w:p w14:paraId="7A9CA10B" w14:textId="77777777" w:rsidR="00177CFC" w:rsidRPr="00E854CB" w:rsidRDefault="00177CFC" w:rsidP="00E31B66">
            <w:pPr>
              <w:jc w:val="center"/>
              <w:rPr>
                <w:b/>
              </w:rPr>
            </w:pPr>
            <w:r w:rsidRPr="00E854CB">
              <w:rPr>
                <w:b/>
              </w:rPr>
              <w:t>Joint Score Distribution for Task 3 Indicator 3b2</w:t>
            </w:r>
            <w:r>
              <w:rPr>
                <w:b/>
              </w:rPr>
              <w:t xml:space="preserve"> (%)</w:t>
            </w:r>
          </w:p>
        </w:tc>
      </w:tr>
      <w:tr w:rsidR="00177CFC" w14:paraId="179F0DBE" w14:textId="77777777" w:rsidTr="00E31B66">
        <w:tc>
          <w:tcPr>
            <w:tcW w:w="1311" w:type="dxa"/>
            <w:vMerge w:val="restart"/>
            <w:shd w:val="clear" w:color="auto" w:fill="D9D9D9" w:themeFill="background1" w:themeFillShade="D9"/>
            <w:textDirection w:val="btLr"/>
            <w:vAlign w:val="center"/>
          </w:tcPr>
          <w:p w14:paraId="208C482D" w14:textId="77777777" w:rsidR="00177CFC" w:rsidRDefault="00177CFC" w:rsidP="00E31B66">
            <w:pPr>
              <w:jc w:val="center"/>
            </w:pPr>
            <w:r>
              <w:t>Scorer 1</w:t>
            </w:r>
          </w:p>
        </w:tc>
        <w:tc>
          <w:tcPr>
            <w:tcW w:w="1334" w:type="dxa"/>
            <w:shd w:val="clear" w:color="auto" w:fill="D9D9D9" w:themeFill="background1" w:themeFillShade="D9"/>
            <w:vAlign w:val="center"/>
          </w:tcPr>
          <w:p w14:paraId="40B9AD88" w14:textId="77777777" w:rsidR="00177CFC" w:rsidRDefault="00177CFC" w:rsidP="00BB6412">
            <w:pPr>
              <w:jc w:val="center"/>
            </w:pPr>
            <w:r>
              <w:t>4</w:t>
            </w:r>
          </w:p>
        </w:tc>
        <w:tc>
          <w:tcPr>
            <w:tcW w:w="1431" w:type="dxa"/>
            <w:vAlign w:val="bottom"/>
          </w:tcPr>
          <w:p w14:paraId="2E43035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BE2E3C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A497A0D" w14:textId="04D74214" w:rsidR="00177CFC" w:rsidRDefault="0015052E" w:rsidP="00BB6412">
            <w:pPr>
              <w:jc w:val="right"/>
              <w:rPr>
                <w:rFonts w:ascii="Calibri" w:hAnsi="Calibri" w:cs="Calibri"/>
                <w:color w:val="000000"/>
              </w:rPr>
            </w:pPr>
            <w:r>
              <w:rPr>
                <w:rFonts w:ascii="Calibri" w:hAnsi="Calibri" w:cs="Calibri"/>
                <w:color w:val="000000"/>
              </w:rPr>
              <w:t>6.08</w:t>
            </w:r>
          </w:p>
        </w:tc>
        <w:tc>
          <w:tcPr>
            <w:tcW w:w="1110" w:type="dxa"/>
            <w:vAlign w:val="bottom"/>
          </w:tcPr>
          <w:p w14:paraId="5FDC0B01" w14:textId="510E9CB5" w:rsidR="00177CFC" w:rsidRDefault="0015052E" w:rsidP="00BB6412">
            <w:pPr>
              <w:jc w:val="right"/>
              <w:rPr>
                <w:rFonts w:ascii="Calibri" w:hAnsi="Calibri" w:cs="Calibri"/>
                <w:color w:val="000000"/>
              </w:rPr>
            </w:pPr>
            <w:r>
              <w:rPr>
                <w:rFonts w:ascii="Calibri" w:hAnsi="Calibri" w:cs="Calibri"/>
                <w:color w:val="000000"/>
              </w:rPr>
              <w:t>1.52</w:t>
            </w:r>
          </w:p>
        </w:tc>
      </w:tr>
      <w:tr w:rsidR="00177CFC" w14:paraId="2A9D33C1" w14:textId="77777777" w:rsidTr="00E31B66">
        <w:tc>
          <w:tcPr>
            <w:tcW w:w="1311" w:type="dxa"/>
            <w:vMerge/>
            <w:shd w:val="clear" w:color="auto" w:fill="D9D9D9" w:themeFill="background1" w:themeFillShade="D9"/>
          </w:tcPr>
          <w:p w14:paraId="4BDEE679" w14:textId="77777777" w:rsidR="00177CFC" w:rsidRDefault="00177CFC" w:rsidP="00E31B66"/>
        </w:tc>
        <w:tc>
          <w:tcPr>
            <w:tcW w:w="1334" w:type="dxa"/>
            <w:shd w:val="clear" w:color="auto" w:fill="D9D9D9" w:themeFill="background1" w:themeFillShade="D9"/>
            <w:vAlign w:val="center"/>
          </w:tcPr>
          <w:p w14:paraId="413C8F7E" w14:textId="77777777" w:rsidR="00177CFC" w:rsidRDefault="00177CFC" w:rsidP="00BB6412">
            <w:pPr>
              <w:jc w:val="center"/>
            </w:pPr>
            <w:r>
              <w:t>3</w:t>
            </w:r>
          </w:p>
        </w:tc>
        <w:tc>
          <w:tcPr>
            <w:tcW w:w="1431" w:type="dxa"/>
            <w:vAlign w:val="bottom"/>
          </w:tcPr>
          <w:p w14:paraId="4B599EF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833C9BC" w14:textId="389EA25F" w:rsidR="00177CFC" w:rsidRDefault="0015052E" w:rsidP="00BB6412">
            <w:pPr>
              <w:jc w:val="right"/>
              <w:rPr>
                <w:rFonts w:ascii="Calibri" w:hAnsi="Calibri" w:cs="Calibri"/>
                <w:color w:val="000000"/>
              </w:rPr>
            </w:pPr>
            <w:r>
              <w:rPr>
                <w:rFonts w:ascii="Calibri" w:hAnsi="Calibri" w:cs="Calibri"/>
                <w:color w:val="000000"/>
              </w:rPr>
              <w:t>5.17</w:t>
            </w:r>
          </w:p>
        </w:tc>
        <w:tc>
          <w:tcPr>
            <w:tcW w:w="1334" w:type="dxa"/>
            <w:vAlign w:val="bottom"/>
          </w:tcPr>
          <w:p w14:paraId="05CF1C00" w14:textId="38C7EF74" w:rsidR="00177CFC" w:rsidRDefault="0015052E" w:rsidP="00BB6412">
            <w:pPr>
              <w:jc w:val="right"/>
              <w:rPr>
                <w:rFonts w:ascii="Calibri" w:hAnsi="Calibri" w:cs="Calibri"/>
                <w:color w:val="000000"/>
              </w:rPr>
            </w:pPr>
            <w:r>
              <w:rPr>
                <w:rFonts w:ascii="Calibri" w:hAnsi="Calibri" w:cs="Calibri"/>
                <w:color w:val="000000"/>
              </w:rPr>
              <w:t>77.81</w:t>
            </w:r>
          </w:p>
        </w:tc>
        <w:tc>
          <w:tcPr>
            <w:tcW w:w="1110" w:type="dxa"/>
            <w:vAlign w:val="bottom"/>
          </w:tcPr>
          <w:p w14:paraId="7571D249" w14:textId="6939FFEB" w:rsidR="00177CFC" w:rsidRDefault="0015052E" w:rsidP="00BB6412">
            <w:pPr>
              <w:jc w:val="right"/>
              <w:rPr>
                <w:rFonts w:ascii="Calibri" w:hAnsi="Calibri" w:cs="Calibri"/>
                <w:color w:val="000000"/>
              </w:rPr>
            </w:pPr>
            <w:r>
              <w:rPr>
                <w:rFonts w:ascii="Calibri" w:hAnsi="Calibri" w:cs="Calibri"/>
                <w:color w:val="000000"/>
              </w:rPr>
              <w:t>5.17</w:t>
            </w:r>
          </w:p>
        </w:tc>
      </w:tr>
      <w:tr w:rsidR="00177CFC" w14:paraId="1A2E72C8" w14:textId="77777777" w:rsidTr="00E31B66">
        <w:tc>
          <w:tcPr>
            <w:tcW w:w="1311" w:type="dxa"/>
            <w:vMerge/>
            <w:shd w:val="clear" w:color="auto" w:fill="D9D9D9" w:themeFill="background1" w:themeFillShade="D9"/>
          </w:tcPr>
          <w:p w14:paraId="6BD7490E" w14:textId="77777777" w:rsidR="00177CFC" w:rsidRDefault="00177CFC" w:rsidP="00E31B66"/>
        </w:tc>
        <w:tc>
          <w:tcPr>
            <w:tcW w:w="1334" w:type="dxa"/>
            <w:shd w:val="clear" w:color="auto" w:fill="D9D9D9" w:themeFill="background1" w:themeFillShade="D9"/>
            <w:vAlign w:val="center"/>
          </w:tcPr>
          <w:p w14:paraId="3D1A850A" w14:textId="77777777" w:rsidR="00177CFC" w:rsidRDefault="00177CFC" w:rsidP="00BB6412">
            <w:pPr>
              <w:jc w:val="center"/>
            </w:pPr>
            <w:r>
              <w:t>2</w:t>
            </w:r>
          </w:p>
        </w:tc>
        <w:tc>
          <w:tcPr>
            <w:tcW w:w="1431" w:type="dxa"/>
            <w:vAlign w:val="bottom"/>
          </w:tcPr>
          <w:p w14:paraId="3D6E9A4A"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721D190" w14:textId="240889EA" w:rsidR="00177CFC" w:rsidRDefault="00B95C5E" w:rsidP="00BB6412">
            <w:pPr>
              <w:jc w:val="right"/>
              <w:rPr>
                <w:rFonts w:ascii="Calibri" w:hAnsi="Calibri" w:cs="Calibri"/>
                <w:color w:val="000000"/>
              </w:rPr>
            </w:pPr>
            <w:r>
              <w:rPr>
                <w:rFonts w:ascii="Calibri" w:hAnsi="Calibri" w:cs="Calibri"/>
                <w:color w:val="000000"/>
              </w:rPr>
              <w:t>0</w:t>
            </w:r>
            <w:r w:rsidR="0015052E">
              <w:rPr>
                <w:rFonts w:ascii="Calibri" w:hAnsi="Calibri" w:cs="Calibri"/>
                <w:color w:val="000000"/>
              </w:rPr>
              <w:t>.91</w:t>
            </w:r>
          </w:p>
        </w:tc>
        <w:tc>
          <w:tcPr>
            <w:tcW w:w="1334" w:type="dxa"/>
            <w:vAlign w:val="bottom"/>
          </w:tcPr>
          <w:p w14:paraId="4771627F" w14:textId="50757AED" w:rsidR="00177CFC" w:rsidRDefault="0015052E" w:rsidP="00BB6412">
            <w:pPr>
              <w:jc w:val="right"/>
              <w:rPr>
                <w:rFonts w:ascii="Calibri" w:hAnsi="Calibri" w:cs="Calibri"/>
                <w:color w:val="000000"/>
              </w:rPr>
            </w:pPr>
            <w:r>
              <w:rPr>
                <w:rFonts w:ascii="Calibri" w:hAnsi="Calibri" w:cs="Calibri"/>
                <w:color w:val="000000"/>
              </w:rPr>
              <w:t>3.34</w:t>
            </w:r>
          </w:p>
        </w:tc>
        <w:tc>
          <w:tcPr>
            <w:tcW w:w="1110" w:type="dxa"/>
            <w:vAlign w:val="bottom"/>
          </w:tcPr>
          <w:p w14:paraId="63DC6C2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042C7390" w14:textId="77777777" w:rsidTr="00E31B66">
        <w:tc>
          <w:tcPr>
            <w:tcW w:w="1311" w:type="dxa"/>
            <w:vMerge/>
            <w:shd w:val="clear" w:color="auto" w:fill="D9D9D9" w:themeFill="background1" w:themeFillShade="D9"/>
          </w:tcPr>
          <w:p w14:paraId="02F62F3D" w14:textId="77777777" w:rsidR="00177CFC" w:rsidRDefault="00177CFC" w:rsidP="00E31B66"/>
        </w:tc>
        <w:tc>
          <w:tcPr>
            <w:tcW w:w="1334" w:type="dxa"/>
            <w:shd w:val="clear" w:color="auto" w:fill="D9D9D9" w:themeFill="background1" w:themeFillShade="D9"/>
            <w:vAlign w:val="center"/>
          </w:tcPr>
          <w:p w14:paraId="397EDCB3" w14:textId="77777777" w:rsidR="00177CFC" w:rsidRDefault="00177CFC" w:rsidP="00BB6412">
            <w:pPr>
              <w:jc w:val="center"/>
            </w:pPr>
            <w:r>
              <w:t>1</w:t>
            </w:r>
          </w:p>
        </w:tc>
        <w:tc>
          <w:tcPr>
            <w:tcW w:w="1431" w:type="dxa"/>
            <w:vAlign w:val="bottom"/>
          </w:tcPr>
          <w:p w14:paraId="52E598F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D294532"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3505B5E" w14:textId="45F9A5BF" w:rsidR="00177CFC" w:rsidRDefault="0015052E" w:rsidP="00BB6412">
            <w:pPr>
              <w:jc w:val="right"/>
              <w:rPr>
                <w:rFonts w:ascii="Calibri" w:hAnsi="Calibri" w:cs="Calibri"/>
                <w:color w:val="000000"/>
              </w:rPr>
            </w:pPr>
            <w:r>
              <w:rPr>
                <w:rFonts w:ascii="Calibri" w:hAnsi="Calibri" w:cs="Calibri"/>
                <w:color w:val="000000"/>
              </w:rPr>
              <w:t>0</w:t>
            </w:r>
          </w:p>
        </w:tc>
        <w:tc>
          <w:tcPr>
            <w:tcW w:w="1110" w:type="dxa"/>
            <w:vAlign w:val="bottom"/>
          </w:tcPr>
          <w:p w14:paraId="7CCDF492"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12FF3A6" w14:textId="77777777" w:rsidTr="00E31B66">
        <w:tc>
          <w:tcPr>
            <w:tcW w:w="2645" w:type="dxa"/>
            <w:gridSpan w:val="2"/>
            <w:vMerge w:val="restart"/>
          </w:tcPr>
          <w:p w14:paraId="385A0BCB" w14:textId="77777777" w:rsidR="00177CFC" w:rsidRDefault="00177CFC" w:rsidP="00E31B66"/>
        </w:tc>
        <w:tc>
          <w:tcPr>
            <w:tcW w:w="1431" w:type="dxa"/>
            <w:shd w:val="clear" w:color="auto" w:fill="D9D9D9" w:themeFill="background1" w:themeFillShade="D9"/>
          </w:tcPr>
          <w:p w14:paraId="7183323A" w14:textId="77777777" w:rsidR="00177CFC" w:rsidRDefault="00177CFC" w:rsidP="00BB6412">
            <w:pPr>
              <w:jc w:val="center"/>
            </w:pPr>
            <w:r>
              <w:t>1</w:t>
            </w:r>
          </w:p>
        </w:tc>
        <w:tc>
          <w:tcPr>
            <w:tcW w:w="1334" w:type="dxa"/>
            <w:shd w:val="clear" w:color="auto" w:fill="D9D9D9" w:themeFill="background1" w:themeFillShade="D9"/>
          </w:tcPr>
          <w:p w14:paraId="512ABFD9" w14:textId="77777777" w:rsidR="00177CFC" w:rsidRDefault="00177CFC" w:rsidP="00BB6412">
            <w:pPr>
              <w:jc w:val="center"/>
            </w:pPr>
            <w:r>
              <w:t>2</w:t>
            </w:r>
          </w:p>
        </w:tc>
        <w:tc>
          <w:tcPr>
            <w:tcW w:w="1334" w:type="dxa"/>
            <w:shd w:val="clear" w:color="auto" w:fill="D9D9D9" w:themeFill="background1" w:themeFillShade="D9"/>
          </w:tcPr>
          <w:p w14:paraId="700ECD82" w14:textId="77777777" w:rsidR="00177CFC" w:rsidRDefault="00177CFC" w:rsidP="00BB6412">
            <w:pPr>
              <w:jc w:val="center"/>
            </w:pPr>
            <w:r>
              <w:t>3</w:t>
            </w:r>
          </w:p>
        </w:tc>
        <w:tc>
          <w:tcPr>
            <w:tcW w:w="1110" w:type="dxa"/>
            <w:shd w:val="clear" w:color="auto" w:fill="D9D9D9" w:themeFill="background1" w:themeFillShade="D9"/>
          </w:tcPr>
          <w:p w14:paraId="02EEE0BA" w14:textId="77777777" w:rsidR="00177CFC" w:rsidRDefault="00177CFC" w:rsidP="00BB6412">
            <w:pPr>
              <w:jc w:val="center"/>
            </w:pPr>
            <w:r>
              <w:t>4</w:t>
            </w:r>
          </w:p>
        </w:tc>
      </w:tr>
      <w:tr w:rsidR="00177CFC" w14:paraId="72B754C0" w14:textId="77777777" w:rsidTr="00E31B66">
        <w:tc>
          <w:tcPr>
            <w:tcW w:w="2645" w:type="dxa"/>
            <w:gridSpan w:val="2"/>
            <w:vMerge/>
          </w:tcPr>
          <w:p w14:paraId="47A2E400" w14:textId="77777777" w:rsidR="00177CFC" w:rsidRDefault="00177CFC" w:rsidP="00E31B66"/>
        </w:tc>
        <w:tc>
          <w:tcPr>
            <w:tcW w:w="5209" w:type="dxa"/>
            <w:gridSpan w:val="4"/>
            <w:shd w:val="clear" w:color="auto" w:fill="D9D9D9" w:themeFill="background1" w:themeFillShade="D9"/>
            <w:vAlign w:val="center"/>
          </w:tcPr>
          <w:p w14:paraId="4F11A36C" w14:textId="77777777" w:rsidR="00177CFC" w:rsidRDefault="00177CFC" w:rsidP="00E31B66">
            <w:pPr>
              <w:jc w:val="center"/>
            </w:pPr>
            <w:r>
              <w:t>Scorer 2</w:t>
            </w:r>
          </w:p>
        </w:tc>
      </w:tr>
    </w:tbl>
    <w:p w14:paraId="7E3B46E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FC58BBF" w14:textId="77777777" w:rsidTr="00E31B66">
        <w:tc>
          <w:tcPr>
            <w:tcW w:w="7854" w:type="dxa"/>
            <w:gridSpan w:val="6"/>
            <w:shd w:val="clear" w:color="auto" w:fill="D9D9D9" w:themeFill="background1" w:themeFillShade="D9"/>
          </w:tcPr>
          <w:p w14:paraId="431B0CC4" w14:textId="77777777" w:rsidR="00177CFC" w:rsidRPr="00E854CB" w:rsidRDefault="00177CFC" w:rsidP="00E31B66">
            <w:pPr>
              <w:jc w:val="center"/>
              <w:rPr>
                <w:b/>
              </w:rPr>
            </w:pPr>
            <w:r w:rsidRPr="00E854CB">
              <w:rPr>
                <w:b/>
              </w:rPr>
              <w:t>Joint Score Distribution for Task 3 Indicator 3c1</w:t>
            </w:r>
            <w:r>
              <w:rPr>
                <w:b/>
              </w:rPr>
              <w:t xml:space="preserve"> (%)</w:t>
            </w:r>
          </w:p>
        </w:tc>
      </w:tr>
      <w:tr w:rsidR="00177CFC" w14:paraId="3A1EF98C" w14:textId="77777777" w:rsidTr="00E31B66">
        <w:tc>
          <w:tcPr>
            <w:tcW w:w="1311" w:type="dxa"/>
            <w:vMerge w:val="restart"/>
            <w:shd w:val="clear" w:color="auto" w:fill="D9D9D9" w:themeFill="background1" w:themeFillShade="D9"/>
            <w:textDirection w:val="btLr"/>
            <w:vAlign w:val="center"/>
          </w:tcPr>
          <w:p w14:paraId="588F28B4" w14:textId="77777777" w:rsidR="00177CFC" w:rsidRDefault="00177CFC" w:rsidP="00E31B66">
            <w:pPr>
              <w:jc w:val="center"/>
            </w:pPr>
            <w:r>
              <w:t>Scorer 1</w:t>
            </w:r>
          </w:p>
        </w:tc>
        <w:tc>
          <w:tcPr>
            <w:tcW w:w="1334" w:type="dxa"/>
            <w:shd w:val="clear" w:color="auto" w:fill="D9D9D9" w:themeFill="background1" w:themeFillShade="D9"/>
            <w:vAlign w:val="center"/>
          </w:tcPr>
          <w:p w14:paraId="07196739" w14:textId="77777777" w:rsidR="00177CFC" w:rsidRDefault="00177CFC" w:rsidP="00BB6412">
            <w:pPr>
              <w:jc w:val="center"/>
            </w:pPr>
            <w:r>
              <w:t>4</w:t>
            </w:r>
          </w:p>
        </w:tc>
        <w:tc>
          <w:tcPr>
            <w:tcW w:w="1431" w:type="dxa"/>
            <w:vAlign w:val="bottom"/>
          </w:tcPr>
          <w:p w14:paraId="7499A36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51EEBB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E453C45" w14:textId="0805FAA0" w:rsidR="00177CFC" w:rsidRDefault="0015052E" w:rsidP="00BB6412">
            <w:pPr>
              <w:jc w:val="right"/>
              <w:rPr>
                <w:rFonts w:ascii="Calibri" w:hAnsi="Calibri" w:cs="Calibri"/>
                <w:color w:val="000000"/>
              </w:rPr>
            </w:pPr>
            <w:r>
              <w:rPr>
                <w:rFonts w:ascii="Calibri" w:hAnsi="Calibri" w:cs="Calibri"/>
                <w:color w:val="000000"/>
              </w:rPr>
              <w:t>5.17</w:t>
            </w:r>
          </w:p>
        </w:tc>
        <w:tc>
          <w:tcPr>
            <w:tcW w:w="1110" w:type="dxa"/>
            <w:vAlign w:val="bottom"/>
          </w:tcPr>
          <w:p w14:paraId="512601C6" w14:textId="686C79FB" w:rsidR="00177CFC" w:rsidRDefault="0015052E" w:rsidP="00BB6412">
            <w:pPr>
              <w:jc w:val="right"/>
              <w:rPr>
                <w:rFonts w:ascii="Calibri" w:hAnsi="Calibri" w:cs="Calibri"/>
                <w:color w:val="000000"/>
              </w:rPr>
            </w:pPr>
            <w:r>
              <w:rPr>
                <w:rFonts w:ascii="Calibri" w:hAnsi="Calibri" w:cs="Calibri"/>
                <w:color w:val="000000"/>
              </w:rPr>
              <w:t>0.61</w:t>
            </w:r>
          </w:p>
        </w:tc>
      </w:tr>
      <w:tr w:rsidR="00177CFC" w14:paraId="3890EB44" w14:textId="77777777" w:rsidTr="00E31B66">
        <w:tc>
          <w:tcPr>
            <w:tcW w:w="1311" w:type="dxa"/>
            <w:vMerge/>
            <w:shd w:val="clear" w:color="auto" w:fill="D9D9D9" w:themeFill="background1" w:themeFillShade="D9"/>
          </w:tcPr>
          <w:p w14:paraId="515849EC" w14:textId="77777777" w:rsidR="00177CFC" w:rsidRDefault="00177CFC" w:rsidP="00E31B66"/>
        </w:tc>
        <w:tc>
          <w:tcPr>
            <w:tcW w:w="1334" w:type="dxa"/>
            <w:shd w:val="clear" w:color="auto" w:fill="D9D9D9" w:themeFill="background1" w:themeFillShade="D9"/>
            <w:vAlign w:val="center"/>
          </w:tcPr>
          <w:p w14:paraId="4318C950" w14:textId="77777777" w:rsidR="00177CFC" w:rsidRDefault="00177CFC" w:rsidP="00BB6412">
            <w:pPr>
              <w:jc w:val="center"/>
            </w:pPr>
            <w:r>
              <w:t>3</w:t>
            </w:r>
          </w:p>
        </w:tc>
        <w:tc>
          <w:tcPr>
            <w:tcW w:w="1431" w:type="dxa"/>
            <w:vAlign w:val="bottom"/>
          </w:tcPr>
          <w:p w14:paraId="28EFCF1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12E874B5" w14:textId="24907252" w:rsidR="00177CFC" w:rsidRDefault="0015052E" w:rsidP="00BB6412">
            <w:pPr>
              <w:jc w:val="right"/>
              <w:rPr>
                <w:rFonts w:ascii="Calibri" w:hAnsi="Calibri" w:cs="Calibri"/>
                <w:color w:val="000000"/>
              </w:rPr>
            </w:pPr>
            <w:r>
              <w:rPr>
                <w:rFonts w:ascii="Calibri" w:hAnsi="Calibri" w:cs="Calibri"/>
                <w:color w:val="000000"/>
              </w:rPr>
              <w:t>5.78</w:t>
            </w:r>
          </w:p>
        </w:tc>
        <w:tc>
          <w:tcPr>
            <w:tcW w:w="1334" w:type="dxa"/>
            <w:vAlign w:val="bottom"/>
          </w:tcPr>
          <w:p w14:paraId="7AD204F0" w14:textId="547E68FD" w:rsidR="00177CFC" w:rsidRDefault="0015052E" w:rsidP="00BB6412">
            <w:pPr>
              <w:jc w:val="right"/>
              <w:rPr>
                <w:rFonts w:ascii="Calibri" w:hAnsi="Calibri" w:cs="Calibri"/>
                <w:color w:val="000000"/>
              </w:rPr>
            </w:pPr>
            <w:r>
              <w:rPr>
                <w:rFonts w:ascii="Calibri" w:hAnsi="Calibri" w:cs="Calibri"/>
                <w:color w:val="000000"/>
              </w:rPr>
              <w:t>75.38</w:t>
            </w:r>
          </w:p>
        </w:tc>
        <w:tc>
          <w:tcPr>
            <w:tcW w:w="1110" w:type="dxa"/>
            <w:vAlign w:val="bottom"/>
          </w:tcPr>
          <w:p w14:paraId="66146C70" w14:textId="108E8A67" w:rsidR="00177CFC" w:rsidRDefault="0015052E" w:rsidP="00BB6412">
            <w:pPr>
              <w:jc w:val="right"/>
              <w:rPr>
                <w:rFonts w:ascii="Calibri" w:hAnsi="Calibri" w:cs="Calibri"/>
                <w:color w:val="000000"/>
              </w:rPr>
            </w:pPr>
            <w:r>
              <w:rPr>
                <w:rFonts w:ascii="Calibri" w:hAnsi="Calibri" w:cs="Calibri"/>
                <w:color w:val="000000"/>
              </w:rPr>
              <w:t>5.78</w:t>
            </w:r>
          </w:p>
        </w:tc>
      </w:tr>
      <w:tr w:rsidR="00177CFC" w14:paraId="6D66EC68" w14:textId="77777777" w:rsidTr="00E31B66">
        <w:tc>
          <w:tcPr>
            <w:tcW w:w="1311" w:type="dxa"/>
            <w:vMerge/>
            <w:shd w:val="clear" w:color="auto" w:fill="D9D9D9" w:themeFill="background1" w:themeFillShade="D9"/>
          </w:tcPr>
          <w:p w14:paraId="2A9E5CBB" w14:textId="77777777" w:rsidR="00177CFC" w:rsidRDefault="00177CFC" w:rsidP="00E31B66"/>
        </w:tc>
        <w:tc>
          <w:tcPr>
            <w:tcW w:w="1334" w:type="dxa"/>
            <w:shd w:val="clear" w:color="auto" w:fill="D9D9D9" w:themeFill="background1" w:themeFillShade="D9"/>
            <w:vAlign w:val="center"/>
          </w:tcPr>
          <w:p w14:paraId="18584149" w14:textId="77777777" w:rsidR="00177CFC" w:rsidRDefault="00177CFC" w:rsidP="00BB6412">
            <w:pPr>
              <w:jc w:val="center"/>
            </w:pPr>
            <w:r>
              <w:t>2</w:t>
            </w:r>
          </w:p>
        </w:tc>
        <w:tc>
          <w:tcPr>
            <w:tcW w:w="1431" w:type="dxa"/>
            <w:vAlign w:val="bottom"/>
          </w:tcPr>
          <w:p w14:paraId="0CCD4EB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B5150A4" w14:textId="476058C0" w:rsidR="00177CFC" w:rsidRDefault="0015052E" w:rsidP="00BB6412">
            <w:pPr>
              <w:jc w:val="right"/>
              <w:rPr>
                <w:rFonts w:ascii="Calibri" w:hAnsi="Calibri" w:cs="Calibri"/>
                <w:color w:val="000000"/>
              </w:rPr>
            </w:pPr>
            <w:r>
              <w:rPr>
                <w:rFonts w:ascii="Calibri" w:hAnsi="Calibri" w:cs="Calibri"/>
                <w:color w:val="000000"/>
              </w:rPr>
              <w:t>0</w:t>
            </w:r>
          </w:p>
        </w:tc>
        <w:tc>
          <w:tcPr>
            <w:tcW w:w="1334" w:type="dxa"/>
            <w:vAlign w:val="bottom"/>
          </w:tcPr>
          <w:p w14:paraId="398F8A15" w14:textId="56399497" w:rsidR="00177CFC" w:rsidRDefault="0015052E" w:rsidP="00BB6412">
            <w:pPr>
              <w:jc w:val="right"/>
              <w:rPr>
                <w:rFonts w:ascii="Calibri" w:hAnsi="Calibri" w:cs="Calibri"/>
                <w:color w:val="000000"/>
              </w:rPr>
            </w:pPr>
            <w:r>
              <w:rPr>
                <w:rFonts w:ascii="Calibri" w:hAnsi="Calibri" w:cs="Calibri"/>
                <w:color w:val="000000"/>
              </w:rPr>
              <w:t>7.29</w:t>
            </w:r>
          </w:p>
        </w:tc>
        <w:tc>
          <w:tcPr>
            <w:tcW w:w="1110" w:type="dxa"/>
            <w:vAlign w:val="bottom"/>
          </w:tcPr>
          <w:p w14:paraId="52B10DB0" w14:textId="7A0652B2" w:rsidR="00177CFC" w:rsidRDefault="0015052E" w:rsidP="00BB6412">
            <w:pPr>
              <w:jc w:val="right"/>
              <w:rPr>
                <w:rFonts w:ascii="Calibri" w:hAnsi="Calibri" w:cs="Calibri"/>
                <w:color w:val="000000"/>
              </w:rPr>
            </w:pPr>
            <w:r>
              <w:rPr>
                <w:rFonts w:ascii="Calibri" w:hAnsi="Calibri" w:cs="Calibri"/>
                <w:color w:val="000000"/>
              </w:rPr>
              <w:t>0</w:t>
            </w:r>
          </w:p>
        </w:tc>
      </w:tr>
      <w:tr w:rsidR="00177CFC" w14:paraId="370518EA" w14:textId="77777777" w:rsidTr="00E31B66">
        <w:tc>
          <w:tcPr>
            <w:tcW w:w="1311" w:type="dxa"/>
            <w:vMerge/>
            <w:shd w:val="clear" w:color="auto" w:fill="D9D9D9" w:themeFill="background1" w:themeFillShade="D9"/>
          </w:tcPr>
          <w:p w14:paraId="208838F6" w14:textId="77777777" w:rsidR="00177CFC" w:rsidRDefault="00177CFC" w:rsidP="00E31B66"/>
        </w:tc>
        <w:tc>
          <w:tcPr>
            <w:tcW w:w="1334" w:type="dxa"/>
            <w:shd w:val="clear" w:color="auto" w:fill="D9D9D9" w:themeFill="background1" w:themeFillShade="D9"/>
            <w:vAlign w:val="center"/>
          </w:tcPr>
          <w:p w14:paraId="24FDED7E" w14:textId="77777777" w:rsidR="00177CFC" w:rsidRDefault="00177CFC" w:rsidP="00BB6412">
            <w:pPr>
              <w:jc w:val="center"/>
            </w:pPr>
            <w:r>
              <w:t>1</w:t>
            </w:r>
          </w:p>
        </w:tc>
        <w:tc>
          <w:tcPr>
            <w:tcW w:w="1431" w:type="dxa"/>
            <w:vAlign w:val="bottom"/>
          </w:tcPr>
          <w:p w14:paraId="3C8CB01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C4D7BA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38EF46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5E427811"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4A29D7EC" w14:textId="77777777" w:rsidTr="00E31B66">
        <w:tc>
          <w:tcPr>
            <w:tcW w:w="2645" w:type="dxa"/>
            <w:gridSpan w:val="2"/>
            <w:vMerge w:val="restart"/>
          </w:tcPr>
          <w:p w14:paraId="5999A2B2" w14:textId="77777777" w:rsidR="00177CFC" w:rsidRDefault="00177CFC" w:rsidP="00E31B66"/>
        </w:tc>
        <w:tc>
          <w:tcPr>
            <w:tcW w:w="1431" w:type="dxa"/>
            <w:shd w:val="clear" w:color="auto" w:fill="D9D9D9" w:themeFill="background1" w:themeFillShade="D9"/>
          </w:tcPr>
          <w:p w14:paraId="760370C2" w14:textId="77777777" w:rsidR="00177CFC" w:rsidRDefault="00177CFC" w:rsidP="00BB6412">
            <w:pPr>
              <w:jc w:val="center"/>
            </w:pPr>
            <w:r>
              <w:t>1</w:t>
            </w:r>
          </w:p>
        </w:tc>
        <w:tc>
          <w:tcPr>
            <w:tcW w:w="1334" w:type="dxa"/>
            <w:shd w:val="clear" w:color="auto" w:fill="D9D9D9" w:themeFill="background1" w:themeFillShade="D9"/>
          </w:tcPr>
          <w:p w14:paraId="7D09CA78" w14:textId="77777777" w:rsidR="00177CFC" w:rsidRDefault="00177CFC" w:rsidP="00BB6412">
            <w:pPr>
              <w:jc w:val="center"/>
            </w:pPr>
            <w:r>
              <w:t>2</w:t>
            </w:r>
          </w:p>
        </w:tc>
        <w:tc>
          <w:tcPr>
            <w:tcW w:w="1334" w:type="dxa"/>
            <w:shd w:val="clear" w:color="auto" w:fill="D9D9D9" w:themeFill="background1" w:themeFillShade="D9"/>
          </w:tcPr>
          <w:p w14:paraId="7BA95181" w14:textId="77777777" w:rsidR="00177CFC" w:rsidRDefault="00177CFC" w:rsidP="00BB6412">
            <w:pPr>
              <w:jc w:val="center"/>
            </w:pPr>
            <w:r>
              <w:t>3</w:t>
            </w:r>
          </w:p>
        </w:tc>
        <w:tc>
          <w:tcPr>
            <w:tcW w:w="1110" w:type="dxa"/>
            <w:shd w:val="clear" w:color="auto" w:fill="D9D9D9" w:themeFill="background1" w:themeFillShade="D9"/>
          </w:tcPr>
          <w:p w14:paraId="29A8C211" w14:textId="77777777" w:rsidR="00177CFC" w:rsidRDefault="00177CFC" w:rsidP="00BB6412">
            <w:pPr>
              <w:jc w:val="center"/>
            </w:pPr>
            <w:r>
              <w:t>4</w:t>
            </w:r>
          </w:p>
        </w:tc>
      </w:tr>
      <w:tr w:rsidR="00177CFC" w14:paraId="6F1BE5C7" w14:textId="77777777" w:rsidTr="00E31B66">
        <w:tc>
          <w:tcPr>
            <w:tcW w:w="2645" w:type="dxa"/>
            <w:gridSpan w:val="2"/>
            <w:vMerge/>
          </w:tcPr>
          <w:p w14:paraId="424D5918" w14:textId="77777777" w:rsidR="00177CFC" w:rsidRDefault="00177CFC" w:rsidP="00E31B66"/>
        </w:tc>
        <w:tc>
          <w:tcPr>
            <w:tcW w:w="5209" w:type="dxa"/>
            <w:gridSpan w:val="4"/>
            <w:shd w:val="clear" w:color="auto" w:fill="D9D9D9" w:themeFill="background1" w:themeFillShade="D9"/>
            <w:vAlign w:val="center"/>
          </w:tcPr>
          <w:p w14:paraId="2C5FB7D3" w14:textId="77777777" w:rsidR="00177CFC" w:rsidRDefault="00177CFC" w:rsidP="00E31B66">
            <w:pPr>
              <w:jc w:val="center"/>
            </w:pPr>
            <w:r>
              <w:t>Scorer 2</w:t>
            </w:r>
          </w:p>
        </w:tc>
      </w:tr>
    </w:tbl>
    <w:p w14:paraId="1C4AF21D" w14:textId="77777777" w:rsidR="00177CFC" w:rsidRDefault="00177CFC" w:rsidP="00177CFC"/>
    <w:p w14:paraId="02370EE4" w14:textId="77777777" w:rsidR="00177CFC" w:rsidRDefault="00177CFC" w:rsidP="00177CFC">
      <w:r>
        <w:br w:type="page"/>
      </w:r>
    </w:p>
    <w:p w14:paraId="1542F7D4"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220"/>
      </w:tblGrid>
      <w:tr w:rsidR="00177CFC" w14:paraId="00E37BFC" w14:textId="77777777" w:rsidTr="00E31B66">
        <w:tc>
          <w:tcPr>
            <w:tcW w:w="7964" w:type="dxa"/>
            <w:gridSpan w:val="6"/>
            <w:shd w:val="clear" w:color="auto" w:fill="D9D9D9" w:themeFill="background1" w:themeFillShade="D9"/>
          </w:tcPr>
          <w:p w14:paraId="452A3FEF" w14:textId="77777777" w:rsidR="00177CFC" w:rsidRPr="00E854CB" w:rsidRDefault="00177CFC" w:rsidP="00E31B66">
            <w:pPr>
              <w:jc w:val="center"/>
              <w:rPr>
                <w:b/>
              </w:rPr>
            </w:pPr>
            <w:r w:rsidRPr="00E854CB">
              <w:rPr>
                <w:b/>
              </w:rPr>
              <w:t>Joint Score Distribution for Task 3 Indicator 3c2</w:t>
            </w:r>
            <w:r>
              <w:rPr>
                <w:b/>
              </w:rPr>
              <w:t xml:space="preserve"> (%)</w:t>
            </w:r>
          </w:p>
        </w:tc>
      </w:tr>
      <w:tr w:rsidR="00177CFC" w14:paraId="39A9D38A" w14:textId="77777777" w:rsidTr="00E31B66">
        <w:tc>
          <w:tcPr>
            <w:tcW w:w="1311" w:type="dxa"/>
            <w:vMerge w:val="restart"/>
            <w:shd w:val="clear" w:color="auto" w:fill="D9D9D9" w:themeFill="background1" w:themeFillShade="D9"/>
            <w:textDirection w:val="btLr"/>
            <w:vAlign w:val="center"/>
          </w:tcPr>
          <w:p w14:paraId="321822F4" w14:textId="77777777" w:rsidR="00177CFC" w:rsidRDefault="00177CFC" w:rsidP="00E31B66">
            <w:pPr>
              <w:jc w:val="center"/>
            </w:pPr>
            <w:r>
              <w:t>Scorer 1</w:t>
            </w:r>
          </w:p>
        </w:tc>
        <w:tc>
          <w:tcPr>
            <w:tcW w:w="1334" w:type="dxa"/>
            <w:shd w:val="clear" w:color="auto" w:fill="D9D9D9" w:themeFill="background1" w:themeFillShade="D9"/>
            <w:vAlign w:val="center"/>
          </w:tcPr>
          <w:p w14:paraId="6301AB27" w14:textId="77777777" w:rsidR="00177CFC" w:rsidRDefault="00177CFC" w:rsidP="00BB6412">
            <w:pPr>
              <w:jc w:val="center"/>
            </w:pPr>
            <w:r>
              <w:t>4</w:t>
            </w:r>
          </w:p>
        </w:tc>
        <w:tc>
          <w:tcPr>
            <w:tcW w:w="1431" w:type="dxa"/>
            <w:vAlign w:val="bottom"/>
          </w:tcPr>
          <w:p w14:paraId="520FEB9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7CD0D84" w14:textId="5F9F81CE" w:rsidR="00177CFC" w:rsidRDefault="00211222" w:rsidP="00BB6412">
            <w:pPr>
              <w:jc w:val="right"/>
              <w:rPr>
                <w:rFonts w:ascii="Calibri" w:hAnsi="Calibri" w:cs="Calibri"/>
                <w:color w:val="000000"/>
              </w:rPr>
            </w:pPr>
            <w:r>
              <w:rPr>
                <w:rFonts w:ascii="Calibri" w:hAnsi="Calibri" w:cs="Calibri"/>
                <w:color w:val="000000"/>
              </w:rPr>
              <w:t>0.3</w:t>
            </w:r>
          </w:p>
        </w:tc>
        <w:tc>
          <w:tcPr>
            <w:tcW w:w="1334" w:type="dxa"/>
            <w:vAlign w:val="bottom"/>
          </w:tcPr>
          <w:p w14:paraId="208C53C0" w14:textId="0543A184" w:rsidR="00177CFC" w:rsidRDefault="00211222" w:rsidP="00BB6412">
            <w:pPr>
              <w:jc w:val="right"/>
              <w:rPr>
                <w:rFonts w:ascii="Calibri" w:hAnsi="Calibri" w:cs="Calibri"/>
                <w:color w:val="000000"/>
              </w:rPr>
            </w:pPr>
            <w:r>
              <w:rPr>
                <w:rFonts w:ascii="Calibri" w:hAnsi="Calibri" w:cs="Calibri"/>
                <w:color w:val="000000"/>
              </w:rPr>
              <w:t>13.68</w:t>
            </w:r>
          </w:p>
        </w:tc>
        <w:tc>
          <w:tcPr>
            <w:tcW w:w="1220" w:type="dxa"/>
            <w:vAlign w:val="bottom"/>
          </w:tcPr>
          <w:p w14:paraId="4275BB93" w14:textId="0E980B17" w:rsidR="00177CFC" w:rsidRDefault="00211222" w:rsidP="00BB6412">
            <w:pPr>
              <w:jc w:val="right"/>
              <w:rPr>
                <w:rFonts w:ascii="Calibri" w:hAnsi="Calibri" w:cs="Calibri"/>
                <w:color w:val="000000"/>
              </w:rPr>
            </w:pPr>
            <w:r>
              <w:rPr>
                <w:rFonts w:ascii="Calibri" w:hAnsi="Calibri" w:cs="Calibri"/>
                <w:color w:val="000000"/>
              </w:rPr>
              <w:t>3.95</w:t>
            </w:r>
          </w:p>
        </w:tc>
      </w:tr>
      <w:tr w:rsidR="00177CFC" w14:paraId="2E44198B" w14:textId="77777777" w:rsidTr="00E31B66">
        <w:tc>
          <w:tcPr>
            <w:tcW w:w="1311" w:type="dxa"/>
            <w:vMerge/>
            <w:shd w:val="clear" w:color="auto" w:fill="D9D9D9" w:themeFill="background1" w:themeFillShade="D9"/>
          </w:tcPr>
          <w:p w14:paraId="43252681" w14:textId="77777777" w:rsidR="00177CFC" w:rsidRDefault="00177CFC" w:rsidP="00E31B66"/>
        </w:tc>
        <w:tc>
          <w:tcPr>
            <w:tcW w:w="1334" w:type="dxa"/>
            <w:shd w:val="clear" w:color="auto" w:fill="D9D9D9" w:themeFill="background1" w:themeFillShade="D9"/>
            <w:vAlign w:val="center"/>
          </w:tcPr>
          <w:p w14:paraId="034306BF" w14:textId="77777777" w:rsidR="00177CFC" w:rsidRDefault="00177CFC" w:rsidP="00BB6412">
            <w:pPr>
              <w:jc w:val="center"/>
            </w:pPr>
            <w:r>
              <w:t>3</w:t>
            </w:r>
          </w:p>
        </w:tc>
        <w:tc>
          <w:tcPr>
            <w:tcW w:w="1431" w:type="dxa"/>
            <w:vAlign w:val="bottom"/>
          </w:tcPr>
          <w:p w14:paraId="3D6685BC" w14:textId="79EE256D" w:rsidR="00177CFC" w:rsidRDefault="0015052E" w:rsidP="00BB6412">
            <w:pPr>
              <w:jc w:val="right"/>
              <w:rPr>
                <w:rFonts w:ascii="Calibri" w:hAnsi="Calibri" w:cs="Calibri"/>
                <w:color w:val="000000"/>
              </w:rPr>
            </w:pPr>
            <w:r>
              <w:rPr>
                <w:rFonts w:ascii="Calibri" w:hAnsi="Calibri" w:cs="Calibri"/>
                <w:color w:val="000000"/>
              </w:rPr>
              <w:t>0.3</w:t>
            </w:r>
          </w:p>
        </w:tc>
        <w:tc>
          <w:tcPr>
            <w:tcW w:w="1334" w:type="dxa"/>
            <w:vAlign w:val="bottom"/>
          </w:tcPr>
          <w:p w14:paraId="2125478E" w14:textId="401ED004" w:rsidR="00177CFC" w:rsidRDefault="00211222" w:rsidP="00BB6412">
            <w:pPr>
              <w:jc w:val="right"/>
              <w:rPr>
                <w:rFonts w:ascii="Calibri" w:hAnsi="Calibri" w:cs="Calibri"/>
                <w:color w:val="000000"/>
              </w:rPr>
            </w:pPr>
            <w:r>
              <w:rPr>
                <w:rFonts w:ascii="Calibri" w:hAnsi="Calibri" w:cs="Calibri"/>
                <w:color w:val="000000"/>
              </w:rPr>
              <w:t>2.43</w:t>
            </w:r>
          </w:p>
        </w:tc>
        <w:tc>
          <w:tcPr>
            <w:tcW w:w="1334" w:type="dxa"/>
            <w:vAlign w:val="bottom"/>
          </w:tcPr>
          <w:p w14:paraId="2E36DD4A" w14:textId="791F0862" w:rsidR="00177CFC" w:rsidRDefault="00211222" w:rsidP="00BB6412">
            <w:pPr>
              <w:jc w:val="right"/>
              <w:rPr>
                <w:rFonts w:ascii="Calibri" w:hAnsi="Calibri" w:cs="Calibri"/>
                <w:color w:val="000000"/>
              </w:rPr>
            </w:pPr>
            <w:r>
              <w:rPr>
                <w:rFonts w:ascii="Calibri" w:hAnsi="Calibri" w:cs="Calibri"/>
                <w:color w:val="000000"/>
              </w:rPr>
              <w:t>63.22</w:t>
            </w:r>
          </w:p>
        </w:tc>
        <w:tc>
          <w:tcPr>
            <w:tcW w:w="1220" w:type="dxa"/>
            <w:vAlign w:val="bottom"/>
          </w:tcPr>
          <w:p w14:paraId="09D43D66" w14:textId="36919D20" w:rsidR="00177CFC" w:rsidRDefault="00211222" w:rsidP="00BB6412">
            <w:pPr>
              <w:jc w:val="right"/>
              <w:rPr>
                <w:rFonts w:ascii="Calibri" w:hAnsi="Calibri" w:cs="Calibri"/>
                <w:color w:val="000000"/>
              </w:rPr>
            </w:pPr>
            <w:r>
              <w:rPr>
                <w:rFonts w:ascii="Calibri" w:hAnsi="Calibri" w:cs="Calibri"/>
                <w:color w:val="000000"/>
              </w:rPr>
              <w:t>10.33</w:t>
            </w:r>
          </w:p>
        </w:tc>
      </w:tr>
      <w:tr w:rsidR="00177CFC" w14:paraId="4F5025DD" w14:textId="77777777" w:rsidTr="00E31B66">
        <w:tc>
          <w:tcPr>
            <w:tcW w:w="1311" w:type="dxa"/>
            <w:vMerge/>
            <w:shd w:val="clear" w:color="auto" w:fill="D9D9D9" w:themeFill="background1" w:themeFillShade="D9"/>
          </w:tcPr>
          <w:p w14:paraId="0594B8C6" w14:textId="77777777" w:rsidR="00177CFC" w:rsidRDefault="00177CFC" w:rsidP="00E31B66"/>
        </w:tc>
        <w:tc>
          <w:tcPr>
            <w:tcW w:w="1334" w:type="dxa"/>
            <w:shd w:val="clear" w:color="auto" w:fill="D9D9D9" w:themeFill="background1" w:themeFillShade="D9"/>
            <w:vAlign w:val="center"/>
          </w:tcPr>
          <w:p w14:paraId="35813E26" w14:textId="77777777" w:rsidR="00177CFC" w:rsidRDefault="00177CFC" w:rsidP="00BB6412">
            <w:pPr>
              <w:jc w:val="center"/>
            </w:pPr>
            <w:r>
              <w:t>2</w:t>
            </w:r>
          </w:p>
        </w:tc>
        <w:tc>
          <w:tcPr>
            <w:tcW w:w="1431" w:type="dxa"/>
            <w:vAlign w:val="bottom"/>
          </w:tcPr>
          <w:p w14:paraId="3A3A16D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18A0FB0" w14:textId="0B45A27B" w:rsidR="00177CFC" w:rsidRDefault="00211222" w:rsidP="00BB6412">
            <w:pPr>
              <w:jc w:val="right"/>
              <w:rPr>
                <w:rFonts w:ascii="Calibri" w:hAnsi="Calibri" w:cs="Calibri"/>
                <w:color w:val="000000"/>
              </w:rPr>
            </w:pPr>
            <w:r>
              <w:rPr>
                <w:rFonts w:ascii="Calibri" w:hAnsi="Calibri" w:cs="Calibri"/>
                <w:color w:val="000000"/>
              </w:rPr>
              <w:t>1.82</w:t>
            </w:r>
          </w:p>
        </w:tc>
        <w:tc>
          <w:tcPr>
            <w:tcW w:w="1334" w:type="dxa"/>
            <w:vAlign w:val="bottom"/>
          </w:tcPr>
          <w:p w14:paraId="0888C2E2" w14:textId="0976F199" w:rsidR="00177CFC" w:rsidRDefault="00211222" w:rsidP="00BB6412">
            <w:pPr>
              <w:jc w:val="right"/>
              <w:rPr>
                <w:rFonts w:ascii="Calibri" w:hAnsi="Calibri" w:cs="Calibri"/>
                <w:color w:val="000000"/>
              </w:rPr>
            </w:pPr>
            <w:r>
              <w:rPr>
                <w:rFonts w:ascii="Calibri" w:hAnsi="Calibri" w:cs="Calibri"/>
                <w:color w:val="000000"/>
              </w:rPr>
              <w:t>3.34</w:t>
            </w:r>
          </w:p>
        </w:tc>
        <w:tc>
          <w:tcPr>
            <w:tcW w:w="1220" w:type="dxa"/>
            <w:vAlign w:val="bottom"/>
          </w:tcPr>
          <w:p w14:paraId="01A919D1" w14:textId="331F34CD" w:rsidR="00177CFC" w:rsidRDefault="00211222" w:rsidP="00BB6412">
            <w:pPr>
              <w:jc w:val="right"/>
              <w:rPr>
                <w:rFonts w:ascii="Calibri" w:hAnsi="Calibri" w:cs="Calibri"/>
                <w:color w:val="000000"/>
              </w:rPr>
            </w:pPr>
            <w:r>
              <w:rPr>
                <w:rFonts w:ascii="Calibri" w:hAnsi="Calibri" w:cs="Calibri"/>
                <w:color w:val="000000"/>
              </w:rPr>
              <w:t>0.61</w:t>
            </w:r>
          </w:p>
        </w:tc>
      </w:tr>
      <w:tr w:rsidR="00177CFC" w14:paraId="67A476D9" w14:textId="77777777" w:rsidTr="00E31B66">
        <w:tc>
          <w:tcPr>
            <w:tcW w:w="1311" w:type="dxa"/>
            <w:vMerge/>
            <w:shd w:val="clear" w:color="auto" w:fill="D9D9D9" w:themeFill="background1" w:themeFillShade="D9"/>
          </w:tcPr>
          <w:p w14:paraId="50C97F4E" w14:textId="77777777" w:rsidR="00177CFC" w:rsidRDefault="00177CFC" w:rsidP="00E31B66"/>
        </w:tc>
        <w:tc>
          <w:tcPr>
            <w:tcW w:w="1334" w:type="dxa"/>
            <w:shd w:val="clear" w:color="auto" w:fill="D9D9D9" w:themeFill="background1" w:themeFillShade="D9"/>
            <w:vAlign w:val="center"/>
          </w:tcPr>
          <w:p w14:paraId="5D25A77B" w14:textId="77777777" w:rsidR="00177CFC" w:rsidRDefault="00177CFC" w:rsidP="00BB6412">
            <w:pPr>
              <w:jc w:val="center"/>
            </w:pPr>
            <w:r>
              <w:t>1</w:t>
            </w:r>
          </w:p>
        </w:tc>
        <w:tc>
          <w:tcPr>
            <w:tcW w:w="1431" w:type="dxa"/>
            <w:vAlign w:val="bottom"/>
          </w:tcPr>
          <w:p w14:paraId="0896F2DA"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1EF4E85"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4A3F61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220" w:type="dxa"/>
            <w:vAlign w:val="bottom"/>
          </w:tcPr>
          <w:p w14:paraId="5123DB64"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78BFDE6" w14:textId="77777777" w:rsidTr="00E31B66">
        <w:tc>
          <w:tcPr>
            <w:tcW w:w="2645" w:type="dxa"/>
            <w:gridSpan w:val="2"/>
            <w:vMerge w:val="restart"/>
          </w:tcPr>
          <w:p w14:paraId="2B7055C6" w14:textId="77777777" w:rsidR="00177CFC" w:rsidRDefault="00177CFC" w:rsidP="00E31B66"/>
        </w:tc>
        <w:tc>
          <w:tcPr>
            <w:tcW w:w="1431" w:type="dxa"/>
            <w:shd w:val="clear" w:color="auto" w:fill="D9D9D9" w:themeFill="background1" w:themeFillShade="D9"/>
          </w:tcPr>
          <w:p w14:paraId="0F9758D6" w14:textId="77777777" w:rsidR="00177CFC" w:rsidRDefault="00177CFC" w:rsidP="00BB6412">
            <w:pPr>
              <w:jc w:val="center"/>
            </w:pPr>
            <w:r>
              <w:t>1</w:t>
            </w:r>
          </w:p>
        </w:tc>
        <w:tc>
          <w:tcPr>
            <w:tcW w:w="1334" w:type="dxa"/>
            <w:shd w:val="clear" w:color="auto" w:fill="D9D9D9" w:themeFill="background1" w:themeFillShade="D9"/>
          </w:tcPr>
          <w:p w14:paraId="3C37BD4B" w14:textId="77777777" w:rsidR="00177CFC" w:rsidRDefault="00177CFC" w:rsidP="00BB6412">
            <w:pPr>
              <w:jc w:val="center"/>
            </w:pPr>
            <w:r>
              <w:t>2</w:t>
            </w:r>
          </w:p>
        </w:tc>
        <w:tc>
          <w:tcPr>
            <w:tcW w:w="1334" w:type="dxa"/>
            <w:shd w:val="clear" w:color="auto" w:fill="D9D9D9" w:themeFill="background1" w:themeFillShade="D9"/>
          </w:tcPr>
          <w:p w14:paraId="4165BEE3" w14:textId="77777777" w:rsidR="00177CFC" w:rsidRDefault="00177CFC" w:rsidP="00BB6412">
            <w:pPr>
              <w:jc w:val="center"/>
            </w:pPr>
            <w:r>
              <w:t>3</w:t>
            </w:r>
          </w:p>
        </w:tc>
        <w:tc>
          <w:tcPr>
            <w:tcW w:w="1220" w:type="dxa"/>
            <w:shd w:val="clear" w:color="auto" w:fill="D9D9D9" w:themeFill="background1" w:themeFillShade="D9"/>
          </w:tcPr>
          <w:p w14:paraId="7758DFBB" w14:textId="77777777" w:rsidR="00177CFC" w:rsidRDefault="00177CFC" w:rsidP="00BB6412">
            <w:pPr>
              <w:jc w:val="center"/>
            </w:pPr>
            <w:r>
              <w:t>4</w:t>
            </w:r>
          </w:p>
        </w:tc>
      </w:tr>
      <w:tr w:rsidR="00177CFC" w14:paraId="2E752CC3" w14:textId="77777777" w:rsidTr="00E31B66">
        <w:tc>
          <w:tcPr>
            <w:tcW w:w="2645" w:type="dxa"/>
            <w:gridSpan w:val="2"/>
            <w:vMerge/>
          </w:tcPr>
          <w:p w14:paraId="409828DC" w14:textId="77777777" w:rsidR="00177CFC" w:rsidRDefault="00177CFC" w:rsidP="00E31B66"/>
        </w:tc>
        <w:tc>
          <w:tcPr>
            <w:tcW w:w="5319" w:type="dxa"/>
            <w:gridSpan w:val="4"/>
            <w:shd w:val="clear" w:color="auto" w:fill="D9D9D9" w:themeFill="background1" w:themeFillShade="D9"/>
            <w:vAlign w:val="center"/>
          </w:tcPr>
          <w:p w14:paraId="286464A1" w14:textId="77777777" w:rsidR="00177CFC" w:rsidRDefault="00177CFC" w:rsidP="00E31B66">
            <w:pPr>
              <w:jc w:val="center"/>
            </w:pPr>
            <w:r>
              <w:t>Scorer 2</w:t>
            </w:r>
          </w:p>
        </w:tc>
      </w:tr>
    </w:tbl>
    <w:p w14:paraId="6042F82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D590867" w14:textId="77777777" w:rsidTr="00E31B66">
        <w:tc>
          <w:tcPr>
            <w:tcW w:w="7854" w:type="dxa"/>
            <w:gridSpan w:val="6"/>
            <w:shd w:val="clear" w:color="auto" w:fill="D9D9D9" w:themeFill="background1" w:themeFillShade="D9"/>
          </w:tcPr>
          <w:p w14:paraId="0435C1D0" w14:textId="77777777" w:rsidR="00177CFC" w:rsidRPr="00E854CB" w:rsidRDefault="00177CFC" w:rsidP="00E31B66">
            <w:pPr>
              <w:jc w:val="center"/>
              <w:rPr>
                <w:b/>
              </w:rPr>
            </w:pPr>
            <w:r w:rsidRPr="00E854CB">
              <w:rPr>
                <w:b/>
              </w:rPr>
              <w:t>Joint Score Distribution for Task 3 Indicator 3c3</w:t>
            </w:r>
            <w:r>
              <w:rPr>
                <w:b/>
              </w:rPr>
              <w:t xml:space="preserve"> (%)</w:t>
            </w:r>
          </w:p>
        </w:tc>
      </w:tr>
      <w:tr w:rsidR="00177CFC" w14:paraId="45601347" w14:textId="77777777" w:rsidTr="00E31B66">
        <w:tc>
          <w:tcPr>
            <w:tcW w:w="1311" w:type="dxa"/>
            <w:vMerge w:val="restart"/>
            <w:shd w:val="clear" w:color="auto" w:fill="D9D9D9" w:themeFill="background1" w:themeFillShade="D9"/>
            <w:textDirection w:val="btLr"/>
            <w:vAlign w:val="center"/>
          </w:tcPr>
          <w:p w14:paraId="7BA427F6" w14:textId="77777777" w:rsidR="00177CFC" w:rsidRDefault="00177CFC" w:rsidP="00E31B66">
            <w:pPr>
              <w:jc w:val="center"/>
            </w:pPr>
            <w:r>
              <w:t>Scorer 1</w:t>
            </w:r>
          </w:p>
        </w:tc>
        <w:tc>
          <w:tcPr>
            <w:tcW w:w="1334" w:type="dxa"/>
            <w:shd w:val="clear" w:color="auto" w:fill="D9D9D9" w:themeFill="background1" w:themeFillShade="D9"/>
            <w:vAlign w:val="center"/>
          </w:tcPr>
          <w:p w14:paraId="639E12AF" w14:textId="77777777" w:rsidR="00177CFC" w:rsidRDefault="00177CFC" w:rsidP="00BB6412">
            <w:pPr>
              <w:jc w:val="center"/>
            </w:pPr>
            <w:r>
              <w:t>4</w:t>
            </w:r>
          </w:p>
        </w:tc>
        <w:tc>
          <w:tcPr>
            <w:tcW w:w="1431" w:type="dxa"/>
            <w:vAlign w:val="bottom"/>
          </w:tcPr>
          <w:p w14:paraId="423FA96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1F52A87D" w14:textId="4F397B7B" w:rsidR="00177CFC" w:rsidRDefault="00211222" w:rsidP="00BB6412">
            <w:pPr>
              <w:jc w:val="right"/>
              <w:rPr>
                <w:rFonts w:ascii="Calibri" w:hAnsi="Calibri" w:cs="Calibri"/>
                <w:color w:val="000000"/>
              </w:rPr>
            </w:pPr>
            <w:r>
              <w:rPr>
                <w:rFonts w:ascii="Calibri" w:hAnsi="Calibri" w:cs="Calibri"/>
                <w:color w:val="000000"/>
              </w:rPr>
              <w:t>0.3</w:t>
            </w:r>
          </w:p>
        </w:tc>
        <w:tc>
          <w:tcPr>
            <w:tcW w:w="1334" w:type="dxa"/>
            <w:vAlign w:val="bottom"/>
          </w:tcPr>
          <w:p w14:paraId="4116959B" w14:textId="6B4303CF" w:rsidR="00177CFC" w:rsidRDefault="00211222" w:rsidP="00BB6412">
            <w:pPr>
              <w:jc w:val="right"/>
              <w:rPr>
                <w:rFonts w:ascii="Calibri" w:hAnsi="Calibri" w:cs="Calibri"/>
                <w:color w:val="000000"/>
              </w:rPr>
            </w:pPr>
            <w:r>
              <w:rPr>
                <w:rFonts w:ascii="Calibri" w:hAnsi="Calibri" w:cs="Calibri"/>
                <w:color w:val="000000"/>
              </w:rPr>
              <w:t>6.99</w:t>
            </w:r>
          </w:p>
        </w:tc>
        <w:tc>
          <w:tcPr>
            <w:tcW w:w="1110" w:type="dxa"/>
            <w:vAlign w:val="bottom"/>
          </w:tcPr>
          <w:p w14:paraId="1A763F1E" w14:textId="35C097E6" w:rsidR="00177CFC" w:rsidRDefault="00B95C5E" w:rsidP="00BB6412">
            <w:pPr>
              <w:jc w:val="right"/>
              <w:rPr>
                <w:rFonts w:ascii="Calibri" w:hAnsi="Calibri" w:cs="Calibri"/>
                <w:color w:val="000000"/>
              </w:rPr>
            </w:pPr>
            <w:r>
              <w:rPr>
                <w:rFonts w:ascii="Calibri" w:hAnsi="Calibri" w:cs="Calibri"/>
                <w:color w:val="000000"/>
              </w:rPr>
              <w:t>0</w:t>
            </w:r>
            <w:r w:rsidR="00211222">
              <w:rPr>
                <w:rFonts w:ascii="Calibri" w:hAnsi="Calibri" w:cs="Calibri"/>
                <w:color w:val="000000"/>
              </w:rPr>
              <w:t>.91</w:t>
            </w:r>
          </w:p>
        </w:tc>
      </w:tr>
      <w:tr w:rsidR="00177CFC" w14:paraId="2407EA0C" w14:textId="77777777" w:rsidTr="00E31B66">
        <w:tc>
          <w:tcPr>
            <w:tcW w:w="1311" w:type="dxa"/>
            <w:vMerge/>
            <w:shd w:val="clear" w:color="auto" w:fill="D9D9D9" w:themeFill="background1" w:themeFillShade="D9"/>
          </w:tcPr>
          <w:p w14:paraId="11D0592C" w14:textId="77777777" w:rsidR="00177CFC" w:rsidRDefault="00177CFC" w:rsidP="00E31B66"/>
        </w:tc>
        <w:tc>
          <w:tcPr>
            <w:tcW w:w="1334" w:type="dxa"/>
            <w:shd w:val="clear" w:color="auto" w:fill="D9D9D9" w:themeFill="background1" w:themeFillShade="D9"/>
            <w:vAlign w:val="center"/>
          </w:tcPr>
          <w:p w14:paraId="00F9A050" w14:textId="77777777" w:rsidR="00177CFC" w:rsidRDefault="00177CFC" w:rsidP="00BB6412">
            <w:pPr>
              <w:jc w:val="center"/>
            </w:pPr>
            <w:r>
              <w:t>3</w:t>
            </w:r>
          </w:p>
        </w:tc>
        <w:tc>
          <w:tcPr>
            <w:tcW w:w="1431" w:type="dxa"/>
            <w:vAlign w:val="bottom"/>
          </w:tcPr>
          <w:p w14:paraId="0387E0C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EC7D3BF" w14:textId="6E3CA94D" w:rsidR="00177CFC" w:rsidRDefault="00211222" w:rsidP="00BB6412">
            <w:pPr>
              <w:jc w:val="right"/>
              <w:rPr>
                <w:rFonts w:ascii="Calibri" w:hAnsi="Calibri" w:cs="Calibri"/>
                <w:color w:val="000000"/>
              </w:rPr>
            </w:pPr>
            <w:r>
              <w:rPr>
                <w:rFonts w:ascii="Calibri" w:hAnsi="Calibri" w:cs="Calibri"/>
                <w:color w:val="000000"/>
              </w:rPr>
              <w:t>10.03</w:t>
            </w:r>
          </w:p>
        </w:tc>
        <w:tc>
          <w:tcPr>
            <w:tcW w:w="1334" w:type="dxa"/>
            <w:vAlign w:val="bottom"/>
          </w:tcPr>
          <w:p w14:paraId="2312F900" w14:textId="2837E237" w:rsidR="00177CFC" w:rsidRDefault="00211222" w:rsidP="00BB6412">
            <w:pPr>
              <w:jc w:val="right"/>
              <w:rPr>
                <w:rFonts w:ascii="Calibri" w:hAnsi="Calibri" w:cs="Calibri"/>
                <w:color w:val="000000"/>
              </w:rPr>
            </w:pPr>
            <w:r>
              <w:rPr>
                <w:rFonts w:ascii="Calibri" w:hAnsi="Calibri" w:cs="Calibri"/>
                <w:color w:val="000000"/>
              </w:rPr>
              <w:t>61.7</w:t>
            </w:r>
          </w:p>
        </w:tc>
        <w:tc>
          <w:tcPr>
            <w:tcW w:w="1110" w:type="dxa"/>
            <w:vAlign w:val="bottom"/>
          </w:tcPr>
          <w:p w14:paraId="29E72875" w14:textId="02EE198C" w:rsidR="00177CFC" w:rsidRDefault="00211222" w:rsidP="00BB6412">
            <w:pPr>
              <w:jc w:val="right"/>
              <w:rPr>
                <w:rFonts w:ascii="Calibri" w:hAnsi="Calibri" w:cs="Calibri"/>
                <w:color w:val="000000"/>
              </w:rPr>
            </w:pPr>
            <w:r>
              <w:rPr>
                <w:rFonts w:ascii="Calibri" w:hAnsi="Calibri" w:cs="Calibri"/>
                <w:color w:val="000000"/>
              </w:rPr>
              <w:t>4.56</w:t>
            </w:r>
          </w:p>
        </w:tc>
      </w:tr>
      <w:tr w:rsidR="00177CFC" w14:paraId="45EF44D3" w14:textId="77777777" w:rsidTr="00E31B66">
        <w:tc>
          <w:tcPr>
            <w:tcW w:w="1311" w:type="dxa"/>
            <w:vMerge/>
            <w:shd w:val="clear" w:color="auto" w:fill="D9D9D9" w:themeFill="background1" w:themeFillShade="D9"/>
          </w:tcPr>
          <w:p w14:paraId="5EAA8428" w14:textId="77777777" w:rsidR="00177CFC" w:rsidRDefault="00177CFC" w:rsidP="00E31B66"/>
        </w:tc>
        <w:tc>
          <w:tcPr>
            <w:tcW w:w="1334" w:type="dxa"/>
            <w:shd w:val="clear" w:color="auto" w:fill="D9D9D9" w:themeFill="background1" w:themeFillShade="D9"/>
            <w:vAlign w:val="center"/>
          </w:tcPr>
          <w:p w14:paraId="4E9CDC68" w14:textId="77777777" w:rsidR="00177CFC" w:rsidRDefault="00177CFC" w:rsidP="00BB6412">
            <w:pPr>
              <w:jc w:val="center"/>
            </w:pPr>
            <w:r>
              <w:t>2</w:t>
            </w:r>
          </w:p>
        </w:tc>
        <w:tc>
          <w:tcPr>
            <w:tcW w:w="1431" w:type="dxa"/>
            <w:vAlign w:val="bottom"/>
          </w:tcPr>
          <w:p w14:paraId="72C04E8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690AB11" w14:textId="0356C0DE" w:rsidR="00177CFC" w:rsidRDefault="00211222" w:rsidP="00BB6412">
            <w:pPr>
              <w:jc w:val="right"/>
              <w:rPr>
                <w:rFonts w:ascii="Calibri" w:hAnsi="Calibri" w:cs="Calibri"/>
                <w:color w:val="000000"/>
              </w:rPr>
            </w:pPr>
            <w:r>
              <w:rPr>
                <w:rFonts w:ascii="Calibri" w:hAnsi="Calibri" w:cs="Calibri"/>
                <w:color w:val="000000"/>
              </w:rPr>
              <w:t>5.17</w:t>
            </w:r>
          </w:p>
        </w:tc>
        <w:tc>
          <w:tcPr>
            <w:tcW w:w="1334" w:type="dxa"/>
            <w:vAlign w:val="bottom"/>
          </w:tcPr>
          <w:p w14:paraId="06FF7CED" w14:textId="3231B02F" w:rsidR="00177CFC" w:rsidRDefault="00211222" w:rsidP="00BB6412">
            <w:pPr>
              <w:jc w:val="right"/>
              <w:rPr>
                <w:rFonts w:ascii="Calibri" w:hAnsi="Calibri" w:cs="Calibri"/>
                <w:color w:val="000000"/>
              </w:rPr>
            </w:pPr>
            <w:r>
              <w:rPr>
                <w:rFonts w:ascii="Calibri" w:hAnsi="Calibri" w:cs="Calibri"/>
                <w:color w:val="000000"/>
              </w:rPr>
              <w:t>10.03</w:t>
            </w:r>
          </w:p>
        </w:tc>
        <w:tc>
          <w:tcPr>
            <w:tcW w:w="1110" w:type="dxa"/>
            <w:vAlign w:val="bottom"/>
          </w:tcPr>
          <w:p w14:paraId="12684A18" w14:textId="3740DA00" w:rsidR="00177CFC" w:rsidRDefault="00211222" w:rsidP="00BB6412">
            <w:pPr>
              <w:jc w:val="right"/>
              <w:rPr>
                <w:rFonts w:ascii="Calibri" w:hAnsi="Calibri" w:cs="Calibri"/>
                <w:color w:val="000000"/>
              </w:rPr>
            </w:pPr>
            <w:r>
              <w:rPr>
                <w:rFonts w:ascii="Calibri" w:hAnsi="Calibri" w:cs="Calibri"/>
                <w:color w:val="000000"/>
              </w:rPr>
              <w:t>0.3</w:t>
            </w:r>
          </w:p>
        </w:tc>
      </w:tr>
      <w:tr w:rsidR="00177CFC" w14:paraId="0D4E644A" w14:textId="77777777" w:rsidTr="00E31B66">
        <w:tc>
          <w:tcPr>
            <w:tcW w:w="1311" w:type="dxa"/>
            <w:vMerge/>
            <w:shd w:val="clear" w:color="auto" w:fill="D9D9D9" w:themeFill="background1" w:themeFillShade="D9"/>
          </w:tcPr>
          <w:p w14:paraId="07301EC9" w14:textId="77777777" w:rsidR="00177CFC" w:rsidRDefault="00177CFC" w:rsidP="00E31B66"/>
        </w:tc>
        <w:tc>
          <w:tcPr>
            <w:tcW w:w="1334" w:type="dxa"/>
            <w:shd w:val="clear" w:color="auto" w:fill="D9D9D9" w:themeFill="background1" w:themeFillShade="D9"/>
            <w:vAlign w:val="center"/>
          </w:tcPr>
          <w:p w14:paraId="5C19A71C" w14:textId="77777777" w:rsidR="00177CFC" w:rsidRDefault="00177CFC" w:rsidP="00BB6412">
            <w:pPr>
              <w:jc w:val="center"/>
            </w:pPr>
            <w:r>
              <w:t>1</w:t>
            </w:r>
          </w:p>
        </w:tc>
        <w:tc>
          <w:tcPr>
            <w:tcW w:w="1431" w:type="dxa"/>
            <w:vAlign w:val="bottom"/>
          </w:tcPr>
          <w:p w14:paraId="5F2CCFD0" w14:textId="4DF801E9" w:rsidR="00177CFC" w:rsidRDefault="00211222" w:rsidP="00BB6412">
            <w:pPr>
              <w:jc w:val="right"/>
              <w:rPr>
                <w:rFonts w:ascii="Calibri" w:hAnsi="Calibri" w:cs="Calibri"/>
                <w:color w:val="000000"/>
              </w:rPr>
            </w:pPr>
            <w:r>
              <w:rPr>
                <w:rFonts w:ascii="Calibri" w:hAnsi="Calibri" w:cs="Calibri"/>
                <w:color w:val="000000"/>
              </w:rPr>
              <w:t>0</w:t>
            </w:r>
          </w:p>
        </w:tc>
        <w:tc>
          <w:tcPr>
            <w:tcW w:w="1334" w:type="dxa"/>
            <w:vAlign w:val="bottom"/>
          </w:tcPr>
          <w:p w14:paraId="552D34F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2555F0A"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602BD9C6"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5E408D7" w14:textId="77777777" w:rsidTr="00E31B66">
        <w:tc>
          <w:tcPr>
            <w:tcW w:w="2645" w:type="dxa"/>
            <w:gridSpan w:val="2"/>
            <w:vMerge w:val="restart"/>
          </w:tcPr>
          <w:p w14:paraId="136A18D1" w14:textId="77777777" w:rsidR="00177CFC" w:rsidRDefault="00177CFC" w:rsidP="00E31B66"/>
        </w:tc>
        <w:tc>
          <w:tcPr>
            <w:tcW w:w="1431" w:type="dxa"/>
            <w:shd w:val="clear" w:color="auto" w:fill="D9D9D9" w:themeFill="background1" w:themeFillShade="D9"/>
          </w:tcPr>
          <w:p w14:paraId="6846CAA9" w14:textId="77777777" w:rsidR="00177CFC" w:rsidRDefault="00177CFC" w:rsidP="00BB6412">
            <w:pPr>
              <w:jc w:val="center"/>
            </w:pPr>
            <w:r>
              <w:t>1</w:t>
            </w:r>
          </w:p>
        </w:tc>
        <w:tc>
          <w:tcPr>
            <w:tcW w:w="1334" w:type="dxa"/>
            <w:shd w:val="clear" w:color="auto" w:fill="D9D9D9" w:themeFill="background1" w:themeFillShade="D9"/>
          </w:tcPr>
          <w:p w14:paraId="7ED9B332" w14:textId="77777777" w:rsidR="00177CFC" w:rsidRDefault="00177CFC" w:rsidP="00BB6412">
            <w:pPr>
              <w:jc w:val="center"/>
            </w:pPr>
            <w:r>
              <w:t>2</w:t>
            </w:r>
          </w:p>
        </w:tc>
        <w:tc>
          <w:tcPr>
            <w:tcW w:w="1334" w:type="dxa"/>
            <w:shd w:val="clear" w:color="auto" w:fill="D9D9D9" w:themeFill="background1" w:themeFillShade="D9"/>
          </w:tcPr>
          <w:p w14:paraId="00BC8466" w14:textId="77777777" w:rsidR="00177CFC" w:rsidRDefault="00177CFC" w:rsidP="00BB6412">
            <w:pPr>
              <w:jc w:val="center"/>
            </w:pPr>
            <w:r>
              <w:t>3</w:t>
            </w:r>
          </w:p>
        </w:tc>
        <w:tc>
          <w:tcPr>
            <w:tcW w:w="1110" w:type="dxa"/>
            <w:shd w:val="clear" w:color="auto" w:fill="D9D9D9" w:themeFill="background1" w:themeFillShade="D9"/>
          </w:tcPr>
          <w:p w14:paraId="5B2FDAA6" w14:textId="77777777" w:rsidR="00177CFC" w:rsidRDefault="00177CFC" w:rsidP="00BB6412">
            <w:pPr>
              <w:jc w:val="center"/>
            </w:pPr>
            <w:r>
              <w:t>4</w:t>
            </w:r>
          </w:p>
        </w:tc>
      </w:tr>
      <w:tr w:rsidR="00177CFC" w14:paraId="49DE0741" w14:textId="77777777" w:rsidTr="00E31B66">
        <w:tc>
          <w:tcPr>
            <w:tcW w:w="2645" w:type="dxa"/>
            <w:gridSpan w:val="2"/>
            <w:vMerge/>
          </w:tcPr>
          <w:p w14:paraId="2834130C" w14:textId="77777777" w:rsidR="00177CFC" w:rsidRDefault="00177CFC" w:rsidP="00E31B66"/>
        </w:tc>
        <w:tc>
          <w:tcPr>
            <w:tcW w:w="5209" w:type="dxa"/>
            <w:gridSpan w:val="4"/>
            <w:shd w:val="clear" w:color="auto" w:fill="D9D9D9" w:themeFill="background1" w:themeFillShade="D9"/>
            <w:vAlign w:val="center"/>
          </w:tcPr>
          <w:p w14:paraId="70CB7F42" w14:textId="77777777" w:rsidR="00177CFC" w:rsidRDefault="00177CFC" w:rsidP="00E31B66">
            <w:pPr>
              <w:jc w:val="center"/>
            </w:pPr>
            <w:r>
              <w:t>Scorer 2</w:t>
            </w:r>
          </w:p>
        </w:tc>
      </w:tr>
    </w:tbl>
    <w:p w14:paraId="65C9214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3559FB3" w14:textId="77777777" w:rsidTr="00E31B66">
        <w:tc>
          <w:tcPr>
            <w:tcW w:w="7854" w:type="dxa"/>
            <w:gridSpan w:val="6"/>
            <w:shd w:val="clear" w:color="auto" w:fill="D9D9D9" w:themeFill="background1" w:themeFillShade="D9"/>
          </w:tcPr>
          <w:p w14:paraId="700D8FE1" w14:textId="77777777" w:rsidR="00177CFC" w:rsidRPr="005D7327" w:rsidRDefault="00177CFC" w:rsidP="00E31B66">
            <w:pPr>
              <w:jc w:val="center"/>
              <w:rPr>
                <w:b/>
              </w:rPr>
            </w:pPr>
            <w:r w:rsidRPr="005D7327">
              <w:rPr>
                <w:b/>
              </w:rPr>
              <w:t>Joint Score Distribution for Task 3 Indicator 3d1</w:t>
            </w:r>
            <w:r>
              <w:rPr>
                <w:b/>
              </w:rPr>
              <w:t xml:space="preserve"> (%)</w:t>
            </w:r>
          </w:p>
        </w:tc>
      </w:tr>
      <w:tr w:rsidR="00177CFC" w14:paraId="311CFFDE" w14:textId="77777777" w:rsidTr="00E31B66">
        <w:tc>
          <w:tcPr>
            <w:tcW w:w="1311" w:type="dxa"/>
            <w:vMerge w:val="restart"/>
            <w:shd w:val="clear" w:color="auto" w:fill="D9D9D9" w:themeFill="background1" w:themeFillShade="D9"/>
            <w:textDirection w:val="btLr"/>
            <w:vAlign w:val="center"/>
          </w:tcPr>
          <w:p w14:paraId="16DC84B3" w14:textId="77777777" w:rsidR="00177CFC" w:rsidRDefault="00177CFC" w:rsidP="00E31B66">
            <w:pPr>
              <w:jc w:val="center"/>
            </w:pPr>
            <w:r>
              <w:t>Scorer 1</w:t>
            </w:r>
          </w:p>
        </w:tc>
        <w:tc>
          <w:tcPr>
            <w:tcW w:w="1334" w:type="dxa"/>
            <w:shd w:val="clear" w:color="auto" w:fill="D9D9D9" w:themeFill="background1" w:themeFillShade="D9"/>
            <w:vAlign w:val="center"/>
          </w:tcPr>
          <w:p w14:paraId="24DB855F" w14:textId="77777777" w:rsidR="00177CFC" w:rsidRDefault="00177CFC" w:rsidP="00BB6412">
            <w:pPr>
              <w:jc w:val="center"/>
            </w:pPr>
            <w:r>
              <w:t>4</w:t>
            </w:r>
          </w:p>
        </w:tc>
        <w:tc>
          <w:tcPr>
            <w:tcW w:w="1431" w:type="dxa"/>
            <w:vAlign w:val="bottom"/>
          </w:tcPr>
          <w:p w14:paraId="149845C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0B9F34E" w14:textId="3E6E29F3" w:rsidR="00177CFC" w:rsidRDefault="00211222" w:rsidP="00BB6412">
            <w:pPr>
              <w:jc w:val="right"/>
              <w:rPr>
                <w:rFonts w:ascii="Calibri" w:hAnsi="Calibri" w:cs="Calibri"/>
                <w:color w:val="000000"/>
              </w:rPr>
            </w:pPr>
            <w:r>
              <w:rPr>
                <w:rFonts w:ascii="Calibri" w:hAnsi="Calibri" w:cs="Calibri"/>
                <w:color w:val="000000"/>
              </w:rPr>
              <w:t>0.3</w:t>
            </w:r>
          </w:p>
        </w:tc>
        <w:tc>
          <w:tcPr>
            <w:tcW w:w="1334" w:type="dxa"/>
            <w:vAlign w:val="bottom"/>
          </w:tcPr>
          <w:p w14:paraId="68B7D585" w14:textId="234C351B" w:rsidR="00177CFC" w:rsidRDefault="00211222" w:rsidP="00BB6412">
            <w:pPr>
              <w:jc w:val="right"/>
              <w:rPr>
                <w:rFonts w:ascii="Calibri" w:hAnsi="Calibri" w:cs="Calibri"/>
                <w:color w:val="000000"/>
              </w:rPr>
            </w:pPr>
            <w:r>
              <w:rPr>
                <w:rFonts w:ascii="Calibri" w:hAnsi="Calibri" w:cs="Calibri"/>
                <w:color w:val="000000"/>
              </w:rPr>
              <w:t>5.17</w:t>
            </w:r>
          </w:p>
        </w:tc>
        <w:tc>
          <w:tcPr>
            <w:tcW w:w="1110" w:type="dxa"/>
            <w:vAlign w:val="bottom"/>
          </w:tcPr>
          <w:p w14:paraId="6F873584" w14:textId="3D9E20E1" w:rsidR="00177CFC" w:rsidRDefault="00211222" w:rsidP="00BB6412">
            <w:pPr>
              <w:jc w:val="right"/>
              <w:rPr>
                <w:rFonts w:ascii="Calibri" w:hAnsi="Calibri" w:cs="Calibri"/>
                <w:color w:val="000000"/>
              </w:rPr>
            </w:pPr>
            <w:r>
              <w:rPr>
                <w:rFonts w:ascii="Calibri" w:hAnsi="Calibri" w:cs="Calibri"/>
                <w:color w:val="000000"/>
              </w:rPr>
              <w:t>2.13</w:t>
            </w:r>
          </w:p>
        </w:tc>
      </w:tr>
      <w:tr w:rsidR="00177CFC" w14:paraId="72A24386" w14:textId="77777777" w:rsidTr="00E31B66">
        <w:tc>
          <w:tcPr>
            <w:tcW w:w="1311" w:type="dxa"/>
            <w:vMerge/>
            <w:shd w:val="clear" w:color="auto" w:fill="D9D9D9" w:themeFill="background1" w:themeFillShade="D9"/>
          </w:tcPr>
          <w:p w14:paraId="4090A551" w14:textId="77777777" w:rsidR="00177CFC" w:rsidRDefault="00177CFC" w:rsidP="00E31B66"/>
        </w:tc>
        <w:tc>
          <w:tcPr>
            <w:tcW w:w="1334" w:type="dxa"/>
            <w:shd w:val="clear" w:color="auto" w:fill="D9D9D9" w:themeFill="background1" w:themeFillShade="D9"/>
            <w:vAlign w:val="center"/>
          </w:tcPr>
          <w:p w14:paraId="0822DAB6" w14:textId="77777777" w:rsidR="00177CFC" w:rsidRDefault="00177CFC" w:rsidP="00BB6412">
            <w:pPr>
              <w:jc w:val="center"/>
            </w:pPr>
            <w:r>
              <w:t>3</w:t>
            </w:r>
          </w:p>
        </w:tc>
        <w:tc>
          <w:tcPr>
            <w:tcW w:w="1431" w:type="dxa"/>
            <w:vAlign w:val="bottom"/>
          </w:tcPr>
          <w:p w14:paraId="3C2D3A2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E1BDECE" w14:textId="766029EE" w:rsidR="00177CFC" w:rsidRDefault="00211222" w:rsidP="00BB6412">
            <w:pPr>
              <w:jc w:val="right"/>
              <w:rPr>
                <w:rFonts w:ascii="Calibri" w:hAnsi="Calibri" w:cs="Calibri"/>
                <w:color w:val="000000"/>
              </w:rPr>
            </w:pPr>
            <w:r>
              <w:rPr>
                <w:rFonts w:ascii="Calibri" w:hAnsi="Calibri" w:cs="Calibri"/>
                <w:color w:val="000000"/>
              </w:rPr>
              <w:t>6.08</w:t>
            </w:r>
          </w:p>
        </w:tc>
        <w:tc>
          <w:tcPr>
            <w:tcW w:w="1334" w:type="dxa"/>
            <w:vAlign w:val="bottom"/>
          </w:tcPr>
          <w:p w14:paraId="7E3F3E01" w14:textId="623599A0" w:rsidR="00177CFC" w:rsidRDefault="00211222" w:rsidP="00BB6412">
            <w:pPr>
              <w:jc w:val="right"/>
              <w:rPr>
                <w:rFonts w:ascii="Calibri" w:hAnsi="Calibri" w:cs="Calibri"/>
                <w:color w:val="000000"/>
              </w:rPr>
            </w:pPr>
            <w:r>
              <w:rPr>
                <w:rFonts w:ascii="Calibri" w:hAnsi="Calibri" w:cs="Calibri"/>
                <w:color w:val="000000"/>
              </w:rPr>
              <w:t>72.95</w:t>
            </w:r>
          </w:p>
        </w:tc>
        <w:tc>
          <w:tcPr>
            <w:tcW w:w="1110" w:type="dxa"/>
            <w:vAlign w:val="bottom"/>
          </w:tcPr>
          <w:p w14:paraId="5B3A9CE7" w14:textId="3D538D3B" w:rsidR="00177CFC" w:rsidRDefault="00211222" w:rsidP="00BB6412">
            <w:pPr>
              <w:jc w:val="right"/>
              <w:rPr>
                <w:rFonts w:ascii="Calibri" w:hAnsi="Calibri" w:cs="Calibri"/>
                <w:color w:val="000000"/>
              </w:rPr>
            </w:pPr>
            <w:r>
              <w:rPr>
                <w:rFonts w:ascii="Calibri" w:hAnsi="Calibri" w:cs="Calibri"/>
                <w:color w:val="000000"/>
              </w:rPr>
              <w:t>4.26</w:t>
            </w:r>
          </w:p>
        </w:tc>
      </w:tr>
      <w:tr w:rsidR="00177CFC" w14:paraId="2008E788" w14:textId="77777777" w:rsidTr="00E31B66">
        <w:tc>
          <w:tcPr>
            <w:tcW w:w="1311" w:type="dxa"/>
            <w:vMerge/>
            <w:shd w:val="clear" w:color="auto" w:fill="D9D9D9" w:themeFill="background1" w:themeFillShade="D9"/>
          </w:tcPr>
          <w:p w14:paraId="56056450" w14:textId="77777777" w:rsidR="00177CFC" w:rsidRDefault="00177CFC" w:rsidP="00E31B66"/>
        </w:tc>
        <w:tc>
          <w:tcPr>
            <w:tcW w:w="1334" w:type="dxa"/>
            <w:shd w:val="clear" w:color="auto" w:fill="D9D9D9" w:themeFill="background1" w:themeFillShade="D9"/>
            <w:vAlign w:val="center"/>
          </w:tcPr>
          <w:p w14:paraId="27E63BFD" w14:textId="77777777" w:rsidR="00177CFC" w:rsidRDefault="00177CFC" w:rsidP="00BB6412">
            <w:pPr>
              <w:jc w:val="center"/>
            </w:pPr>
            <w:r>
              <w:t>2</w:t>
            </w:r>
          </w:p>
        </w:tc>
        <w:tc>
          <w:tcPr>
            <w:tcW w:w="1431" w:type="dxa"/>
            <w:vAlign w:val="bottom"/>
          </w:tcPr>
          <w:p w14:paraId="4698141A"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3481651" w14:textId="495DDECF" w:rsidR="00177CFC" w:rsidRDefault="00211222" w:rsidP="00BB6412">
            <w:pPr>
              <w:jc w:val="right"/>
              <w:rPr>
                <w:rFonts w:ascii="Calibri" w:hAnsi="Calibri" w:cs="Calibri"/>
                <w:color w:val="000000"/>
              </w:rPr>
            </w:pPr>
            <w:r>
              <w:rPr>
                <w:rFonts w:ascii="Calibri" w:hAnsi="Calibri" w:cs="Calibri"/>
                <w:color w:val="000000"/>
              </w:rPr>
              <w:t>3.65</w:t>
            </w:r>
          </w:p>
        </w:tc>
        <w:tc>
          <w:tcPr>
            <w:tcW w:w="1334" w:type="dxa"/>
            <w:vAlign w:val="bottom"/>
          </w:tcPr>
          <w:p w14:paraId="0F8CF859" w14:textId="313984E4" w:rsidR="00177CFC" w:rsidRDefault="00211222" w:rsidP="00BB6412">
            <w:pPr>
              <w:jc w:val="right"/>
              <w:rPr>
                <w:rFonts w:ascii="Calibri" w:hAnsi="Calibri" w:cs="Calibri"/>
                <w:color w:val="000000"/>
              </w:rPr>
            </w:pPr>
            <w:r>
              <w:rPr>
                <w:rFonts w:ascii="Calibri" w:hAnsi="Calibri" w:cs="Calibri"/>
                <w:color w:val="000000"/>
              </w:rPr>
              <w:t>5.17</w:t>
            </w:r>
          </w:p>
        </w:tc>
        <w:tc>
          <w:tcPr>
            <w:tcW w:w="1110" w:type="dxa"/>
            <w:vAlign w:val="bottom"/>
          </w:tcPr>
          <w:p w14:paraId="2E20166C" w14:textId="06ABE291" w:rsidR="00177CFC" w:rsidRDefault="00211222" w:rsidP="00BB6412">
            <w:pPr>
              <w:jc w:val="right"/>
              <w:rPr>
                <w:rFonts w:ascii="Calibri" w:hAnsi="Calibri" w:cs="Calibri"/>
                <w:color w:val="000000"/>
              </w:rPr>
            </w:pPr>
            <w:r>
              <w:rPr>
                <w:rFonts w:ascii="Calibri" w:hAnsi="Calibri" w:cs="Calibri"/>
                <w:color w:val="000000"/>
              </w:rPr>
              <w:t>0.3</w:t>
            </w:r>
          </w:p>
        </w:tc>
      </w:tr>
      <w:tr w:rsidR="00177CFC" w14:paraId="6AE18E8A" w14:textId="77777777" w:rsidTr="00E31B66">
        <w:tc>
          <w:tcPr>
            <w:tcW w:w="1311" w:type="dxa"/>
            <w:vMerge/>
            <w:shd w:val="clear" w:color="auto" w:fill="D9D9D9" w:themeFill="background1" w:themeFillShade="D9"/>
          </w:tcPr>
          <w:p w14:paraId="10A70C06" w14:textId="77777777" w:rsidR="00177CFC" w:rsidRDefault="00177CFC" w:rsidP="00E31B66"/>
        </w:tc>
        <w:tc>
          <w:tcPr>
            <w:tcW w:w="1334" w:type="dxa"/>
            <w:shd w:val="clear" w:color="auto" w:fill="D9D9D9" w:themeFill="background1" w:themeFillShade="D9"/>
            <w:vAlign w:val="center"/>
          </w:tcPr>
          <w:p w14:paraId="7384FDD2" w14:textId="77777777" w:rsidR="00177CFC" w:rsidRDefault="00177CFC" w:rsidP="00BB6412">
            <w:pPr>
              <w:jc w:val="center"/>
            </w:pPr>
            <w:r>
              <w:t>1</w:t>
            </w:r>
          </w:p>
        </w:tc>
        <w:tc>
          <w:tcPr>
            <w:tcW w:w="1431" w:type="dxa"/>
            <w:vAlign w:val="bottom"/>
          </w:tcPr>
          <w:p w14:paraId="500A519B"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6E98BF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8AA4DDB"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787991F6"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3436D00F" w14:textId="77777777" w:rsidTr="00E31B66">
        <w:tc>
          <w:tcPr>
            <w:tcW w:w="2645" w:type="dxa"/>
            <w:gridSpan w:val="2"/>
            <w:vMerge w:val="restart"/>
          </w:tcPr>
          <w:p w14:paraId="6A262DDB" w14:textId="77777777" w:rsidR="00177CFC" w:rsidRDefault="00177CFC" w:rsidP="00E31B66"/>
        </w:tc>
        <w:tc>
          <w:tcPr>
            <w:tcW w:w="1431" w:type="dxa"/>
            <w:shd w:val="clear" w:color="auto" w:fill="D9D9D9" w:themeFill="background1" w:themeFillShade="D9"/>
          </w:tcPr>
          <w:p w14:paraId="55BA0FC9" w14:textId="77777777" w:rsidR="00177CFC" w:rsidRDefault="00177CFC" w:rsidP="00BB6412">
            <w:pPr>
              <w:jc w:val="center"/>
            </w:pPr>
            <w:r>
              <w:t>1</w:t>
            </w:r>
          </w:p>
        </w:tc>
        <w:tc>
          <w:tcPr>
            <w:tcW w:w="1334" w:type="dxa"/>
            <w:shd w:val="clear" w:color="auto" w:fill="D9D9D9" w:themeFill="background1" w:themeFillShade="D9"/>
          </w:tcPr>
          <w:p w14:paraId="5DFC7B11" w14:textId="77777777" w:rsidR="00177CFC" w:rsidRDefault="00177CFC" w:rsidP="00BB6412">
            <w:pPr>
              <w:jc w:val="center"/>
            </w:pPr>
            <w:r>
              <w:t>2</w:t>
            </w:r>
          </w:p>
        </w:tc>
        <w:tc>
          <w:tcPr>
            <w:tcW w:w="1334" w:type="dxa"/>
            <w:shd w:val="clear" w:color="auto" w:fill="D9D9D9" w:themeFill="background1" w:themeFillShade="D9"/>
          </w:tcPr>
          <w:p w14:paraId="3A0A2E57" w14:textId="77777777" w:rsidR="00177CFC" w:rsidRDefault="00177CFC" w:rsidP="00BB6412">
            <w:pPr>
              <w:jc w:val="center"/>
            </w:pPr>
            <w:r>
              <w:t>3</w:t>
            </w:r>
          </w:p>
        </w:tc>
        <w:tc>
          <w:tcPr>
            <w:tcW w:w="1110" w:type="dxa"/>
            <w:shd w:val="clear" w:color="auto" w:fill="D9D9D9" w:themeFill="background1" w:themeFillShade="D9"/>
          </w:tcPr>
          <w:p w14:paraId="33A0A06A" w14:textId="77777777" w:rsidR="00177CFC" w:rsidRDefault="00177CFC" w:rsidP="00BB6412">
            <w:pPr>
              <w:jc w:val="center"/>
            </w:pPr>
            <w:r>
              <w:t>4</w:t>
            </w:r>
          </w:p>
        </w:tc>
      </w:tr>
      <w:tr w:rsidR="00177CFC" w14:paraId="63DCB015" w14:textId="77777777" w:rsidTr="00E31B66">
        <w:tc>
          <w:tcPr>
            <w:tcW w:w="2645" w:type="dxa"/>
            <w:gridSpan w:val="2"/>
            <w:vMerge/>
          </w:tcPr>
          <w:p w14:paraId="35D8A937" w14:textId="77777777" w:rsidR="00177CFC" w:rsidRDefault="00177CFC" w:rsidP="00E31B66"/>
        </w:tc>
        <w:tc>
          <w:tcPr>
            <w:tcW w:w="5209" w:type="dxa"/>
            <w:gridSpan w:val="4"/>
            <w:shd w:val="clear" w:color="auto" w:fill="D9D9D9" w:themeFill="background1" w:themeFillShade="D9"/>
            <w:vAlign w:val="center"/>
          </w:tcPr>
          <w:p w14:paraId="53E06DAF" w14:textId="77777777" w:rsidR="00177CFC" w:rsidRDefault="00177CFC" w:rsidP="00E31B66">
            <w:pPr>
              <w:jc w:val="center"/>
            </w:pPr>
            <w:r>
              <w:t>Scorer 2</w:t>
            </w:r>
          </w:p>
        </w:tc>
      </w:tr>
    </w:tbl>
    <w:p w14:paraId="245C09D8" w14:textId="77777777" w:rsidR="00177CFC" w:rsidRPr="00C01FD1" w:rsidRDefault="00177CFC" w:rsidP="00177CFC"/>
    <w:p w14:paraId="79F272BD" w14:textId="77777777" w:rsidR="00177CFC" w:rsidRPr="00C01FD1" w:rsidRDefault="00177CFC" w:rsidP="00177CFC"/>
    <w:p w14:paraId="6528C39B" w14:textId="77777777" w:rsidR="00177CFC" w:rsidRPr="00C01FD1" w:rsidRDefault="00177CFC" w:rsidP="00177CFC">
      <w:pPr>
        <w:rPr>
          <w:rFonts w:ascii="Verdana" w:hAnsi="Verdana"/>
          <w:sz w:val="20"/>
          <w:szCs w:val="20"/>
        </w:rPr>
      </w:pPr>
    </w:p>
    <w:p w14:paraId="67E4F064" w14:textId="77777777" w:rsidR="00177CFC" w:rsidRDefault="00177CFC" w:rsidP="00177CFC">
      <w:pPr>
        <w:rPr>
          <w:rFonts w:ascii="Calibri" w:eastAsiaTheme="majorEastAsia" w:hAnsi="Calibri" w:cstheme="majorBidi"/>
          <w:b/>
          <w:sz w:val="24"/>
          <w:szCs w:val="24"/>
        </w:rPr>
      </w:pPr>
      <w:r>
        <w:br w:type="page"/>
      </w:r>
    </w:p>
    <w:p w14:paraId="54E7196C" w14:textId="77777777" w:rsidR="00177CFC" w:rsidRDefault="00177CFC" w:rsidP="00351852">
      <w:pPr>
        <w:pStyle w:val="Heading4"/>
      </w:pPr>
      <w:r w:rsidRPr="00D54EDA">
        <w:lastRenderedPageBreak/>
        <w:t>TASK 4</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348B7189" w14:textId="77777777" w:rsidTr="00E31B66">
        <w:tc>
          <w:tcPr>
            <w:tcW w:w="7854" w:type="dxa"/>
            <w:gridSpan w:val="6"/>
            <w:shd w:val="clear" w:color="auto" w:fill="D9D9D9" w:themeFill="background1" w:themeFillShade="D9"/>
          </w:tcPr>
          <w:p w14:paraId="40C7300E" w14:textId="77777777" w:rsidR="00177CFC" w:rsidRPr="00C01FD1" w:rsidRDefault="00177CFC" w:rsidP="00E31B66">
            <w:pPr>
              <w:jc w:val="center"/>
              <w:rPr>
                <w:b/>
              </w:rPr>
            </w:pPr>
            <w:r w:rsidRPr="00C01FD1">
              <w:rPr>
                <w:b/>
              </w:rPr>
              <w:t>Joint Score Distribution for Task 4 Indicator 4a1 (%)</w:t>
            </w:r>
          </w:p>
        </w:tc>
      </w:tr>
      <w:tr w:rsidR="00177CFC" w14:paraId="48A37621" w14:textId="77777777" w:rsidTr="00E31B66">
        <w:tc>
          <w:tcPr>
            <w:tcW w:w="1311" w:type="dxa"/>
            <w:vMerge w:val="restart"/>
            <w:shd w:val="clear" w:color="auto" w:fill="D9D9D9" w:themeFill="background1" w:themeFillShade="D9"/>
            <w:textDirection w:val="btLr"/>
            <w:vAlign w:val="center"/>
          </w:tcPr>
          <w:p w14:paraId="648F768D" w14:textId="77777777" w:rsidR="00177CFC" w:rsidRDefault="00177CFC" w:rsidP="00E31B66">
            <w:pPr>
              <w:jc w:val="center"/>
            </w:pPr>
            <w:r>
              <w:t>Scorer 1</w:t>
            </w:r>
          </w:p>
        </w:tc>
        <w:tc>
          <w:tcPr>
            <w:tcW w:w="1334" w:type="dxa"/>
            <w:shd w:val="clear" w:color="auto" w:fill="D9D9D9" w:themeFill="background1" w:themeFillShade="D9"/>
            <w:vAlign w:val="center"/>
          </w:tcPr>
          <w:p w14:paraId="6EC3DAA2" w14:textId="77777777" w:rsidR="00177CFC" w:rsidRDefault="00177CFC" w:rsidP="00BB6412">
            <w:pPr>
              <w:jc w:val="center"/>
            </w:pPr>
            <w:r>
              <w:t>4</w:t>
            </w:r>
          </w:p>
        </w:tc>
        <w:tc>
          <w:tcPr>
            <w:tcW w:w="1431" w:type="dxa"/>
            <w:vAlign w:val="bottom"/>
          </w:tcPr>
          <w:p w14:paraId="6AA769C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3917A37" w14:textId="2375B330" w:rsidR="00177CFC" w:rsidRDefault="001A704B" w:rsidP="00BB6412">
            <w:pPr>
              <w:jc w:val="right"/>
              <w:rPr>
                <w:rFonts w:ascii="Calibri" w:hAnsi="Calibri" w:cs="Calibri"/>
                <w:color w:val="000000"/>
              </w:rPr>
            </w:pPr>
            <w:r>
              <w:rPr>
                <w:rFonts w:ascii="Calibri" w:hAnsi="Calibri" w:cs="Calibri"/>
                <w:color w:val="000000"/>
              </w:rPr>
              <w:t>0</w:t>
            </w:r>
          </w:p>
        </w:tc>
        <w:tc>
          <w:tcPr>
            <w:tcW w:w="1334" w:type="dxa"/>
            <w:vAlign w:val="bottom"/>
          </w:tcPr>
          <w:p w14:paraId="6F0A6D0A" w14:textId="75680C5B" w:rsidR="00177CFC" w:rsidRDefault="001A704B" w:rsidP="00BB6412">
            <w:pPr>
              <w:jc w:val="right"/>
              <w:rPr>
                <w:rFonts w:ascii="Calibri" w:hAnsi="Calibri" w:cs="Calibri"/>
                <w:color w:val="000000"/>
              </w:rPr>
            </w:pPr>
            <w:r>
              <w:rPr>
                <w:rFonts w:ascii="Calibri" w:hAnsi="Calibri" w:cs="Calibri"/>
                <w:color w:val="000000"/>
              </w:rPr>
              <w:t>0.95</w:t>
            </w:r>
          </w:p>
        </w:tc>
        <w:tc>
          <w:tcPr>
            <w:tcW w:w="1110" w:type="dxa"/>
            <w:vAlign w:val="bottom"/>
          </w:tcPr>
          <w:p w14:paraId="7E060965" w14:textId="33AEE9AF" w:rsidR="00177CFC" w:rsidRDefault="001A704B" w:rsidP="00BB6412">
            <w:pPr>
              <w:jc w:val="right"/>
              <w:rPr>
                <w:rFonts w:ascii="Calibri" w:hAnsi="Calibri" w:cs="Calibri"/>
                <w:color w:val="000000"/>
              </w:rPr>
            </w:pPr>
            <w:r>
              <w:rPr>
                <w:rFonts w:ascii="Calibri" w:hAnsi="Calibri" w:cs="Calibri"/>
                <w:color w:val="000000"/>
              </w:rPr>
              <w:t>0.63</w:t>
            </w:r>
          </w:p>
        </w:tc>
      </w:tr>
      <w:tr w:rsidR="00177CFC" w14:paraId="0C9E8CBE" w14:textId="77777777" w:rsidTr="00E31B66">
        <w:tc>
          <w:tcPr>
            <w:tcW w:w="1311" w:type="dxa"/>
            <w:vMerge/>
            <w:shd w:val="clear" w:color="auto" w:fill="D9D9D9" w:themeFill="background1" w:themeFillShade="D9"/>
          </w:tcPr>
          <w:p w14:paraId="41F7B55E" w14:textId="77777777" w:rsidR="00177CFC" w:rsidRDefault="00177CFC" w:rsidP="00E31B66"/>
        </w:tc>
        <w:tc>
          <w:tcPr>
            <w:tcW w:w="1334" w:type="dxa"/>
            <w:shd w:val="clear" w:color="auto" w:fill="D9D9D9" w:themeFill="background1" w:themeFillShade="D9"/>
            <w:vAlign w:val="center"/>
          </w:tcPr>
          <w:p w14:paraId="56F5A7C5" w14:textId="77777777" w:rsidR="00177CFC" w:rsidRDefault="00177CFC" w:rsidP="00BB6412">
            <w:pPr>
              <w:jc w:val="center"/>
            </w:pPr>
            <w:r>
              <w:t>3</w:t>
            </w:r>
          </w:p>
        </w:tc>
        <w:tc>
          <w:tcPr>
            <w:tcW w:w="1431" w:type="dxa"/>
            <w:vAlign w:val="bottom"/>
          </w:tcPr>
          <w:p w14:paraId="29321B7E" w14:textId="5847A455" w:rsidR="00177CFC" w:rsidRDefault="001A704B" w:rsidP="00BB6412">
            <w:pPr>
              <w:jc w:val="right"/>
              <w:rPr>
                <w:rFonts w:ascii="Calibri" w:hAnsi="Calibri" w:cs="Calibri"/>
                <w:color w:val="000000"/>
              </w:rPr>
            </w:pPr>
            <w:r>
              <w:rPr>
                <w:rFonts w:ascii="Calibri" w:hAnsi="Calibri" w:cs="Calibri"/>
                <w:color w:val="000000"/>
              </w:rPr>
              <w:t>0</w:t>
            </w:r>
          </w:p>
        </w:tc>
        <w:tc>
          <w:tcPr>
            <w:tcW w:w="1334" w:type="dxa"/>
            <w:vAlign w:val="bottom"/>
          </w:tcPr>
          <w:p w14:paraId="02556BF9" w14:textId="4F782ED7" w:rsidR="00177CFC" w:rsidRDefault="001A704B" w:rsidP="00BB6412">
            <w:pPr>
              <w:jc w:val="right"/>
              <w:rPr>
                <w:rFonts w:ascii="Calibri" w:hAnsi="Calibri" w:cs="Calibri"/>
                <w:color w:val="000000"/>
              </w:rPr>
            </w:pPr>
            <w:r>
              <w:rPr>
                <w:rFonts w:ascii="Calibri" w:hAnsi="Calibri" w:cs="Calibri"/>
                <w:color w:val="000000"/>
              </w:rPr>
              <w:t>9.21</w:t>
            </w:r>
          </w:p>
        </w:tc>
        <w:tc>
          <w:tcPr>
            <w:tcW w:w="1334" w:type="dxa"/>
            <w:vAlign w:val="bottom"/>
          </w:tcPr>
          <w:p w14:paraId="221BCF9A" w14:textId="50A9BF67" w:rsidR="00177CFC" w:rsidRDefault="001A704B" w:rsidP="00BB6412">
            <w:pPr>
              <w:jc w:val="right"/>
              <w:rPr>
                <w:rFonts w:ascii="Calibri" w:hAnsi="Calibri" w:cs="Calibri"/>
                <w:color w:val="000000"/>
              </w:rPr>
            </w:pPr>
            <w:r>
              <w:rPr>
                <w:rFonts w:ascii="Calibri" w:hAnsi="Calibri" w:cs="Calibri"/>
                <w:color w:val="000000"/>
              </w:rPr>
              <w:t>66.67</w:t>
            </w:r>
          </w:p>
        </w:tc>
        <w:tc>
          <w:tcPr>
            <w:tcW w:w="1110" w:type="dxa"/>
            <w:vAlign w:val="bottom"/>
          </w:tcPr>
          <w:p w14:paraId="1FF81DDE" w14:textId="1B20AF55" w:rsidR="00177CFC" w:rsidRDefault="001A704B" w:rsidP="00BB6412">
            <w:pPr>
              <w:jc w:val="right"/>
              <w:rPr>
                <w:rFonts w:ascii="Calibri" w:hAnsi="Calibri" w:cs="Calibri"/>
                <w:color w:val="000000"/>
              </w:rPr>
            </w:pPr>
            <w:r>
              <w:rPr>
                <w:rFonts w:ascii="Calibri" w:hAnsi="Calibri" w:cs="Calibri"/>
                <w:color w:val="000000"/>
              </w:rPr>
              <w:t>0.95</w:t>
            </w:r>
          </w:p>
        </w:tc>
      </w:tr>
      <w:tr w:rsidR="00177CFC" w14:paraId="7299680E" w14:textId="77777777" w:rsidTr="00E31B66">
        <w:tc>
          <w:tcPr>
            <w:tcW w:w="1311" w:type="dxa"/>
            <w:vMerge/>
            <w:shd w:val="clear" w:color="auto" w:fill="D9D9D9" w:themeFill="background1" w:themeFillShade="D9"/>
          </w:tcPr>
          <w:p w14:paraId="398A0641" w14:textId="77777777" w:rsidR="00177CFC" w:rsidRDefault="00177CFC" w:rsidP="00E31B66"/>
        </w:tc>
        <w:tc>
          <w:tcPr>
            <w:tcW w:w="1334" w:type="dxa"/>
            <w:shd w:val="clear" w:color="auto" w:fill="D9D9D9" w:themeFill="background1" w:themeFillShade="D9"/>
            <w:vAlign w:val="center"/>
          </w:tcPr>
          <w:p w14:paraId="7F1EAC0C" w14:textId="77777777" w:rsidR="00177CFC" w:rsidRDefault="00177CFC" w:rsidP="00BB6412">
            <w:pPr>
              <w:jc w:val="center"/>
            </w:pPr>
            <w:r>
              <w:t>2</w:t>
            </w:r>
          </w:p>
        </w:tc>
        <w:tc>
          <w:tcPr>
            <w:tcW w:w="1431" w:type="dxa"/>
            <w:vAlign w:val="bottom"/>
          </w:tcPr>
          <w:p w14:paraId="56BB50A7" w14:textId="4FF30C58" w:rsidR="00177CFC" w:rsidRDefault="001A704B" w:rsidP="00BB6412">
            <w:pPr>
              <w:jc w:val="right"/>
              <w:rPr>
                <w:rFonts w:ascii="Calibri" w:hAnsi="Calibri" w:cs="Calibri"/>
                <w:color w:val="000000"/>
              </w:rPr>
            </w:pPr>
            <w:r>
              <w:rPr>
                <w:rFonts w:ascii="Calibri" w:hAnsi="Calibri" w:cs="Calibri"/>
                <w:color w:val="000000"/>
              </w:rPr>
              <w:t>0</w:t>
            </w:r>
          </w:p>
        </w:tc>
        <w:tc>
          <w:tcPr>
            <w:tcW w:w="1334" w:type="dxa"/>
            <w:vAlign w:val="bottom"/>
          </w:tcPr>
          <w:p w14:paraId="6B120017" w14:textId="3A2D7C36" w:rsidR="00177CFC" w:rsidRDefault="001A704B" w:rsidP="00BB6412">
            <w:pPr>
              <w:jc w:val="right"/>
              <w:rPr>
                <w:rFonts w:ascii="Calibri" w:hAnsi="Calibri" w:cs="Calibri"/>
                <w:color w:val="000000"/>
              </w:rPr>
            </w:pPr>
            <w:r>
              <w:rPr>
                <w:rFonts w:ascii="Calibri" w:hAnsi="Calibri" w:cs="Calibri"/>
                <w:color w:val="000000"/>
              </w:rPr>
              <w:t>10.48</w:t>
            </w:r>
          </w:p>
        </w:tc>
        <w:tc>
          <w:tcPr>
            <w:tcW w:w="1334" w:type="dxa"/>
            <w:vAlign w:val="bottom"/>
          </w:tcPr>
          <w:p w14:paraId="2C9A6200" w14:textId="7E030133" w:rsidR="00177CFC" w:rsidRDefault="001A704B" w:rsidP="00BB6412">
            <w:pPr>
              <w:jc w:val="right"/>
              <w:rPr>
                <w:rFonts w:ascii="Calibri" w:hAnsi="Calibri" w:cs="Calibri"/>
                <w:color w:val="000000"/>
              </w:rPr>
            </w:pPr>
            <w:r>
              <w:rPr>
                <w:rFonts w:ascii="Calibri" w:hAnsi="Calibri" w:cs="Calibri"/>
                <w:color w:val="000000"/>
              </w:rPr>
              <w:t>7.62</w:t>
            </w:r>
          </w:p>
        </w:tc>
        <w:tc>
          <w:tcPr>
            <w:tcW w:w="1110" w:type="dxa"/>
            <w:vAlign w:val="bottom"/>
          </w:tcPr>
          <w:p w14:paraId="39AE665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4233463" w14:textId="77777777" w:rsidTr="00E31B66">
        <w:tc>
          <w:tcPr>
            <w:tcW w:w="1311" w:type="dxa"/>
            <w:vMerge/>
            <w:shd w:val="clear" w:color="auto" w:fill="D9D9D9" w:themeFill="background1" w:themeFillShade="D9"/>
          </w:tcPr>
          <w:p w14:paraId="0239C75E" w14:textId="77777777" w:rsidR="00177CFC" w:rsidRDefault="00177CFC" w:rsidP="00E31B66"/>
        </w:tc>
        <w:tc>
          <w:tcPr>
            <w:tcW w:w="1334" w:type="dxa"/>
            <w:shd w:val="clear" w:color="auto" w:fill="D9D9D9" w:themeFill="background1" w:themeFillShade="D9"/>
            <w:vAlign w:val="center"/>
          </w:tcPr>
          <w:p w14:paraId="7DA2125F" w14:textId="77777777" w:rsidR="00177CFC" w:rsidRDefault="00177CFC" w:rsidP="00BB6412">
            <w:pPr>
              <w:jc w:val="center"/>
            </w:pPr>
            <w:r>
              <w:t>1</w:t>
            </w:r>
          </w:p>
        </w:tc>
        <w:tc>
          <w:tcPr>
            <w:tcW w:w="1431" w:type="dxa"/>
            <w:vAlign w:val="bottom"/>
          </w:tcPr>
          <w:p w14:paraId="4DA7D3AE" w14:textId="5451FCB5" w:rsidR="00177CFC" w:rsidRDefault="001A704B" w:rsidP="00BB6412">
            <w:pPr>
              <w:jc w:val="right"/>
              <w:rPr>
                <w:rFonts w:ascii="Calibri" w:hAnsi="Calibri" w:cs="Calibri"/>
                <w:color w:val="000000"/>
              </w:rPr>
            </w:pPr>
            <w:r>
              <w:rPr>
                <w:rFonts w:ascii="Calibri" w:hAnsi="Calibri" w:cs="Calibri"/>
                <w:color w:val="000000"/>
              </w:rPr>
              <w:t>2.86</w:t>
            </w:r>
          </w:p>
        </w:tc>
        <w:tc>
          <w:tcPr>
            <w:tcW w:w="1334" w:type="dxa"/>
            <w:vAlign w:val="bottom"/>
          </w:tcPr>
          <w:p w14:paraId="3A708CDC" w14:textId="68589D45" w:rsidR="00177CFC" w:rsidRDefault="001A704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0AD894D0" w14:textId="2A964106" w:rsidR="00177CFC" w:rsidRDefault="001A704B" w:rsidP="00BB6412">
            <w:pPr>
              <w:jc w:val="right"/>
              <w:rPr>
                <w:rFonts w:ascii="Calibri" w:hAnsi="Calibri" w:cs="Calibri"/>
                <w:color w:val="000000"/>
              </w:rPr>
            </w:pPr>
            <w:r>
              <w:rPr>
                <w:rFonts w:ascii="Calibri" w:hAnsi="Calibri" w:cs="Calibri"/>
                <w:color w:val="000000"/>
              </w:rPr>
              <w:t>0</w:t>
            </w:r>
          </w:p>
        </w:tc>
        <w:tc>
          <w:tcPr>
            <w:tcW w:w="1110" w:type="dxa"/>
            <w:vAlign w:val="bottom"/>
          </w:tcPr>
          <w:p w14:paraId="31D1AE94"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629F325" w14:textId="77777777" w:rsidTr="00E31B66">
        <w:tc>
          <w:tcPr>
            <w:tcW w:w="2645" w:type="dxa"/>
            <w:gridSpan w:val="2"/>
            <w:vMerge w:val="restart"/>
          </w:tcPr>
          <w:p w14:paraId="659DA4E3" w14:textId="77777777" w:rsidR="00177CFC" w:rsidRDefault="00177CFC" w:rsidP="00E31B66"/>
        </w:tc>
        <w:tc>
          <w:tcPr>
            <w:tcW w:w="1431" w:type="dxa"/>
            <w:shd w:val="clear" w:color="auto" w:fill="D9D9D9" w:themeFill="background1" w:themeFillShade="D9"/>
          </w:tcPr>
          <w:p w14:paraId="6BCB7A05" w14:textId="77777777" w:rsidR="00177CFC" w:rsidRDefault="00177CFC" w:rsidP="00BB6412">
            <w:pPr>
              <w:jc w:val="center"/>
            </w:pPr>
            <w:r>
              <w:t>1</w:t>
            </w:r>
          </w:p>
        </w:tc>
        <w:tc>
          <w:tcPr>
            <w:tcW w:w="1334" w:type="dxa"/>
            <w:shd w:val="clear" w:color="auto" w:fill="D9D9D9" w:themeFill="background1" w:themeFillShade="D9"/>
          </w:tcPr>
          <w:p w14:paraId="7814FEAF" w14:textId="77777777" w:rsidR="00177CFC" w:rsidRDefault="00177CFC" w:rsidP="00BB6412">
            <w:pPr>
              <w:jc w:val="center"/>
            </w:pPr>
            <w:r>
              <w:t>2</w:t>
            </w:r>
          </w:p>
        </w:tc>
        <w:tc>
          <w:tcPr>
            <w:tcW w:w="1334" w:type="dxa"/>
            <w:shd w:val="clear" w:color="auto" w:fill="D9D9D9" w:themeFill="background1" w:themeFillShade="D9"/>
          </w:tcPr>
          <w:p w14:paraId="587B7CEE" w14:textId="77777777" w:rsidR="00177CFC" w:rsidRDefault="00177CFC" w:rsidP="00BB6412">
            <w:pPr>
              <w:jc w:val="center"/>
            </w:pPr>
            <w:r>
              <w:t>3</w:t>
            </w:r>
          </w:p>
        </w:tc>
        <w:tc>
          <w:tcPr>
            <w:tcW w:w="1110" w:type="dxa"/>
            <w:shd w:val="clear" w:color="auto" w:fill="D9D9D9" w:themeFill="background1" w:themeFillShade="D9"/>
          </w:tcPr>
          <w:p w14:paraId="14748BF5" w14:textId="77777777" w:rsidR="00177CFC" w:rsidRDefault="00177CFC" w:rsidP="00BB6412">
            <w:pPr>
              <w:jc w:val="center"/>
            </w:pPr>
            <w:r>
              <w:t>4</w:t>
            </w:r>
          </w:p>
        </w:tc>
      </w:tr>
      <w:tr w:rsidR="00177CFC" w14:paraId="213C4D29" w14:textId="77777777" w:rsidTr="00E31B66">
        <w:tc>
          <w:tcPr>
            <w:tcW w:w="2645" w:type="dxa"/>
            <w:gridSpan w:val="2"/>
            <w:vMerge/>
          </w:tcPr>
          <w:p w14:paraId="2261B4AD" w14:textId="77777777" w:rsidR="00177CFC" w:rsidRDefault="00177CFC" w:rsidP="00E31B66"/>
        </w:tc>
        <w:tc>
          <w:tcPr>
            <w:tcW w:w="5209" w:type="dxa"/>
            <w:gridSpan w:val="4"/>
            <w:shd w:val="clear" w:color="auto" w:fill="D9D9D9" w:themeFill="background1" w:themeFillShade="D9"/>
            <w:vAlign w:val="center"/>
          </w:tcPr>
          <w:p w14:paraId="195D0959" w14:textId="77777777" w:rsidR="00177CFC" w:rsidRDefault="00177CFC" w:rsidP="00E31B66">
            <w:pPr>
              <w:jc w:val="center"/>
            </w:pPr>
            <w:r>
              <w:t>Scorer 2</w:t>
            </w:r>
          </w:p>
        </w:tc>
      </w:tr>
    </w:tbl>
    <w:p w14:paraId="2168EFB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9FA992E" w14:textId="77777777" w:rsidTr="00E31B66">
        <w:tc>
          <w:tcPr>
            <w:tcW w:w="7854" w:type="dxa"/>
            <w:gridSpan w:val="6"/>
            <w:shd w:val="clear" w:color="auto" w:fill="D9D9D9" w:themeFill="background1" w:themeFillShade="D9"/>
          </w:tcPr>
          <w:p w14:paraId="51C126CE" w14:textId="77777777" w:rsidR="00177CFC" w:rsidRPr="00C01FD1" w:rsidRDefault="00177CFC" w:rsidP="00E31B66">
            <w:pPr>
              <w:jc w:val="center"/>
              <w:rPr>
                <w:b/>
              </w:rPr>
            </w:pPr>
            <w:r w:rsidRPr="00C01FD1">
              <w:rPr>
                <w:b/>
              </w:rPr>
              <w:t>Joint Score Distribution for Task 4 Indicator 4a2 (%)</w:t>
            </w:r>
          </w:p>
        </w:tc>
      </w:tr>
      <w:tr w:rsidR="00177CFC" w14:paraId="6B12B782" w14:textId="77777777" w:rsidTr="00E31B66">
        <w:tc>
          <w:tcPr>
            <w:tcW w:w="1311" w:type="dxa"/>
            <w:vMerge w:val="restart"/>
            <w:shd w:val="clear" w:color="auto" w:fill="D9D9D9" w:themeFill="background1" w:themeFillShade="D9"/>
            <w:textDirection w:val="btLr"/>
            <w:vAlign w:val="center"/>
          </w:tcPr>
          <w:p w14:paraId="1DD36C94" w14:textId="77777777" w:rsidR="00177CFC" w:rsidRDefault="00177CFC" w:rsidP="00E31B66">
            <w:pPr>
              <w:jc w:val="center"/>
            </w:pPr>
            <w:r>
              <w:t>Scorer 1</w:t>
            </w:r>
          </w:p>
        </w:tc>
        <w:tc>
          <w:tcPr>
            <w:tcW w:w="1334" w:type="dxa"/>
            <w:shd w:val="clear" w:color="auto" w:fill="D9D9D9" w:themeFill="background1" w:themeFillShade="D9"/>
            <w:vAlign w:val="center"/>
          </w:tcPr>
          <w:p w14:paraId="52F92EC6" w14:textId="77777777" w:rsidR="00177CFC" w:rsidRDefault="00177CFC" w:rsidP="00BB6412">
            <w:pPr>
              <w:jc w:val="center"/>
            </w:pPr>
            <w:r>
              <w:t>4</w:t>
            </w:r>
          </w:p>
        </w:tc>
        <w:tc>
          <w:tcPr>
            <w:tcW w:w="1431" w:type="dxa"/>
            <w:vAlign w:val="bottom"/>
          </w:tcPr>
          <w:p w14:paraId="3C8446E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9A212F8"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19BE8D43" w14:textId="61495EAA" w:rsidR="00177CFC" w:rsidRDefault="008753EB" w:rsidP="00BB6412">
            <w:pPr>
              <w:jc w:val="right"/>
              <w:rPr>
                <w:rFonts w:ascii="Calibri" w:hAnsi="Calibri" w:cs="Calibri"/>
                <w:color w:val="000000"/>
              </w:rPr>
            </w:pPr>
            <w:r>
              <w:rPr>
                <w:rFonts w:ascii="Calibri" w:hAnsi="Calibri" w:cs="Calibri"/>
                <w:color w:val="000000"/>
              </w:rPr>
              <w:t>1.59</w:t>
            </w:r>
          </w:p>
        </w:tc>
        <w:tc>
          <w:tcPr>
            <w:tcW w:w="1110" w:type="dxa"/>
            <w:vAlign w:val="bottom"/>
          </w:tcPr>
          <w:p w14:paraId="3E3DFCA9" w14:textId="56C197A4" w:rsidR="00177CFC" w:rsidRDefault="008753EB" w:rsidP="00BB6412">
            <w:pPr>
              <w:jc w:val="right"/>
              <w:rPr>
                <w:rFonts w:ascii="Calibri" w:hAnsi="Calibri" w:cs="Calibri"/>
                <w:color w:val="000000"/>
              </w:rPr>
            </w:pPr>
            <w:r>
              <w:rPr>
                <w:rFonts w:ascii="Calibri" w:hAnsi="Calibri" w:cs="Calibri"/>
                <w:color w:val="000000"/>
              </w:rPr>
              <w:t>1.27</w:t>
            </w:r>
          </w:p>
        </w:tc>
      </w:tr>
      <w:tr w:rsidR="00177CFC" w14:paraId="2DA09D01" w14:textId="77777777" w:rsidTr="00E31B66">
        <w:tc>
          <w:tcPr>
            <w:tcW w:w="1311" w:type="dxa"/>
            <w:vMerge/>
            <w:shd w:val="clear" w:color="auto" w:fill="D9D9D9" w:themeFill="background1" w:themeFillShade="D9"/>
          </w:tcPr>
          <w:p w14:paraId="4816E771" w14:textId="77777777" w:rsidR="00177CFC" w:rsidRDefault="00177CFC" w:rsidP="00E31B66"/>
        </w:tc>
        <w:tc>
          <w:tcPr>
            <w:tcW w:w="1334" w:type="dxa"/>
            <w:shd w:val="clear" w:color="auto" w:fill="D9D9D9" w:themeFill="background1" w:themeFillShade="D9"/>
            <w:vAlign w:val="center"/>
          </w:tcPr>
          <w:p w14:paraId="31B9C593" w14:textId="77777777" w:rsidR="00177CFC" w:rsidRDefault="00177CFC" w:rsidP="00BB6412">
            <w:pPr>
              <w:jc w:val="center"/>
            </w:pPr>
            <w:r>
              <w:t>3</w:t>
            </w:r>
          </w:p>
        </w:tc>
        <w:tc>
          <w:tcPr>
            <w:tcW w:w="1431" w:type="dxa"/>
            <w:vAlign w:val="bottom"/>
          </w:tcPr>
          <w:p w14:paraId="3EDD64FB" w14:textId="5BE36065" w:rsidR="00177CFC" w:rsidRDefault="008753EB" w:rsidP="00BB6412">
            <w:pPr>
              <w:jc w:val="right"/>
              <w:rPr>
                <w:rFonts w:ascii="Calibri" w:hAnsi="Calibri" w:cs="Calibri"/>
                <w:color w:val="000000"/>
              </w:rPr>
            </w:pPr>
            <w:r>
              <w:rPr>
                <w:rFonts w:ascii="Calibri" w:hAnsi="Calibri" w:cs="Calibri"/>
                <w:color w:val="000000"/>
              </w:rPr>
              <w:t>0.32</w:t>
            </w:r>
          </w:p>
        </w:tc>
        <w:tc>
          <w:tcPr>
            <w:tcW w:w="1334" w:type="dxa"/>
            <w:vAlign w:val="bottom"/>
          </w:tcPr>
          <w:p w14:paraId="4E77BD16" w14:textId="3CF5D929" w:rsidR="00177CFC" w:rsidRDefault="008753EB" w:rsidP="00BB6412">
            <w:pPr>
              <w:jc w:val="right"/>
              <w:rPr>
                <w:rFonts w:ascii="Calibri" w:hAnsi="Calibri" w:cs="Calibri"/>
                <w:color w:val="000000"/>
              </w:rPr>
            </w:pPr>
            <w:r>
              <w:rPr>
                <w:rFonts w:ascii="Calibri" w:hAnsi="Calibri" w:cs="Calibri"/>
                <w:color w:val="000000"/>
              </w:rPr>
              <w:t>5.4</w:t>
            </w:r>
          </w:p>
        </w:tc>
        <w:tc>
          <w:tcPr>
            <w:tcW w:w="1334" w:type="dxa"/>
            <w:vAlign w:val="bottom"/>
          </w:tcPr>
          <w:p w14:paraId="629DCEE8" w14:textId="3E98C4E6" w:rsidR="00177CFC" w:rsidRDefault="008753EB" w:rsidP="00BB6412">
            <w:pPr>
              <w:jc w:val="right"/>
              <w:rPr>
                <w:rFonts w:ascii="Calibri" w:hAnsi="Calibri" w:cs="Calibri"/>
                <w:color w:val="000000"/>
              </w:rPr>
            </w:pPr>
            <w:r>
              <w:rPr>
                <w:rFonts w:ascii="Calibri" w:hAnsi="Calibri" w:cs="Calibri"/>
                <w:color w:val="000000"/>
              </w:rPr>
              <w:t>72.7</w:t>
            </w:r>
          </w:p>
        </w:tc>
        <w:tc>
          <w:tcPr>
            <w:tcW w:w="1110" w:type="dxa"/>
            <w:vAlign w:val="bottom"/>
          </w:tcPr>
          <w:p w14:paraId="5B1772EC" w14:textId="05C67E94" w:rsidR="00177CFC" w:rsidRDefault="008753EB" w:rsidP="00BB6412">
            <w:pPr>
              <w:jc w:val="right"/>
              <w:rPr>
                <w:rFonts w:ascii="Calibri" w:hAnsi="Calibri" w:cs="Calibri"/>
                <w:color w:val="000000"/>
              </w:rPr>
            </w:pPr>
            <w:r>
              <w:rPr>
                <w:rFonts w:ascii="Calibri" w:hAnsi="Calibri" w:cs="Calibri"/>
                <w:color w:val="000000"/>
              </w:rPr>
              <w:t>3.17</w:t>
            </w:r>
          </w:p>
        </w:tc>
      </w:tr>
      <w:tr w:rsidR="00177CFC" w14:paraId="784A6B15" w14:textId="77777777" w:rsidTr="00E31B66">
        <w:tc>
          <w:tcPr>
            <w:tcW w:w="1311" w:type="dxa"/>
            <w:vMerge/>
            <w:shd w:val="clear" w:color="auto" w:fill="D9D9D9" w:themeFill="background1" w:themeFillShade="D9"/>
          </w:tcPr>
          <w:p w14:paraId="05B3FDF8" w14:textId="77777777" w:rsidR="00177CFC" w:rsidRDefault="00177CFC" w:rsidP="00E31B66"/>
        </w:tc>
        <w:tc>
          <w:tcPr>
            <w:tcW w:w="1334" w:type="dxa"/>
            <w:shd w:val="clear" w:color="auto" w:fill="D9D9D9" w:themeFill="background1" w:themeFillShade="D9"/>
            <w:vAlign w:val="center"/>
          </w:tcPr>
          <w:p w14:paraId="6522B4F6" w14:textId="77777777" w:rsidR="00177CFC" w:rsidRDefault="00177CFC" w:rsidP="00BB6412">
            <w:pPr>
              <w:jc w:val="center"/>
            </w:pPr>
            <w:r>
              <w:t>2</w:t>
            </w:r>
          </w:p>
        </w:tc>
        <w:tc>
          <w:tcPr>
            <w:tcW w:w="1431" w:type="dxa"/>
            <w:vAlign w:val="bottom"/>
          </w:tcPr>
          <w:p w14:paraId="7F851F19" w14:textId="2AF2B122" w:rsidR="00177CFC" w:rsidRDefault="008753EB" w:rsidP="00BB6412">
            <w:pPr>
              <w:jc w:val="right"/>
              <w:rPr>
                <w:rFonts w:ascii="Calibri" w:hAnsi="Calibri" w:cs="Calibri"/>
                <w:color w:val="000000"/>
              </w:rPr>
            </w:pPr>
            <w:r>
              <w:rPr>
                <w:rFonts w:ascii="Calibri" w:hAnsi="Calibri" w:cs="Calibri"/>
                <w:color w:val="000000"/>
              </w:rPr>
              <w:t>0</w:t>
            </w:r>
          </w:p>
        </w:tc>
        <w:tc>
          <w:tcPr>
            <w:tcW w:w="1334" w:type="dxa"/>
            <w:vAlign w:val="bottom"/>
          </w:tcPr>
          <w:p w14:paraId="31070B34" w14:textId="3B823620" w:rsidR="00177CFC" w:rsidRDefault="008753EB" w:rsidP="00BB6412">
            <w:pPr>
              <w:jc w:val="right"/>
              <w:rPr>
                <w:rFonts w:ascii="Calibri" w:hAnsi="Calibri" w:cs="Calibri"/>
                <w:color w:val="000000"/>
              </w:rPr>
            </w:pPr>
            <w:r>
              <w:rPr>
                <w:rFonts w:ascii="Calibri" w:hAnsi="Calibri" w:cs="Calibri"/>
                <w:color w:val="000000"/>
              </w:rPr>
              <w:t>8.25</w:t>
            </w:r>
          </w:p>
        </w:tc>
        <w:tc>
          <w:tcPr>
            <w:tcW w:w="1334" w:type="dxa"/>
            <w:vAlign w:val="bottom"/>
          </w:tcPr>
          <w:p w14:paraId="76458CF3" w14:textId="0D633C20" w:rsidR="00177CFC" w:rsidRDefault="008753EB" w:rsidP="00BB6412">
            <w:pPr>
              <w:jc w:val="right"/>
              <w:rPr>
                <w:rFonts w:ascii="Calibri" w:hAnsi="Calibri" w:cs="Calibri"/>
                <w:color w:val="000000"/>
              </w:rPr>
            </w:pPr>
            <w:r>
              <w:rPr>
                <w:rFonts w:ascii="Calibri" w:hAnsi="Calibri" w:cs="Calibri"/>
                <w:color w:val="000000"/>
              </w:rPr>
              <w:t>5.17</w:t>
            </w:r>
          </w:p>
        </w:tc>
        <w:tc>
          <w:tcPr>
            <w:tcW w:w="1110" w:type="dxa"/>
            <w:vAlign w:val="bottom"/>
          </w:tcPr>
          <w:p w14:paraId="653D35EB"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1885E1E" w14:textId="77777777" w:rsidTr="00E31B66">
        <w:tc>
          <w:tcPr>
            <w:tcW w:w="1311" w:type="dxa"/>
            <w:vMerge/>
            <w:shd w:val="clear" w:color="auto" w:fill="D9D9D9" w:themeFill="background1" w:themeFillShade="D9"/>
          </w:tcPr>
          <w:p w14:paraId="59FB085A" w14:textId="77777777" w:rsidR="00177CFC" w:rsidRDefault="00177CFC" w:rsidP="00E31B66"/>
        </w:tc>
        <w:tc>
          <w:tcPr>
            <w:tcW w:w="1334" w:type="dxa"/>
            <w:shd w:val="clear" w:color="auto" w:fill="D9D9D9" w:themeFill="background1" w:themeFillShade="D9"/>
            <w:vAlign w:val="center"/>
          </w:tcPr>
          <w:p w14:paraId="0E7C4B20" w14:textId="77777777" w:rsidR="00177CFC" w:rsidRDefault="00177CFC" w:rsidP="00BB6412">
            <w:pPr>
              <w:jc w:val="center"/>
            </w:pPr>
            <w:r>
              <w:t>1</w:t>
            </w:r>
          </w:p>
        </w:tc>
        <w:tc>
          <w:tcPr>
            <w:tcW w:w="1431" w:type="dxa"/>
            <w:vAlign w:val="bottom"/>
          </w:tcPr>
          <w:p w14:paraId="515AC9B7" w14:textId="33064A94" w:rsidR="00177CFC" w:rsidRDefault="001A704B" w:rsidP="00BB6412">
            <w:pPr>
              <w:jc w:val="right"/>
              <w:rPr>
                <w:rFonts w:ascii="Calibri" w:hAnsi="Calibri" w:cs="Calibri"/>
                <w:color w:val="000000"/>
              </w:rPr>
            </w:pPr>
            <w:r>
              <w:rPr>
                <w:rFonts w:ascii="Calibri" w:hAnsi="Calibri" w:cs="Calibri"/>
                <w:color w:val="000000"/>
              </w:rPr>
              <w:t>1.27</w:t>
            </w:r>
          </w:p>
        </w:tc>
        <w:tc>
          <w:tcPr>
            <w:tcW w:w="1334" w:type="dxa"/>
            <w:vAlign w:val="bottom"/>
          </w:tcPr>
          <w:p w14:paraId="22F94913" w14:textId="1367D707" w:rsidR="00177CFC" w:rsidRDefault="008753EB" w:rsidP="00BB6412">
            <w:pPr>
              <w:jc w:val="right"/>
              <w:rPr>
                <w:rFonts w:ascii="Calibri" w:hAnsi="Calibri" w:cs="Calibri"/>
                <w:color w:val="000000"/>
              </w:rPr>
            </w:pPr>
            <w:r>
              <w:rPr>
                <w:rFonts w:ascii="Calibri" w:hAnsi="Calibri" w:cs="Calibri"/>
                <w:color w:val="000000"/>
              </w:rPr>
              <w:t>0.32</w:t>
            </w:r>
          </w:p>
        </w:tc>
        <w:tc>
          <w:tcPr>
            <w:tcW w:w="1334" w:type="dxa"/>
            <w:vAlign w:val="bottom"/>
          </w:tcPr>
          <w:p w14:paraId="50751E57" w14:textId="11B0D10E" w:rsidR="00177CFC" w:rsidRDefault="008753EB" w:rsidP="00BB6412">
            <w:pPr>
              <w:jc w:val="right"/>
              <w:rPr>
                <w:rFonts w:ascii="Calibri" w:hAnsi="Calibri" w:cs="Calibri"/>
                <w:color w:val="000000"/>
              </w:rPr>
            </w:pPr>
            <w:r>
              <w:rPr>
                <w:rFonts w:ascii="Calibri" w:hAnsi="Calibri" w:cs="Calibri"/>
                <w:color w:val="000000"/>
              </w:rPr>
              <w:t>0</w:t>
            </w:r>
          </w:p>
        </w:tc>
        <w:tc>
          <w:tcPr>
            <w:tcW w:w="1110" w:type="dxa"/>
            <w:vAlign w:val="bottom"/>
          </w:tcPr>
          <w:p w14:paraId="3819D18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0ED4D575" w14:textId="77777777" w:rsidTr="00E31B66">
        <w:tc>
          <w:tcPr>
            <w:tcW w:w="2645" w:type="dxa"/>
            <w:gridSpan w:val="2"/>
            <w:vMerge w:val="restart"/>
          </w:tcPr>
          <w:p w14:paraId="778F8D92" w14:textId="77777777" w:rsidR="00177CFC" w:rsidRDefault="00177CFC" w:rsidP="00E31B66"/>
        </w:tc>
        <w:tc>
          <w:tcPr>
            <w:tcW w:w="1431" w:type="dxa"/>
            <w:shd w:val="clear" w:color="auto" w:fill="D9D9D9" w:themeFill="background1" w:themeFillShade="D9"/>
          </w:tcPr>
          <w:p w14:paraId="593710B9" w14:textId="77777777" w:rsidR="00177CFC" w:rsidRDefault="00177CFC" w:rsidP="00BB6412">
            <w:pPr>
              <w:jc w:val="center"/>
            </w:pPr>
            <w:r>
              <w:t>1</w:t>
            </w:r>
          </w:p>
        </w:tc>
        <w:tc>
          <w:tcPr>
            <w:tcW w:w="1334" w:type="dxa"/>
            <w:shd w:val="clear" w:color="auto" w:fill="D9D9D9" w:themeFill="background1" w:themeFillShade="D9"/>
          </w:tcPr>
          <w:p w14:paraId="30897E9F" w14:textId="77777777" w:rsidR="00177CFC" w:rsidRDefault="00177CFC" w:rsidP="00BB6412">
            <w:pPr>
              <w:jc w:val="center"/>
            </w:pPr>
            <w:r>
              <w:t>2</w:t>
            </w:r>
          </w:p>
        </w:tc>
        <w:tc>
          <w:tcPr>
            <w:tcW w:w="1334" w:type="dxa"/>
            <w:shd w:val="clear" w:color="auto" w:fill="D9D9D9" w:themeFill="background1" w:themeFillShade="D9"/>
          </w:tcPr>
          <w:p w14:paraId="25CB6571" w14:textId="77777777" w:rsidR="00177CFC" w:rsidRDefault="00177CFC" w:rsidP="00BB6412">
            <w:pPr>
              <w:jc w:val="center"/>
            </w:pPr>
            <w:r>
              <w:t>3</w:t>
            </w:r>
          </w:p>
        </w:tc>
        <w:tc>
          <w:tcPr>
            <w:tcW w:w="1110" w:type="dxa"/>
            <w:shd w:val="clear" w:color="auto" w:fill="D9D9D9" w:themeFill="background1" w:themeFillShade="D9"/>
          </w:tcPr>
          <w:p w14:paraId="06FF6510" w14:textId="77777777" w:rsidR="00177CFC" w:rsidRDefault="00177CFC" w:rsidP="00BB6412">
            <w:pPr>
              <w:jc w:val="center"/>
            </w:pPr>
            <w:r>
              <w:t>4</w:t>
            </w:r>
          </w:p>
        </w:tc>
      </w:tr>
      <w:tr w:rsidR="00177CFC" w14:paraId="7CC7AD41" w14:textId="77777777" w:rsidTr="00E31B66">
        <w:tc>
          <w:tcPr>
            <w:tcW w:w="2645" w:type="dxa"/>
            <w:gridSpan w:val="2"/>
            <w:vMerge/>
          </w:tcPr>
          <w:p w14:paraId="160D974A" w14:textId="77777777" w:rsidR="00177CFC" w:rsidRDefault="00177CFC" w:rsidP="00E31B66"/>
        </w:tc>
        <w:tc>
          <w:tcPr>
            <w:tcW w:w="5209" w:type="dxa"/>
            <w:gridSpan w:val="4"/>
            <w:shd w:val="clear" w:color="auto" w:fill="D9D9D9" w:themeFill="background1" w:themeFillShade="D9"/>
            <w:vAlign w:val="center"/>
          </w:tcPr>
          <w:p w14:paraId="2271A4B0" w14:textId="77777777" w:rsidR="00177CFC" w:rsidRDefault="00177CFC" w:rsidP="00E31B66">
            <w:pPr>
              <w:jc w:val="center"/>
            </w:pPr>
            <w:r>
              <w:t>Scorer 2</w:t>
            </w:r>
          </w:p>
        </w:tc>
      </w:tr>
    </w:tbl>
    <w:p w14:paraId="134E951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367CC07D" w14:textId="77777777" w:rsidTr="00E31B66">
        <w:tc>
          <w:tcPr>
            <w:tcW w:w="7854" w:type="dxa"/>
            <w:gridSpan w:val="6"/>
            <w:shd w:val="clear" w:color="auto" w:fill="D9D9D9" w:themeFill="background1" w:themeFillShade="D9"/>
          </w:tcPr>
          <w:p w14:paraId="48BA8492" w14:textId="77777777" w:rsidR="00177CFC" w:rsidRPr="00C01FD1" w:rsidRDefault="00177CFC" w:rsidP="00E31B66">
            <w:pPr>
              <w:jc w:val="center"/>
              <w:rPr>
                <w:b/>
              </w:rPr>
            </w:pPr>
            <w:r w:rsidRPr="00C01FD1">
              <w:rPr>
                <w:b/>
              </w:rPr>
              <w:t>Joint Score Distribution for Task 4 Indicator 4a3 (%)</w:t>
            </w:r>
          </w:p>
        </w:tc>
      </w:tr>
      <w:tr w:rsidR="00177CFC" w14:paraId="2D05B1CB" w14:textId="77777777" w:rsidTr="00E31B66">
        <w:tc>
          <w:tcPr>
            <w:tcW w:w="1311" w:type="dxa"/>
            <w:vMerge w:val="restart"/>
            <w:shd w:val="clear" w:color="auto" w:fill="D9D9D9" w:themeFill="background1" w:themeFillShade="D9"/>
            <w:textDirection w:val="btLr"/>
            <w:vAlign w:val="center"/>
          </w:tcPr>
          <w:p w14:paraId="6AF14104" w14:textId="77777777" w:rsidR="00177CFC" w:rsidRDefault="00177CFC" w:rsidP="00E31B66">
            <w:pPr>
              <w:jc w:val="center"/>
            </w:pPr>
            <w:r>
              <w:t>Scorer 1</w:t>
            </w:r>
          </w:p>
        </w:tc>
        <w:tc>
          <w:tcPr>
            <w:tcW w:w="1334" w:type="dxa"/>
            <w:shd w:val="clear" w:color="auto" w:fill="D9D9D9" w:themeFill="background1" w:themeFillShade="D9"/>
            <w:vAlign w:val="center"/>
          </w:tcPr>
          <w:p w14:paraId="44582CD7" w14:textId="77777777" w:rsidR="00177CFC" w:rsidRDefault="00177CFC" w:rsidP="00BB6412">
            <w:pPr>
              <w:jc w:val="center"/>
            </w:pPr>
            <w:r>
              <w:t>4</w:t>
            </w:r>
          </w:p>
        </w:tc>
        <w:tc>
          <w:tcPr>
            <w:tcW w:w="1431" w:type="dxa"/>
            <w:vAlign w:val="bottom"/>
          </w:tcPr>
          <w:p w14:paraId="05BD0DA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40C14F1A" w14:textId="4750D1B0" w:rsidR="00177CFC" w:rsidRDefault="008753EB" w:rsidP="00BB6412">
            <w:pPr>
              <w:jc w:val="right"/>
              <w:rPr>
                <w:rFonts w:ascii="Calibri" w:hAnsi="Calibri" w:cs="Calibri"/>
                <w:color w:val="000000"/>
              </w:rPr>
            </w:pPr>
            <w:r>
              <w:rPr>
                <w:rFonts w:ascii="Calibri" w:hAnsi="Calibri" w:cs="Calibri"/>
                <w:color w:val="000000"/>
              </w:rPr>
              <w:t>0</w:t>
            </w:r>
          </w:p>
        </w:tc>
        <w:tc>
          <w:tcPr>
            <w:tcW w:w="1334" w:type="dxa"/>
            <w:vAlign w:val="bottom"/>
          </w:tcPr>
          <w:p w14:paraId="53048251" w14:textId="02893158" w:rsidR="00177CFC" w:rsidRDefault="008753EB" w:rsidP="00BB6412">
            <w:pPr>
              <w:jc w:val="right"/>
              <w:rPr>
                <w:rFonts w:ascii="Calibri" w:hAnsi="Calibri" w:cs="Calibri"/>
                <w:color w:val="000000"/>
              </w:rPr>
            </w:pPr>
            <w:r>
              <w:rPr>
                <w:rFonts w:ascii="Calibri" w:hAnsi="Calibri" w:cs="Calibri"/>
                <w:color w:val="000000"/>
              </w:rPr>
              <w:t>0.32</w:t>
            </w:r>
          </w:p>
        </w:tc>
        <w:tc>
          <w:tcPr>
            <w:tcW w:w="1110" w:type="dxa"/>
            <w:vAlign w:val="bottom"/>
          </w:tcPr>
          <w:p w14:paraId="6F085083" w14:textId="6436BFBA" w:rsidR="00177CFC" w:rsidRDefault="008753EB" w:rsidP="00BB6412">
            <w:pPr>
              <w:jc w:val="right"/>
              <w:rPr>
                <w:rFonts w:ascii="Calibri" w:hAnsi="Calibri" w:cs="Calibri"/>
                <w:color w:val="000000"/>
              </w:rPr>
            </w:pPr>
            <w:r>
              <w:rPr>
                <w:rFonts w:ascii="Calibri" w:hAnsi="Calibri" w:cs="Calibri"/>
                <w:color w:val="000000"/>
              </w:rPr>
              <w:t>0.95</w:t>
            </w:r>
          </w:p>
        </w:tc>
      </w:tr>
      <w:tr w:rsidR="00177CFC" w14:paraId="5014165D" w14:textId="77777777" w:rsidTr="00E31B66">
        <w:tc>
          <w:tcPr>
            <w:tcW w:w="1311" w:type="dxa"/>
            <w:vMerge/>
            <w:shd w:val="clear" w:color="auto" w:fill="D9D9D9" w:themeFill="background1" w:themeFillShade="D9"/>
          </w:tcPr>
          <w:p w14:paraId="4E828A7E" w14:textId="77777777" w:rsidR="00177CFC" w:rsidRDefault="00177CFC" w:rsidP="00E31B66"/>
        </w:tc>
        <w:tc>
          <w:tcPr>
            <w:tcW w:w="1334" w:type="dxa"/>
            <w:shd w:val="clear" w:color="auto" w:fill="D9D9D9" w:themeFill="background1" w:themeFillShade="D9"/>
            <w:vAlign w:val="center"/>
          </w:tcPr>
          <w:p w14:paraId="0107E423" w14:textId="77777777" w:rsidR="00177CFC" w:rsidRDefault="00177CFC" w:rsidP="00BB6412">
            <w:pPr>
              <w:jc w:val="center"/>
            </w:pPr>
            <w:r>
              <w:t>3</w:t>
            </w:r>
          </w:p>
        </w:tc>
        <w:tc>
          <w:tcPr>
            <w:tcW w:w="1431" w:type="dxa"/>
            <w:vAlign w:val="bottom"/>
          </w:tcPr>
          <w:p w14:paraId="26C7B675" w14:textId="23663CB5" w:rsidR="00177CFC" w:rsidRDefault="008753EB" w:rsidP="00BB6412">
            <w:pPr>
              <w:jc w:val="right"/>
              <w:rPr>
                <w:rFonts w:ascii="Calibri" w:hAnsi="Calibri" w:cs="Calibri"/>
                <w:color w:val="000000"/>
              </w:rPr>
            </w:pPr>
            <w:r>
              <w:rPr>
                <w:rFonts w:ascii="Calibri" w:hAnsi="Calibri" w:cs="Calibri"/>
                <w:color w:val="000000"/>
              </w:rPr>
              <w:t>0</w:t>
            </w:r>
          </w:p>
        </w:tc>
        <w:tc>
          <w:tcPr>
            <w:tcW w:w="1334" w:type="dxa"/>
            <w:vAlign w:val="bottom"/>
          </w:tcPr>
          <w:p w14:paraId="56AF72A2" w14:textId="2433B915" w:rsidR="00177CFC" w:rsidRDefault="008753EB" w:rsidP="00BB6412">
            <w:pPr>
              <w:jc w:val="right"/>
              <w:rPr>
                <w:rFonts w:ascii="Calibri" w:hAnsi="Calibri" w:cs="Calibri"/>
                <w:color w:val="000000"/>
              </w:rPr>
            </w:pPr>
            <w:r>
              <w:rPr>
                <w:rFonts w:ascii="Calibri" w:hAnsi="Calibri" w:cs="Calibri"/>
                <w:color w:val="000000"/>
              </w:rPr>
              <w:t>9.21</w:t>
            </w:r>
          </w:p>
        </w:tc>
        <w:tc>
          <w:tcPr>
            <w:tcW w:w="1334" w:type="dxa"/>
            <w:vAlign w:val="bottom"/>
          </w:tcPr>
          <w:p w14:paraId="23CD84D0" w14:textId="6F501F7C" w:rsidR="00177CFC" w:rsidRDefault="008753EB" w:rsidP="00BB6412">
            <w:pPr>
              <w:jc w:val="right"/>
              <w:rPr>
                <w:rFonts w:ascii="Calibri" w:hAnsi="Calibri" w:cs="Calibri"/>
                <w:color w:val="000000"/>
              </w:rPr>
            </w:pPr>
            <w:r>
              <w:rPr>
                <w:rFonts w:ascii="Calibri" w:hAnsi="Calibri" w:cs="Calibri"/>
                <w:color w:val="000000"/>
              </w:rPr>
              <w:t>64.13</w:t>
            </w:r>
          </w:p>
        </w:tc>
        <w:tc>
          <w:tcPr>
            <w:tcW w:w="1110" w:type="dxa"/>
            <w:vAlign w:val="bottom"/>
          </w:tcPr>
          <w:p w14:paraId="1E6CD42A" w14:textId="6FD4D579" w:rsidR="00177CFC" w:rsidRDefault="008753EB" w:rsidP="00BB6412">
            <w:pPr>
              <w:jc w:val="right"/>
              <w:rPr>
                <w:rFonts w:ascii="Calibri" w:hAnsi="Calibri" w:cs="Calibri"/>
                <w:color w:val="000000"/>
              </w:rPr>
            </w:pPr>
            <w:r>
              <w:rPr>
                <w:rFonts w:ascii="Calibri" w:hAnsi="Calibri" w:cs="Calibri"/>
                <w:color w:val="000000"/>
              </w:rPr>
              <w:t>3.17</w:t>
            </w:r>
          </w:p>
        </w:tc>
      </w:tr>
      <w:tr w:rsidR="00177CFC" w14:paraId="52BDCE92" w14:textId="77777777" w:rsidTr="00E31B66">
        <w:tc>
          <w:tcPr>
            <w:tcW w:w="1311" w:type="dxa"/>
            <w:vMerge/>
            <w:shd w:val="clear" w:color="auto" w:fill="D9D9D9" w:themeFill="background1" w:themeFillShade="D9"/>
          </w:tcPr>
          <w:p w14:paraId="2DAAD616" w14:textId="77777777" w:rsidR="00177CFC" w:rsidRDefault="00177CFC" w:rsidP="00E31B66"/>
        </w:tc>
        <w:tc>
          <w:tcPr>
            <w:tcW w:w="1334" w:type="dxa"/>
            <w:shd w:val="clear" w:color="auto" w:fill="D9D9D9" w:themeFill="background1" w:themeFillShade="D9"/>
            <w:vAlign w:val="center"/>
          </w:tcPr>
          <w:p w14:paraId="0DE3DDD7" w14:textId="77777777" w:rsidR="00177CFC" w:rsidRDefault="00177CFC" w:rsidP="00BB6412">
            <w:pPr>
              <w:jc w:val="center"/>
            </w:pPr>
            <w:r>
              <w:t>2</w:t>
            </w:r>
          </w:p>
        </w:tc>
        <w:tc>
          <w:tcPr>
            <w:tcW w:w="1431" w:type="dxa"/>
            <w:vAlign w:val="bottom"/>
          </w:tcPr>
          <w:p w14:paraId="79C23E65" w14:textId="530E85DB"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2BE098DC" w14:textId="6F3208FC" w:rsidR="00177CFC" w:rsidRDefault="008753EB" w:rsidP="00BB6412">
            <w:pPr>
              <w:jc w:val="right"/>
              <w:rPr>
                <w:rFonts w:ascii="Calibri" w:hAnsi="Calibri" w:cs="Calibri"/>
                <w:color w:val="000000"/>
              </w:rPr>
            </w:pPr>
            <w:r>
              <w:rPr>
                <w:rFonts w:ascii="Calibri" w:hAnsi="Calibri" w:cs="Calibri"/>
                <w:color w:val="000000"/>
              </w:rPr>
              <w:t>10.79</w:t>
            </w:r>
          </w:p>
        </w:tc>
        <w:tc>
          <w:tcPr>
            <w:tcW w:w="1334" w:type="dxa"/>
            <w:vAlign w:val="bottom"/>
          </w:tcPr>
          <w:p w14:paraId="6255069D" w14:textId="6D8F90FF" w:rsidR="00177CFC" w:rsidRDefault="008753EB" w:rsidP="00BB6412">
            <w:pPr>
              <w:jc w:val="right"/>
              <w:rPr>
                <w:rFonts w:ascii="Calibri" w:hAnsi="Calibri" w:cs="Calibri"/>
                <w:color w:val="000000"/>
              </w:rPr>
            </w:pPr>
            <w:r>
              <w:rPr>
                <w:rFonts w:ascii="Calibri" w:hAnsi="Calibri" w:cs="Calibri"/>
                <w:color w:val="000000"/>
              </w:rPr>
              <w:t>8.25</w:t>
            </w:r>
          </w:p>
        </w:tc>
        <w:tc>
          <w:tcPr>
            <w:tcW w:w="1110" w:type="dxa"/>
            <w:vAlign w:val="bottom"/>
          </w:tcPr>
          <w:p w14:paraId="72EB94F1" w14:textId="37BA84BE" w:rsidR="00177CFC" w:rsidRDefault="008753EB" w:rsidP="00BB6412">
            <w:pPr>
              <w:jc w:val="right"/>
              <w:rPr>
                <w:rFonts w:ascii="Calibri" w:hAnsi="Calibri" w:cs="Calibri"/>
                <w:color w:val="000000"/>
              </w:rPr>
            </w:pPr>
            <w:r>
              <w:rPr>
                <w:rFonts w:ascii="Calibri" w:hAnsi="Calibri" w:cs="Calibri"/>
                <w:color w:val="000000"/>
              </w:rPr>
              <w:t>0.32</w:t>
            </w:r>
          </w:p>
        </w:tc>
      </w:tr>
      <w:tr w:rsidR="00177CFC" w14:paraId="7116153A" w14:textId="77777777" w:rsidTr="00E31B66">
        <w:tc>
          <w:tcPr>
            <w:tcW w:w="1311" w:type="dxa"/>
            <w:vMerge/>
            <w:shd w:val="clear" w:color="auto" w:fill="D9D9D9" w:themeFill="background1" w:themeFillShade="D9"/>
          </w:tcPr>
          <w:p w14:paraId="56AA9BF7" w14:textId="77777777" w:rsidR="00177CFC" w:rsidRDefault="00177CFC" w:rsidP="00E31B66"/>
        </w:tc>
        <w:tc>
          <w:tcPr>
            <w:tcW w:w="1334" w:type="dxa"/>
            <w:shd w:val="clear" w:color="auto" w:fill="D9D9D9" w:themeFill="background1" w:themeFillShade="D9"/>
            <w:vAlign w:val="center"/>
          </w:tcPr>
          <w:p w14:paraId="6A2E4645" w14:textId="77777777" w:rsidR="00177CFC" w:rsidRDefault="00177CFC" w:rsidP="00BB6412">
            <w:pPr>
              <w:jc w:val="center"/>
            </w:pPr>
            <w:r>
              <w:t>1</w:t>
            </w:r>
          </w:p>
        </w:tc>
        <w:tc>
          <w:tcPr>
            <w:tcW w:w="1431" w:type="dxa"/>
            <w:vAlign w:val="bottom"/>
          </w:tcPr>
          <w:p w14:paraId="0C4AA25B" w14:textId="09833B7A" w:rsidR="00177CFC" w:rsidRDefault="008753EB" w:rsidP="00BB6412">
            <w:pPr>
              <w:jc w:val="right"/>
              <w:rPr>
                <w:rFonts w:ascii="Calibri" w:hAnsi="Calibri" w:cs="Calibri"/>
                <w:color w:val="000000"/>
              </w:rPr>
            </w:pPr>
            <w:r>
              <w:rPr>
                <w:rFonts w:ascii="Calibri" w:hAnsi="Calibri" w:cs="Calibri"/>
                <w:color w:val="000000"/>
              </w:rPr>
              <w:t>1.59</w:t>
            </w:r>
          </w:p>
        </w:tc>
        <w:tc>
          <w:tcPr>
            <w:tcW w:w="1334" w:type="dxa"/>
            <w:vAlign w:val="bottom"/>
          </w:tcPr>
          <w:p w14:paraId="26433602" w14:textId="0A8D719E" w:rsidR="00177CFC" w:rsidRDefault="008753EB" w:rsidP="00BB6412">
            <w:pPr>
              <w:jc w:val="right"/>
              <w:rPr>
                <w:rFonts w:ascii="Calibri" w:hAnsi="Calibri" w:cs="Calibri"/>
                <w:color w:val="000000"/>
              </w:rPr>
            </w:pPr>
            <w:r>
              <w:rPr>
                <w:rFonts w:ascii="Calibri" w:hAnsi="Calibri" w:cs="Calibri"/>
                <w:color w:val="000000"/>
              </w:rPr>
              <w:t>0.32</w:t>
            </w:r>
          </w:p>
        </w:tc>
        <w:tc>
          <w:tcPr>
            <w:tcW w:w="1334" w:type="dxa"/>
            <w:vAlign w:val="bottom"/>
          </w:tcPr>
          <w:p w14:paraId="7B7B9FFF" w14:textId="6F4C7A03" w:rsidR="00177CFC" w:rsidRDefault="008753EB" w:rsidP="00BB6412">
            <w:pPr>
              <w:jc w:val="right"/>
              <w:rPr>
                <w:rFonts w:ascii="Calibri" w:hAnsi="Calibri" w:cs="Calibri"/>
                <w:color w:val="000000"/>
              </w:rPr>
            </w:pPr>
            <w:r>
              <w:rPr>
                <w:rFonts w:ascii="Calibri" w:hAnsi="Calibri" w:cs="Calibri"/>
                <w:color w:val="000000"/>
              </w:rPr>
              <w:t>0.32</w:t>
            </w:r>
          </w:p>
        </w:tc>
        <w:tc>
          <w:tcPr>
            <w:tcW w:w="1110" w:type="dxa"/>
            <w:vAlign w:val="bottom"/>
          </w:tcPr>
          <w:p w14:paraId="50B5FF75"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7FC64486" w14:textId="77777777" w:rsidTr="00E31B66">
        <w:tc>
          <w:tcPr>
            <w:tcW w:w="2645" w:type="dxa"/>
            <w:gridSpan w:val="2"/>
            <w:vMerge w:val="restart"/>
          </w:tcPr>
          <w:p w14:paraId="77393738" w14:textId="77777777" w:rsidR="00177CFC" w:rsidRDefault="00177CFC" w:rsidP="00E31B66"/>
        </w:tc>
        <w:tc>
          <w:tcPr>
            <w:tcW w:w="1431" w:type="dxa"/>
            <w:shd w:val="clear" w:color="auto" w:fill="D9D9D9" w:themeFill="background1" w:themeFillShade="D9"/>
          </w:tcPr>
          <w:p w14:paraId="690867F0" w14:textId="77777777" w:rsidR="00177CFC" w:rsidRDefault="00177CFC" w:rsidP="00BB6412">
            <w:pPr>
              <w:jc w:val="center"/>
            </w:pPr>
            <w:r>
              <w:t>1</w:t>
            </w:r>
          </w:p>
        </w:tc>
        <w:tc>
          <w:tcPr>
            <w:tcW w:w="1334" w:type="dxa"/>
            <w:shd w:val="clear" w:color="auto" w:fill="D9D9D9" w:themeFill="background1" w:themeFillShade="D9"/>
          </w:tcPr>
          <w:p w14:paraId="02884120" w14:textId="77777777" w:rsidR="00177CFC" w:rsidRDefault="00177CFC" w:rsidP="00BB6412">
            <w:pPr>
              <w:jc w:val="center"/>
            </w:pPr>
            <w:r>
              <w:t>2</w:t>
            </w:r>
          </w:p>
        </w:tc>
        <w:tc>
          <w:tcPr>
            <w:tcW w:w="1334" w:type="dxa"/>
            <w:shd w:val="clear" w:color="auto" w:fill="D9D9D9" w:themeFill="background1" w:themeFillShade="D9"/>
          </w:tcPr>
          <w:p w14:paraId="4037216C" w14:textId="77777777" w:rsidR="00177CFC" w:rsidRDefault="00177CFC" w:rsidP="00BB6412">
            <w:pPr>
              <w:jc w:val="center"/>
            </w:pPr>
            <w:r>
              <w:t>3</w:t>
            </w:r>
          </w:p>
        </w:tc>
        <w:tc>
          <w:tcPr>
            <w:tcW w:w="1110" w:type="dxa"/>
            <w:shd w:val="clear" w:color="auto" w:fill="D9D9D9" w:themeFill="background1" w:themeFillShade="D9"/>
          </w:tcPr>
          <w:p w14:paraId="1E09F9F1" w14:textId="77777777" w:rsidR="00177CFC" w:rsidRDefault="00177CFC" w:rsidP="00BB6412">
            <w:pPr>
              <w:jc w:val="center"/>
            </w:pPr>
            <w:r>
              <w:t>4</w:t>
            </w:r>
          </w:p>
        </w:tc>
      </w:tr>
      <w:tr w:rsidR="00177CFC" w14:paraId="05968D80" w14:textId="77777777" w:rsidTr="00E31B66">
        <w:tc>
          <w:tcPr>
            <w:tcW w:w="2645" w:type="dxa"/>
            <w:gridSpan w:val="2"/>
            <w:vMerge/>
          </w:tcPr>
          <w:p w14:paraId="743FCECC" w14:textId="77777777" w:rsidR="00177CFC" w:rsidRDefault="00177CFC" w:rsidP="00E31B66"/>
        </w:tc>
        <w:tc>
          <w:tcPr>
            <w:tcW w:w="5209" w:type="dxa"/>
            <w:gridSpan w:val="4"/>
            <w:shd w:val="clear" w:color="auto" w:fill="D9D9D9" w:themeFill="background1" w:themeFillShade="D9"/>
            <w:vAlign w:val="center"/>
          </w:tcPr>
          <w:p w14:paraId="4EED6DB5" w14:textId="77777777" w:rsidR="00177CFC" w:rsidRDefault="00177CFC" w:rsidP="00E31B66">
            <w:pPr>
              <w:jc w:val="center"/>
            </w:pPr>
            <w:r>
              <w:t>Scorer 2</w:t>
            </w:r>
          </w:p>
        </w:tc>
      </w:tr>
    </w:tbl>
    <w:p w14:paraId="7BBF2BAE"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27A78ADC" w14:textId="77777777" w:rsidTr="00E31B66">
        <w:tc>
          <w:tcPr>
            <w:tcW w:w="7854" w:type="dxa"/>
            <w:gridSpan w:val="6"/>
            <w:shd w:val="clear" w:color="auto" w:fill="D9D9D9" w:themeFill="background1" w:themeFillShade="D9"/>
          </w:tcPr>
          <w:p w14:paraId="6FFBBDA6" w14:textId="77777777" w:rsidR="00177CFC" w:rsidRPr="00C01FD1" w:rsidRDefault="00177CFC" w:rsidP="00E31B66">
            <w:pPr>
              <w:jc w:val="center"/>
              <w:rPr>
                <w:b/>
              </w:rPr>
            </w:pPr>
            <w:r w:rsidRPr="00C01FD1">
              <w:rPr>
                <w:b/>
              </w:rPr>
              <w:t>Joint Score Distribution for Task 4 Indicator 4b1 (%)</w:t>
            </w:r>
          </w:p>
        </w:tc>
      </w:tr>
      <w:tr w:rsidR="00177CFC" w14:paraId="234C7BD8" w14:textId="77777777" w:rsidTr="00E31B66">
        <w:tc>
          <w:tcPr>
            <w:tcW w:w="1311" w:type="dxa"/>
            <w:vMerge w:val="restart"/>
            <w:shd w:val="clear" w:color="auto" w:fill="D9D9D9" w:themeFill="background1" w:themeFillShade="D9"/>
            <w:textDirection w:val="btLr"/>
            <w:vAlign w:val="center"/>
          </w:tcPr>
          <w:p w14:paraId="6186CFA5" w14:textId="77777777" w:rsidR="00177CFC" w:rsidRDefault="00177CFC" w:rsidP="00E31B66">
            <w:pPr>
              <w:jc w:val="center"/>
            </w:pPr>
            <w:r>
              <w:t>Scorer 1</w:t>
            </w:r>
          </w:p>
        </w:tc>
        <w:tc>
          <w:tcPr>
            <w:tcW w:w="1334" w:type="dxa"/>
            <w:shd w:val="clear" w:color="auto" w:fill="D9D9D9" w:themeFill="background1" w:themeFillShade="D9"/>
            <w:vAlign w:val="center"/>
          </w:tcPr>
          <w:p w14:paraId="0BD8CFDA" w14:textId="77777777" w:rsidR="00177CFC" w:rsidRDefault="00177CFC" w:rsidP="00BB6412">
            <w:pPr>
              <w:jc w:val="center"/>
            </w:pPr>
            <w:r>
              <w:t>4</w:t>
            </w:r>
          </w:p>
        </w:tc>
        <w:tc>
          <w:tcPr>
            <w:tcW w:w="1431" w:type="dxa"/>
            <w:vAlign w:val="bottom"/>
          </w:tcPr>
          <w:p w14:paraId="17AA88A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44A54AE" w14:textId="63F1A718" w:rsidR="00177CFC" w:rsidRDefault="008753EB" w:rsidP="00BB6412">
            <w:pPr>
              <w:jc w:val="right"/>
              <w:rPr>
                <w:rFonts w:ascii="Calibri" w:hAnsi="Calibri" w:cs="Calibri"/>
                <w:color w:val="000000"/>
              </w:rPr>
            </w:pPr>
            <w:r>
              <w:rPr>
                <w:rFonts w:ascii="Calibri" w:hAnsi="Calibri" w:cs="Calibri"/>
                <w:color w:val="000000"/>
              </w:rPr>
              <w:t>0.32</w:t>
            </w:r>
          </w:p>
        </w:tc>
        <w:tc>
          <w:tcPr>
            <w:tcW w:w="1334" w:type="dxa"/>
            <w:vAlign w:val="bottom"/>
          </w:tcPr>
          <w:p w14:paraId="329F460B" w14:textId="48A43409" w:rsidR="00177CFC" w:rsidRDefault="008753EB" w:rsidP="00BB6412">
            <w:pPr>
              <w:jc w:val="right"/>
              <w:rPr>
                <w:rFonts w:ascii="Calibri" w:hAnsi="Calibri" w:cs="Calibri"/>
                <w:color w:val="000000"/>
              </w:rPr>
            </w:pPr>
            <w:r>
              <w:rPr>
                <w:rFonts w:ascii="Calibri" w:hAnsi="Calibri" w:cs="Calibri"/>
                <w:color w:val="000000"/>
              </w:rPr>
              <w:t>1.9</w:t>
            </w:r>
          </w:p>
        </w:tc>
        <w:tc>
          <w:tcPr>
            <w:tcW w:w="1110" w:type="dxa"/>
            <w:vAlign w:val="bottom"/>
          </w:tcPr>
          <w:p w14:paraId="234EDBA1" w14:textId="5E6D21D2" w:rsidR="00177CFC" w:rsidRDefault="008753EB" w:rsidP="00BB6412">
            <w:pPr>
              <w:jc w:val="right"/>
              <w:rPr>
                <w:rFonts w:ascii="Calibri" w:hAnsi="Calibri" w:cs="Calibri"/>
                <w:color w:val="000000"/>
              </w:rPr>
            </w:pPr>
            <w:r>
              <w:rPr>
                <w:rFonts w:ascii="Calibri" w:hAnsi="Calibri" w:cs="Calibri"/>
                <w:color w:val="000000"/>
              </w:rPr>
              <w:t>1.9</w:t>
            </w:r>
          </w:p>
        </w:tc>
      </w:tr>
      <w:tr w:rsidR="00177CFC" w14:paraId="3492C724" w14:textId="77777777" w:rsidTr="00E31B66">
        <w:tc>
          <w:tcPr>
            <w:tcW w:w="1311" w:type="dxa"/>
            <w:vMerge/>
            <w:shd w:val="clear" w:color="auto" w:fill="D9D9D9" w:themeFill="background1" w:themeFillShade="D9"/>
          </w:tcPr>
          <w:p w14:paraId="4837C477" w14:textId="77777777" w:rsidR="00177CFC" w:rsidRDefault="00177CFC" w:rsidP="00E31B66"/>
        </w:tc>
        <w:tc>
          <w:tcPr>
            <w:tcW w:w="1334" w:type="dxa"/>
            <w:shd w:val="clear" w:color="auto" w:fill="D9D9D9" w:themeFill="background1" w:themeFillShade="D9"/>
            <w:vAlign w:val="center"/>
          </w:tcPr>
          <w:p w14:paraId="1E78EF83" w14:textId="77777777" w:rsidR="00177CFC" w:rsidRDefault="00177CFC" w:rsidP="00BB6412">
            <w:pPr>
              <w:jc w:val="center"/>
            </w:pPr>
            <w:r>
              <w:t>3</w:t>
            </w:r>
          </w:p>
        </w:tc>
        <w:tc>
          <w:tcPr>
            <w:tcW w:w="1431" w:type="dxa"/>
            <w:vAlign w:val="bottom"/>
          </w:tcPr>
          <w:p w14:paraId="208925BF" w14:textId="1BB76C5A" w:rsidR="00177CFC" w:rsidRDefault="008753EB" w:rsidP="00BB6412">
            <w:pPr>
              <w:jc w:val="right"/>
              <w:rPr>
                <w:rFonts w:ascii="Calibri" w:hAnsi="Calibri" w:cs="Calibri"/>
                <w:color w:val="000000"/>
              </w:rPr>
            </w:pPr>
            <w:r>
              <w:rPr>
                <w:rFonts w:ascii="Calibri" w:hAnsi="Calibri" w:cs="Calibri"/>
                <w:color w:val="000000"/>
              </w:rPr>
              <w:t>0</w:t>
            </w:r>
          </w:p>
        </w:tc>
        <w:tc>
          <w:tcPr>
            <w:tcW w:w="1334" w:type="dxa"/>
            <w:vAlign w:val="bottom"/>
          </w:tcPr>
          <w:p w14:paraId="4879C9DB" w14:textId="66C48439" w:rsidR="00177CFC" w:rsidRDefault="008753EB" w:rsidP="00BB6412">
            <w:pPr>
              <w:jc w:val="right"/>
              <w:rPr>
                <w:rFonts w:ascii="Calibri" w:hAnsi="Calibri" w:cs="Calibri"/>
                <w:color w:val="000000"/>
              </w:rPr>
            </w:pPr>
            <w:r>
              <w:rPr>
                <w:rFonts w:ascii="Calibri" w:hAnsi="Calibri" w:cs="Calibri"/>
                <w:color w:val="000000"/>
              </w:rPr>
              <w:t>8.89</w:t>
            </w:r>
          </w:p>
        </w:tc>
        <w:tc>
          <w:tcPr>
            <w:tcW w:w="1334" w:type="dxa"/>
            <w:vAlign w:val="bottom"/>
          </w:tcPr>
          <w:p w14:paraId="0341BC9D" w14:textId="1C115C25" w:rsidR="00177CFC" w:rsidRDefault="008753EB" w:rsidP="00BB6412">
            <w:pPr>
              <w:jc w:val="right"/>
              <w:rPr>
                <w:rFonts w:ascii="Calibri" w:hAnsi="Calibri" w:cs="Calibri"/>
                <w:color w:val="000000"/>
              </w:rPr>
            </w:pPr>
            <w:r>
              <w:rPr>
                <w:rFonts w:ascii="Calibri" w:hAnsi="Calibri" w:cs="Calibri"/>
                <w:color w:val="000000"/>
              </w:rPr>
              <w:t>59.68</w:t>
            </w:r>
          </w:p>
        </w:tc>
        <w:tc>
          <w:tcPr>
            <w:tcW w:w="1110" w:type="dxa"/>
            <w:vAlign w:val="bottom"/>
          </w:tcPr>
          <w:p w14:paraId="0BED95A6" w14:textId="6108BE52" w:rsidR="00177CFC" w:rsidRDefault="008753EB" w:rsidP="00BB6412">
            <w:pPr>
              <w:jc w:val="right"/>
              <w:rPr>
                <w:rFonts w:ascii="Calibri" w:hAnsi="Calibri" w:cs="Calibri"/>
                <w:color w:val="000000"/>
              </w:rPr>
            </w:pPr>
            <w:r>
              <w:rPr>
                <w:rFonts w:ascii="Calibri" w:hAnsi="Calibri" w:cs="Calibri"/>
                <w:color w:val="000000"/>
              </w:rPr>
              <w:t>6.67</w:t>
            </w:r>
          </w:p>
        </w:tc>
      </w:tr>
      <w:tr w:rsidR="00177CFC" w14:paraId="28A0436C" w14:textId="77777777" w:rsidTr="00E31B66">
        <w:tc>
          <w:tcPr>
            <w:tcW w:w="1311" w:type="dxa"/>
            <w:vMerge/>
            <w:shd w:val="clear" w:color="auto" w:fill="D9D9D9" w:themeFill="background1" w:themeFillShade="D9"/>
          </w:tcPr>
          <w:p w14:paraId="7DEE85A2" w14:textId="77777777" w:rsidR="00177CFC" w:rsidRDefault="00177CFC" w:rsidP="00E31B66"/>
        </w:tc>
        <w:tc>
          <w:tcPr>
            <w:tcW w:w="1334" w:type="dxa"/>
            <w:shd w:val="clear" w:color="auto" w:fill="D9D9D9" w:themeFill="background1" w:themeFillShade="D9"/>
            <w:vAlign w:val="center"/>
          </w:tcPr>
          <w:p w14:paraId="42899971" w14:textId="77777777" w:rsidR="00177CFC" w:rsidRDefault="00177CFC" w:rsidP="00BB6412">
            <w:pPr>
              <w:jc w:val="center"/>
            </w:pPr>
            <w:r>
              <w:t>2</w:t>
            </w:r>
          </w:p>
        </w:tc>
        <w:tc>
          <w:tcPr>
            <w:tcW w:w="1431" w:type="dxa"/>
            <w:vAlign w:val="bottom"/>
          </w:tcPr>
          <w:p w14:paraId="33D05067" w14:textId="277A498D" w:rsidR="00177CFC" w:rsidRDefault="008753EB" w:rsidP="00BB6412">
            <w:pPr>
              <w:jc w:val="right"/>
              <w:rPr>
                <w:rFonts w:ascii="Calibri" w:hAnsi="Calibri" w:cs="Calibri"/>
                <w:color w:val="000000"/>
              </w:rPr>
            </w:pPr>
            <w:r>
              <w:rPr>
                <w:rFonts w:ascii="Calibri" w:hAnsi="Calibri" w:cs="Calibri"/>
                <w:color w:val="000000"/>
              </w:rPr>
              <w:t>0.65</w:t>
            </w:r>
          </w:p>
        </w:tc>
        <w:tc>
          <w:tcPr>
            <w:tcW w:w="1334" w:type="dxa"/>
            <w:vAlign w:val="bottom"/>
          </w:tcPr>
          <w:p w14:paraId="59A95CC7" w14:textId="19646012" w:rsidR="00177CFC" w:rsidRDefault="008753EB" w:rsidP="00BB6412">
            <w:pPr>
              <w:jc w:val="right"/>
              <w:rPr>
                <w:rFonts w:ascii="Calibri" w:hAnsi="Calibri" w:cs="Calibri"/>
                <w:color w:val="000000"/>
              </w:rPr>
            </w:pPr>
            <w:r>
              <w:rPr>
                <w:rFonts w:ascii="Calibri" w:hAnsi="Calibri" w:cs="Calibri"/>
                <w:color w:val="000000"/>
              </w:rPr>
              <w:t>14.29</w:t>
            </w:r>
          </w:p>
        </w:tc>
        <w:tc>
          <w:tcPr>
            <w:tcW w:w="1334" w:type="dxa"/>
            <w:vAlign w:val="bottom"/>
          </w:tcPr>
          <w:p w14:paraId="51592492" w14:textId="3AC64EB5" w:rsidR="00177CFC" w:rsidRDefault="008753EB" w:rsidP="00BB6412">
            <w:pPr>
              <w:jc w:val="right"/>
              <w:rPr>
                <w:rFonts w:ascii="Calibri" w:hAnsi="Calibri" w:cs="Calibri"/>
                <w:color w:val="000000"/>
              </w:rPr>
            </w:pPr>
            <w:r>
              <w:rPr>
                <w:rFonts w:ascii="Calibri" w:hAnsi="Calibri" w:cs="Calibri"/>
                <w:color w:val="000000"/>
              </w:rPr>
              <w:t>3.81</w:t>
            </w:r>
          </w:p>
        </w:tc>
        <w:tc>
          <w:tcPr>
            <w:tcW w:w="1110" w:type="dxa"/>
            <w:vAlign w:val="bottom"/>
          </w:tcPr>
          <w:p w14:paraId="63DCCC8E" w14:textId="64C64A1F" w:rsidR="00177CFC" w:rsidRDefault="008753EB" w:rsidP="00BB6412">
            <w:pPr>
              <w:jc w:val="right"/>
              <w:rPr>
                <w:rFonts w:ascii="Calibri" w:hAnsi="Calibri" w:cs="Calibri"/>
                <w:color w:val="000000"/>
              </w:rPr>
            </w:pPr>
            <w:r>
              <w:rPr>
                <w:rFonts w:ascii="Calibri" w:hAnsi="Calibri" w:cs="Calibri"/>
                <w:color w:val="000000"/>
              </w:rPr>
              <w:t>0.32</w:t>
            </w:r>
          </w:p>
        </w:tc>
      </w:tr>
      <w:tr w:rsidR="00177CFC" w14:paraId="4275A3F0" w14:textId="77777777" w:rsidTr="00E31B66">
        <w:tc>
          <w:tcPr>
            <w:tcW w:w="1311" w:type="dxa"/>
            <w:vMerge/>
            <w:shd w:val="clear" w:color="auto" w:fill="D9D9D9" w:themeFill="background1" w:themeFillShade="D9"/>
          </w:tcPr>
          <w:p w14:paraId="274745ED" w14:textId="77777777" w:rsidR="00177CFC" w:rsidRDefault="00177CFC" w:rsidP="00E31B66"/>
        </w:tc>
        <w:tc>
          <w:tcPr>
            <w:tcW w:w="1334" w:type="dxa"/>
            <w:shd w:val="clear" w:color="auto" w:fill="D9D9D9" w:themeFill="background1" w:themeFillShade="D9"/>
            <w:vAlign w:val="center"/>
          </w:tcPr>
          <w:p w14:paraId="745257B5" w14:textId="77777777" w:rsidR="00177CFC" w:rsidRDefault="00177CFC" w:rsidP="00BB6412">
            <w:pPr>
              <w:jc w:val="center"/>
            </w:pPr>
            <w:r>
              <w:t>1</w:t>
            </w:r>
          </w:p>
        </w:tc>
        <w:tc>
          <w:tcPr>
            <w:tcW w:w="1431" w:type="dxa"/>
            <w:vAlign w:val="bottom"/>
          </w:tcPr>
          <w:p w14:paraId="15FBA6F4" w14:textId="26167555"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72409D34" w14:textId="46A01133" w:rsidR="00177CFC" w:rsidRDefault="008753EB" w:rsidP="00BB6412">
            <w:pPr>
              <w:jc w:val="right"/>
              <w:rPr>
                <w:rFonts w:ascii="Calibri" w:hAnsi="Calibri" w:cs="Calibri"/>
                <w:color w:val="000000"/>
              </w:rPr>
            </w:pPr>
            <w:r>
              <w:rPr>
                <w:rFonts w:ascii="Calibri" w:hAnsi="Calibri" w:cs="Calibri"/>
                <w:color w:val="000000"/>
              </w:rPr>
              <w:t>0.32</w:t>
            </w:r>
          </w:p>
        </w:tc>
        <w:tc>
          <w:tcPr>
            <w:tcW w:w="1334" w:type="dxa"/>
            <w:vAlign w:val="bottom"/>
          </w:tcPr>
          <w:p w14:paraId="33DBC76E" w14:textId="05C0AAC5" w:rsidR="00177CFC" w:rsidRDefault="008753EB" w:rsidP="00BB6412">
            <w:pPr>
              <w:jc w:val="right"/>
              <w:rPr>
                <w:rFonts w:ascii="Calibri" w:hAnsi="Calibri" w:cs="Calibri"/>
                <w:color w:val="000000"/>
              </w:rPr>
            </w:pPr>
            <w:r>
              <w:rPr>
                <w:rFonts w:ascii="Calibri" w:hAnsi="Calibri" w:cs="Calibri"/>
                <w:color w:val="000000"/>
              </w:rPr>
              <w:t>0.32</w:t>
            </w:r>
          </w:p>
        </w:tc>
        <w:tc>
          <w:tcPr>
            <w:tcW w:w="1110" w:type="dxa"/>
            <w:vAlign w:val="bottom"/>
          </w:tcPr>
          <w:p w14:paraId="117EA466"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630D9C" w14:textId="77777777" w:rsidTr="00E31B66">
        <w:tc>
          <w:tcPr>
            <w:tcW w:w="2645" w:type="dxa"/>
            <w:gridSpan w:val="2"/>
            <w:vMerge w:val="restart"/>
          </w:tcPr>
          <w:p w14:paraId="361F0195" w14:textId="77777777" w:rsidR="00177CFC" w:rsidRDefault="00177CFC" w:rsidP="00E31B66"/>
        </w:tc>
        <w:tc>
          <w:tcPr>
            <w:tcW w:w="1431" w:type="dxa"/>
            <w:shd w:val="clear" w:color="auto" w:fill="D9D9D9" w:themeFill="background1" w:themeFillShade="D9"/>
          </w:tcPr>
          <w:p w14:paraId="5E8C9156" w14:textId="77777777" w:rsidR="00177CFC" w:rsidRDefault="00177CFC" w:rsidP="00BB6412">
            <w:pPr>
              <w:jc w:val="center"/>
            </w:pPr>
            <w:r>
              <w:t>1</w:t>
            </w:r>
          </w:p>
        </w:tc>
        <w:tc>
          <w:tcPr>
            <w:tcW w:w="1334" w:type="dxa"/>
            <w:shd w:val="clear" w:color="auto" w:fill="D9D9D9" w:themeFill="background1" w:themeFillShade="D9"/>
          </w:tcPr>
          <w:p w14:paraId="51B072C6" w14:textId="77777777" w:rsidR="00177CFC" w:rsidRDefault="00177CFC" w:rsidP="00BB6412">
            <w:pPr>
              <w:jc w:val="center"/>
            </w:pPr>
            <w:r>
              <w:t>2</w:t>
            </w:r>
          </w:p>
        </w:tc>
        <w:tc>
          <w:tcPr>
            <w:tcW w:w="1334" w:type="dxa"/>
            <w:shd w:val="clear" w:color="auto" w:fill="D9D9D9" w:themeFill="background1" w:themeFillShade="D9"/>
          </w:tcPr>
          <w:p w14:paraId="792FEA4C" w14:textId="77777777" w:rsidR="00177CFC" w:rsidRDefault="00177CFC" w:rsidP="00BB6412">
            <w:pPr>
              <w:jc w:val="center"/>
            </w:pPr>
            <w:r>
              <w:t>3</w:t>
            </w:r>
          </w:p>
        </w:tc>
        <w:tc>
          <w:tcPr>
            <w:tcW w:w="1110" w:type="dxa"/>
            <w:shd w:val="clear" w:color="auto" w:fill="D9D9D9" w:themeFill="background1" w:themeFillShade="D9"/>
          </w:tcPr>
          <w:p w14:paraId="3E3C53AE" w14:textId="77777777" w:rsidR="00177CFC" w:rsidRDefault="00177CFC" w:rsidP="00BB6412">
            <w:pPr>
              <w:jc w:val="center"/>
            </w:pPr>
            <w:r>
              <w:t>4</w:t>
            </w:r>
          </w:p>
        </w:tc>
      </w:tr>
      <w:tr w:rsidR="00177CFC" w14:paraId="1DDAD66B" w14:textId="77777777" w:rsidTr="00E31B66">
        <w:tc>
          <w:tcPr>
            <w:tcW w:w="2645" w:type="dxa"/>
            <w:gridSpan w:val="2"/>
            <w:vMerge/>
          </w:tcPr>
          <w:p w14:paraId="120DD385" w14:textId="77777777" w:rsidR="00177CFC" w:rsidRDefault="00177CFC" w:rsidP="00E31B66"/>
        </w:tc>
        <w:tc>
          <w:tcPr>
            <w:tcW w:w="5209" w:type="dxa"/>
            <w:gridSpan w:val="4"/>
            <w:shd w:val="clear" w:color="auto" w:fill="D9D9D9" w:themeFill="background1" w:themeFillShade="D9"/>
            <w:vAlign w:val="center"/>
          </w:tcPr>
          <w:p w14:paraId="3778517C" w14:textId="77777777" w:rsidR="00177CFC" w:rsidRDefault="00177CFC" w:rsidP="00E31B66">
            <w:pPr>
              <w:jc w:val="center"/>
            </w:pPr>
            <w:r>
              <w:t>Scorer 2</w:t>
            </w:r>
          </w:p>
        </w:tc>
      </w:tr>
    </w:tbl>
    <w:p w14:paraId="6F608E93"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693003B" w14:textId="77777777" w:rsidTr="00E31B66">
        <w:tc>
          <w:tcPr>
            <w:tcW w:w="7854" w:type="dxa"/>
            <w:gridSpan w:val="6"/>
            <w:shd w:val="clear" w:color="auto" w:fill="D9D9D9" w:themeFill="background1" w:themeFillShade="D9"/>
          </w:tcPr>
          <w:p w14:paraId="664A9715" w14:textId="77777777" w:rsidR="00177CFC" w:rsidRPr="00C01FD1" w:rsidRDefault="00177CFC" w:rsidP="00E31B66">
            <w:pPr>
              <w:jc w:val="center"/>
              <w:rPr>
                <w:b/>
              </w:rPr>
            </w:pPr>
            <w:r w:rsidRPr="00C01FD1">
              <w:rPr>
                <w:b/>
              </w:rPr>
              <w:t>Joint Score Distribution for Task 4 Indicator 4c1 (%)</w:t>
            </w:r>
          </w:p>
        </w:tc>
      </w:tr>
      <w:tr w:rsidR="00177CFC" w14:paraId="6E89FC62" w14:textId="77777777" w:rsidTr="00E31B66">
        <w:tc>
          <w:tcPr>
            <w:tcW w:w="1311" w:type="dxa"/>
            <w:vMerge w:val="restart"/>
            <w:shd w:val="clear" w:color="auto" w:fill="D9D9D9" w:themeFill="background1" w:themeFillShade="D9"/>
            <w:textDirection w:val="btLr"/>
            <w:vAlign w:val="center"/>
          </w:tcPr>
          <w:p w14:paraId="607CBE15" w14:textId="77777777" w:rsidR="00177CFC" w:rsidRDefault="00177CFC" w:rsidP="00E31B66">
            <w:pPr>
              <w:jc w:val="center"/>
            </w:pPr>
            <w:r>
              <w:t>Scorer 1</w:t>
            </w:r>
          </w:p>
        </w:tc>
        <w:tc>
          <w:tcPr>
            <w:tcW w:w="1334" w:type="dxa"/>
            <w:shd w:val="clear" w:color="auto" w:fill="D9D9D9" w:themeFill="background1" w:themeFillShade="D9"/>
            <w:vAlign w:val="center"/>
          </w:tcPr>
          <w:p w14:paraId="2C9525FD" w14:textId="77777777" w:rsidR="00177CFC" w:rsidRDefault="00177CFC" w:rsidP="00BB6412">
            <w:pPr>
              <w:jc w:val="center"/>
            </w:pPr>
            <w:r>
              <w:t>4</w:t>
            </w:r>
          </w:p>
        </w:tc>
        <w:tc>
          <w:tcPr>
            <w:tcW w:w="1431" w:type="dxa"/>
            <w:vAlign w:val="bottom"/>
          </w:tcPr>
          <w:p w14:paraId="70DF2623"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BC6F4A4" w14:textId="4B6407DB"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5AA40F05" w14:textId="578E308D" w:rsidR="00177CFC" w:rsidRDefault="008753EB" w:rsidP="00BB6412">
            <w:pPr>
              <w:jc w:val="right"/>
              <w:rPr>
                <w:rFonts w:ascii="Calibri" w:hAnsi="Calibri" w:cs="Calibri"/>
                <w:color w:val="000000"/>
              </w:rPr>
            </w:pPr>
            <w:r>
              <w:rPr>
                <w:rFonts w:ascii="Calibri" w:hAnsi="Calibri" w:cs="Calibri"/>
                <w:color w:val="000000"/>
              </w:rPr>
              <w:t>2.86</w:t>
            </w:r>
          </w:p>
        </w:tc>
        <w:tc>
          <w:tcPr>
            <w:tcW w:w="1110" w:type="dxa"/>
            <w:vAlign w:val="bottom"/>
          </w:tcPr>
          <w:p w14:paraId="62E10BAE" w14:textId="04E982D1" w:rsidR="00177CFC" w:rsidRDefault="008753EB" w:rsidP="00BB6412">
            <w:pPr>
              <w:jc w:val="right"/>
              <w:rPr>
                <w:rFonts w:ascii="Calibri" w:hAnsi="Calibri" w:cs="Calibri"/>
                <w:color w:val="000000"/>
              </w:rPr>
            </w:pPr>
            <w:r>
              <w:rPr>
                <w:rFonts w:ascii="Calibri" w:hAnsi="Calibri" w:cs="Calibri"/>
                <w:color w:val="000000"/>
              </w:rPr>
              <w:t>3.17</w:t>
            </w:r>
          </w:p>
        </w:tc>
      </w:tr>
      <w:tr w:rsidR="00177CFC" w14:paraId="01F1CEB6" w14:textId="77777777" w:rsidTr="00E31B66">
        <w:tc>
          <w:tcPr>
            <w:tcW w:w="1311" w:type="dxa"/>
            <w:vMerge/>
            <w:shd w:val="clear" w:color="auto" w:fill="D9D9D9" w:themeFill="background1" w:themeFillShade="D9"/>
          </w:tcPr>
          <w:p w14:paraId="3EA42434" w14:textId="77777777" w:rsidR="00177CFC" w:rsidRDefault="00177CFC" w:rsidP="00E31B66"/>
        </w:tc>
        <w:tc>
          <w:tcPr>
            <w:tcW w:w="1334" w:type="dxa"/>
            <w:shd w:val="clear" w:color="auto" w:fill="D9D9D9" w:themeFill="background1" w:themeFillShade="D9"/>
            <w:vAlign w:val="center"/>
          </w:tcPr>
          <w:p w14:paraId="3A0DA83F" w14:textId="77777777" w:rsidR="00177CFC" w:rsidRDefault="00177CFC" w:rsidP="00BB6412">
            <w:pPr>
              <w:jc w:val="center"/>
            </w:pPr>
            <w:r>
              <w:t>3</w:t>
            </w:r>
          </w:p>
        </w:tc>
        <w:tc>
          <w:tcPr>
            <w:tcW w:w="1431" w:type="dxa"/>
            <w:vAlign w:val="bottom"/>
          </w:tcPr>
          <w:p w14:paraId="38FC4C0F" w14:textId="0D4C4D7E" w:rsidR="00177CFC" w:rsidRDefault="008753EB" w:rsidP="00BB6412">
            <w:pPr>
              <w:jc w:val="right"/>
              <w:rPr>
                <w:rFonts w:ascii="Calibri" w:hAnsi="Calibri" w:cs="Calibri"/>
                <w:color w:val="000000"/>
              </w:rPr>
            </w:pPr>
            <w:r>
              <w:rPr>
                <w:rFonts w:ascii="Calibri" w:hAnsi="Calibri" w:cs="Calibri"/>
                <w:color w:val="000000"/>
              </w:rPr>
              <w:t>0.95</w:t>
            </w:r>
          </w:p>
        </w:tc>
        <w:tc>
          <w:tcPr>
            <w:tcW w:w="1334" w:type="dxa"/>
            <w:vAlign w:val="bottom"/>
          </w:tcPr>
          <w:p w14:paraId="41FEA6C1" w14:textId="43458BC7" w:rsidR="00177CFC" w:rsidRDefault="008753EB" w:rsidP="00BB6412">
            <w:pPr>
              <w:jc w:val="right"/>
              <w:rPr>
                <w:rFonts w:ascii="Calibri" w:hAnsi="Calibri" w:cs="Calibri"/>
                <w:color w:val="000000"/>
              </w:rPr>
            </w:pPr>
            <w:r>
              <w:rPr>
                <w:rFonts w:ascii="Calibri" w:hAnsi="Calibri" w:cs="Calibri"/>
                <w:color w:val="000000"/>
              </w:rPr>
              <w:t>6.35</w:t>
            </w:r>
          </w:p>
        </w:tc>
        <w:tc>
          <w:tcPr>
            <w:tcW w:w="1334" w:type="dxa"/>
            <w:vAlign w:val="bottom"/>
          </w:tcPr>
          <w:p w14:paraId="615002A4" w14:textId="5E102330" w:rsidR="00177CFC" w:rsidRDefault="008753EB" w:rsidP="00BB6412">
            <w:pPr>
              <w:jc w:val="right"/>
              <w:rPr>
                <w:rFonts w:ascii="Calibri" w:hAnsi="Calibri" w:cs="Calibri"/>
                <w:color w:val="000000"/>
              </w:rPr>
            </w:pPr>
            <w:r>
              <w:rPr>
                <w:rFonts w:ascii="Calibri" w:hAnsi="Calibri" w:cs="Calibri"/>
                <w:color w:val="000000"/>
              </w:rPr>
              <w:t>51.11</w:t>
            </w:r>
          </w:p>
        </w:tc>
        <w:tc>
          <w:tcPr>
            <w:tcW w:w="1110" w:type="dxa"/>
            <w:vAlign w:val="bottom"/>
          </w:tcPr>
          <w:p w14:paraId="55824730" w14:textId="2C22D6BC" w:rsidR="00177CFC" w:rsidRDefault="008753EB" w:rsidP="00BB6412">
            <w:pPr>
              <w:jc w:val="right"/>
              <w:rPr>
                <w:rFonts w:ascii="Calibri" w:hAnsi="Calibri" w:cs="Calibri"/>
                <w:color w:val="000000"/>
              </w:rPr>
            </w:pPr>
            <w:r>
              <w:rPr>
                <w:rFonts w:ascii="Calibri" w:hAnsi="Calibri" w:cs="Calibri"/>
                <w:color w:val="000000"/>
              </w:rPr>
              <w:t>5.08</w:t>
            </w:r>
          </w:p>
        </w:tc>
      </w:tr>
      <w:tr w:rsidR="00177CFC" w14:paraId="6A63010A" w14:textId="77777777" w:rsidTr="00E31B66">
        <w:tc>
          <w:tcPr>
            <w:tcW w:w="1311" w:type="dxa"/>
            <w:vMerge/>
            <w:shd w:val="clear" w:color="auto" w:fill="D9D9D9" w:themeFill="background1" w:themeFillShade="D9"/>
          </w:tcPr>
          <w:p w14:paraId="3493E087" w14:textId="77777777" w:rsidR="00177CFC" w:rsidRDefault="00177CFC" w:rsidP="00E31B66"/>
        </w:tc>
        <w:tc>
          <w:tcPr>
            <w:tcW w:w="1334" w:type="dxa"/>
            <w:shd w:val="clear" w:color="auto" w:fill="D9D9D9" w:themeFill="background1" w:themeFillShade="D9"/>
            <w:vAlign w:val="center"/>
          </w:tcPr>
          <w:p w14:paraId="28196EAB" w14:textId="77777777" w:rsidR="00177CFC" w:rsidRDefault="00177CFC" w:rsidP="00BB6412">
            <w:pPr>
              <w:jc w:val="center"/>
            </w:pPr>
            <w:r>
              <w:t>2</w:t>
            </w:r>
          </w:p>
        </w:tc>
        <w:tc>
          <w:tcPr>
            <w:tcW w:w="1431" w:type="dxa"/>
            <w:vAlign w:val="bottom"/>
          </w:tcPr>
          <w:p w14:paraId="72B75582" w14:textId="4F94AC29" w:rsidR="00177CFC" w:rsidRDefault="008753EB" w:rsidP="00BB6412">
            <w:pPr>
              <w:jc w:val="right"/>
              <w:rPr>
                <w:rFonts w:ascii="Calibri" w:hAnsi="Calibri" w:cs="Calibri"/>
                <w:color w:val="000000"/>
              </w:rPr>
            </w:pPr>
            <w:r>
              <w:rPr>
                <w:rFonts w:ascii="Calibri" w:hAnsi="Calibri" w:cs="Calibri"/>
                <w:color w:val="000000"/>
              </w:rPr>
              <w:t>0</w:t>
            </w:r>
          </w:p>
        </w:tc>
        <w:tc>
          <w:tcPr>
            <w:tcW w:w="1334" w:type="dxa"/>
            <w:vAlign w:val="bottom"/>
          </w:tcPr>
          <w:p w14:paraId="7E584FB0" w14:textId="159D6DC6" w:rsidR="00177CFC" w:rsidRDefault="008753EB" w:rsidP="00BB6412">
            <w:pPr>
              <w:jc w:val="right"/>
              <w:rPr>
                <w:rFonts w:ascii="Calibri" w:hAnsi="Calibri" w:cs="Calibri"/>
                <w:color w:val="000000"/>
              </w:rPr>
            </w:pPr>
            <w:r>
              <w:rPr>
                <w:rFonts w:ascii="Calibri" w:hAnsi="Calibri" w:cs="Calibri"/>
                <w:color w:val="000000"/>
              </w:rPr>
              <w:t>16.51</w:t>
            </w:r>
          </w:p>
        </w:tc>
        <w:tc>
          <w:tcPr>
            <w:tcW w:w="1334" w:type="dxa"/>
            <w:vAlign w:val="bottom"/>
          </w:tcPr>
          <w:p w14:paraId="1CF60FB2" w14:textId="53890657" w:rsidR="00177CFC" w:rsidRDefault="008753EB" w:rsidP="00BB6412">
            <w:pPr>
              <w:jc w:val="right"/>
              <w:rPr>
                <w:rFonts w:ascii="Calibri" w:hAnsi="Calibri" w:cs="Calibri"/>
                <w:color w:val="000000"/>
              </w:rPr>
            </w:pPr>
            <w:r>
              <w:rPr>
                <w:rFonts w:ascii="Calibri" w:hAnsi="Calibri" w:cs="Calibri"/>
                <w:color w:val="000000"/>
              </w:rPr>
              <w:t>10.16</w:t>
            </w:r>
          </w:p>
        </w:tc>
        <w:tc>
          <w:tcPr>
            <w:tcW w:w="1110" w:type="dxa"/>
            <w:vAlign w:val="bottom"/>
          </w:tcPr>
          <w:p w14:paraId="26C4E3C7" w14:textId="4AC52766" w:rsidR="00177CFC" w:rsidRDefault="008753EB" w:rsidP="00BB6412">
            <w:pPr>
              <w:jc w:val="right"/>
              <w:rPr>
                <w:rFonts w:ascii="Calibri" w:hAnsi="Calibri" w:cs="Calibri"/>
                <w:color w:val="000000"/>
              </w:rPr>
            </w:pPr>
            <w:r>
              <w:rPr>
                <w:rFonts w:ascii="Calibri" w:hAnsi="Calibri" w:cs="Calibri"/>
                <w:color w:val="000000"/>
              </w:rPr>
              <w:t>0.32</w:t>
            </w:r>
          </w:p>
        </w:tc>
      </w:tr>
      <w:tr w:rsidR="00177CFC" w14:paraId="569B341F" w14:textId="77777777" w:rsidTr="00E31B66">
        <w:tc>
          <w:tcPr>
            <w:tcW w:w="1311" w:type="dxa"/>
            <w:vMerge/>
            <w:tcBorders>
              <w:bottom w:val="single" w:sz="4" w:space="0" w:color="auto"/>
            </w:tcBorders>
            <w:shd w:val="clear" w:color="auto" w:fill="D9D9D9" w:themeFill="background1" w:themeFillShade="D9"/>
          </w:tcPr>
          <w:p w14:paraId="732BBBDD" w14:textId="77777777" w:rsidR="00177CFC" w:rsidRDefault="00177CFC" w:rsidP="00E31B66"/>
        </w:tc>
        <w:tc>
          <w:tcPr>
            <w:tcW w:w="1334" w:type="dxa"/>
            <w:tcBorders>
              <w:bottom w:val="single" w:sz="4" w:space="0" w:color="auto"/>
            </w:tcBorders>
            <w:shd w:val="clear" w:color="auto" w:fill="D9D9D9" w:themeFill="background1" w:themeFillShade="D9"/>
            <w:vAlign w:val="center"/>
          </w:tcPr>
          <w:p w14:paraId="6FD30851" w14:textId="77777777" w:rsidR="00177CFC" w:rsidRDefault="00177CFC" w:rsidP="00BB6412">
            <w:pPr>
              <w:jc w:val="center"/>
            </w:pPr>
            <w:r>
              <w:t>1</w:t>
            </w:r>
          </w:p>
        </w:tc>
        <w:tc>
          <w:tcPr>
            <w:tcW w:w="1431" w:type="dxa"/>
            <w:vAlign w:val="bottom"/>
          </w:tcPr>
          <w:p w14:paraId="0DF2EF29" w14:textId="7D159B58" w:rsidR="00177CFC" w:rsidRDefault="008753EB" w:rsidP="00BB6412">
            <w:pPr>
              <w:jc w:val="right"/>
              <w:rPr>
                <w:rFonts w:ascii="Calibri" w:hAnsi="Calibri" w:cs="Calibri"/>
                <w:color w:val="000000"/>
              </w:rPr>
            </w:pPr>
            <w:r>
              <w:rPr>
                <w:rFonts w:ascii="Calibri" w:hAnsi="Calibri" w:cs="Calibri"/>
                <w:color w:val="000000"/>
              </w:rPr>
              <w:t>2.22</w:t>
            </w:r>
          </w:p>
        </w:tc>
        <w:tc>
          <w:tcPr>
            <w:tcW w:w="1334" w:type="dxa"/>
            <w:vAlign w:val="bottom"/>
          </w:tcPr>
          <w:p w14:paraId="3BCDA261" w14:textId="40F56E3D"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5ADB3CB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27B49A96"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9DEFAE8" w14:textId="77777777" w:rsidTr="00E31B66">
        <w:tc>
          <w:tcPr>
            <w:tcW w:w="2645" w:type="dxa"/>
            <w:gridSpan w:val="2"/>
            <w:vMerge w:val="restart"/>
            <w:tcBorders>
              <w:bottom w:val="single" w:sz="4" w:space="0" w:color="auto"/>
            </w:tcBorders>
          </w:tcPr>
          <w:p w14:paraId="1B2B7BFB" w14:textId="77777777" w:rsidR="00177CFC" w:rsidRDefault="00177CFC" w:rsidP="00E31B66"/>
        </w:tc>
        <w:tc>
          <w:tcPr>
            <w:tcW w:w="1431" w:type="dxa"/>
            <w:shd w:val="clear" w:color="auto" w:fill="D9D9D9" w:themeFill="background1" w:themeFillShade="D9"/>
          </w:tcPr>
          <w:p w14:paraId="6E40032E" w14:textId="77777777" w:rsidR="00177CFC" w:rsidRDefault="00177CFC" w:rsidP="00BB6412">
            <w:pPr>
              <w:jc w:val="center"/>
            </w:pPr>
            <w:r>
              <w:t>1</w:t>
            </w:r>
          </w:p>
        </w:tc>
        <w:tc>
          <w:tcPr>
            <w:tcW w:w="1334" w:type="dxa"/>
            <w:shd w:val="clear" w:color="auto" w:fill="D9D9D9" w:themeFill="background1" w:themeFillShade="D9"/>
          </w:tcPr>
          <w:p w14:paraId="28C6E1FD" w14:textId="77777777" w:rsidR="00177CFC" w:rsidRDefault="00177CFC" w:rsidP="00BB6412">
            <w:pPr>
              <w:jc w:val="center"/>
            </w:pPr>
            <w:r>
              <w:t>2</w:t>
            </w:r>
          </w:p>
        </w:tc>
        <w:tc>
          <w:tcPr>
            <w:tcW w:w="1334" w:type="dxa"/>
            <w:shd w:val="clear" w:color="auto" w:fill="D9D9D9" w:themeFill="background1" w:themeFillShade="D9"/>
          </w:tcPr>
          <w:p w14:paraId="70D87E80" w14:textId="77777777" w:rsidR="00177CFC" w:rsidRDefault="00177CFC" w:rsidP="00BB6412">
            <w:pPr>
              <w:jc w:val="center"/>
            </w:pPr>
            <w:r>
              <w:t>3</w:t>
            </w:r>
          </w:p>
        </w:tc>
        <w:tc>
          <w:tcPr>
            <w:tcW w:w="1110" w:type="dxa"/>
            <w:shd w:val="clear" w:color="auto" w:fill="D9D9D9" w:themeFill="background1" w:themeFillShade="D9"/>
          </w:tcPr>
          <w:p w14:paraId="3C79DB4D" w14:textId="77777777" w:rsidR="00177CFC" w:rsidRDefault="00177CFC" w:rsidP="00BB6412">
            <w:pPr>
              <w:jc w:val="center"/>
            </w:pPr>
            <w:r>
              <w:t>4</w:t>
            </w:r>
          </w:p>
        </w:tc>
      </w:tr>
      <w:tr w:rsidR="00177CFC" w14:paraId="1ADC4F90" w14:textId="77777777" w:rsidTr="00E31B66">
        <w:tc>
          <w:tcPr>
            <w:tcW w:w="2645" w:type="dxa"/>
            <w:gridSpan w:val="2"/>
            <w:vMerge/>
            <w:tcBorders>
              <w:bottom w:val="single" w:sz="4" w:space="0" w:color="auto"/>
            </w:tcBorders>
          </w:tcPr>
          <w:p w14:paraId="6A4C5944" w14:textId="77777777" w:rsidR="00177CFC" w:rsidRDefault="00177CFC" w:rsidP="00E31B66"/>
        </w:tc>
        <w:tc>
          <w:tcPr>
            <w:tcW w:w="5209" w:type="dxa"/>
            <w:gridSpan w:val="4"/>
            <w:shd w:val="clear" w:color="auto" w:fill="D9D9D9" w:themeFill="background1" w:themeFillShade="D9"/>
            <w:vAlign w:val="center"/>
          </w:tcPr>
          <w:p w14:paraId="0E096E62" w14:textId="77777777" w:rsidR="00177CFC" w:rsidRDefault="00177CFC" w:rsidP="00E31B66">
            <w:pPr>
              <w:jc w:val="center"/>
            </w:pPr>
            <w:r>
              <w:t>Scorer 2</w:t>
            </w:r>
          </w:p>
        </w:tc>
      </w:tr>
    </w:tbl>
    <w:p w14:paraId="10E5165D" w14:textId="77777777" w:rsidR="00177CFC" w:rsidRDefault="00177CFC" w:rsidP="00177CFC"/>
    <w:p w14:paraId="3F97B977" w14:textId="77777777" w:rsidR="00177CFC" w:rsidRDefault="00177CFC" w:rsidP="00177CFC">
      <w:r>
        <w:br w:type="page"/>
      </w:r>
    </w:p>
    <w:p w14:paraId="3AB2CF3D"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1A1EB67" w14:textId="77777777" w:rsidTr="00E31B66">
        <w:tc>
          <w:tcPr>
            <w:tcW w:w="7854" w:type="dxa"/>
            <w:gridSpan w:val="6"/>
            <w:shd w:val="clear" w:color="auto" w:fill="D9D9D9" w:themeFill="background1" w:themeFillShade="D9"/>
          </w:tcPr>
          <w:p w14:paraId="78C53C29" w14:textId="77777777" w:rsidR="00177CFC" w:rsidRPr="00C01FD1" w:rsidRDefault="00177CFC" w:rsidP="00E31B66">
            <w:pPr>
              <w:jc w:val="center"/>
              <w:rPr>
                <w:b/>
              </w:rPr>
            </w:pPr>
            <w:r w:rsidRPr="00C01FD1">
              <w:rPr>
                <w:b/>
              </w:rPr>
              <w:t>Joint Score Distribution for Task 4 Indicator 4c2 (%)</w:t>
            </w:r>
          </w:p>
        </w:tc>
      </w:tr>
      <w:tr w:rsidR="00177CFC" w14:paraId="5F5E77D8" w14:textId="77777777" w:rsidTr="00E31B66">
        <w:tc>
          <w:tcPr>
            <w:tcW w:w="1311" w:type="dxa"/>
            <w:vMerge w:val="restart"/>
            <w:shd w:val="clear" w:color="auto" w:fill="D9D9D9" w:themeFill="background1" w:themeFillShade="D9"/>
            <w:textDirection w:val="btLr"/>
            <w:vAlign w:val="center"/>
          </w:tcPr>
          <w:p w14:paraId="7BD0A7A7" w14:textId="77777777" w:rsidR="00177CFC" w:rsidRDefault="00177CFC" w:rsidP="00E31B66">
            <w:pPr>
              <w:jc w:val="center"/>
            </w:pPr>
            <w:r>
              <w:t>Scorer 1</w:t>
            </w:r>
          </w:p>
        </w:tc>
        <w:tc>
          <w:tcPr>
            <w:tcW w:w="1334" w:type="dxa"/>
            <w:shd w:val="clear" w:color="auto" w:fill="D9D9D9" w:themeFill="background1" w:themeFillShade="D9"/>
            <w:vAlign w:val="center"/>
          </w:tcPr>
          <w:p w14:paraId="0EBCBEB0" w14:textId="77777777" w:rsidR="00177CFC" w:rsidRDefault="00177CFC" w:rsidP="00BB6412">
            <w:pPr>
              <w:jc w:val="center"/>
            </w:pPr>
            <w:r>
              <w:t>4</w:t>
            </w:r>
          </w:p>
        </w:tc>
        <w:tc>
          <w:tcPr>
            <w:tcW w:w="1431" w:type="dxa"/>
            <w:vAlign w:val="bottom"/>
          </w:tcPr>
          <w:p w14:paraId="79EC13B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0BD5301" w14:textId="2292E9F6"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2A265390" w14:textId="79264700" w:rsidR="00177CFC" w:rsidRDefault="008753EB" w:rsidP="00BB6412">
            <w:pPr>
              <w:jc w:val="right"/>
              <w:rPr>
                <w:rFonts w:ascii="Calibri" w:hAnsi="Calibri" w:cs="Calibri"/>
                <w:color w:val="000000"/>
              </w:rPr>
            </w:pPr>
            <w:r>
              <w:rPr>
                <w:rFonts w:ascii="Calibri" w:hAnsi="Calibri" w:cs="Calibri"/>
                <w:color w:val="000000"/>
              </w:rPr>
              <w:t>5.08</w:t>
            </w:r>
          </w:p>
        </w:tc>
        <w:tc>
          <w:tcPr>
            <w:tcW w:w="1110" w:type="dxa"/>
            <w:vAlign w:val="bottom"/>
          </w:tcPr>
          <w:p w14:paraId="1B607B14" w14:textId="4C7EB386" w:rsidR="00177CFC" w:rsidRDefault="008753EB" w:rsidP="00BB6412">
            <w:pPr>
              <w:jc w:val="right"/>
              <w:rPr>
                <w:rFonts w:ascii="Calibri" w:hAnsi="Calibri" w:cs="Calibri"/>
                <w:color w:val="000000"/>
              </w:rPr>
            </w:pPr>
            <w:r>
              <w:rPr>
                <w:rFonts w:ascii="Calibri" w:hAnsi="Calibri" w:cs="Calibri"/>
                <w:color w:val="000000"/>
              </w:rPr>
              <w:t>2.54</w:t>
            </w:r>
          </w:p>
        </w:tc>
      </w:tr>
      <w:tr w:rsidR="00177CFC" w14:paraId="18EAF82E" w14:textId="77777777" w:rsidTr="00E31B66">
        <w:tc>
          <w:tcPr>
            <w:tcW w:w="1311" w:type="dxa"/>
            <w:vMerge/>
            <w:shd w:val="clear" w:color="auto" w:fill="D9D9D9" w:themeFill="background1" w:themeFillShade="D9"/>
          </w:tcPr>
          <w:p w14:paraId="4628818B" w14:textId="77777777" w:rsidR="00177CFC" w:rsidRDefault="00177CFC" w:rsidP="00E31B66"/>
        </w:tc>
        <w:tc>
          <w:tcPr>
            <w:tcW w:w="1334" w:type="dxa"/>
            <w:shd w:val="clear" w:color="auto" w:fill="D9D9D9" w:themeFill="background1" w:themeFillShade="D9"/>
            <w:vAlign w:val="center"/>
          </w:tcPr>
          <w:p w14:paraId="1AFE96CD" w14:textId="77777777" w:rsidR="00177CFC" w:rsidRDefault="00177CFC" w:rsidP="00BB6412">
            <w:pPr>
              <w:jc w:val="center"/>
            </w:pPr>
            <w:r>
              <w:t>3</w:t>
            </w:r>
          </w:p>
        </w:tc>
        <w:tc>
          <w:tcPr>
            <w:tcW w:w="1431" w:type="dxa"/>
            <w:vAlign w:val="bottom"/>
          </w:tcPr>
          <w:p w14:paraId="33EC002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FCDBAAA" w14:textId="33BA0481" w:rsidR="00177CFC" w:rsidRDefault="008753EB" w:rsidP="00BB6412">
            <w:pPr>
              <w:jc w:val="right"/>
              <w:rPr>
                <w:rFonts w:ascii="Calibri" w:hAnsi="Calibri" w:cs="Calibri"/>
                <w:color w:val="000000"/>
              </w:rPr>
            </w:pPr>
            <w:r>
              <w:rPr>
                <w:rFonts w:ascii="Calibri" w:hAnsi="Calibri" w:cs="Calibri"/>
                <w:color w:val="000000"/>
              </w:rPr>
              <w:t>8.89</w:t>
            </w:r>
          </w:p>
        </w:tc>
        <w:tc>
          <w:tcPr>
            <w:tcW w:w="1334" w:type="dxa"/>
            <w:vAlign w:val="bottom"/>
          </w:tcPr>
          <w:p w14:paraId="127F134E" w14:textId="024BA721" w:rsidR="00177CFC" w:rsidRDefault="008753EB" w:rsidP="00BB6412">
            <w:pPr>
              <w:jc w:val="right"/>
              <w:rPr>
                <w:rFonts w:ascii="Calibri" w:hAnsi="Calibri" w:cs="Calibri"/>
                <w:color w:val="000000"/>
              </w:rPr>
            </w:pPr>
            <w:r>
              <w:rPr>
                <w:rFonts w:ascii="Calibri" w:hAnsi="Calibri" w:cs="Calibri"/>
                <w:color w:val="000000"/>
              </w:rPr>
              <w:t>51.43</w:t>
            </w:r>
          </w:p>
        </w:tc>
        <w:tc>
          <w:tcPr>
            <w:tcW w:w="1110" w:type="dxa"/>
            <w:vAlign w:val="bottom"/>
          </w:tcPr>
          <w:p w14:paraId="30146171" w14:textId="2B573D6F" w:rsidR="00177CFC" w:rsidRDefault="008753EB" w:rsidP="00BB6412">
            <w:pPr>
              <w:jc w:val="right"/>
              <w:rPr>
                <w:rFonts w:ascii="Calibri" w:hAnsi="Calibri" w:cs="Calibri"/>
                <w:color w:val="000000"/>
              </w:rPr>
            </w:pPr>
            <w:r>
              <w:rPr>
                <w:rFonts w:ascii="Calibri" w:hAnsi="Calibri" w:cs="Calibri"/>
                <w:color w:val="000000"/>
              </w:rPr>
              <w:t>4.44</w:t>
            </w:r>
          </w:p>
        </w:tc>
      </w:tr>
      <w:tr w:rsidR="00177CFC" w14:paraId="3D20B862" w14:textId="77777777" w:rsidTr="00E31B66">
        <w:tc>
          <w:tcPr>
            <w:tcW w:w="1311" w:type="dxa"/>
            <w:vMerge/>
            <w:shd w:val="clear" w:color="auto" w:fill="D9D9D9" w:themeFill="background1" w:themeFillShade="D9"/>
          </w:tcPr>
          <w:p w14:paraId="093FC52C" w14:textId="77777777" w:rsidR="00177CFC" w:rsidRDefault="00177CFC" w:rsidP="00E31B66"/>
        </w:tc>
        <w:tc>
          <w:tcPr>
            <w:tcW w:w="1334" w:type="dxa"/>
            <w:shd w:val="clear" w:color="auto" w:fill="D9D9D9" w:themeFill="background1" w:themeFillShade="D9"/>
            <w:vAlign w:val="center"/>
          </w:tcPr>
          <w:p w14:paraId="6E7BCEE5" w14:textId="77777777" w:rsidR="00177CFC" w:rsidRDefault="00177CFC" w:rsidP="00BB6412">
            <w:pPr>
              <w:jc w:val="center"/>
            </w:pPr>
            <w:r>
              <w:t>2</w:t>
            </w:r>
          </w:p>
        </w:tc>
        <w:tc>
          <w:tcPr>
            <w:tcW w:w="1431" w:type="dxa"/>
            <w:vAlign w:val="bottom"/>
          </w:tcPr>
          <w:p w14:paraId="1EBD23F3" w14:textId="4CDC97C1"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5918E563" w14:textId="45B69C15" w:rsidR="00177CFC" w:rsidRDefault="008753EB" w:rsidP="00BB6412">
            <w:pPr>
              <w:jc w:val="right"/>
              <w:rPr>
                <w:rFonts w:ascii="Calibri" w:hAnsi="Calibri" w:cs="Calibri"/>
                <w:color w:val="000000"/>
              </w:rPr>
            </w:pPr>
            <w:r>
              <w:rPr>
                <w:rFonts w:ascii="Calibri" w:hAnsi="Calibri" w:cs="Calibri"/>
                <w:color w:val="000000"/>
              </w:rPr>
              <w:t>14.92</w:t>
            </w:r>
          </w:p>
        </w:tc>
        <w:tc>
          <w:tcPr>
            <w:tcW w:w="1334" w:type="dxa"/>
            <w:vAlign w:val="bottom"/>
          </w:tcPr>
          <w:p w14:paraId="2B24E514" w14:textId="098EAAB9" w:rsidR="00177CFC" w:rsidRDefault="008753EB" w:rsidP="00BB6412">
            <w:pPr>
              <w:jc w:val="right"/>
              <w:rPr>
                <w:rFonts w:ascii="Calibri" w:hAnsi="Calibri" w:cs="Calibri"/>
                <w:color w:val="000000"/>
              </w:rPr>
            </w:pPr>
            <w:r>
              <w:rPr>
                <w:rFonts w:ascii="Calibri" w:hAnsi="Calibri" w:cs="Calibri"/>
                <w:color w:val="000000"/>
              </w:rPr>
              <w:t>7.94</w:t>
            </w:r>
          </w:p>
        </w:tc>
        <w:tc>
          <w:tcPr>
            <w:tcW w:w="1110" w:type="dxa"/>
            <w:vAlign w:val="bottom"/>
          </w:tcPr>
          <w:p w14:paraId="4174E923" w14:textId="41382D8F" w:rsidR="00177CFC" w:rsidRDefault="008753EB" w:rsidP="00BB6412">
            <w:pPr>
              <w:jc w:val="right"/>
              <w:rPr>
                <w:rFonts w:ascii="Calibri" w:hAnsi="Calibri" w:cs="Calibri"/>
                <w:color w:val="000000"/>
              </w:rPr>
            </w:pPr>
            <w:r>
              <w:rPr>
                <w:rFonts w:ascii="Calibri" w:hAnsi="Calibri" w:cs="Calibri"/>
                <w:color w:val="000000"/>
              </w:rPr>
              <w:t>0.95</w:t>
            </w:r>
          </w:p>
        </w:tc>
      </w:tr>
      <w:tr w:rsidR="00177CFC" w14:paraId="45314090" w14:textId="77777777" w:rsidTr="00E31B66">
        <w:tc>
          <w:tcPr>
            <w:tcW w:w="1311" w:type="dxa"/>
            <w:vMerge/>
            <w:shd w:val="clear" w:color="auto" w:fill="D9D9D9" w:themeFill="background1" w:themeFillShade="D9"/>
          </w:tcPr>
          <w:p w14:paraId="2B4E6B2F" w14:textId="77777777" w:rsidR="00177CFC" w:rsidRDefault="00177CFC" w:rsidP="00E31B66"/>
        </w:tc>
        <w:tc>
          <w:tcPr>
            <w:tcW w:w="1334" w:type="dxa"/>
            <w:shd w:val="clear" w:color="auto" w:fill="D9D9D9" w:themeFill="background1" w:themeFillShade="D9"/>
            <w:vAlign w:val="center"/>
          </w:tcPr>
          <w:p w14:paraId="7A72ACE8" w14:textId="77777777" w:rsidR="00177CFC" w:rsidRDefault="00177CFC" w:rsidP="00BB6412">
            <w:pPr>
              <w:jc w:val="center"/>
            </w:pPr>
            <w:r>
              <w:t>1</w:t>
            </w:r>
          </w:p>
        </w:tc>
        <w:tc>
          <w:tcPr>
            <w:tcW w:w="1431" w:type="dxa"/>
            <w:vAlign w:val="bottom"/>
          </w:tcPr>
          <w:p w14:paraId="1C604163" w14:textId="2338A330" w:rsidR="00177CFC" w:rsidRDefault="008753EB" w:rsidP="00BB6412">
            <w:pPr>
              <w:jc w:val="right"/>
              <w:rPr>
                <w:rFonts w:ascii="Calibri" w:hAnsi="Calibri" w:cs="Calibri"/>
                <w:color w:val="000000"/>
              </w:rPr>
            </w:pPr>
            <w:r>
              <w:rPr>
                <w:rFonts w:ascii="Calibri" w:hAnsi="Calibri" w:cs="Calibri"/>
                <w:color w:val="000000"/>
              </w:rPr>
              <w:t>1.59</w:t>
            </w:r>
          </w:p>
        </w:tc>
        <w:tc>
          <w:tcPr>
            <w:tcW w:w="1334" w:type="dxa"/>
            <w:vAlign w:val="bottom"/>
          </w:tcPr>
          <w:p w14:paraId="33B9253E" w14:textId="4ED932EA" w:rsidR="00177CFC" w:rsidRDefault="008753EB" w:rsidP="00BB6412">
            <w:pPr>
              <w:jc w:val="right"/>
              <w:rPr>
                <w:rFonts w:ascii="Calibri" w:hAnsi="Calibri" w:cs="Calibri"/>
                <w:color w:val="000000"/>
              </w:rPr>
            </w:pPr>
            <w:r>
              <w:rPr>
                <w:rFonts w:ascii="Calibri" w:hAnsi="Calibri" w:cs="Calibri"/>
                <w:color w:val="000000"/>
              </w:rPr>
              <w:t>0.63</w:t>
            </w:r>
          </w:p>
        </w:tc>
        <w:tc>
          <w:tcPr>
            <w:tcW w:w="1334" w:type="dxa"/>
            <w:vAlign w:val="bottom"/>
          </w:tcPr>
          <w:p w14:paraId="60D690CA" w14:textId="7D8329F9" w:rsidR="00177CFC" w:rsidRDefault="008753EB" w:rsidP="00BB6412">
            <w:pPr>
              <w:jc w:val="right"/>
              <w:rPr>
                <w:rFonts w:ascii="Calibri" w:hAnsi="Calibri" w:cs="Calibri"/>
                <w:color w:val="000000"/>
              </w:rPr>
            </w:pPr>
            <w:r>
              <w:rPr>
                <w:rFonts w:ascii="Calibri" w:hAnsi="Calibri" w:cs="Calibri"/>
                <w:color w:val="000000"/>
              </w:rPr>
              <w:t>0.32</w:t>
            </w:r>
          </w:p>
        </w:tc>
        <w:tc>
          <w:tcPr>
            <w:tcW w:w="1110" w:type="dxa"/>
            <w:vAlign w:val="bottom"/>
          </w:tcPr>
          <w:p w14:paraId="227D8A59"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45376A3F" w14:textId="77777777" w:rsidTr="00E31B66">
        <w:tc>
          <w:tcPr>
            <w:tcW w:w="2645" w:type="dxa"/>
            <w:gridSpan w:val="2"/>
            <w:vMerge w:val="restart"/>
          </w:tcPr>
          <w:p w14:paraId="0D86B20D" w14:textId="77777777" w:rsidR="00177CFC" w:rsidRDefault="00177CFC" w:rsidP="00E31B66"/>
        </w:tc>
        <w:tc>
          <w:tcPr>
            <w:tcW w:w="1431" w:type="dxa"/>
            <w:shd w:val="clear" w:color="auto" w:fill="D9D9D9" w:themeFill="background1" w:themeFillShade="D9"/>
          </w:tcPr>
          <w:p w14:paraId="0369591E" w14:textId="77777777" w:rsidR="00177CFC" w:rsidRDefault="00177CFC" w:rsidP="00BB6412">
            <w:pPr>
              <w:jc w:val="center"/>
            </w:pPr>
            <w:r>
              <w:t>1</w:t>
            </w:r>
          </w:p>
        </w:tc>
        <w:tc>
          <w:tcPr>
            <w:tcW w:w="1334" w:type="dxa"/>
            <w:shd w:val="clear" w:color="auto" w:fill="D9D9D9" w:themeFill="background1" w:themeFillShade="D9"/>
          </w:tcPr>
          <w:p w14:paraId="7B8C96CE" w14:textId="77777777" w:rsidR="00177CFC" w:rsidRDefault="00177CFC" w:rsidP="00BB6412">
            <w:pPr>
              <w:jc w:val="center"/>
            </w:pPr>
            <w:r>
              <w:t>2</w:t>
            </w:r>
          </w:p>
        </w:tc>
        <w:tc>
          <w:tcPr>
            <w:tcW w:w="1334" w:type="dxa"/>
            <w:shd w:val="clear" w:color="auto" w:fill="D9D9D9" w:themeFill="background1" w:themeFillShade="D9"/>
          </w:tcPr>
          <w:p w14:paraId="5B8264E8" w14:textId="77777777" w:rsidR="00177CFC" w:rsidRDefault="00177CFC" w:rsidP="00BB6412">
            <w:pPr>
              <w:jc w:val="center"/>
            </w:pPr>
            <w:r>
              <w:t>3</w:t>
            </w:r>
          </w:p>
        </w:tc>
        <w:tc>
          <w:tcPr>
            <w:tcW w:w="1110" w:type="dxa"/>
            <w:shd w:val="clear" w:color="auto" w:fill="D9D9D9" w:themeFill="background1" w:themeFillShade="D9"/>
          </w:tcPr>
          <w:p w14:paraId="3465ECBA" w14:textId="77777777" w:rsidR="00177CFC" w:rsidRDefault="00177CFC" w:rsidP="00BB6412">
            <w:pPr>
              <w:jc w:val="center"/>
            </w:pPr>
            <w:r>
              <w:t>4</w:t>
            </w:r>
          </w:p>
        </w:tc>
      </w:tr>
      <w:tr w:rsidR="00177CFC" w14:paraId="4A1CE070" w14:textId="77777777" w:rsidTr="00E31B66">
        <w:tc>
          <w:tcPr>
            <w:tcW w:w="2645" w:type="dxa"/>
            <w:gridSpan w:val="2"/>
            <w:vMerge/>
          </w:tcPr>
          <w:p w14:paraId="79F3C215" w14:textId="77777777" w:rsidR="00177CFC" w:rsidRDefault="00177CFC" w:rsidP="00E31B66"/>
        </w:tc>
        <w:tc>
          <w:tcPr>
            <w:tcW w:w="5209" w:type="dxa"/>
            <w:gridSpan w:val="4"/>
            <w:shd w:val="clear" w:color="auto" w:fill="D9D9D9" w:themeFill="background1" w:themeFillShade="D9"/>
            <w:vAlign w:val="center"/>
          </w:tcPr>
          <w:p w14:paraId="17699F9C" w14:textId="77777777" w:rsidR="00177CFC" w:rsidRDefault="00177CFC" w:rsidP="00E31B66">
            <w:pPr>
              <w:jc w:val="center"/>
            </w:pPr>
            <w:r>
              <w:t>Scorer 2</w:t>
            </w:r>
          </w:p>
        </w:tc>
      </w:tr>
    </w:tbl>
    <w:p w14:paraId="50DB0E70" w14:textId="77777777" w:rsidR="00177CFC" w:rsidRPr="00D54EDA" w:rsidRDefault="00177CFC" w:rsidP="00177CFC"/>
    <w:p w14:paraId="7EC5D226" w14:textId="77777777" w:rsidR="00177CFC" w:rsidRPr="00E80F17" w:rsidRDefault="00177CFC" w:rsidP="00177CFC">
      <w:pPr>
        <w:rPr>
          <w:rFonts w:ascii="Times New Roman" w:hAnsi="Times New Roman" w:cs="Times New Roman"/>
        </w:rPr>
      </w:pPr>
    </w:p>
    <w:p w14:paraId="00E3A900" w14:textId="77777777" w:rsidR="005C0CF1" w:rsidRPr="00E80F17" w:rsidRDefault="005C0CF1">
      <w:pPr>
        <w:rPr>
          <w:rFonts w:ascii="Times New Roman" w:hAnsi="Times New Roman" w:cs="Times New Roman"/>
        </w:rPr>
      </w:pPr>
    </w:p>
    <w:sectPr w:rsidR="005C0CF1" w:rsidRPr="00E80F17" w:rsidSect="00EC4979">
      <w:headerReference w:type="default"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3DCE0" w14:textId="77777777" w:rsidR="004B1C0F" w:rsidRDefault="004B1C0F" w:rsidP="00DD5B7E">
      <w:pPr>
        <w:spacing w:after="0" w:line="240" w:lineRule="auto"/>
      </w:pPr>
      <w:r>
        <w:separator/>
      </w:r>
    </w:p>
  </w:endnote>
  <w:endnote w:type="continuationSeparator" w:id="0">
    <w:p w14:paraId="22AB02A7" w14:textId="77777777" w:rsidR="004B1C0F" w:rsidRDefault="004B1C0F" w:rsidP="00DD5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AD48A" w14:textId="29DB7A06" w:rsidR="000C6A26" w:rsidRDefault="000C6A26">
    <w:pPr>
      <w:pStyle w:val="Footer"/>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11F94" w14:textId="1DCE824D" w:rsidR="000C6A26" w:rsidRDefault="000C6A26" w:rsidP="006B385E">
    <w:pPr>
      <w:pStyle w:val="Footer"/>
      <w:jc w:val="center"/>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16823"/>
      <w:docPartObj>
        <w:docPartGallery w:val="Page Numbers (Bottom of Page)"/>
        <w:docPartUnique/>
      </w:docPartObj>
    </w:sdtPr>
    <w:sdtEndPr>
      <w:rPr>
        <w:noProof/>
      </w:rPr>
    </w:sdtEndPr>
    <w:sdtContent>
      <w:p w14:paraId="100701A4" w14:textId="29879ADA" w:rsidR="000C6A26" w:rsidRDefault="000C6A26"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527402"/>
      <w:docPartObj>
        <w:docPartGallery w:val="Page Numbers (Bottom of Page)"/>
        <w:docPartUnique/>
      </w:docPartObj>
    </w:sdtPr>
    <w:sdtEndPr>
      <w:rPr>
        <w:noProof/>
      </w:rPr>
    </w:sdtEndPr>
    <w:sdtContent>
      <w:p w14:paraId="535E20B9" w14:textId="36704B73" w:rsidR="000C6A26" w:rsidRDefault="000C6A26"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2810676"/>
      <w:docPartObj>
        <w:docPartGallery w:val="Page Numbers (Bottom of Page)"/>
        <w:docPartUnique/>
      </w:docPartObj>
    </w:sdtPr>
    <w:sdtEndPr>
      <w:rPr>
        <w:noProof/>
      </w:rPr>
    </w:sdtEndPr>
    <w:sdtContent>
      <w:p w14:paraId="5338ED1B" w14:textId="3426F85E" w:rsidR="000C6A26" w:rsidRDefault="000C6A26" w:rsidP="002C1E7B">
        <w:pPr>
          <w:tabs>
            <w:tab w:val="right" w:pos="129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3821128"/>
      <w:docPartObj>
        <w:docPartGallery w:val="Page Numbers (Bottom of Page)"/>
        <w:docPartUnique/>
      </w:docPartObj>
    </w:sdtPr>
    <w:sdtEndPr>
      <w:rPr>
        <w:noProof/>
      </w:rPr>
    </w:sdtEndPr>
    <w:sdtContent>
      <w:p w14:paraId="249B9059" w14:textId="30CC7DE5" w:rsidR="000C6A26" w:rsidRDefault="000C6A26"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4397171"/>
      <w:docPartObj>
        <w:docPartGallery w:val="Page Numbers (Bottom of Page)"/>
        <w:docPartUnique/>
      </w:docPartObj>
    </w:sdtPr>
    <w:sdtEndPr>
      <w:rPr>
        <w:noProof/>
      </w:rPr>
    </w:sdtEndPr>
    <w:sdtContent>
      <w:p w14:paraId="1D2F8D2B" w14:textId="06F04D30" w:rsidR="000C6A26" w:rsidRPr="00C308E7" w:rsidRDefault="000C6A26" w:rsidP="00C308E7">
        <w:pPr>
          <w:tabs>
            <w:tab w:val="right" w:pos="129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0</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DFD849" w14:textId="77777777" w:rsidR="004B1C0F" w:rsidRDefault="004B1C0F" w:rsidP="00DD5B7E">
      <w:pPr>
        <w:spacing w:after="0" w:line="240" w:lineRule="auto"/>
      </w:pPr>
      <w:r>
        <w:separator/>
      </w:r>
    </w:p>
  </w:footnote>
  <w:footnote w:type="continuationSeparator" w:id="0">
    <w:p w14:paraId="4641319A" w14:textId="77777777" w:rsidR="004B1C0F" w:rsidRDefault="004B1C0F" w:rsidP="00DD5B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6C48F" w14:textId="1E606662" w:rsidR="000C6A26" w:rsidRPr="006F77B6" w:rsidRDefault="004B1C0F" w:rsidP="00A856AC">
    <w:pPr>
      <w:pStyle w:val="Header"/>
      <w:tabs>
        <w:tab w:val="clear" w:pos="4680"/>
        <w:tab w:val="clear" w:pos="9360"/>
        <w:tab w:val="left" w:pos="5880"/>
      </w:tabs>
      <w:rPr>
        <w:b/>
        <w:i/>
      </w:rPr>
    </w:pPr>
    <w:sdt>
      <w:sdtPr>
        <w:id w:val="1515654384"/>
        <w:docPartObj>
          <w:docPartGallery w:val="Page Numbers (Top of Page)"/>
          <w:docPartUnique/>
        </w:docPartObj>
      </w:sdtPr>
      <w:sdtEndPr>
        <w:rPr>
          <w:b/>
          <w:i/>
          <w:noProof/>
        </w:rPr>
      </w:sdtEndPr>
      <w:sdtContent>
        <w:sdt>
          <w:sdtPr>
            <w:rPr>
              <w:b/>
              <w:i/>
              <w:noProof/>
            </w:rPr>
            <w:alias w:val="Title"/>
            <w:tag w:val=""/>
            <w:id w:val="-253437917"/>
            <w:placeholder>
              <w:docPart w:val="5684D8C27E4D468481ED612E695D1C64"/>
            </w:placeholder>
            <w:dataBinding w:prefixMappings="xmlns:ns0='http://purl.org/dc/elements/1.1/' xmlns:ns1='http://schemas.openxmlformats.org/package/2006/metadata/core-properties' " w:xpath="/ns1:coreProperties[1]/ns0:title[1]" w:storeItemID="{6C3C8BC8-F283-45AE-878A-BAB7291924A1}"/>
            <w:text/>
          </w:sdtPr>
          <w:sdtEndPr/>
          <w:sdtContent>
            <w:r w:rsidR="00DC2DBA" w:rsidRPr="00DC2DBA">
              <w:rPr>
                <w:b/>
                <w:i/>
                <w:noProof/>
              </w:rPr>
              <w:t>Massachusetts PAL 2019–2020 Technical Report</w:t>
            </w:r>
          </w:sdtContent>
        </w:sdt>
      </w:sdtContent>
    </w:sdt>
    <w:r w:rsidR="000C6A26">
      <w:rPr>
        <w:b/>
        <w:i/>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2104203"/>
      <w:docPartObj>
        <w:docPartGallery w:val="Page Numbers (Top of Page)"/>
        <w:docPartUnique/>
      </w:docPartObj>
    </w:sdtPr>
    <w:sdtEndPr>
      <w:rPr>
        <w:b/>
        <w:i/>
        <w:noProof/>
      </w:rPr>
    </w:sdtEndPr>
    <w:sdtContent>
      <w:p w14:paraId="023229D0" w14:textId="1E977512" w:rsidR="000C6A26" w:rsidRPr="006F77B6" w:rsidRDefault="000C6A26" w:rsidP="006F77B6">
        <w:pPr>
          <w:pStyle w:val="Header"/>
          <w:rPr>
            <w:b/>
            <w:i/>
          </w:rPr>
        </w:pPr>
        <w:r w:rsidRPr="006F77B6">
          <w:rPr>
            <w:rFonts w:cstheme="majorHAnsi"/>
            <w:b/>
            <w:i/>
          </w:rPr>
          <w:t>Massachusetts PAL 20</w:t>
        </w:r>
        <w:r>
          <w:rPr>
            <w:rFonts w:cstheme="majorHAnsi"/>
            <w:b/>
            <w:i/>
          </w:rPr>
          <w:t>19–</w:t>
        </w:r>
        <w:r w:rsidRPr="006F77B6">
          <w:rPr>
            <w:rFonts w:cstheme="majorHAnsi"/>
            <w:b/>
            <w:i/>
          </w:rPr>
          <w:t>20</w:t>
        </w:r>
        <w:r>
          <w:rPr>
            <w:rFonts w:cstheme="majorHAnsi"/>
            <w:b/>
            <w:i/>
          </w:rPr>
          <w:t>20</w:t>
        </w:r>
        <w:r w:rsidRPr="006F77B6">
          <w:rPr>
            <w:rFonts w:cstheme="majorHAnsi"/>
            <w:b/>
            <w:i/>
          </w:rPr>
          <w:t xml:space="preserve"> Technical Report</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BCD9DA" w14:textId="6090375C" w:rsidR="000C6A26" w:rsidRDefault="004B1C0F">
    <w:pPr>
      <w:adjustRightInd w:val="0"/>
      <w:rPr>
        <w:b/>
        <w:bCs/>
        <w:i/>
        <w:iCs/>
        <w:color w:val="000000"/>
        <w:sz w:val="26"/>
        <w:szCs w:val="26"/>
      </w:rPr>
    </w:pPr>
    <w:sdt>
      <w:sdtPr>
        <w:id w:val="494381819"/>
        <w:docPartObj>
          <w:docPartGallery w:val="Page Numbers (Top of Page)"/>
          <w:docPartUnique/>
        </w:docPartObj>
      </w:sdtPr>
      <w:sdtEndPr>
        <w:rPr>
          <w:b/>
          <w:i/>
          <w:noProof/>
        </w:rPr>
      </w:sdtEndPr>
      <w:sdtContent>
        <w:r w:rsidR="000C6A26" w:rsidRPr="006F77B6">
          <w:rPr>
            <w:rFonts w:cstheme="majorHAnsi"/>
            <w:b/>
            <w:i/>
          </w:rPr>
          <w:t xml:space="preserve">Massachusetts PAL </w:t>
        </w:r>
        <w:r w:rsidR="000C6A26">
          <w:rPr>
            <w:rFonts w:cstheme="majorHAnsi"/>
            <w:b/>
            <w:i/>
          </w:rPr>
          <w:t>2019–2020</w:t>
        </w:r>
        <w:r w:rsidR="000C6A26" w:rsidRPr="006F77B6">
          <w:rPr>
            <w:rFonts w:cstheme="majorHAnsi"/>
            <w:b/>
            <w:i/>
          </w:rPr>
          <w:t xml:space="preserve"> Technical Repor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E3307"/>
    <w:multiLevelType w:val="hybridMultilevel"/>
    <w:tmpl w:val="928455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C4EBF"/>
    <w:multiLevelType w:val="hybridMultilevel"/>
    <w:tmpl w:val="96A018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3181B"/>
    <w:multiLevelType w:val="multilevel"/>
    <w:tmpl w:val="0409001D"/>
    <w:numStyleLink w:val="BulletedList"/>
  </w:abstractNum>
  <w:abstractNum w:abstractNumId="3" w15:restartNumberingAfterBreak="0">
    <w:nsid w:val="200A5272"/>
    <w:multiLevelType w:val="hybridMultilevel"/>
    <w:tmpl w:val="98BCF9C0"/>
    <w:lvl w:ilvl="0" w:tplc="04090001">
      <w:start w:val="1"/>
      <w:numFmt w:val="bullet"/>
      <w:lvlText w:val=""/>
      <w:lvlJc w:val="left"/>
      <w:pPr>
        <w:ind w:left="720" w:hanging="360"/>
      </w:pPr>
      <w:rPr>
        <w:rFonts w:ascii="Symbol" w:hAnsi="Symbol" w:hint="default"/>
      </w:rPr>
    </w:lvl>
    <w:lvl w:ilvl="1" w:tplc="11C057F8">
      <w:start w:val="1"/>
      <w:numFmt w:val="bullet"/>
      <w:lvlText w:val=""/>
      <w:lvlJc w:val="left"/>
      <w:pPr>
        <w:ind w:left="1440" w:hanging="360"/>
      </w:pPr>
      <w:rPr>
        <w:rFonts w:ascii="Symbol" w:hAnsi="Symbol" w:hint="default"/>
        <w:color w:val="595959" w:themeColor="text1" w:themeTint="A6"/>
      </w:rPr>
    </w:lvl>
    <w:lvl w:ilvl="2" w:tplc="D13C978E">
      <w:start w:val="4"/>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44B14"/>
    <w:multiLevelType w:val="hybridMultilevel"/>
    <w:tmpl w:val="A01495EE"/>
    <w:lvl w:ilvl="0" w:tplc="018EF79C">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C04E5C"/>
    <w:multiLevelType w:val="hybridMultilevel"/>
    <w:tmpl w:val="BB3C9352"/>
    <w:lvl w:ilvl="0" w:tplc="04090001">
      <w:start w:val="1"/>
      <w:numFmt w:val="bullet"/>
      <w:lvlText w:val=""/>
      <w:lvlJc w:val="left"/>
      <w:pPr>
        <w:ind w:left="1166" w:hanging="360"/>
      </w:pPr>
      <w:rPr>
        <w:rFonts w:ascii="Symbol" w:hAnsi="Symbol" w:hint="default"/>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6" w15:restartNumberingAfterBreak="0">
    <w:nsid w:val="2F480862"/>
    <w:multiLevelType w:val="hybridMultilevel"/>
    <w:tmpl w:val="4210BCAE"/>
    <w:lvl w:ilvl="0" w:tplc="7DCC670A">
      <w:start w:val="1"/>
      <w:numFmt w:val="bullet"/>
      <w:pStyle w:val="ListParagraph"/>
      <w:lvlText w:val=""/>
      <w:lvlJc w:val="left"/>
      <w:pPr>
        <w:ind w:left="720" w:hanging="360"/>
      </w:pPr>
      <w:rPr>
        <w:rFonts w:ascii="Wingdings" w:hAnsi="Wingdings" w:hint="default"/>
        <w:color w:val="7F7F7F" w:themeColor="text1" w:themeTint="80"/>
        <w:sz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DA164C8"/>
    <w:multiLevelType w:val="hybridMultilevel"/>
    <w:tmpl w:val="1E782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F7DBA"/>
    <w:multiLevelType w:val="hybridMultilevel"/>
    <w:tmpl w:val="3F60B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677605"/>
    <w:multiLevelType w:val="hybridMultilevel"/>
    <w:tmpl w:val="F42AA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1E4C0F"/>
    <w:multiLevelType w:val="hybridMultilevel"/>
    <w:tmpl w:val="C7022EC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3C70E5"/>
    <w:multiLevelType w:val="hybridMultilevel"/>
    <w:tmpl w:val="C6646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506D6F"/>
    <w:multiLevelType w:val="hybridMultilevel"/>
    <w:tmpl w:val="3A7AC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065FD9"/>
    <w:multiLevelType w:val="multilevel"/>
    <w:tmpl w:val="98AC8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F4D7BF1"/>
    <w:multiLevelType w:val="multilevel"/>
    <w:tmpl w:val="0409001D"/>
    <w:styleLink w:val="BulletedList"/>
    <w:lvl w:ilvl="0">
      <w:start w:val="1"/>
      <w:numFmt w:val="bullet"/>
      <w:pStyle w:val="Bullets"/>
      <w:lvlText w:val=""/>
      <w:lvlJc w:val="left"/>
      <w:pPr>
        <w:ind w:left="360" w:hanging="360"/>
      </w:pPr>
      <w:rPr>
        <w:rFonts w:ascii="Wingdings 2" w:hAnsi="Wingdings 2" w:hint="default"/>
        <w:color w:val="595959" w:themeColor="text1" w:themeTint="A6"/>
      </w:rPr>
    </w:lvl>
    <w:lvl w:ilvl="1">
      <w:start w:val="1"/>
      <w:numFmt w:val="bullet"/>
      <w:pStyle w:val="DoubleBullets"/>
      <w:lvlText w:val=""/>
      <w:lvlJc w:val="left"/>
      <w:pPr>
        <w:ind w:left="720" w:hanging="360"/>
      </w:pPr>
      <w:rPr>
        <w:rFonts w:ascii="Symbol" w:hAnsi="Symbol" w:hint="default"/>
        <w:color w:val="595959" w:themeColor="text1" w:themeTint="A6"/>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7"/>
  </w:num>
  <w:num w:numId="3">
    <w:abstractNumId w:val="14"/>
  </w:num>
  <w:num w:numId="4">
    <w:abstractNumId w:val="2"/>
  </w:num>
  <w:num w:numId="5">
    <w:abstractNumId w:val="8"/>
  </w:num>
  <w:num w:numId="6">
    <w:abstractNumId w:val="1"/>
  </w:num>
  <w:num w:numId="7">
    <w:abstractNumId w:val="11"/>
  </w:num>
  <w:num w:numId="8">
    <w:abstractNumId w:val="12"/>
  </w:num>
  <w:num w:numId="9">
    <w:abstractNumId w:val="10"/>
  </w:num>
  <w:num w:numId="10">
    <w:abstractNumId w:val="9"/>
  </w:num>
  <w:num w:numId="11">
    <w:abstractNumId w:val="13"/>
  </w:num>
  <w:num w:numId="12">
    <w:abstractNumId w:val="4"/>
  </w:num>
  <w:num w:numId="13">
    <w:abstractNumId w:val="6"/>
  </w:num>
  <w:num w:numId="14">
    <w:abstractNumId w:val="3"/>
  </w:num>
  <w:num w:numId="15">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vvtz9y0a9x8eersr5e5s3xfdvx9w05dvz&quot;&gt;leadership citations&lt;record-ids&gt;&lt;item&gt;2154&lt;/item&gt;&lt;item&gt;2219&lt;/item&gt;&lt;item&gt;2281&lt;/item&gt;&lt;/record-ids&gt;&lt;/item&gt;&lt;/Libraries&gt;"/>
  </w:docVars>
  <w:rsids>
    <w:rsidRoot w:val="00545642"/>
    <w:rsid w:val="0000174F"/>
    <w:rsid w:val="00003744"/>
    <w:rsid w:val="00003BAD"/>
    <w:rsid w:val="00004898"/>
    <w:rsid w:val="00005855"/>
    <w:rsid w:val="000065D5"/>
    <w:rsid w:val="00006911"/>
    <w:rsid w:val="0000716E"/>
    <w:rsid w:val="00010B9F"/>
    <w:rsid w:val="00013331"/>
    <w:rsid w:val="00014718"/>
    <w:rsid w:val="0001689F"/>
    <w:rsid w:val="00017982"/>
    <w:rsid w:val="00017F8A"/>
    <w:rsid w:val="000237CA"/>
    <w:rsid w:val="0002399E"/>
    <w:rsid w:val="00023A20"/>
    <w:rsid w:val="00025281"/>
    <w:rsid w:val="000317F8"/>
    <w:rsid w:val="00033953"/>
    <w:rsid w:val="000415B5"/>
    <w:rsid w:val="00042E0B"/>
    <w:rsid w:val="00044A5C"/>
    <w:rsid w:val="00046658"/>
    <w:rsid w:val="0004713E"/>
    <w:rsid w:val="00047199"/>
    <w:rsid w:val="000516E2"/>
    <w:rsid w:val="00051E6C"/>
    <w:rsid w:val="0005277B"/>
    <w:rsid w:val="0005330D"/>
    <w:rsid w:val="00056B0D"/>
    <w:rsid w:val="000623F9"/>
    <w:rsid w:val="00062AB6"/>
    <w:rsid w:val="000640F6"/>
    <w:rsid w:val="000652E0"/>
    <w:rsid w:val="0006578F"/>
    <w:rsid w:val="00065D3E"/>
    <w:rsid w:val="000662DC"/>
    <w:rsid w:val="00066D95"/>
    <w:rsid w:val="00067A75"/>
    <w:rsid w:val="00073384"/>
    <w:rsid w:val="00074380"/>
    <w:rsid w:val="0007472B"/>
    <w:rsid w:val="00075282"/>
    <w:rsid w:val="000759C4"/>
    <w:rsid w:val="00077EF8"/>
    <w:rsid w:val="00081C72"/>
    <w:rsid w:val="00082373"/>
    <w:rsid w:val="00087E05"/>
    <w:rsid w:val="00091D02"/>
    <w:rsid w:val="00093A42"/>
    <w:rsid w:val="00094871"/>
    <w:rsid w:val="000A17B7"/>
    <w:rsid w:val="000A1CE4"/>
    <w:rsid w:val="000A236B"/>
    <w:rsid w:val="000A2825"/>
    <w:rsid w:val="000A3530"/>
    <w:rsid w:val="000A4CF8"/>
    <w:rsid w:val="000A651A"/>
    <w:rsid w:val="000B20C7"/>
    <w:rsid w:val="000B21D9"/>
    <w:rsid w:val="000C3AAA"/>
    <w:rsid w:val="000C3EC2"/>
    <w:rsid w:val="000C4577"/>
    <w:rsid w:val="000C64AD"/>
    <w:rsid w:val="000C6A26"/>
    <w:rsid w:val="000C6C82"/>
    <w:rsid w:val="000C7B0F"/>
    <w:rsid w:val="000D1CA3"/>
    <w:rsid w:val="000D2297"/>
    <w:rsid w:val="000D4BAF"/>
    <w:rsid w:val="000D5DD8"/>
    <w:rsid w:val="000D6377"/>
    <w:rsid w:val="000D6B3D"/>
    <w:rsid w:val="000D79F5"/>
    <w:rsid w:val="000D7DF2"/>
    <w:rsid w:val="000E3CB1"/>
    <w:rsid w:val="000F2DE0"/>
    <w:rsid w:val="000F46EC"/>
    <w:rsid w:val="000F7AA7"/>
    <w:rsid w:val="00101DD5"/>
    <w:rsid w:val="0010288E"/>
    <w:rsid w:val="00102A8A"/>
    <w:rsid w:val="0010316E"/>
    <w:rsid w:val="0011178C"/>
    <w:rsid w:val="0011288A"/>
    <w:rsid w:val="00113AE0"/>
    <w:rsid w:val="001159BE"/>
    <w:rsid w:val="00115E64"/>
    <w:rsid w:val="0011660E"/>
    <w:rsid w:val="001167AD"/>
    <w:rsid w:val="001172B2"/>
    <w:rsid w:val="00120585"/>
    <w:rsid w:val="00122105"/>
    <w:rsid w:val="00126D02"/>
    <w:rsid w:val="001275DD"/>
    <w:rsid w:val="00135CC5"/>
    <w:rsid w:val="00135EF0"/>
    <w:rsid w:val="00136805"/>
    <w:rsid w:val="001370EF"/>
    <w:rsid w:val="0014125E"/>
    <w:rsid w:val="00142B17"/>
    <w:rsid w:val="0014359F"/>
    <w:rsid w:val="00143DF0"/>
    <w:rsid w:val="0014425D"/>
    <w:rsid w:val="001449F4"/>
    <w:rsid w:val="00144EF4"/>
    <w:rsid w:val="0014780C"/>
    <w:rsid w:val="0015052E"/>
    <w:rsid w:val="00153163"/>
    <w:rsid w:val="001540F9"/>
    <w:rsid w:val="001552A6"/>
    <w:rsid w:val="0015725E"/>
    <w:rsid w:val="00160A2D"/>
    <w:rsid w:val="00160A6F"/>
    <w:rsid w:val="0016181F"/>
    <w:rsid w:val="001634C1"/>
    <w:rsid w:val="001651CF"/>
    <w:rsid w:val="00165F10"/>
    <w:rsid w:val="00172F4A"/>
    <w:rsid w:val="0017308F"/>
    <w:rsid w:val="0017408C"/>
    <w:rsid w:val="00174C22"/>
    <w:rsid w:val="00174DBE"/>
    <w:rsid w:val="00175E0D"/>
    <w:rsid w:val="00176FA6"/>
    <w:rsid w:val="00177A3E"/>
    <w:rsid w:val="00177CFC"/>
    <w:rsid w:val="001817C8"/>
    <w:rsid w:val="00182436"/>
    <w:rsid w:val="001862C5"/>
    <w:rsid w:val="00186761"/>
    <w:rsid w:val="001901C1"/>
    <w:rsid w:val="0019303A"/>
    <w:rsid w:val="001939F6"/>
    <w:rsid w:val="00193F1C"/>
    <w:rsid w:val="00193F2E"/>
    <w:rsid w:val="001975E0"/>
    <w:rsid w:val="00197D8A"/>
    <w:rsid w:val="001A4E49"/>
    <w:rsid w:val="001A4F6A"/>
    <w:rsid w:val="001A4F84"/>
    <w:rsid w:val="001A4F93"/>
    <w:rsid w:val="001A704B"/>
    <w:rsid w:val="001A71EC"/>
    <w:rsid w:val="001B12E6"/>
    <w:rsid w:val="001B1E8F"/>
    <w:rsid w:val="001C2FA1"/>
    <w:rsid w:val="001D31FF"/>
    <w:rsid w:val="001D3AC1"/>
    <w:rsid w:val="001D4798"/>
    <w:rsid w:val="001E2D07"/>
    <w:rsid w:val="001E3F3B"/>
    <w:rsid w:val="001F0645"/>
    <w:rsid w:val="001F3B87"/>
    <w:rsid w:val="001F4B45"/>
    <w:rsid w:val="00205E3B"/>
    <w:rsid w:val="00206171"/>
    <w:rsid w:val="00211222"/>
    <w:rsid w:val="00214EA2"/>
    <w:rsid w:val="002179D2"/>
    <w:rsid w:val="002232CC"/>
    <w:rsid w:val="0022374C"/>
    <w:rsid w:val="00223926"/>
    <w:rsid w:val="00223B49"/>
    <w:rsid w:val="002266B4"/>
    <w:rsid w:val="00227576"/>
    <w:rsid w:val="00231CE3"/>
    <w:rsid w:val="002335FB"/>
    <w:rsid w:val="0023361A"/>
    <w:rsid w:val="00233B27"/>
    <w:rsid w:val="002341D3"/>
    <w:rsid w:val="00234C3D"/>
    <w:rsid w:val="00236570"/>
    <w:rsid w:val="00237559"/>
    <w:rsid w:val="00237BEA"/>
    <w:rsid w:val="00240BD1"/>
    <w:rsid w:val="00241CEB"/>
    <w:rsid w:val="0025012A"/>
    <w:rsid w:val="00250178"/>
    <w:rsid w:val="002501B0"/>
    <w:rsid w:val="00254E3D"/>
    <w:rsid w:val="00255678"/>
    <w:rsid w:val="002622F8"/>
    <w:rsid w:val="00273D01"/>
    <w:rsid w:val="00273F8F"/>
    <w:rsid w:val="002746C6"/>
    <w:rsid w:val="00274D93"/>
    <w:rsid w:val="00275C4E"/>
    <w:rsid w:val="00275FB0"/>
    <w:rsid w:val="00281D09"/>
    <w:rsid w:val="002851A3"/>
    <w:rsid w:val="00286615"/>
    <w:rsid w:val="00291D94"/>
    <w:rsid w:val="002949CF"/>
    <w:rsid w:val="0029601D"/>
    <w:rsid w:val="0029620D"/>
    <w:rsid w:val="00296E6B"/>
    <w:rsid w:val="002972B1"/>
    <w:rsid w:val="00297DE3"/>
    <w:rsid w:val="002A21B8"/>
    <w:rsid w:val="002A2A36"/>
    <w:rsid w:val="002A3F47"/>
    <w:rsid w:val="002A3F94"/>
    <w:rsid w:val="002A4414"/>
    <w:rsid w:val="002A5B6C"/>
    <w:rsid w:val="002A6ABE"/>
    <w:rsid w:val="002B5CFE"/>
    <w:rsid w:val="002B733E"/>
    <w:rsid w:val="002B7B8B"/>
    <w:rsid w:val="002C0153"/>
    <w:rsid w:val="002C1E7B"/>
    <w:rsid w:val="002C32BD"/>
    <w:rsid w:val="002C33BE"/>
    <w:rsid w:val="002C3D86"/>
    <w:rsid w:val="002C4211"/>
    <w:rsid w:val="002D0BE0"/>
    <w:rsid w:val="002D2158"/>
    <w:rsid w:val="002D699C"/>
    <w:rsid w:val="002E02DB"/>
    <w:rsid w:val="002E0A57"/>
    <w:rsid w:val="002E0FCE"/>
    <w:rsid w:val="002E10E0"/>
    <w:rsid w:val="002F4E8B"/>
    <w:rsid w:val="002F68CF"/>
    <w:rsid w:val="003009B5"/>
    <w:rsid w:val="00303565"/>
    <w:rsid w:val="00305117"/>
    <w:rsid w:val="00307430"/>
    <w:rsid w:val="003079A8"/>
    <w:rsid w:val="00307DB6"/>
    <w:rsid w:val="00310DD3"/>
    <w:rsid w:val="00312FBE"/>
    <w:rsid w:val="0031348D"/>
    <w:rsid w:val="00313735"/>
    <w:rsid w:val="00314A77"/>
    <w:rsid w:val="00315CE6"/>
    <w:rsid w:val="00316734"/>
    <w:rsid w:val="0032164F"/>
    <w:rsid w:val="00323970"/>
    <w:rsid w:val="0032764B"/>
    <w:rsid w:val="00332D82"/>
    <w:rsid w:val="003346D2"/>
    <w:rsid w:val="00335240"/>
    <w:rsid w:val="00336BF6"/>
    <w:rsid w:val="00340C1A"/>
    <w:rsid w:val="0034293C"/>
    <w:rsid w:val="00342F0F"/>
    <w:rsid w:val="00345010"/>
    <w:rsid w:val="00351852"/>
    <w:rsid w:val="003540AC"/>
    <w:rsid w:val="003555A2"/>
    <w:rsid w:val="0035666B"/>
    <w:rsid w:val="003605F2"/>
    <w:rsid w:val="00361595"/>
    <w:rsid w:val="003647A6"/>
    <w:rsid w:val="00367FD5"/>
    <w:rsid w:val="00371E60"/>
    <w:rsid w:val="003742B0"/>
    <w:rsid w:val="00375074"/>
    <w:rsid w:val="00383138"/>
    <w:rsid w:val="00384159"/>
    <w:rsid w:val="00386126"/>
    <w:rsid w:val="00387866"/>
    <w:rsid w:val="003949DC"/>
    <w:rsid w:val="00397204"/>
    <w:rsid w:val="003A17B6"/>
    <w:rsid w:val="003A2FA5"/>
    <w:rsid w:val="003B1F64"/>
    <w:rsid w:val="003C56AB"/>
    <w:rsid w:val="003C7119"/>
    <w:rsid w:val="003D2625"/>
    <w:rsid w:val="003D2F26"/>
    <w:rsid w:val="003D40FB"/>
    <w:rsid w:val="003D426E"/>
    <w:rsid w:val="003D641B"/>
    <w:rsid w:val="003D77BB"/>
    <w:rsid w:val="003E0DB6"/>
    <w:rsid w:val="003E0DEF"/>
    <w:rsid w:val="003E2820"/>
    <w:rsid w:val="003E3541"/>
    <w:rsid w:val="003E39E0"/>
    <w:rsid w:val="003E76A6"/>
    <w:rsid w:val="003F16B4"/>
    <w:rsid w:val="003F197D"/>
    <w:rsid w:val="003F3FF2"/>
    <w:rsid w:val="003F6444"/>
    <w:rsid w:val="003F7064"/>
    <w:rsid w:val="00400EC4"/>
    <w:rsid w:val="00402C38"/>
    <w:rsid w:val="00403942"/>
    <w:rsid w:val="00404F20"/>
    <w:rsid w:val="00407113"/>
    <w:rsid w:val="00407482"/>
    <w:rsid w:val="00410A0E"/>
    <w:rsid w:val="004127EB"/>
    <w:rsid w:val="00414C73"/>
    <w:rsid w:val="00416561"/>
    <w:rsid w:val="00416D8B"/>
    <w:rsid w:val="00421138"/>
    <w:rsid w:val="00422F2F"/>
    <w:rsid w:val="004234B2"/>
    <w:rsid w:val="00425164"/>
    <w:rsid w:val="004256EA"/>
    <w:rsid w:val="0043296D"/>
    <w:rsid w:val="00440743"/>
    <w:rsid w:val="00440F78"/>
    <w:rsid w:val="0044206D"/>
    <w:rsid w:val="004426D9"/>
    <w:rsid w:val="00442ACA"/>
    <w:rsid w:val="00443B40"/>
    <w:rsid w:val="0044449A"/>
    <w:rsid w:val="00444A9A"/>
    <w:rsid w:val="004526B0"/>
    <w:rsid w:val="00453262"/>
    <w:rsid w:val="00454294"/>
    <w:rsid w:val="00457D34"/>
    <w:rsid w:val="0046080E"/>
    <w:rsid w:val="00465A8F"/>
    <w:rsid w:val="004740B9"/>
    <w:rsid w:val="00474923"/>
    <w:rsid w:val="00474DCA"/>
    <w:rsid w:val="00476288"/>
    <w:rsid w:val="00477E20"/>
    <w:rsid w:val="004809F1"/>
    <w:rsid w:val="00482985"/>
    <w:rsid w:val="0048406B"/>
    <w:rsid w:val="004869E9"/>
    <w:rsid w:val="00491153"/>
    <w:rsid w:val="00491FA4"/>
    <w:rsid w:val="0049303D"/>
    <w:rsid w:val="0049305D"/>
    <w:rsid w:val="00493AEE"/>
    <w:rsid w:val="004A020C"/>
    <w:rsid w:val="004A1923"/>
    <w:rsid w:val="004A1A33"/>
    <w:rsid w:val="004A285F"/>
    <w:rsid w:val="004A42D8"/>
    <w:rsid w:val="004A4340"/>
    <w:rsid w:val="004A7559"/>
    <w:rsid w:val="004A7565"/>
    <w:rsid w:val="004B1C0F"/>
    <w:rsid w:val="004B51D5"/>
    <w:rsid w:val="004B5D11"/>
    <w:rsid w:val="004B7497"/>
    <w:rsid w:val="004C23FD"/>
    <w:rsid w:val="004C2AD9"/>
    <w:rsid w:val="004C7AA1"/>
    <w:rsid w:val="004C7E7F"/>
    <w:rsid w:val="004D1ED3"/>
    <w:rsid w:val="004D3792"/>
    <w:rsid w:val="004D3A97"/>
    <w:rsid w:val="004D4977"/>
    <w:rsid w:val="004E1231"/>
    <w:rsid w:val="004E333E"/>
    <w:rsid w:val="004E3472"/>
    <w:rsid w:val="004E4C72"/>
    <w:rsid w:val="004E526E"/>
    <w:rsid w:val="004F01D7"/>
    <w:rsid w:val="004F0A45"/>
    <w:rsid w:val="004F0DF4"/>
    <w:rsid w:val="004F2048"/>
    <w:rsid w:val="004F4098"/>
    <w:rsid w:val="004F6E64"/>
    <w:rsid w:val="00500904"/>
    <w:rsid w:val="00500BB0"/>
    <w:rsid w:val="005024CA"/>
    <w:rsid w:val="00503002"/>
    <w:rsid w:val="005041F2"/>
    <w:rsid w:val="005047FC"/>
    <w:rsid w:val="0051220A"/>
    <w:rsid w:val="00512DE0"/>
    <w:rsid w:val="005136EF"/>
    <w:rsid w:val="00516388"/>
    <w:rsid w:val="00520B55"/>
    <w:rsid w:val="00521135"/>
    <w:rsid w:val="00523A5B"/>
    <w:rsid w:val="00523F5D"/>
    <w:rsid w:val="00524B94"/>
    <w:rsid w:val="00527158"/>
    <w:rsid w:val="00534C41"/>
    <w:rsid w:val="00535BAD"/>
    <w:rsid w:val="005369DE"/>
    <w:rsid w:val="005407B9"/>
    <w:rsid w:val="00541E93"/>
    <w:rsid w:val="00545642"/>
    <w:rsid w:val="00545810"/>
    <w:rsid w:val="00545940"/>
    <w:rsid w:val="00545EA3"/>
    <w:rsid w:val="00546053"/>
    <w:rsid w:val="00546449"/>
    <w:rsid w:val="00546FBE"/>
    <w:rsid w:val="00553125"/>
    <w:rsid w:val="00553E5D"/>
    <w:rsid w:val="0055431E"/>
    <w:rsid w:val="005615EE"/>
    <w:rsid w:val="00562684"/>
    <w:rsid w:val="00562E6F"/>
    <w:rsid w:val="0056345A"/>
    <w:rsid w:val="005650C5"/>
    <w:rsid w:val="005661F5"/>
    <w:rsid w:val="00567BB2"/>
    <w:rsid w:val="00575B91"/>
    <w:rsid w:val="00577033"/>
    <w:rsid w:val="00581E7A"/>
    <w:rsid w:val="005845D1"/>
    <w:rsid w:val="005846E4"/>
    <w:rsid w:val="00584938"/>
    <w:rsid w:val="00584A39"/>
    <w:rsid w:val="00584A4A"/>
    <w:rsid w:val="00587BC1"/>
    <w:rsid w:val="00593AF6"/>
    <w:rsid w:val="005948F6"/>
    <w:rsid w:val="00594B80"/>
    <w:rsid w:val="005A2EFB"/>
    <w:rsid w:val="005A4809"/>
    <w:rsid w:val="005A51F2"/>
    <w:rsid w:val="005B14BA"/>
    <w:rsid w:val="005B15AC"/>
    <w:rsid w:val="005B230E"/>
    <w:rsid w:val="005B427C"/>
    <w:rsid w:val="005C0CF1"/>
    <w:rsid w:val="005C23E1"/>
    <w:rsid w:val="005C3165"/>
    <w:rsid w:val="005C3C3D"/>
    <w:rsid w:val="005C3E95"/>
    <w:rsid w:val="005C6193"/>
    <w:rsid w:val="005C627B"/>
    <w:rsid w:val="005C6F63"/>
    <w:rsid w:val="005C76E9"/>
    <w:rsid w:val="005D0F77"/>
    <w:rsid w:val="005D1683"/>
    <w:rsid w:val="005D288E"/>
    <w:rsid w:val="005D646D"/>
    <w:rsid w:val="005D6B61"/>
    <w:rsid w:val="005D720B"/>
    <w:rsid w:val="005E31C1"/>
    <w:rsid w:val="005E324D"/>
    <w:rsid w:val="005E3446"/>
    <w:rsid w:val="005E34F5"/>
    <w:rsid w:val="005E3FAF"/>
    <w:rsid w:val="005E6280"/>
    <w:rsid w:val="005E731C"/>
    <w:rsid w:val="005F1AA2"/>
    <w:rsid w:val="00604C1A"/>
    <w:rsid w:val="006101BD"/>
    <w:rsid w:val="00610722"/>
    <w:rsid w:val="00610EFE"/>
    <w:rsid w:val="006116BA"/>
    <w:rsid w:val="006135BA"/>
    <w:rsid w:val="00616391"/>
    <w:rsid w:val="006236FB"/>
    <w:rsid w:val="00626E49"/>
    <w:rsid w:val="00627862"/>
    <w:rsid w:val="00630F0A"/>
    <w:rsid w:val="00632498"/>
    <w:rsid w:val="00632615"/>
    <w:rsid w:val="00633B17"/>
    <w:rsid w:val="00636181"/>
    <w:rsid w:val="0063745A"/>
    <w:rsid w:val="00640D3A"/>
    <w:rsid w:val="00654E30"/>
    <w:rsid w:val="00655117"/>
    <w:rsid w:val="00657300"/>
    <w:rsid w:val="00660C35"/>
    <w:rsid w:val="00661BFB"/>
    <w:rsid w:val="00662C2B"/>
    <w:rsid w:val="00665AEE"/>
    <w:rsid w:val="006670F6"/>
    <w:rsid w:val="0067102B"/>
    <w:rsid w:val="0067512E"/>
    <w:rsid w:val="0067567F"/>
    <w:rsid w:val="00677AEC"/>
    <w:rsid w:val="006861E2"/>
    <w:rsid w:val="0068658A"/>
    <w:rsid w:val="00693250"/>
    <w:rsid w:val="006950CC"/>
    <w:rsid w:val="00695433"/>
    <w:rsid w:val="00695C58"/>
    <w:rsid w:val="0069681E"/>
    <w:rsid w:val="006A00DA"/>
    <w:rsid w:val="006A4DF5"/>
    <w:rsid w:val="006B008F"/>
    <w:rsid w:val="006B1281"/>
    <w:rsid w:val="006B1DDF"/>
    <w:rsid w:val="006B26F0"/>
    <w:rsid w:val="006B2D3D"/>
    <w:rsid w:val="006B37BA"/>
    <w:rsid w:val="006B385E"/>
    <w:rsid w:val="006B38EF"/>
    <w:rsid w:val="006B53EE"/>
    <w:rsid w:val="006B735E"/>
    <w:rsid w:val="006C0799"/>
    <w:rsid w:val="006C12C1"/>
    <w:rsid w:val="006C4CDE"/>
    <w:rsid w:val="006C7BD2"/>
    <w:rsid w:val="006D03F0"/>
    <w:rsid w:val="006D12BA"/>
    <w:rsid w:val="006D539F"/>
    <w:rsid w:val="006D64D1"/>
    <w:rsid w:val="006E0269"/>
    <w:rsid w:val="006E22B0"/>
    <w:rsid w:val="006E33B2"/>
    <w:rsid w:val="006E4F45"/>
    <w:rsid w:val="006E5D98"/>
    <w:rsid w:val="006F1F96"/>
    <w:rsid w:val="006F38C9"/>
    <w:rsid w:val="006F3C20"/>
    <w:rsid w:val="006F7108"/>
    <w:rsid w:val="006F77B6"/>
    <w:rsid w:val="006F7D58"/>
    <w:rsid w:val="007007CA"/>
    <w:rsid w:val="00700833"/>
    <w:rsid w:val="0070083A"/>
    <w:rsid w:val="0070085E"/>
    <w:rsid w:val="00704F28"/>
    <w:rsid w:val="00705F7F"/>
    <w:rsid w:val="007101BF"/>
    <w:rsid w:val="00711093"/>
    <w:rsid w:val="00712E9A"/>
    <w:rsid w:val="00713302"/>
    <w:rsid w:val="00714A78"/>
    <w:rsid w:val="00715AC9"/>
    <w:rsid w:val="0071671A"/>
    <w:rsid w:val="00717E13"/>
    <w:rsid w:val="007211BD"/>
    <w:rsid w:val="00721487"/>
    <w:rsid w:val="00721BA0"/>
    <w:rsid w:val="00722297"/>
    <w:rsid w:val="007225AD"/>
    <w:rsid w:val="007225F5"/>
    <w:rsid w:val="0072336C"/>
    <w:rsid w:val="0072345F"/>
    <w:rsid w:val="00724056"/>
    <w:rsid w:val="007261CD"/>
    <w:rsid w:val="00727FEF"/>
    <w:rsid w:val="00732E15"/>
    <w:rsid w:val="00736A27"/>
    <w:rsid w:val="00737C09"/>
    <w:rsid w:val="00740208"/>
    <w:rsid w:val="007403A4"/>
    <w:rsid w:val="00746D62"/>
    <w:rsid w:val="00750755"/>
    <w:rsid w:val="00750DEC"/>
    <w:rsid w:val="00753626"/>
    <w:rsid w:val="00753C38"/>
    <w:rsid w:val="00753C98"/>
    <w:rsid w:val="00756C82"/>
    <w:rsid w:val="00756E84"/>
    <w:rsid w:val="007616B0"/>
    <w:rsid w:val="0076391D"/>
    <w:rsid w:val="007656C0"/>
    <w:rsid w:val="00771F99"/>
    <w:rsid w:val="00774A17"/>
    <w:rsid w:val="00774CE2"/>
    <w:rsid w:val="007753A0"/>
    <w:rsid w:val="00776716"/>
    <w:rsid w:val="0077686E"/>
    <w:rsid w:val="00777485"/>
    <w:rsid w:val="0078016F"/>
    <w:rsid w:val="00781311"/>
    <w:rsid w:val="00781880"/>
    <w:rsid w:val="00781A5F"/>
    <w:rsid w:val="00781BBA"/>
    <w:rsid w:val="00781F22"/>
    <w:rsid w:val="00785085"/>
    <w:rsid w:val="00786F3E"/>
    <w:rsid w:val="007901CA"/>
    <w:rsid w:val="0079152A"/>
    <w:rsid w:val="00792C47"/>
    <w:rsid w:val="00793F37"/>
    <w:rsid w:val="00796A4E"/>
    <w:rsid w:val="007971E8"/>
    <w:rsid w:val="007974D4"/>
    <w:rsid w:val="00797C16"/>
    <w:rsid w:val="007A09E2"/>
    <w:rsid w:val="007A0B6B"/>
    <w:rsid w:val="007A13BD"/>
    <w:rsid w:val="007A21B6"/>
    <w:rsid w:val="007A23EE"/>
    <w:rsid w:val="007A2918"/>
    <w:rsid w:val="007A313D"/>
    <w:rsid w:val="007A58B3"/>
    <w:rsid w:val="007B06A6"/>
    <w:rsid w:val="007B0A50"/>
    <w:rsid w:val="007B361A"/>
    <w:rsid w:val="007B4079"/>
    <w:rsid w:val="007B5E13"/>
    <w:rsid w:val="007C5CC7"/>
    <w:rsid w:val="007D3EB0"/>
    <w:rsid w:val="007D5AF7"/>
    <w:rsid w:val="007E11AB"/>
    <w:rsid w:val="007E1998"/>
    <w:rsid w:val="007E1D7B"/>
    <w:rsid w:val="007E2310"/>
    <w:rsid w:val="007E46C9"/>
    <w:rsid w:val="007E666D"/>
    <w:rsid w:val="007F17F5"/>
    <w:rsid w:val="007F275F"/>
    <w:rsid w:val="007F3991"/>
    <w:rsid w:val="007F3F69"/>
    <w:rsid w:val="008009B8"/>
    <w:rsid w:val="008029E4"/>
    <w:rsid w:val="00805190"/>
    <w:rsid w:val="00805B73"/>
    <w:rsid w:val="00806879"/>
    <w:rsid w:val="00810EFC"/>
    <w:rsid w:val="00811226"/>
    <w:rsid w:val="00811862"/>
    <w:rsid w:val="00811C06"/>
    <w:rsid w:val="00812D82"/>
    <w:rsid w:val="00812DD9"/>
    <w:rsid w:val="00815D01"/>
    <w:rsid w:val="008170F4"/>
    <w:rsid w:val="0082153E"/>
    <w:rsid w:val="00821874"/>
    <w:rsid w:val="00822AEF"/>
    <w:rsid w:val="00823CE3"/>
    <w:rsid w:val="00824B66"/>
    <w:rsid w:val="00825258"/>
    <w:rsid w:val="00827C41"/>
    <w:rsid w:val="00830925"/>
    <w:rsid w:val="00832DEA"/>
    <w:rsid w:val="008341A5"/>
    <w:rsid w:val="008345D7"/>
    <w:rsid w:val="00834E37"/>
    <w:rsid w:val="00835028"/>
    <w:rsid w:val="00836504"/>
    <w:rsid w:val="00842791"/>
    <w:rsid w:val="00842B43"/>
    <w:rsid w:val="00844CE6"/>
    <w:rsid w:val="00846318"/>
    <w:rsid w:val="00850E24"/>
    <w:rsid w:val="00852214"/>
    <w:rsid w:val="00852FB4"/>
    <w:rsid w:val="00854EC0"/>
    <w:rsid w:val="008576A0"/>
    <w:rsid w:val="00860C74"/>
    <w:rsid w:val="00866458"/>
    <w:rsid w:val="00866C14"/>
    <w:rsid w:val="0086738A"/>
    <w:rsid w:val="00871340"/>
    <w:rsid w:val="00871814"/>
    <w:rsid w:val="008741DE"/>
    <w:rsid w:val="008753EB"/>
    <w:rsid w:val="008764DE"/>
    <w:rsid w:val="00882787"/>
    <w:rsid w:val="00883E94"/>
    <w:rsid w:val="00886B5B"/>
    <w:rsid w:val="00886B98"/>
    <w:rsid w:val="00887507"/>
    <w:rsid w:val="00890159"/>
    <w:rsid w:val="00890E27"/>
    <w:rsid w:val="008915F0"/>
    <w:rsid w:val="00891844"/>
    <w:rsid w:val="00891954"/>
    <w:rsid w:val="008922A0"/>
    <w:rsid w:val="008926FE"/>
    <w:rsid w:val="0089706C"/>
    <w:rsid w:val="00897BBD"/>
    <w:rsid w:val="008A105D"/>
    <w:rsid w:val="008A17B5"/>
    <w:rsid w:val="008A4051"/>
    <w:rsid w:val="008B0A05"/>
    <w:rsid w:val="008B0EEE"/>
    <w:rsid w:val="008B2597"/>
    <w:rsid w:val="008B37CD"/>
    <w:rsid w:val="008B3B8B"/>
    <w:rsid w:val="008B5BFA"/>
    <w:rsid w:val="008C1BF3"/>
    <w:rsid w:val="008C598C"/>
    <w:rsid w:val="008C64D2"/>
    <w:rsid w:val="008C7AD7"/>
    <w:rsid w:val="008D0EE1"/>
    <w:rsid w:val="008D1D55"/>
    <w:rsid w:val="008D384C"/>
    <w:rsid w:val="008D5230"/>
    <w:rsid w:val="008E0BD4"/>
    <w:rsid w:val="008E6619"/>
    <w:rsid w:val="008F00C3"/>
    <w:rsid w:val="008F1B91"/>
    <w:rsid w:val="008F364C"/>
    <w:rsid w:val="008F3F57"/>
    <w:rsid w:val="008F5389"/>
    <w:rsid w:val="008F60E5"/>
    <w:rsid w:val="0090037F"/>
    <w:rsid w:val="0090369E"/>
    <w:rsid w:val="009037F3"/>
    <w:rsid w:val="00904470"/>
    <w:rsid w:val="00905127"/>
    <w:rsid w:val="00905394"/>
    <w:rsid w:val="00905530"/>
    <w:rsid w:val="00910A96"/>
    <w:rsid w:val="00913A18"/>
    <w:rsid w:val="009158CD"/>
    <w:rsid w:val="00916B0E"/>
    <w:rsid w:val="00917915"/>
    <w:rsid w:val="00922E95"/>
    <w:rsid w:val="00926977"/>
    <w:rsid w:val="00927CD7"/>
    <w:rsid w:val="009307F9"/>
    <w:rsid w:val="00930E4B"/>
    <w:rsid w:val="00931945"/>
    <w:rsid w:val="009325C2"/>
    <w:rsid w:val="00934E7F"/>
    <w:rsid w:val="009364B9"/>
    <w:rsid w:val="00936D84"/>
    <w:rsid w:val="00937070"/>
    <w:rsid w:val="0093741F"/>
    <w:rsid w:val="00943BB4"/>
    <w:rsid w:val="00943DD9"/>
    <w:rsid w:val="00946A10"/>
    <w:rsid w:val="00946A5D"/>
    <w:rsid w:val="009477BD"/>
    <w:rsid w:val="00950A47"/>
    <w:rsid w:val="00950CB9"/>
    <w:rsid w:val="00951901"/>
    <w:rsid w:val="0095290B"/>
    <w:rsid w:val="00952ED5"/>
    <w:rsid w:val="00954FA2"/>
    <w:rsid w:val="00960672"/>
    <w:rsid w:val="00961DD5"/>
    <w:rsid w:val="0096582E"/>
    <w:rsid w:val="009658A7"/>
    <w:rsid w:val="00966F57"/>
    <w:rsid w:val="00973222"/>
    <w:rsid w:val="0097757C"/>
    <w:rsid w:val="00977AFA"/>
    <w:rsid w:val="0098376E"/>
    <w:rsid w:val="00985799"/>
    <w:rsid w:val="009861C0"/>
    <w:rsid w:val="00986303"/>
    <w:rsid w:val="00991860"/>
    <w:rsid w:val="00991C00"/>
    <w:rsid w:val="00992AE9"/>
    <w:rsid w:val="009973D3"/>
    <w:rsid w:val="00997FCD"/>
    <w:rsid w:val="009A0290"/>
    <w:rsid w:val="009A0866"/>
    <w:rsid w:val="009A1006"/>
    <w:rsid w:val="009A126F"/>
    <w:rsid w:val="009A1345"/>
    <w:rsid w:val="009A2841"/>
    <w:rsid w:val="009A35FA"/>
    <w:rsid w:val="009A4C58"/>
    <w:rsid w:val="009A595F"/>
    <w:rsid w:val="009A70B4"/>
    <w:rsid w:val="009B1108"/>
    <w:rsid w:val="009B158A"/>
    <w:rsid w:val="009B2B0D"/>
    <w:rsid w:val="009B31DB"/>
    <w:rsid w:val="009B627F"/>
    <w:rsid w:val="009B7D1E"/>
    <w:rsid w:val="009C4B17"/>
    <w:rsid w:val="009C622D"/>
    <w:rsid w:val="009C62B3"/>
    <w:rsid w:val="009D1CAA"/>
    <w:rsid w:val="009D716D"/>
    <w:rsid w:val="009D7A3A"/>
    <w:rsid w:val="009D7CA5"/>
    <w:rsid w:val="009E1892"/>
    <w:rsid w:val="009E29ED"/>
    <w:rsid w:val="009E3941"/>
    <w:rsid w:val="009E4E6E"/>
    <w:rsid w:val="009E6956"/>
    <w:rsid w:val="009F0599"/>
    <w:rsid w:val="009F1080"/>
    <w:rsid w:val="009F43AC"/>
    <w:rsid w:val="00A00437"/>
    <w:rsid w:val="00A04BAC"/>
    <w:rsid w:val="00A0702A"/>
    <w:rsid w:val="00A1032A"/>
    <w:rsid w:val="00A11CA6"/>
    <w:rsid w:val="00A15D6A"/>
    <w:rsid w:val="00A17CAB"/>
    <w:rsid w:val="00A2138A"/>
    <w:rsid w:val="00A2181A"/>
    <w:rsid w:val="00A24526"/>
    <w:rsid w:val="00A24DF0"/>
    <w:rsid w:val="00A2605C"/>
    <w:rsid w:val="00A3083C"/>
    <w:rsid w:val="00A318CB"/>
    <w:rsid w:val="00A32C7F"/>
    <w:rsid w:val="00A33C14"/>
    <w:rsid w:val="00A367D6"/>
    <w:rsid w:val="00A400B3"/>
    <w:rsid w:val="00A4104E"/>
    <w:rsid w:val="00A4167D"/>
    <w:rsid w:val="00A43DC0"/>
    <w:rsid w:val="00A47ED0"/>
    <w:rsid w:val="00A50541"/>
    <w:rsid w:val="00A508EE"/>
    <w:rsid w:val="00A50D0A"/>
    <w:rsid w:val="00A51A3F"/>
    <w:rsid w:val="00A51E89"/>
    <w:rsid w:val="00A5271F"/>
    <w:rsid w:val="00A5308F"/>
    <w:rsid w:val="00A5316A"/>
    <w:rsid w:val="00A538B3"/>
    <w:rsid w:val="00A55930"/>
    <w:rsid w:val="00A5796A"/>
    <w:rsid w:val="00A6174B"/>
    <w:rsid w:val="00A65472"/>
    <w:rsid w:val="00A6593C"/>
    <w:rsid w:val="00A6728F"/>
    <w:rsid w:val="00A71278"/>
    <w:rsid w:val="00A71CA5"/>
    <w:rsid w:val="00A7344B"/>
    <w:rsid w:val="00A80149"/>
    <w:rsid w:val="00A856AC"/>
    <w:rsid w:val="00A85A00"/>
    <w:rsid w:val="00A874AD"/>
    <w:rsid w:val="00A92468"/>
    <w:rsid w:val="00A92864"/>
    <w:rsid w:val="00A9401C"/>
    <w:rsid w:val="00AA0581"/>
    <w:rsid w:val="00AA14AF"/>
    <w:rsid w:val="00AA5C44"/>
    <w:rsid w:val="00AB1E26"/>
    <w:rsid w:val="00AB5B8B"/>
    <w:rsid w:val="00AB6254"/>
    <w:rsid w:val="00AB6C95"/>
    <w:rsid w:val="00AC1781"/>
    <w:rsid w:val="00AC6544"/>
    <w:rsid w:val="00AD01F2"/>
    <w:rsid w:val="00AD0BCE"/>
    <w:rsid w:val="00AD4DBC"/>
    <w:rsid w:val="00AD6806"/>
    <w:rsid w:val="00AE17F9"/>
    <w:rsid w:val="00AE4EEC"/>
    <w:rsid w:val="00AE61F7"/>
    <w:rsid w:val="00AF1444"/>
    <w:rsid w:val="00AF19F3"/>
    <w:rsid w:val="00AF5EC0"/>
    <w:rsid w:val="00AF60BE"/>
    <w:rsid w:val="00B0285F"/>
    <w:rsid w:val="00B0456E"/>
    <w:rsid w:val="00B07149"/>
    <w:rsid w:val="00B11729"/>
    <w:rsid w:val="00B166FF"/>
    <w:rsid w:val="00B1752F"/>
    <w:rsid w:val="00B176B6"/>
    <w:rsid w:val="00B20C81"/>
    <w:rsid w:val="00B23331"/>
    <w:rsid w:val="00B24233"/>
    <w:rsid w:val="00B275BC"/>
    <w:rsid w:val="00B30737"/>
    <w:rsid w:val="00B319B9"/>
    <w:rsid w:val="00B336BC"/>
    <w:rsid w:val="00B37CEC"/>
    <w:rsid w:val="00B41E01"/>
    <w:rsid w:val="00B51D90"/>
    <w:rsid w:val="00B5229D"/>
    <w:rsid w:val="00B54507"/>
    <w:rsid w:val="00B54F7F"/>
    <w:rsid w:val="00B57398"/>
    <w:rsid w:val="00B578FC"/>
    <w:rsid w:val="00B61615"/>
    <w:rsid w:val="00B6161A"/>
    <w:rsid w:val="00B61930"/>
    <w:rsid w:val="00B638BD"/>
    <w:rsid w:val="00B63FFE"/>
    <w:rsid w:val="00B6579C"/>
    <w:rsid w:val="00B72A16"/>
    <w:rsid w:val="00B72C80"/>
    <w:rsid w:val="00B74731"/>
    <w:rsid w:val="00B7669A"/>
    <w:rsid w:val="00B77E9C"/>
    <w:rsid w:val="00B818E6"/>
    <w:rsid w:val="00B84D34"/>
    <w:rsid w:val="00B87595"/>
    <w:rsid w:val="00B9094B"/>
    <w:rsid w:val="00B9376F"/>
    <w:rsid w:val="00B938A6"/>
    <w:rsid w:val="00B94BE1"/>
    <w:rsid w:val="00B9560D"/>
    <w:rsid w:val="00B95C5E"/>
    <w:rsid w:val="00B95F54"/>
    <w:rsid w:val="00B96711"/>
    <w:rsid w:val="00B96CA4"/>
    <w:rsid w:val="00B97945"/>
    <w:rsid w:val="00BA0AFC"/>
    <w:rsid w:val="00BA2214"/>
    <w:rsid w:val="00BA3875"/>
    <w:rsid w:val="00BA3B16"/>
    <w:rsid w:val="00BA4611"/>
    <w:rsid w:val="00BA7710"/>
    <w:rsid w:val="00BB14BD"/>
    <w:rsid w:val="00BB1996"/>
    <w:rsid w:val="00BB3028"/>
    <w:rsid w:val="00BB6412"/>
    <w:rsid w:val="00BC1097"/>
    <w:rsid w:val="00BC2982"/>
    <w:rsid w:val="00BC3A2C"/>
    <w:rsid w:val="00BC3FF6"/>
    <w:rsid w:val="00BC45FC"/>
    <w:rsid w:val="00BD1104"/>
    <w:rsid w:val="00BD2DB8"/>
    <w:rsid w:val="00BD6343"/>
    <w:rsid w:val="00BE1B82"/>
    <w:rsid w:val="00BE330A"/>
    <w:rsid w:val="00BE43DB"/>
    <w:rsid w:val="00BE578F"/>
    <w:rsid w:val="00BF1A45"/>
    <w:rsid w:val="00BF4F6E"/>
    <w:rsid w:val="00BF55E7"/>
    <w:rsid w:val="00C01FD1"/>
    <w:rsid w:val="00C050ED"/>
    <w:rsid w:val="00C07D39"/>
    <w:rsid w:val="00C12BD3"/>
    <w:rsid w:val="00C15F2F"/>
    <w:rsid w:val="00C16A87"/>
    <w:rsid w:val="00C16B96"/>
    <w:rsid w:val="00C1746D"/>
    <w:rsid w:val="00C22570"/>
    <w:rsid w:val="00C260C1"/>
    <w:rsid w:val="00C30089"/>
    <w:rsid w:val="00C308E7"/>
    <w:rsid w:val="00C34A61"/>
    <w:rsid w:val="00C34E1B"/>
    <w:rsid w:val="00C3714A"/>
    <w:rsid w:val="00C373BA"/>
    <w:rsid w:val="00C4066B"/>
    <w:rsid w:val="00C453AF"/>
    <w:rsid w:val="00C458E3"/>
    <w:rsid w:val="00C47046"/>
    <w:rsid w:val="00C509F5"/>
    <w:rsid w:val="00C50ACA"/>
    <w:rsid w:val="00C51893"/>
    <w:rsid w:val="00C53677"/>
    <w:rsid w:val="00C573CB"/>
    <w:rsid w:val="00C5799F"/>
    <w:rsid w:val="00C57D8C"/>
    <w:rsid w:val="00C66C55"/>
    <w:rsid w:val="00C71872"/>
    <w:rsid w:val="00C729E6"/>
    <w:rsid w:val="00C72DE4"/>
    <w:rsid w:val="00C74D47"/>
    <w:rsid w:val="00C76021"/>
    <w:rsid w:val="00C765AB"/>
    <w:rsid w:val="00C7699A"/>
    <w:rsid w:val="00C773C7"/>
    <w:rsid w:val="00C92102"/>
    <w:rsid w:val="00C93116"/>
    <w:rsid w:val="00C93C9E"/>
    <w:rsid w:val="00C952A5"/>
    <w:rsid w:val="00CA41DB"/>
    <w:rsid w:val="00CA4433"/>
    <w:rsid w:val="00CA7D73"/>
    <w:rsid w:val="00CB2BE4"/>
    <w:rsid w:val="00CB4973"/>
    <w:rsid w:val="00CB50DE"/>
    <w:rsid w:val="00CB75FE"/>
    <w:rsid w:val="00CC0173"/>
    <w:rsid w:val="00CC05C3"/>
    <w:rsid w:val="00CC1520"/>
    <w:rsid w:val="00CC1A35"/>
    <w:rsid w:val="00CC21CA"/>
    <w:rsid w:val="00CC22CB"/>
    <w:rsid w:val="00CC2437"/>
    <w:rsid w:val="00CC6DE4"/>
    <w:rsid w:val="00CD0FB6"/>
    <w:rsid w:val="00CD1FE1"/>
    <w:rsid w:val="00CD3EF8"/>
    <w:rsid w:val="00CD7BFD"/>
    <w:rsid w:val="00CE0760"/>
    <w:rsid w:val="00CE088B"/>
    <w:rsid w:val="00CE1CCA"/>
    <w:rsid w:val="00CE46DF"/>
    <w:rsid w:val="00CE4B14"/>
    <w:rsid w:val="00CE693F"/>
    <w:rsid w:val="00CE7C3D"/>
    <w:rsid w:val="00CF1433"/>
    <w:rsid w:val="00CF1E50"/>
    <w:rsid w:val="00CF2729"/>
    <w:rsid w:val="00CF5640"/>
    <w:rsid w:val="00CF5AA3"/>
    <w:rsid w:val="00CF61CB"/>
    <w:rsid w:val="00CF6B8B"/>
    <w:rsid w:val="00CF6DA1"/>
    <w:rsid w:val="00CF6DC7"/>
    <w:rsid w:val="00CF6DDF"/>
    <w:rsid w:val="00CF7651"/>
    <w:rsid w:val="00CF7810"/>
    <w:rsid w:val="00D00C4B"/>
    <w:rsid w:val="00D052B2"/>
    <w:rsid w:val="00D0661D"/>
    <w:rsid w:val="00D0668D"/>
    <w:rsid w:val="00D102C2"/>
    <w:rsid w:val="00D117A2"/>
    <w:rsid w:val="00D11D20"/>
    <w:rsid w:val="00D1285F"/>
    <w:rsid w:val="00D12F40"/>
    <w:rsid w:val="00D20071"/>
    <w:rsid w:val="00D23BB8"/>
    <w:rsid w:val="00D23D68"/>
    <w:rsid w:val="00D30C3C"/>
    <w:rsid w:val="00D33FF1"/>
    <w:rsid w:val="00D340E3"/>
    <w:rsid w:val="00D35F78"/>
    <w:rsid w:val="00D364E9"/>
    <w:rsid w:val="00D37F6F"/>
    <w:rsid w:val="00D449E8"/>
    <w:rsid w:val="00D45DDB"/>
    <w:rsid w:val="00D47AC3"/>
    <w:rsid w:val="00D503D2"/>
    <w:rsid w:val="00D50F79"/>
    <w:rsid w:val="00D513DF"/>
    <w:rsid w:val="00D5633F"/>
    <w:rsid w:val="00D56BB6"/>
    <w:rsid w:val="00D60865"/>
    <w:rsid w:val="00D608D8"/>
    <w:rsid w:val="00D60EA1"/>
    <w:rsid w:val="00D623C1"/>
    <w:rsid w:val="00D6320D"/>
    <w:rsid w:val="00D63773"/>
    <w:rsid w:val="00D63A4F"/>
    <w:rsid w:val="00D647BC"/>
    <w:rsid w:val="00D64AB3"/>
    <w:rsid w:val="00D669E4"/>
    <w:rsid w:val="00D749DE"/>
    <w:rsid w:val="00D75391"/>
    <w:rsid w:val="00D7585E"/>
    <w:rsid w:val="00D8190D"/>
    <w:rsid w:val="00D82685"/>
    <w:rsid w:val="00D82827"/>
    <w:rsid w:val="00D82A52"/>
    <w:rsid w:val="00D83708"/>
    <w:rsid w:val="00D83DF8"/>
    <w:rsid w:val="00D87215"/>
    <w:rsid w:val="00D9200F"/>
    <w:rsid w:val="00D92DCC"/>
    <w:rsid w:val="00D93744"/>
    <w:rsid w:val="00D9654E"/>
    <w:rsid w:val="00D97354"/>
    <w:rsid w:val="00DA020D"/>
    <w:rsid w:val="00DA1B93"/>
    <w:rsid w:val="00DA1CDD"/>
    <w:rsid w:val="00DA38B0"/>
    <w:rsid w:val="00DA4BE8"/>
    <w:rsid w:val="00DA6A17"/>
    <w:rsid w:val="00DA7EF1"/>
    <w:rsid w:val="00DB2064"/>
    <w:rsid w:val="00DB47F5"/>
    <w:rsid w:val="00DB59B9"/>
    <w:rsid w:val="00DB69F7"/>
    <w:rsid w:val="00DB6EEF"/>
    <w:rsid w:val="00DC0224"/>
    <w:rsid w:val="00DC16FA"/>
    <w:rsid w:val="00DC21A1"/>
    <w:rsid w:val="00DC2DBA"/>
    <w:rsid w:val="00DC3145"/>
    <w:rsid w:val="00DD2784"/>
    <w:rsid w:val="00DD5B7E"/>
    <w:rsid w:val="00DD6818"/>
    <w:rsid w:val="00DD777C"/>
    <w:rsid w:val="00DE0AE7"/>
    <w:rsid w:val="00DE3519"/>
    <w:rsid w:val="00DE67E8"/>
    <w:rsid w:val="00DF4094"/>
    <w:rsid w:val="00DF6742"/>
    <w:rsid w:val="00E00998"/>
    <w:rsid w:val="00E00EEF"/>
    <w:rsid w:val="00E014E4"/>
    <w:rsid w:val="00E0676C"/>
    <w:rsid w:val="00E07A7B"/>
    <w:rsid w:val="00E07BFE"/>
    <w:rsid w:val="00E10058"/>
    <w:rsid w:val="00E12EF1"/>
    <w:rsid w:val="00E131A9"/>
    <w:rsid w:val="00E134D5"/>
    <w:rsid w:val="00E157F0"/>
    <w:rsid w:val="00E15C1F"/>
    <w:rsid w:val="00E23EB5"/>
    <w:rsid w:val="00E24357"/>
    <w:rsid w:val="00E255C3"/>
    <w:rsid w:val="00E25D23"/>
    <w:rsid w:val="00E27AF6"/>
    <w:rsid w:val="00E31503"/>
    <w:rsid w:val="00E31B66"/>
    <w:rsid w:val="00E33845"/>
    <w:rsid w:val="00E35895"/>
    <w:rsid w:val="00E37CB0"/>
    <w:rsid w:val="00E41AC0"/>
    <w:rsid w:val="00E4385F"/>
    <w:rsid w:val="00E44EB3"/>
    <w:rsid w:val="00E50B5D"/>
    <w:rsid w:val="00E517E4"/>
    <w:rsid w:val="00E54441"/>
    <w:rsid w:val="00E54F63"/>
    <w:rsid w:val="00E55276"/>
    <w:rsid w:val="00E55571"/>
    <w:rsid w:val="00E568C9"/>
    <w:rsid w:val="00E62646"/>
    <w:rsid w:val="00E6543F"/>
    <w:rsid w:val="00E73C0B"/>
    <w:rsid w:val="00E7524D"/>
    <w:rsid w:val="00E765D4"/>
    <w:rsid w:val="00E76930"/>
    <w:rsid w:val="00E80A03"/>
    <w:rsid w:val="00E80F17"/>
    <w:rsid w:val="00E81B18"/>
    <w:rsid w:val="00E82DF3"/>
    <w:rsid w:val="00E876E4"/>
    <w:rsid w:val="00E87C00"/>
    <w:rsid w:val="00E94480"/>
    <w:rsid w:val="00E97F78"/>
    <w:rsid w:val="00EA103F"/>
    <w:rsid w:val="00EA1360"/>
    <w:rsid w:val="00EA1DD6"/>
    <w:rsid w:val="00EA237A"/>
    <w:rsid w:val="00EA2C84"/>
    <w:rsid w:val="00EA4C97"/>
    <w:rsid w:val="00EA5A62"/>
    <w:rsid w:val="00EA5A9B"/>
    <w:rsid w:val="00EB003A"/>
    <w:rsid w:val="00EB2337"/>
    <w:rsid w:val="00EB52AB"/>
    <w:rsid w:val="00EC0A16"/>
    <w:rsid w:val="00EC1BFC"/>
    <w:rsid w:val="00EC2171"/>
    <w:rsid w:val="00EC2D03"/>
    <w:rsid w:val="00EC4408"/>
    <w:rsid w:val="00EC4979"/>
    <w:rsid w:val="00EC796D"/>
    <w:rsid w:val="00ED7A9F"/>
    <w:rsid w:val="00ED7C32"/>
    <w:rsid w:val="00ED7E56"/>
    <w:rsid w:val="00EE069F"/>
    <w:rsid w:val="00EE1C31"/>
    <w:rsid w:val="00EE3AE3"/>
    <w:rsid w:val="00EE55DB"/>
    <w:rsid w:val="00EF0988"/>
    <w:rsid w:val="00EF0D0B"/>
    <w:rsid w:val="00EF24F3"/>
    <w:rsid w:val="00EF2D95"/>
    <w:rsid w:val="00EF311F"/>
    <w:rsid w:val="00EF3B92"/>
    <w:rsid w:val="00EF4962"/>
    <w:rsid w:val="00EF4BB0"/>
    <w:rsid w:val="00EF56CE"/>
    <w:rsid w:val="00F008EB"/>
    <w:rsid w:val="00F04E7D"/>
    <w:rsid w:val="00F0625C"/>
    <w:rsid w:val="00F07131"/>
    <w:rsid w:val="00F07EE1"/>
    <w:rsid w:val="00F115BD"/>
    <w:rsid w:val="00F120DF"/>
    <w:rsid w:val="00F126F4"/>
    <w:rsid w:val="00F12F99"/>
    <w:rsid w:val="00F17B34"/>
    <w:rsid w:val="00F23605"/>
    <w:rsid w:val="00F23B13"/>
    <w:rsid w:val="00F25533"/>
    <w:rsid w:val="00F273D3"/>
    <w:rsid w:val="00F27CE8"/>
    <w:rsid w:val="00F306CA"/>
    <w:rsid w:val="00F307CA"/>
    <w:rsid w:val="00F3234F"/>
    <w:rsid w:val="00F32E9F"/>
    <w:rsid w:val="00F34328"/>
    <w:rsid w:val="00F36C94"/>
    <w:rsid w:val="00F42AD6"/>
    <w:rsid w:val="00F46003"/>
    <w:rsid w:val="00F46482"/>
    <w:rsid w:val="00F52392"/>
    <w:rsid w:val="00F54355"/>
    <w:rsid w:val="00F56766"/>
    <w:rsid w:val="00F576B7"/>
    <w:rsid w:val="00F57FDC"/>
    <w:rsid w:val="00F63425"/>
    <w:rsid w:val="00F64AFE"/>
    <w:rsid w:val="00F64C39"/>
    <w:rsid w:val="00F672AA"/>
    <w:rsid w:val="00F71682"/>
    <w:rsid w:val="00F720D5"/>
    <w:rsid w:val="00F72DC7"/>
    <w:rsid w:val="00F7371F"/>
    <w:rsid w:val="00F8143E"/>
    <w:rsid w:val="00F81967"/>
    <w:rsid w:val="00F83911"/>
    <w:rsid w:val="00F83BA2"/>
    <w:rsid w:val="00F84047"/>
    <w:rsid w:val="00F87B92"/>
    <w:rsid w:val="00F907CE"/>
    <w:rsid w:val="00F916BA"/>
    <w:rsid w:val="00F9178D"/>
    <w:rsid w:val="00F94CB7"/>
    <w:rsid w:val="00FA0A2C"/>
    <w:rsid w:val="00FA1BAD"/>
    <w:rsid w:val="00FA541A"/>
    <w:rsid w:val="00FA5C57"/>
    <w:rsid w:val="00FA5DD2"/>
    <w:rsid w:val="00FA75A9"/>
    <w:rsid w:val="00FB1105"/>
    <w:rsid w:val="00FB565B"/>
    <w:rsid w:val="00FB75B5"/>
    <w:rsid w:val="00FC18FA"/>
    <w:rsid w:val="00FC2DD9"/>
    <w:rsid w:val="00FC5D4C"/>
    <w:rsid w:val="00FC7570"/>
    <w:rsid w:val="00FD1E85"/>
    <w:rsid w:val="00FD25E8"/>
    <w:rsid w:val="00FD6EE3"/>
    <w:rsid w:val="00FE4698"/>
    <w:rsid w:val="00FE4FA6"/>
    <w:rsid w:val="00FE5DAC"/>
    <w:rsid w:val="00FF20DE"/>
    <w:rsid w:val="00FF21C8"/>
    <w:rsid w:val="00FF2912"/>
    <w:rsid w:val="00FF2E0A"/>
    <w:rsid w:val="00FF4748"/>
    <w:rsid w:val="00FF5B75"/>
    <w:rsid w:val="00FF5ED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2DE809"/>
  <w15:docId w15:val="{871827D6-9F83-44E5-9674-1ED318E11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64F"/>
  </w:style>
  <w:style w:type="paragraph" w:styleId="Heading1">
    <w:name w:val="heading 1"/>
    <w:basedOn w:val="Normal"/>
    <w:next w:val="Normal"/>
    <w:link w:val="Heading1Char"/>
    <w:uiPriority w:val="9"/>
    <w:qFormat/>
    <w:rsid w:val="00BD6343"/>
    <w:pPr>
      <w:keepNext/>
      <w:keepLines/>
      <w:pageBreakBefore/>
      <w:spacing w:before="360" w:after="240" w:line="240" w:lineRule="auto"/>
      <w:outlineLvl w:val="0"/>
    </w:pPr>
    <w:rPr>
      <w:rFonts w:ascii="Calibri" w:eastAsiaTheme="majorEastAsia" w:hAnsi="Calibri" w:cstheme="majorBidi"/>
      <w:color w:val="595959"/>
      <w:sz w:val="48"/>
      <w:szCs w:val="32"/>
    </w:rPr>
  </w:style>
  <w:style w:type="paragraph" w:styleId="Heading2">
    <w:name w:val="heading 2"/>
    <w:basedOn w:val="Normal"/>
    <w:next w:val="Normal"/>
    <w:link w:val="Heading2Char"/>
    <w:uiPriority w:val="9"/>
    <w:unhideWhenUsed/>
    <w:qFormat/>
    <w:rsid w:val="00593AF6"/>
    <w:pPr>
      <w:keepNext/>
      <w:keepLines/>
      <w:pBdr>
        <w:top w:val="single" w:sz="12" w:space="1" w:color="C00000"/>
      </w:pBdr>
      <w:spacing w:before="360" w:after="240" w:line="240" w:lineRule="auto"/>
      <w:outlineLvl w:val="1"/>
    </w:pPr>
    <w:rPr>
      <w:rFonts w:ascii="Calibri" w:eastAsiaTheme="majorEastAsia" w:hAnsi="Calibri" w:cstheme="majorBidi"/>
      <w:b/>
      <w:sz w:val="36"/>
      <w:szCs w:val="26"/>
    </w:rPr>
  </w:style>
  <w:style w:type="paragraph" w:styleId="Heading3">
    <w:name w:val="heading 3"/>
    <w:basedOn w:val="Normal"/>
    <w:next w:val="Normal"/>
    <w:link w:val="Heading3Char"/>
    <w:uiPriority w:val="9"/>
    <w:unhideWhenUsed/>
    <w:qFormat/>
    <w:rsid w:val="00593AF6"/>
    <w:pPr>
      <w:keepNext/>
      <w:keepLines/>
      <w:spacing w:after="60"/>
      <w:ind w:left="360"/>
      <w:outlineLvl w:val="2"/>
    </w:pPr>
    <w:rPr>
      <w:rFonts w:ascii="Calibri" w:eastAsiaTheme="majorEastAsia" w:hAnsi="Calibri" w:cstheme="majorBidi"/>
      <w:b/>
      <w:sz w:val="24"/>
      <w:szCs w:val="24"/>
    </w:rPr>
  </w:style>
  <w:style w:type="paragraph" w:styleId="Heading4">
    <w:name w:val="heading 4"/>
    <w:basedOn w:val="Normal"/>
    <w:next w:val="Normal"/>
    <w:link w:val="Heading4Char"/>
    <w:uiPriority w:val="9"/>
    <w:unhideWhenUsed/>
    <w:qFormat/>
    <w:rsid w:val="00523A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5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0BE0"/>
    <w:pPr>
      <w:numPr>
        <w:numId w:val="13"/>
      </w:numPr>
      <w:spacing w:after="120" w:line="240" w:lineRule="auto"/>
    </w:pPr>
  </w:style>
  <w:style w:type="paragraph" w:styleId="Header">
    <w:name w:val="header"/>
    <w:basedOn w:val="Normal"/>
    <w:link w:val="HeaderChar"/>
    <w:uiPriority w:val="99"/>
    <w:unhideWhenUsed/>
    <w:rsid w:val="00DD5B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B7E"/>
  </w:style>
  <w:style w:type="paragraph" w:styleId="Footer">
    <w:name w:val="footer"/>
    <w:basedOn w:val="Normal"/>
    <w:link w:val="FooterChar"/>
    <w:uiPriority w:val="99"/>
    <w:unhideWhenUsed/>
    <w:rsid w:val="00DD5B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B7E"/>
  </w:style>
  <w:style w:type="paragraph" w:styleId="Subtitle">
    <w:name w:val="Subtitle"/>
    <w:basedOn w:val="Normal"/>
    <w:next w:val="Normal"/>
    <w:link w:val="SubtitleChar"/>
    <w:uiPriority w:val="11"/>
    <w:qFormat/>
    <w:rsid w:val="009658A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58A7"/>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BD6343"/>
    <w:rPr>
      <w:rFonts w:ascii="Calibri" w:eastAsiaTheme="majorEastAsia" w:hAnsi="Calibri" w:cstheme="majorBidi"/>
      <w:color w:val="595959"/>
      <w:sz w:val="48"/>
      <w:szCs w:val="32"/>
    </w:rPr>
  </w:style>
  <w:style w:type="character" w:customStyle="1" w:styleId="Heading2Char">
    <w:name w:val="Heading 2 Char"/>
    <w:basedOn w:val="DefaultParagraphFont"/>
    <w:link w:val="Heading2"/>
    <w:uiPriority w:val="9"/>
    <w:rsid w:val="00593AF6"/>
    <w:rPr>
      <w:rFonts w:ascii="Calibri" w:eastAsiaTheme="majorEastAsia" w:hAnsi="Calibri" w:cstheme="majorBidi"/>
      <w:b/>
      <w:sz w:val="36"/>
      <w:szCs w:val="26"/>
    </w:rPr>
  </w:style>
  <w:style w:type="paragraph" w:customStyle="1" w:styleId="ParagraphText">
    <w:name w:val="Paragraph Text"/>
    <w:basedOn w:val="Normal"/>
    <w:link w:val="ParagraphTextChar"/>
    <w:qFormat/>
    <w:rsid w:val="00B61930"/>
    <w:pPr>
      <w:spacing w:before="60" w:after="180" w:line="240" w:lineRule="auto"/>
    </w:pPr>
    <w:rPr>
      <w:rFonts w:eastAsiaTheme="minorEastAsia"/>
      <w:color w:val="000000" w:themeColor="text1"/>
      <w:sz w:val="26"/>
      <w:szCs w:val="26"/>
    </w:rPr>
  </w:style>
  <w:style w:type="character" w:customStyle="1" w:styleId="ParagraphTextChar">
    <w:name w:val="Paragraph Text Char"/>
    <w:basedOn w:val="DefaultParagraphFont"/>
    <w:link w:val="ParagraphText"/>
    <w:rsid w:val="00B61930"/>
    <w:rPr>
      <w:rFonts w:eastAsiaTheme="minorEastAsia"/>
      <w:color w:val="000000" w:themeColor="text1"/>
      <w:sz w:val="26"/>
      <w:szCs w:val="26"/>
    </w:rPr>
  </w:style>
  <w:style w:type="character" w:styleId="Hyperlink">
    <w:name w:val="Hyperlink"/>
    <w:basedOn w:val="DefaultParagraphFont"/>
    <w:uiPriority w:val="99"/>
    <w:unhideWhenUsed/>
    <w:rsid w:val="00B61930"/>
    <w:rPr>
      <w:color w:val="0563C1" w:themeColor="hyperlink"/>
      <w:u w:val="single"/>
    </w:rPr>
  </w:style>
  <w:style w:type="table" w:customStyle="1" w:styleId="PlainTable31">
    <w:name w:val="Plain Table 31"/>
    <w:basedOn w:val="TableNormal"/>
    <w:uiPriority w:val="43"/>
    <w:rsid w:val="004039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4039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4039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40394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7Colorful1">
    <w:name w:val="List Table 7 Colorful1"/>
    <w:basedOn w:val="TableNormal"/>
    <w:uiPriority w:val="52"/>
    <w:rsid w:val="0040394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403942"/>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4039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nhideWhenUsed/>
    <w:rsid w:val="004D3792"/>
    <w:rPr>
      <w:sz w:val="16"/>
      <w:szCs w:val="16"/>
    </w:rPr>
  </w:style>
  <w:style w:type="paragraph" w:styleId="CommentText">
    <w:name w:val="annotation text"/>
    <w:basedOn w:val="Normal"/>
    <w:link w:val="CommentTextChar"/>
    <w:unhideWhenUsed/>
    <w:rsid w:val="004D3792"/>
    <w:pPr>
      <w:spacing w:line="240" w:lineRule="auto"/>
    </w:pPr>
    <w:rPr>
      <w:sz w:val="20"/>
      <w:szCs w:val="20"/>
    </w:rPr>
  </w:style>
  <w:style w:type="character" w:customStyle="1" w:styleId="CommentTextChar">
    <w:name w:val="Comment Text Char"/>
    <w:basedOn w:val="DefaultParagraphFont"/>
    <w:link w:val="CommentText"/>
    <w:rsid w:val="004D3792"/>
    <w:rPr>
      <w:sz w:val="20"/>
      <w:szCs w:val="20"/>
    </w:rPr>
  </w:style>
  <w:style w:type="paragraph" w:styleId="CommentSubject">
    <w:name w:val="annotation subject"/>
    <w:basedOn w:val="CommentText"/>
    <w:next w:val="CommentText"/>
    <w:link w:val="CommentSubjectChar"/>
    <w:uiPriority w:val="99"/>
    <w:semiHidden/>
    <w:unhideWhenUsed/>
    <w:rsid w:val="004D3792"/>
    <w:rPr>
      <w:b/>
      <w:bCs/>
    </w:rPr>
  </w:style>
  <w:style w:type="character" w:customStyle="1" w:styleId="CommentSubjectChar">
    <w:name w:val="Comment Subject Char"/>
    <w:basedOn w:val="CommentTextChar"/>
    <w:link w:val="CommentSubject"/>
    <w:uiPriority w:val="99"/>
    <w:semiHidden/>
    <w:rsid w:val="004D3792"/>
    <w:rPr>
      <w:b/>
      <w:bCs/>
      <w:sz w:val="20"/>
      <w:szCs w:val="20"/>
    </w:rPr>
  </w:style>
  <w:style w:type="paragraph" w:styleId="BalloonText">
    <w:name w:val="Balloon Text"/>
    <w:basedOn w:val="Normal"/>
    <w:link w:val="BalloonTextChar"/>
    <w:uiPriority w:val="99"/>
    <w:semiHidden/>
    <w:unhideWhenUsed/>
    <w:rsid w:val="004D3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792"/>
    <w:rPr>
      <w:rFonts w:ascii="Segoe UI" w:hAnsi="Segoe UI" w:cs="Segoe UI"/>
      <w:sz w:val="18"/>
      <w:szCs w:val="18"/>
    </w:rPr>
  </w:style>
  <w:style w:type="paragraph" w:customStyle="1" w:styleId="EndNoteBibliographyTitle">
    <w:name w:val="EndNote Bibliography Title"/>
    <w:basedOn w:val="Normal"/>
    <w:link w:val="EndNoteBibliographyTitleChar"/>
    <w:rsid w:val="003216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164F"/>
    <w:rPr>
      <w:rFonts w:ascii="Calibri" w:hAnsi="Calibri" w:cs="Calibri"/>
      <w:noProof/>
    </w:rPr>
  </w:style>
  <w:style w:type="paragraph" w:customStyle="1" w:styleId="EndNoteBibliography">
    <w:name w:val="EndNote Bibliography"/>
    <w:basedOn w:val="Normal"/>
    <w:link w:val="EndNoteBibliographyChar"/>
    <w:rsid w:val="0032164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164F"/>
    <w:rPr>
      <w:rFonts w:ascii="Calibri" w:hAnsi="Calibri" w:cs="Calibri"/>
      <w:noProof/>
    </w:rPr>
  </w:style>
  <w:style w:type="paragraph" w:styleId="Title">
    <w:name w:val="Title"/>
    <w:basedOn w:val="Normal"/>
    <w:next w:val="Normal"/>
    <w:link w:val="TitleChar"/>
    <w:uiPriority w:val="10"/>
    <w:qFormat/>
    <w:rsid w:val="00F839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3911"/>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F83911"/>
    <w:rPr>
      <w:i/>
      <w:iCs/>
    </w:rPr>
  </w:style>
  <w:style w:type="character" w:styleId="FollowedHyperlink">
    <w:name w:val="FollowedHyperlink"/>
    <w:basedOn w:val="DefaultParagraphFont"/>
    <w:uiPriority w:val="99"/>
    <w:semiHidden/>
    <w:unhideWhenUsed/>
    <w:rsid w:val="00493AEE"/>
    <w:rPr>
      <w:color w:val="954F72" w:themeColor="followedHyperlink"/>
      <w:u w:val="single"/>
    </w:rPr>
  </w:style>
  <w:style w:type="paragraph" w:styleId="TOC1">
    <w:name w:val="toc 1"/>
    <w:basedOn w:val="Normal"/>
    <w:next w:val="Normal"/>
    <w:uiPriority w:val="39"/>
    <w:unhideWhenUsed/>
    <w:rsid w:val="00CF7651"/>
    <w:pPr>
      <w:tabs>
        <w:tab w:val="right" w:leader="dot" w:pos="9350"/>
      </w:tabs>
      <w:spacing w:after="120" w:line="240" w:lineRule="auto"/>
    </w:pPr>
    <w:rPr>
      <w:rFonts w:ascii="Calibri" w:hAnsi="Calibri" w:cs="Times New Roman"/>
      <w:color w:val="595959"/>
      <w:sz w:val="32"/>
      <w:szCs w:val="32"/>
    </w:rPr>
  </w:style>
  <w:style w:type="paragraph" w:styleId="TOC2">
    <w:name w:val="toc 2"/>
    <w:basedOn w:val="Normal"/>
    <w:next w:val="Normal"/>
    <w:uiPriority w:val="39"/>
    <w:unhideWhenUsed/>
    <w:rsid w:val="00CF7651"/>
    <w:pPr>
      <w:spacing w:after="120" w:line="240" w:lineRule="auto"/>
      <w:ind w:left="216"/>
    </w:pPr>
    <w:rPr>
      <w:b/>
    </w:rPr>
  </w:style>
  <w:style w:type="character" w:customStyle="1" w:styleId="Heading3Char">
    <w:name w:val="Heading 3 Char"/>
    <w:basedOn w:val="DefaultParagraphFont"/>
    <w:link w:val="Heading3"/>
    <w:uiPriority w:val="9"/>
    <w:rsid w:val="00593AF6"/>
    <w:rPr>
      <w:rFonts w:ascii="Calibri" w:eastAsiaTheme="majorEastAsia" w:hAnsi="Calibri" w:cstheme="majorBidi"/>
      <w:b/>
      <w:sz w:val="24"/>
      <w:szCs w:val="24"/>
    </w:rPr>
  </w:style>
  <w:style w:type="character" w:customStyle="1" w:styleId="Heading4Char">
    <w:name w:val="Heading 4 Char"/>
    <w:basedOn w:val="DefaultParagraphFont"/>
    <w:link w:val="Heading4"/>
    <w:uiPriority w:val="9"/>
    <w:rsid w:val="00523A5B"/>
    <w:rPr>
      <w:rFonts w:asciiTheme="majorHAnsi" w:eastAsiaTheme="majorEastAsia" w:hAnsiTheme="majorHAnsi" w:cstheme="majorBidi"/>
      <w:i/>
      <w:iCs/>
      <w:color w:val="2E74B5" w:themeColor="accent1" w:themeShade="BF"/>
    </w:rPr>
  </w:style>
  <w:style w:type="table" w:customStyle="1" w:styleId="PlainTable21">
    <w:name w:val="Plain Table 21"/>
    <w:basedOn w:val="TableNormal"/>
    <w:uiPriority w:val="42"/>
    <w:rsid w:val="00231C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DC31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077EF8"/>
    <w:pPr>
      <w:outlineLvl w:val="9"/>
    </w:pPr>
  </w:style>
  <w:style w:type="paragraph" w:styleId="TOC3">
    <w:name w:val="toc 3"/>
    <w:basedOn w:val="Normal"/>
    <w:next w:val="Normal"/>
    <w:uiPriority w:val="39"/>
    <w:unhideWhenUsed/>
    <w:rsid w:val="00CF7651"/>
    <w:pPr>
      <w:spacing w:after="60" w:line="240" w:lineRule="auto"/>
      <w:ind w:left="446"/>
    </w:pPr>
  </w:style>
  <w:style w:type="table" w:customStyle="1" w:styleId="PlainTable22">
    <w:name w:val="Plain Table 22"/>
    <w:basedOn w:val="TableNormal"/>
    <w:uiPriority w:val="42"/>
    <w:rsid w:val="00F814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LNormal">
    <w:name w:val="PAL Normal"/>
    <w:basedOn w:val="Normal"/>
    <w:link w:val="PALNormalChar"/>
    <w:qFormat/>
    <w:rsid w:val="003F197D"/>
    <w:pPr>
      <w:widowControl w:val="0"/>
      <w:spacing w:before="40" w:after="260" w:line="260" w:lineRule="atLeast"/>
    </w:pPr>
    <w:rPr>
      <w:rFonts w:ascii="Calibri" w:eastAsia="Calibri" w:hAnsi="Calibri" w:cs="Calibri"/>
      <w:color w:val="595959"/>
      <w:sz w:val="26"/>
      <w:szCs w:val="26"/>
    </w:rPr>
  </w:style>
  <w:style w:type="character" w:customStyle="1" w:styleId="PALNormalChar">
    <w:name w:val="PAL Normal Char"/>
    <w:basedOn w:val="DefaultParagraphFont"/>
    <w:link w:val="PALNormal"/>
    <w:rsid w:val="003F197D"/>
    <w:rPr>
      <w:rFonts w:ascii="Calibri" w:eastAsia="Calibri" w:hAnsi="Calibri" w:cs="Calibri"/>
      <w:color w:val="595959"/>
      <w:sz w:val="26"/>
      <w:szCs w:val="26"/>
    </w:rPr>
  </w:style>
  <w:style w:type="character" w:customStyle="1" w:styleId="bold1">
    <w:name w:val="bold1"/>
    <w:basedOn w:val="DefaultParagraphFont"/>
    <w:rsid w:val="009E6956"/>
    <w:rPr>
      <w:b/>
      <w:bCs/>
    </w:rPr>
  </w:style>
  <w:style w:type="paragraph" w:styleId="Revision">
    <w:name w:val="Revision"/>
    <w:hidden/>
    <w:uiPriority w:val="99"/>
    <w:semiHidden/>
    <w:rsid w:val="00EC4979"/>
    <w:pPr>
      <w:spacing w:after="0" w:line="240" w:lineRule="auto"/>
    </w:pPr>
  </w:style>
  <w:style w:type="character" w:customStyle="1" w:styleId="il">
    <w:name w:val="il"/>
    <w:basedOn w:val="DefaultParagraphFont"/>
    <w:rsid w:val="007F3991"/>
  </w:style>
  <w:style w:type="paragraph" w:customStyle="1" w:styleId="APABodyText">
    <w:name w:val="APA Body Text"/>
    <w:basedOn w:val="ParagraphText"/>
    <w:link w:val="APABodyTextChar"/>
    <w:qFormat/>
    <w:rsid w:val="007F3991"/>
    <w:pPr>
      <w:spacing w:before="0" w:after="0" w:line="480" w:lineRule="auto"/>
      <w:ind w:firstLine="720"/>
    </w:pPr>
    <w:rPr>
      <w:rFonts w:ascii="Times New Roman" w:hAnsi="Times New Roman" w:cs="Times New Roman"/>
      <w:sz w:val="24"/>
      <w:szCs w:val="24"/>
    </w:rPr>
  </w:style>
  <w:style w:type="character" w:customStyle="1" w:styleId="APABodyTextChar">
    <w:name w:val="APA Body Text Char"/>
    <w:basedOn w:val="ParagraphTextChar"/>
    <w:link w:val="APABodyText"/>
    <w:rsid w:val="007F3991"/>
    <w:rPr>
      <w:rFonts w:ascii="Times New Roman" w:eastAsiaTheme="minorEastAsia" w:hAnsi="Times New Roman" w:cs="Times New Roman"/>
      <w:color w:val="000000" w:themeColor="text1"/>
      <w:sz w:val="24"/>
      <w:szCs w:val="24"/>
    </w:rPr>
  </w:style>
  <w:style w:type="paragraph" w:customStyle="1" w:styleId="APAHead2">
    <w:name w:val="APA Head 2"/>
    <w:basedOn w:val="APABodyText"/>
    <w:link w:val="APAHead2Char"/>
    <w:qFormat/>
    <w:rsid w:val="007F3991"/>
    <w:pPr>
      <w:keepNext/>
      <w:keepLines/>
      <w:ind w:firstLine="0"/>
    </w:pPr>
    <w:rPr>
      <w:b/>
    </w:rPr>
  </w:style>
  <w:style w:type="character" w:customStyle="1" w:styleId="APAHead2Char">
    <w:name w:val="APA Head 2 Char"/>
    <w:basedOn w:val="APABodyTextChar"/>
    <w:link w:val="APAHead2"/>
    <w:rsid w:val="007F3991"/>
    <w:rPr>
      <w:rFonts w:ascii="Times New Roman" w:eastAsiaTheme="minorEastAsia" w:hAnsi="Times New Roman" w:cs="Times New Roman"/>
      <w:b/>
      <w:color w:val="000000" w:themeColor="text1"/>
      <w:sz w:val="24"/>
      <w:szCs w:val="24"/>
    </w:rPr>
  </w:style>
  <w:style w:type="numbering" w:customStyle="1" w:styleId="BulletedList">
    <w:name w:val="Bulleted List"/>
    <w:basedOn w:val="NoList"/>
    <w:uiPriority w:val="99"/>
    <w:rsid w:val="007F3991"/>
    <w:pPr>
      <w:numPr>
        <w:numId w:val="3"/>
      </w:numPr>
    </w:pPr>
  </w:style>
  <w:style w:type="paragraph" w:customStyle="1" w:styleId="Bullets">
    <w:name w:val="Bullets"/>
    <w:basedOn w:val="Normal"/>
    <w:rsid w:val="007F3991"/>
    <w:pPr>
      <w:keepLines/>
      <w:numPr>
        <w:numId w:val="4"/>
      </w:numPr>
      <w:spacing w:after="0" w:line="480" w:lineRule="auto"/>
      <w:ind w:left="720" w:hanging="720"/>
    </w:pPr>
    <w:rPr>
      <w:rFonts w:ascii="Times New Roman" w:eastAsia="Calibri" w:hAnsi="Times New Roman" w:cs="Calibri"/>
      <w:sz w:val="24"/>
      <w:szCs w:val="26"/>
    </w:rPr>
  </w:style>
  <w:style w:type="paragraph" w:customStyle="1" w:styleId="DoubleBullets">
    <w:name w:val="Double Bullets"/>
    <w:basedOn w:val="Normal"/>
    <w:qFormat/>
    <w:rsid w:val="007F3991"/>
    <w:pPr>
      <w:numPr>
        <w:ilvl w:val="1"/>
        <w:numId w:val="4"/>
      </w:numPr>
      <w:spacing w:after="180" w:line="240" w:lineRule="auto"/>
    </w:pPr>
    <w:rPr>
      <w:rFonts w:asciiTheme="majorHAnsi" w:eastAsiaTheme="minorEastAsia" w:hAnsiTheme="majorHAnsi"/>
      <w:color w:val="595959" w:themeColor="text1" w:themeTint="A6"/>
      <w:sz w:val="26"/>
      <w:szCs w:val="24"/>
    </w:rPr>
  </w:style>
  <w:style w:type="character" w:styleId="PageNumber">
    <w:name w:val="page number"/>
    <w:basedOn w:val="DefaultParagraphFont"/>
    <w:uiPriority w:val="99"/>
    <w:unhideWhenUsed/>
    <w:rsid w:val="00F672AA"/>
    <w:rPr>
      <w:rFonts w:ascii="Times New Roman" w:hAnsi="Times New Roman"/>
      <w:sz w:val="24"/>
    </w:rPr>
  </w:style>
  <w:style w:type="paragraph" w:customStyle="1" w:styleId="APAtablehead">
    <w:name w:val="APA table head"/>
    <w:basedOn w:val="Normal"/>
    <w:qFormat/>
    <w:rsid w:val="007B06A6"/>
    <w:pPr>
      <w:keepNext/>
      <w:keepLines/>
      <w:spacing w:after="240" w:line="240" w:lineRule="auto"/>
    </w:pPr>
    <w:rPr>
      <w:rFonts w:ascii="Times New Roman" w:eastAsiaTheme="minorEastAsia" w:hAnsi="Times New Roman" w:cs="Times New Roman"/>
      <w:color w:val="000000" w:themeColor="text1"/>
      <w:sz w:val="24"/>
      <w:szCs w:val="24"/>
    </w:rPr>
  </w:style>
  <w:style w:type="paragraph" w:styleId="NormalWeb">
    <w:name w:val="Normal (Web)"/>
    <w:basedOn w:val="Normal"/>
    <w:uiPriority w:val="99"/>
    <w:semiHidden/>
    <w:unhideWhenUsed/>
    <w:rsid w:val="004127EB"/>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qFormat/>
    <w:rsid w:val="00175E0D"/>
    <w:pPr>
      <w:spacing w:before="120" w:after="60" w:line="240" w:lineRule="auto"/>
    </w:pPr>
    <w:rPr>
      <w:rFonts w:ascii="Arial" w:eastAsiaTheme="minorEastAsia" w:hAnsi="Arial"/>
      <w:sz w:val="20"/>
      <w:szCs w:val="24"/>
    </w:rPr>
  </w:style>
  <w:style w:type="character" w:customStyle="1" w:styleId="BodyTextChar">
    <w:name w:val="Body Text Char"/>
    <w:basedOn w:val="DefaultParagraphFont"/>
    <w:link w:val="BodyText"/>
    <w:uiPriority w:val="99"/>
    <w:rsid w:val="00175E0D"/>
    <w:rPr>
      <w:rFonts w:ascii="Arial" w:eastAsiaTheme="minorEastAsia" w:hAnsi="Arial"/>
      <w:sz w:val="20"/>
      <w:szCs w:val="24"/>
    </w:rPr>
  </w:style>
  <w:style w:type="paragraph" w:styleId="FootnoteText">
    <w:name w:val="footnote text"/>
    <w:basedOn w:val="Normal"/>
    <w:link w:val="FootnoteTextChar"/>
    <w:uiPriority w:val="99"/>
    <w:unhideWhenUsed/>
    <w:rsid w:val="003E39E0"/>
    <w:pPr>
      <w:keepLines/>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3E39E0"/>
    <w:rPr>
      <w:rFonts w:ascii="Times New Roman" w:hAnsi="Times New Roman"/>
      <w:sz w:val="20"/>
      <w:szCs w:val="20"/>
    </w:rPr>
  </w:style>
  <w:style w:type="character" w:styleId="FootnoteReference">
    <w:name w:val="footnote reference"/>
    <w:basedOn w:val="DefaultParagraphFont"/>
    <w:uiPriority w:val="99"/>
    <w:unhideWhenUsed/>
    <w:rsid w:val="003E39E0"/>
    <w:rPr>
      <w:vertAlign w:val="superscript"/>
    </w:rPr>
  </w:style>
  <w:style w:type="character" w:styleId="Strong">
    <w:name w:val="Strong"/>
    <w:basedOn w:val="DefaultParagraphFont"/>
    <w:uiPriority w:val="22"/>
    <w:qFormat/>
    <w:rsid w:val="00B818E6"/>
    <w:rPr>
      <w:b/>
      <w:bCs/>
    </w:rPr>
  </w:style>
  <w:style w:type="paragraph" w:styleId="Caption">
    <w:name w:val="caption"/>
    <w:basedOn w:val="Normal"/>
    <w:next w:val="Normal"/>
    <w:uiPriority w:val="35"/>
    <w:semiHidden/>
    <w:unhideWhenUsed/>
    <w:qFormat/>
    <w:rsid w:val="008F5389"/>
    <w:pPr>
      <w:spacing w:after="120" w:line="240" w:lineRule="auto"/>
    </w:pPr>
    <w:rPr>
      <w:rFonts w:ascii="Calibri" w:hAnsi="Calibri"/>
      <w:b/>
      <w:iCs/>
      <w:sz w:val="20"/>
      <w:szCs w:val="18"/>
    </w:rPr>
  </w:style>
  <w:style w:type="paragraph" w:customStyle="1" w:styleId="TableFigure">
    <w:name w:val="Table_Figure"/>
    <w:basedOn w:val="Normal"/>
    <w:qFormat/>
    <w:rsid w:val="00BD6343"/>
    <w:pPr>
      <w:spacing w:after="60" w:line="240" w:lineRule="auto"/>
      <w:jc w:val="center"/>
    </w:pPr>
    <w:rPr>
      <w:b/>
    </w:rPr>
  </w:style>
  <w:style w:type="character" w:styleId="UnresolvedMention">
    <w:name w:val="Unresolved Mention"/>
    <w:basedOn w:val="DefaultParagraphFont"/>
    <w:uiPriority w:val="99"/>
    <w:semiHidden/>
    <w:unhideWhenUsed/>
    <w:rsid w:val="0010288E"/>
    <w:rPr>
      <w:color w:val="605E5C"/>
      <w:shd w:val="clear" w:color="auto" w:fill="E1DFDD"/>
    </w:rPr>
  </w:style>
  <w:style w:type="character" w:styleId="PlaceholderText">
    <w:name w:val="Placeholder Text"/>
    <w:basedOn w:val="DefaultParagraphFont"/>
    <w:uiPriority w:val="99"/>
    <w:semiHidden/>
    <w:rsid w:val="00DC2D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066200">
      <w:bodyDiv w:val="1"/>
      <w:marLeft w:val="0"/>
      <w:marRight w:val="0"/>
      <w:marTop w:val="0"/>
      <w:marBottom w:val="0"/>
      <w:divBdr>
        <w:top w:val="none" w:sz="0" w:space="0" w:color="auto"/>
        <w:left w:val="none" w:sz="0" w:space="0" w:color="auto"/>
        <w:bottom w:val="none" w:sz="0" w:space="0" w:color="auto"/>
        <w:right w:val="none" w:sz="0" w:space="0" w:color="auto"/>
      </w:divBdr>
    </w:div>
    <w:div w:id="159197771">
      <w:bodyDiv w:val="1"/>
      <w:marLeft w:val="0"/>
      <w:marRight w:val="0"/>
      <w:marTop w:val="0"/>
      <w:marBottom w:val="0"/>
      <w:divBdr>
        <w:top w:val="none" w:sz="0" w:space="0" w:color="auto"/>
        <w:left w:val="none" w:sz="0" w:space="0" w:color="auto"/>
        <w:bottom w:val="none" w:sz="0" w:space="0" w:color="auto"/>
        <w:right w:val="none" w:sz="0" w:space="0" w:color="auto"/>
      </w:divBdr>
    </w:div>
    <w:div w:id="737747184">
      <w:bodyDiv w:val="1"/>
      <w:marLeft w:val="0"/>
      <w:marRight w:val="0"/>
      <w:marTop w:val="0"/>
      <w:marBottom w:val="0"/>
      <w:divBdr>
        <w:top w:val="none" w:sz="0" w:space="0" w:color="auto"/>
        <w:left w:val="none" w:sz="0" w:space="0" w:color="auto"/>
        <w:bottom w:val="none" w:sz="0" w:space="0" w:color="auto"/>
        <w:right w:val="none" w:sz="0" w:space="0" w:color="auto"/>
      </w:divBdr>
    </w:div>
    <w:div w:id="770513151">
      <w:bodyDiv w:val="1"/>
      <w:marLeft w:val="0"/>
      <w:marRight w:val="0"/>
      <w:marTop w:val="0"/>
      <w:marBottom w:val="0"/>
      <w:divBdr>
        <w:top w:val="none" w:sz="0" w:space="0" w:color="auto"/>
        <w:left w:val="none" w:sz="0" w:space="0" w:color="auto"/>
        <w:bottom w:val="none" w:sz="0" w:space="0" w:color="auto"/>
        <w:right w:val="none" w:sz="0" w:space="0" w:color="auto"/>
      </w:divBdr>
    </w:div>
    <w:div w:id="831484117">
      <w:bodyDiv w:val="1"/>
      <w:marLeft w:val="0"/>
      <w:marRight w:val="0"/>
      <w:marTop w:val="0"/>
      <w:marBottom w:val="0"/>
      <w:divBdr>
        <w:top w:val="none" w:sz="0" w:space="0" w:color="auto"/>
        <w:left w:val="none" w:sz="0" w:space="0" w:color="auto"/>
        <w:bottom w:val="none" w:sz="0" w:space="0" w:color="auto"/>
        <w:right w:val="none" w:sz="0" w:space="0" w:color="auto"/>
      </w:divBdr>
    </w:div>
    <w:div w:id="842009543">
      <w:bodyDiv w:val="1"/>
      <w:marLeft w:val="0"/>
      <w:marRight w:val="0"/>
      <w:marTop w:val="0"/>
      <w:marBottom w:val="0"/>
      <w:divBdr>
        <w:top w:val="none" w:sz="0" w:space="0" w:color="auto"/>
        <w:left w:val="none" w:sz="0" w:space="0" w:color="auto"/>
        <w:bottom w:val="none" w:sz="0" w:space="0" w:color="auto"/>
        <w:right w:val="none" w:sz="0" w:space="0" w:color="auto"/>
      </w:divBdr>
    </w:div>
    <w:div w:id="923681321">
      <w:bodyDiv w:val="1"/>
      <w:marLeft w:val="0"/>
      <w:marRight w:val="0"/>
      <w:marTop w:val="0"/>
      <w:marBottom w:val="0"/>
      <w:divBdr>
        <w:top w:val="none" w:sz="0" w:space="0" w:color="auto"/>
        <w:left w:val="none" w:sz="0" w:space="0" w:color="auto"/>
        <w:bottom w:val="none" w:sz="0" w:space="0" w:color="auto"/>
        <w:right w:val="none" w:sz="0" w:space="0" w:color="auto"/>
      </w:divBdr>
    </w:div>
    <w:div w:id="1154613533">
      <w:bodyDiv w:val="1"/>
      <w:marLeft w:val="0"/>
      <w:marRight w:val="0"/>
      <w:marTop w:val="0"/>
      <w:marBottom w:val="0"/>
      <w:divBdr>
        <w:top w:val="none" w:sz="0" w:space="0" w:color="auto"/>
        <w:left w:val="none" w:sz="0" w:space="0" w:color="auto"/>
        <w:bottom w:val="none" w:sz="0" w:space="0" w:color="auto"/>
        <w:right w:val="none" w:sz="0" w:space="0" w:color="auto"/>
      </w:divBdr>
    </w:div>
    <w:div w:id="1307276037">
      <w:bodyDiv w:val="1"/>
      <w:marLeft w:val="0"/>
      <w:marRight w:val="0"/>
      <w:marTop w:val="0"/>
      <w:marBottom w:val="0"/>
      <w:divBdr>
        <w:top w:val="none" w:sz="0" w:space="0" w:color="auto"/>
        <w:left w:val="none" w:sz="0" w:space="0" w:color="auto"/>
        <w:bottom w:val="none" w:sz="0" w:space="0" w:color="auto"/>
        <w:right w:val="none" w:sz="0" w:space="0" w:color="auto"/>
      </w:divBdr>
    </w:div>
    <w:div w:id="1315911576">
      <w:bodyDiv w:val="1"/>
      <w:marLeft w:val="0"/>
      <w:marRight w:val="0"/>
      <w:marTop w:val="0"/>
      <w:marBottom w:val="0"/>
      <w:divBdr>
        <w:top w:val="none" w:sz="0" w:space="0" w:color="auto"/>
        <w:left w:val="none" w:sz="0" w:space="0" w:color="auto"/>
        <w:bottom w:val="none" w:sz="0" w:space="0" w:color="auto"/>
        <w:right w:val="none" w:sz="0" w:space="0" w:color="auto"/>
      </w:divBdr>
      <w:divsChild>
        <w:div w:id="650866647">
          <w:marLeft w:val="0"/>
          <w:marRight w:val="0"/>
          <w:marTop w:val="0"/>
          <w:marBottom w:val="0"/>
          <w:divBdr>
            <w:top w:val="none" w:sz="0" w:space="0" w:color="auto"/>
            <w:left w:val="none" w:sz="0" w:space="0" w:color="auto"/>
            <w:bottom w:val="none" w:sz="0" w:space="0" w:color="auto"/>
            <w:right w:val="none" w:sz="0" w:space="0" w:color="auto"/>
          </w:divBdr>
        </w:div>
        <w:div w:id="848912922">
          <w:marLeft w:val="0"/>
          <w:marRight w:val="0"/>
          <w:marTop w:val="0"/>
          <w:marBottom w:val="0"/>
          <w:divBdr>
            <w:top w:val="none" w:sz="0" w:space="0" w:color="auto"/>
            <w:left w:val="none" w:sz="0" w:space="0" w:color="auto"/>
            <w:bottom w:val="none" w:sz="0" w:space="0" w:color="auto"/>
            <w:right w:val="none" w:sz="0" w:space="0" w:color="auto"/>
          </w:divBdr>
        </w:div>
        <w:div w:id="481242982">
          <w:marLeft w:val="0"/>
          <w:marRight w:val="0"/>
          <w:marTop w:val="0"/>
          <w:marBottom w:val="0"/>
          <w:divBdr>
            <w:top w:val="none" w:sz="0" w:space="0" w:color="auto"/>
            <w:left w:val="none" w:sz="0" w:space="0" w:color="auto"/>
            <w:bottom w:val="none" w:sz="0" w:space="0" w:color="auto"/>
            <w:right w:val="none" w:sz="0" w:space="0" w:color="auto"/>
          </w:divBdr>
        </w:div>
        <w:div w:id="1725443814">
          <w:marLeft w:val="0"/>
          <w:marRight w:val="0"/>
          <w:marTop w:val="0"/>
          <w:marBottom w:val="0"/>
          <w:divBdr>
            <w:top w:val="none" w:sz="0" w:space="0" w:color="auto"/>
            <w:left w:val="none" w:sz="0" w:space="0" w:color="auto"/>
            <w:bottom w:val="none" w:sz="0" w:space="0" w:color="auto"/>
            <w:right w:val="none" w:sz="0" w:space="0" w:color="auto"/>
          </w:divBdr>
        </w:div>
        <w:div w:id="918638989">
          <w:marLeft w:val="0"/>
          <w:marRight w:val="0"/>
          <w:marTop w:val="0"/>
          <w:marBottom w:val="0"/>
          <w:divBdr>
            <w:top w:val="none" w:sz="0" w:space="0" w:color="auto"/>
            <w:left w:val="none" w:sz="0" w:space="0" w:color="auto"/>
            <w:bottom w:val="none" w:sz="0" w:space="0" w:color="auto"/>
            <w:right w:val="none" w:sz="0" w:space="0" w:color="auto"/>
          </w:divBdr>
        </w:div>
        <w:div w:id="1039554799">
          <w:marLeft w:val="0"/>
          <w:marRight w:val="0"/>
          <w:marTop w:val="0"/>
          <w:marBottom w:val="0"/>
          <w:divBdr>
            <w:top w:val="none" w:sz="0" w:space="0" w:color="auto"/>
            <w:left w:val="none" w:sz="0" w:space="0" w:color="auto"/>
            <w:bottom w:val="none" w:sz="0" w:space="0" w:color="auto"/>
            <w:right w:val="none" w:sz="0" w:space="0" w:color="auto"/>
          </w:divBdr>
        </w:div>
        <w:div w:id="1752121677">
          <w:marLeft w:val="0"/>
          <w:marRight w:val="0"/>
          <w:marTop w:val="0"/>
          <w:marBottom w:val="0"/>
          <w:divBdr>
            <w:top w:val="none" w:sz="0" w:space="0" w:color="auto"/>
            <w:left w:val="none" w:sz="0" w:space="0" w:color="auto"/>
            <w:bottom w:val="none" w:sz="0" w:space="0" w:color="auto"/>
            <w:right w:val="none" w:sz="0" w:space="0" w:color="auto"/>
          </w:divBdr>
        </w:div>
        <w:div w:id="1304045339">
          <w:marLeft w:val="0"/>
          <w:marRight w:val="0"/>
          <w:marTop w:val="0"/>
          <w:marBottom w:val="0"/>
          <w:divBdr>
            <w:top w:val="none" w:sz="0" w:space="0" w:color="auto"/>
            <w:left w:val="none" w:sz="0" w:space="0" w:color="auto"/>
            <w:bottom w:val="none" w:sz="0" w:space="0" w:color="auto"/>
            <w:right w:val="none" w:sz="0" w:space="0" w:color="auto"/>
          </w:divBdr>
        </w:div>
        <w:div w:id="1109203899">
          <w:marLeft w:val="0"/>
          <w:marRight w:val="0"/>
          <w:marTop w:val="0"/>
          <w:marBottom w:val="0"/>
          <w:divBdr>
            <w:top w:val="none" w:sz="0" w:space="0" w:color="auto"/>
            <w:left w:val="none" w:sz="0" w:space="0" w:color="auto"/>
            <w:bottom w:val="none" w:sz="0" w:space="0" w:color="auto"/>
            <w:right w:val="none" w:sz="0" w:space="0" w:color="auto"/>
          </w:divBdr>
        </w:div>
        <w:div w:id="1974556915">
          <w:marLeft w:val="0"/>
          <w:marRight w:val="0"/>
          <w:marTop w:val="0"/>
          <w:marBottom w:val="0"/>
          <w:divBdr>
            <w:top w:val="none" w:sz="0" w:space="0" w:color="auto"/>
            <w:left w:val="none" w:sz="0" w:space="0" w:color="auto"/>
            <w:bottom w:val="none" w:sz="0" w:space="0" w:color="auto"/>
            <w:right w:val="none" w:sz="0" w:space="0" w:color="auto"/>
          </w:divBdr>
        </w:div>
        <w:div w:id="181867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gif"/><Relationship Id="rId18" Type="http://schemas.openxmlformats.org/officeDocument/2006/relationships/hyperlink" Target="http://www.ma-pal.nesinc.com/"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www.doe.mass.edu/lawsregs/603cmr7.html?section=10"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doe.mass.edu/pal/" TargetMode="External"/><Relationship Id="rId25" Type="http://schemas.openxmlformats.org/officeDocument/2006/relationships/footer" Target="footer3.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doe.mass.edu/licensure/academic-prek12/admin/apprenticeship-internship.html"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ma-pal.nesinc.com/Content/Docs/PALSubmissionRequirements.pdf"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www.doe.mass.edu/pal/TechnicalReport.docx" TargetMode="External"/><Relationship Id="rId28" Type="http://schemas.openxmlformats.org/officeDocument/2006/relationships/footer" Target="footer5.xml"/><Relationship Id="rId10" Type="http://schemas.openxmlformats.org/officeDocument/2006/relationships/footnotes" Target="footnotes.xml"/><Relationship Id="rId19" Type="http://schemas.openxmlformats.org/officeDocument/2006/relationships/hyperlink" Target="https://www.doe.mass.edu/edprep/review" TargetMode="Externa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hyperlink" Target="http://www.doe.mass.edu/pal/tasks.html" TargetMode="External"/><Relationship Id="rId27" Type="http://schemas.openxmlformats.org/officeDocument/2006/relationships/footer" Target="footer4.xml"/><Relationship Id="rId30"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684D8C27E4D468481ED612E695D1C64"/>
        <w:category>
          <w:name w:val="General"/>
          <w:gallery w:val="placeholder"/>
        </w:category>
        <w:types>
          <w:type w:val="bbPlcHdr"/>
        </w:types>
        <w:behaviors>
          <w:behavior w:val="content"/>
        </w:behaviors>
        <w:guid w:val="{B4534750-14FA-4E0A-A4AC-93EBF778B2F6}"/>
      </w:docPartPr>
      <w:docPartBody>
        <w:p w:rsidR="00286D14" w:rsidRDefault="00110E1C">
          <w:r w:rsidRPr="003C37AD">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0E1C"/>
    <w:rsid w:val="00110E1C"/>
    <w:rsid w:val="00286D14"/>
    <w:rsid w:val="00910B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0E1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4261BFE874874F899C38CF9C771BFF" ma:contentTypeVersion="7" ma:contentTypeDescription="Create a new document." ma:contentTypeScope="" ma:versionID="1a175f6fd76af162c8631baf02b0c7de">
  <xsd:schema xmlns:xsd="http://www.w3.org/2001/XMLSchema" xmlns:xs="http://www.w3.org/2001/XMLSchema" xmlns:p="http://schemas.microsoft.com/office/2006/metadata/properties" xmlns:ns2="0a4e05da-b9bc-4326-ad73-01ef31b95567" xmlns:ns3="733efe1c-5bbe-4968-87dc-d400e65c879f" targetNamespace="http://schemas.microsoft.com/office/2006/metadata/properties" ma:root="true" ma:fieldsID="18e3a758e1be3a571da4157f53c3d381" ns2:_="" ns3:_="">
    <xsd:import namespace="0a4e05da-b9bc-4326-ad73-01ef31b95567"/>
    <xsd:import namespace="733efe1c-5bbe-4968-87dc-d400e65c879f"/>
    <xsd:element name="properties">
      <xsd:complexType>
        <xsd:sequence>
          <xsd:element name="documentManagement">
            <xsd:complexType>
              <xsd:all>
                <xsd:element ref="ns2:_vti_RoutingExistingProperties"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e05da-b9bc-4326-ad73-01ef31b95567" elementFormDefault="qualified">
    <xsd:import namespace="http://schemas.microsoft.com/office/2006/documentManagement/types"/>
    <xsd:import namespace="http://schemas.microsoft.com/office/infopath/2007/PartnerControls"/>
    <xsd:element name="_vti_RoutingExistingProperties" ma:index="8" nillable="true" ma:displayName="Original Properties" ma:description="" ma:hidden="true" ma:internalName="_vti_RoutingExistingProperti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3efe1c-5bbe-4968-87dc-d400e65c879f"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dexed="true"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vti_RoutingExistingProperties xmlns="0a4e05da-b9bc-4326-ad73-01ef31b95567" xsi:nil="true"/>
    <_dlc_DocIdPersistId xmlns="733efe1c-5bbe-4968-87dc-d400e65c879f">true</_dlc_DocIdPersistId>
    <_dlc_DocId xmlns="733efe1c-5bbe-4968-87dc-d400e65c879f">DESE-231-73987</_dlc_DocId>
    <_dlc_DocIdUrl xmlns="733efe1c-5bbe-4968-87dc-d400e65c879f">
      <Url>https://sharepoint.doemass.org/ese/webteam/cps/_layouts/DocIdRedir.aspx?ID=DESE-231-73987</Url>
      <Description>DESE-231-73987</Description>
    </_dlc_DocIdUrl>
  </documentManagement>
</p:properties>
</file>

<file path=customXml/item4.xml><?xml version="1.0" encoding="utf-8"?>
<?mso-contentType ?>
<FormTemplates xmlns="http://schemas.microsoft.com/sharepoint/v3/contenttype/forms">
  <Display>DocumentLibraryForm</Display>
  <Edit>DropOffZoneRouting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D8A08-BD72-4738-93E0-5F468AA4AD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e05da-b9bc-4326-ad73-01ef31b95567"/>
    <ds:schemaRef ds:uri="733efe1c-5bbe-4968-87dc-d400e65c87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43455F-60A8-4DDE-8E6F-24CB008100C2}">
  <ds:schemaRefs>
    <ds:schemaRef ds:uri="http://schemas.microsoft.com/sharepoint/events"/>
  </ds:schemaRefs>
</ds:datastoreItem>
</file>

<file path=customXml/itemProps3.xml><?xml version="1.0" encoding="utf-8"?>
<ds:datastoreItem xmlns:ds="http://schemas.openxmlformats.org/officeDocument/2006/customXml" ds:itemID="{3739AB09-791F-4FCE-98B6-C824FDFB113E}">
  <ds:schemaRefs>
    <ds:schemaRef ds:uri="http://schemas.microsoft.com/office/2006/metadata/properties"/>
    <ds:schemaRef ds:uri="http://schemas.microsoft.com/office/infopath/2007/PartnerControls"/>
    <ds:schemaRef ds:uri="0a4e05da-b9bc-4326-ad73-01ef31b95567"/>
    <ds:schemaRef ds:uri="733efe1c-5bbe-4968-87dc-d400e65c879f"/>
  </ds:schemaRefs>
</ds:datastoreItem>
</file>

<file path=customXml/itemProps4.xml><?xml version="1.0" encoding="utf-8"?>
<ds:datastoreItem xmlns:ds="http://schemas.openxmlformats.org/officeDocument/2006/customXml" ds:itemID="{5644F2D0-082D-42FF-9607-99B1081AB5DB}">
  <ds:schemaRefs>
    <ds:schemaRef ds:uri="http://schemas.microsoft.com/sharepoint/v3/contenttype/forms"/>
  </ds:schemaRefs>
</ds:datastoreItem>
</file>

<file path=customXml/itemProps5.xml><?xml version="1.0" encoding="utf-8"?>
<ds:datastoreItem xmlns:ds="http://schemas.openxmlformats.org/officeDocument/2006/customXml" ds:itemID="{5B527231-CEE1-40B4-A719-DAB8F9E21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0</Pages>
  <Words>8131</Words>
  <Characters>4634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Massachusetts PAL 2019–2020 Technical Report</vt:lpstr>
    </vt:vector>
  </TitlesOfParts>
  <Company/>
  <LinksUpToDate>false</LinksUpToDate>
  <CharactersWithSpaces>5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sachusetts PAL 2019–2020 Technical Report</dc:title>
  <dc:creator>DESE</dc:creator>
  <cp:lastModifiedBy>Zou, Dong (EOE)</cp:lastModifiedBy>
  <cp:revision>3</cp:revision>
  <cp:lastPrinted>2020-12-01T17:55:00Z</cp:lastPrinted>
  <dcterms:created xsi:type="dcterms:W3CDTF">2021-09-28T13:09:00Z</dcterms:created>
  <dcterms:modified xsi:type="dcterms:W3CDTF">2021-09-2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tadate">
    <vt:lpwstr>Sep 28 2021</vt:lpwstr>
  </property>
</Properties>
</file>